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7E58" w:rsidRDefault="00ED7E58" w:rsidP="00472755">
      <w:pPr>
        <w:spacing w:line="360" w:lineRule="auto"/>
        <w:rPr>
          <w:rFonts w:ascii="Arial" w:hAnsi="Arial" w:cs="Arial"/>
          <w:lang w:val="es-ES"/>
        </w:rPr>
      </w:pPr>
    </w:p>
    <w:p w:rsidR="00B42078" w:rsidRPr="00590E07" w:rsidRDefault="000104D6" w:rsidP="00472755">
      <w:pPr>
        <w:spacing w:line="360" w:lineRule="auto"/>
        <w:rPr>
          <w:rFonts w:ascii="Arial" w:hAnsi="Arial" w:cs="Arial"/>
          <w:lang w:val="es-ES"/>
        </w:rPr>
      </w:pPr>
      <w:r>
        <w:rPr>
          <w:rFonts w:ascii="Arial" w:hAnsi="Arial" w:cs="Arial"/>
          <w:noProof/>
          <w:lang w:eastAsia="es-MX"/>
        </w:rPr>
        <w:pict>
          <v:group id="Grupo 8" o:spid="_x0000_s1026" style="position:absolute;margin-left:-1.7pt;margin-top:-1.7pt;width:457.15pt;height:643.95pt;z-index:251677696" coordsize="58056,817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">
            <v:shapetype id="_x0000_t32" coordsize="21600,21600" o:spt="32" o:oned="t" path="m,l21600,21600e" filled="f">
              <v:path arrowok="t" fillok="f" o:connecttype="none"/>
              <o:lock v:ext="edit" shapetype="t"/>
            </v:shapetype>
            <v:shape id="AutoShape 199" o:spid="_x0000_s1027" type="#_x0000_t32" style="position:absolute;left:14197;top:3128;width:4385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MDsEAAADbAAAADwAAAGRycy9kb3ducmV2LnhtbERPy4rCMBTdC/5DuII7TVUcpWMUEcTH&#10;YsDq7K/NnbZjc1OaaKtfP1kMuDyc92LVmlI8qHaFZQWjYQSCOLW64EzB5bwdzEE4j6yxtEwKnuRg&#10;tex2Fhhr2/CJHonPRAhhF6OC3PsqltKlORl0Q1sRB+7H1gZ9gHUmdY1NCDelHEfRhzRYcGjIsaJN&#10;TuktuRsFV7nD68XPJq/R4Xf+nUya2dexUarfa9efIDy1/i3+d++1gmlYH76E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AwOwQAAANsAAAAPAAAAAAAAAAAAAAAA&#10;AKECAABkcnMvZG93bnJldi54bWxQSwUGAAAAAAQABAD5AAAAjwMAAAAA&#10;" strokeweight="4pt"/>
            <v:shape id="AutoShape 200" o:spid="_x0000_s1028" type="#_x0000_t32" style="position:absolute;left:13475;top:6737;width:4445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CplcUAAADbAAAADwAAAGRycy9kb3ducmV2LnhtbESPT2vCQBTE74LfYXlCb7pJpVViVhGh&#10;9M9BaNT7S/aZRLNvQ3Zr0n76rlDocZiZ3zDpZjCNuFHnassK4lkEgriwuuZSwfHwMl2CcB5ZY2OZ&#10;FHyTg816PEox0bbnT7plvhQBwi5BBZX3bSKlKyoy6Ga2JQ7e2XYGfZBdKXWHfYCbRj5G0bM0WHNY&#10;qLClXUXFNfsyCnL5ivnRL+Y/8ftlecrm/WL/0Sv1MBm2KxCeBv8f/mu/aQVPMdy/h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LCplcUAAADbAAAADwAAAAAAAAAA&#10;AAAAAAChAgAAZHJzL2Rvd25yZXYueG1sUEsFBgAAAAAEAAQA+QAAAJMDAAAAAA==&#10;" strokeweight="4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alt="Descripción: http://www.guiadeuniversidades.com.mx/assets/Escudo-UAEM.png" style="position:absolute;left:481;width:12141;height:102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k4APDAAAA2wAAAA8AAABkcnMvZG93bnJldi54bWxEj0GLwjAUhO+C/yE8wZumuihSjVKW3VXw&#10;INsV9Phonm2xeSlNVqu/3giCx2FmvmEWq9ZU4kKNKy0rGA0jEMSZ1SXnCvZ/34MZCOeRNVaWScGN&#10;HKyW3c4CY22v/EuX1OciQNjFqKDwvo6ldFlBBt3Q1sTBO9nGoA+yyaVu8BrgppLjKJpKgyWHhQJr&#10;+iwoO6f/JlBu42mCXz/JwdxpvU3a42xnjkr1e20yB+Gp9e/wq73RCiYf8PwSfoBc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CTgA8MAAADbAAAADwAAAAAAAAAAAAAAAACf&#10;AgAAZHJzL2Rvd25yZXYueG1sUEsFBgAAAAAEAAQA9wAAAI8DAAAAAA==&#10;">
              <v:imagedata r:id="rId8" o:title="Escudo-UAEM"/>
              <v:path arrowok="t"/>
            </v:shape>
            <v:shape id="AutoShape 258" o:spid="_x0000_s1030" type="#_x0000_t32" style="position:absolute;left:4572;top:11550;width:0;height:5989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cKDcUAAADbAAAADwAAAGRycy9kb3ducmV2LnhtbESPQWvCQBSE74X+h+UVvOlGrTVEV5FC&#10;0XoQmqb3Z/aZpM2+DdnVpP31riD0OMzMN8xy3ZtaXKh1lWUF41EEgji3uuJCQfb5NoxBOI+ssbZM&#10;Cn7JwXr1+LDERNuOP+iS+kIECLsEFZTeN4mULi/JoBvZhjh4J9sa9EG2hdQtdgFuajmJohdpsOKw&#10;UGJDryXlP+nZKDjKLR4zP5/+jd+/46902s0P+06pwVO/WYDw1Pv/8L290wpmz3D7En6AX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McKDcUAAADbAAAADwAAAAAAAAAA&#10;AAAAAAChAgAAZHJzL2Rvd25yZXYueG1sUEsFBgAAAAAEAAQA+QAAAJMDAAAAAA==&#10;" strokeweight="4pt"/>
            <v:shape id="Imagen 1" o:spid="_x0000_s1031" type="#_x0000_t75" alt="Descripción: http://www.uaemex.mx/fenfermeria/objetivos_clip_image004.jpg" style="position:absolute;top:71467;width:12579;height:103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qadXEAAAA2wAAAA8AAABkcnMvZG93bnJldi54bWxEj09rAjEUxO+FfofwCt5qtoJFtkYphapQ&#10;enBdKN4em7d/dPMSkriu374pFDwOM/MbZrkeTS8G8qGzrOBlmoEgrqzuuFFQHj6fFyBCRNbYWyYF&#10;NwqwXj0+LDHX9sp7GorYiAThkKOCNkaXSxmqlgyGqXXEyautNxiT9I3UHq8Jbno5y7JXabDjtNCi&#10;o4+WqnNxMQpO+368bfwWv3+ORV2XX84N5VGpydP4/gYi0hjv4f/2TiuYz+HvS/o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qadXEAAAA2wAAAA8AAAAAAAAAAAAAAAAA&#10;nwIAAGRycy9kb3ducmV2LnhtbFBLBQYAAAAABAAEAPcAAACQAwAAAAA=&#10;">
              <v:imagedata r:id="rId9" o:title="objetivos_clip_image004"/>
              <v:path arrowok="t"/>
            </v:shape>
            <v:shape id="AutoShape 260" o:spid="_x0000_s1032" type="#_x0000_t32" style="position:absolute;left:8422;top:11550;width:0;height:5989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kx4cQAAADbAAAADwAAAGRycy9kb3ducmV2LnhtbESPT2vCQBTE74LfYXmCN91Y8Q/RVaRQ&#10;2nooGPX+zD6TaPZtyK4m+um7hYLHYWZ+wyzXrSnFnWpXWFYwGkYgiFOrC84UHPYfgzkI55E1lpZJ&#10;wYMcrFfdzhJjbRve0T3xmQgQdjEqyL2vYildmpNBN7QVcfDOtjbog6wzqWtsAtyU8i2KptJgwWEh&#10;x4rec0qvyc0oOMlPPB38bPwcfV/mx2TczH62jVL9XrtZgPDU+lf4v/2lFUym8Pcl/A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WTHhxAAAANsAAAAPAAAAAAAAAAAA&#10;AAAAAKECAABkcnMvZG93bnJldi54bWxQSwUGAAAAAAQABAD5AAAAkgMAAAAA&#10;" strokeweight="4pt"/>
          </v:group>
        </w:pict>
      </w:r>
    </w:p>
    <w:p w:rsidR="0021757A" w:rsidRDefault="0021757A" w:rsidP="00D7706D">
      <w:pPr>
        <w:jc w:val="center"/>
        <w:rPr>
          <w:sz w:val="32"/>
        </w:rPr>
      </w:pPr>
    </w:p>
    <w:p w:rsidR="00D7706D" w:rsidRDefault="00D7706D" w:rsidP="00D7706D">
      <w:pPr>
        <w:ind w:left="1843"/>
        <w:jc w:val="center"/>
        <w:rPr>
          <w:sz w:val="32"/>
        </w:rPr>
      </w:pPr>
    </w:p>
    <w:p w:rsidR="001763C5" w:rsidRPr="0037311C" w:rsidRDefault="001763C5" w:rsidP="00D7706D">
      <w:pPr>
        <w:spacing w:line="360" w:lineRule="auto"/>
        <w:ind w:left="1843"/>
        <w:jc w:val="center"/>
        <w:rPr>
          <w:sz w:val="32"/>
        </w:rPr>
      </w:pPr>
      <w:r w:rsidRPr="0037311C">
        <w:rPr>
          <w:sz w:val="32"/>
        </w:rPr>
        <w:t>Universidad Autónoma del Estado de México</w:t>
      </w:r>
    </w:p>
    <w:p w:rsidR="001763C5" w:rsidRPr="0037311C" w:rsidRDefault="001763C5" w:rsidP="00D7706D">
      <w:pPr>
        <w:spacing w:line="360" w:lineRule="auto"/>
        <w:ind w:left="1843"/>
        <w:jc w:val="center"/>
        <w:rPr>
          <w:sz w:val="32"/>
        </w:rPr>
      </w:pPr>
      <w:r w:rsidRPr="0037311C">
        <w:rPr>
          <w:sz w:val="32"/>
        </w:rPr>
        <w:t xml:space="preserve">Facultad de </w:t>
      </w:r>
      <w:r w:rsidR="0021757A">
        <w:rPr>
          <w:sz w:val="32"/>
        </w:rPr>
        <w:t>Enfermería y Obstetricia</w:t>
      </w:r>
    </w:p>
    <w:p w:rsidR="001763C5" w:rsidRPr="004D2354" w:rsidRDefault="001763C5" w:rsidP="00D7706D">
      <w:pPr>
        <w:spacing w:line="360" w:lineRule="auto"/>
        <w:ind w:left="1843"/>
        <w:jc w:val="center"/>
        <w:rPr>
          <w:sz w:val="32"/>
        </w:rPr>
      </w:pPr>
    </w:p>
    <w:p w:rsidR="00472755" w:rsidRPr="001763C5" w:rsidRDefault="001763C5" w:rsidP="00D7706D">
      <w:pPr>
        <w:spacing w:line="360" w:lineRule="auto"/>
        <w:ind w:left="1843"/>
        <w:jc w:val="center"/>
        <w:rPr>
          <w:sz w:val="32"/>
        </w:rPr>
      </w:pPr>
      <w:r>
        <w:rPr>
          <w:sz w:val="32"/>
        </w:rPr>
        <w:t>Doctorado</w:t>
      </w:r>
      <w:r w:rsidRPr="004D2354">
        <w:rPr>
          <w:sz w:val="32"/>
        </w:rPr>
        <w:t xml:space="preserve"> en Ciencias de la Salud</w:t>
      </w:r>
    </w:p>
    <w:p w:rsidR="00D7706D" w:rsidRDefault="00B1466B" w:rsidP="00ED7E58">
      <w:pPr>
        <w:ind w:left="1843"/>
        <w:jc w:val="center"/>
        <w:rPr>
          <w:b/>
          <w:sz w:val="32"/>
          <w:szCs w:val="32"/>
        </w:rPr>
      </w:pPr>
      <w:r w:rsidRPr="00B1466B">
        <w:rPr>
          <w:b/>
          <w:sz w:val="32"/>
          <w:szCs w:val="32"/>
        </w:rPr>
        <w:t xml:space="preserve">“Cuantificación mediante </w:t>
      </w:r>
      <w:r w:rsidRPr="00AC6362">
        <w:rPr>
          <w:b/>
          <w:sz w:val="32"/>
          <w:szCs w:val="32"/>
          <w:vertAlign w:val="superscript"/>
        </w:rPr>
        <w:t>67</w:t>
      </w:r>
      <w:r w:rsidR="001C4450">
        <w:rPr>
          <w:b/>
          <w:sz w:val="32"/>
          <w:szCs w:val="32"/>
        </w:rPr>
        <w:t>Ga-</w:t>
      </w:r>
      <w:r w:rsidRPr="00B1466B">
        <w:rPr>
          <w:b/>
          <w:sz w:val="32"/>
          <w:szCs w:val="32"/>
        </w:rPr>
        <w:t xml:space="preserve">citrato del estado inflamatorio </w:t>
      </w:r>
      <w:proofErr w:type="spellStart"/>
      <w:r w:rsidRPr="00B1466B">
        <w:rPr>
          <w:b/>
          <w:sz w:val="32"/>
          <w:szCs w:val="32"/>
        </w:rPr>
        <w:t>multi-orgánico</w:t>
      </w:r>
      <w:proofErr w:type="spellEnd"/>
      <w:r w:rsidRPr="00B1466B">
        <w:rPr>
          <w:b/>
          <w:sz w:val="32"/>
          <w:szCs w:val="32"/>
        </w:rPr>
        <w:t xml:space="preserve"> en el ratón sometido a estrés fisiológico”</w:t>
      </w:r>
    </w:p>
    <w:p w:rsidR="00ED7E58" w:rsidRPr="00ED7E58" w:rsidRDefault="00ED7E58" w:rsidP="00ED7E58">
      <w:pPr>
        <w:ind w:left="1843"/>
        <w:jc w:val="center"/>
        <w:rPr>
          <w:b/>
          <w:sz w:val="32"/>
          <w:szCs w:val="32"/>
        </w:rPr>
      </w:pPr>
    </w:p>
    <w:p w:rsidR="00D7706D" w:rsidRPr="00ED7E58" w:rsidRDefault="001763C5" w:rsidP="00ED7E58">
      <w:pPr>
        <w:spacing w:line="360" w:lineRule="auto"/>
        <w:ind w:left="1843"/>
        <w:jc w:val="center"/>
        <w:rPr>
          <w:b/>
          <w:sz w:val="40"/>
        </w:rPr>
      </w:pPr>
      <w:r w:rsidRPr="00BA39E4">
        <w:rPr>
          <w:b/>
          <w:sz w:val="40"/>
        </w:rPr>
        <w:t>TESIS</w:t>
      </w:r>
    </w:p>
    <w:p w:rsidR="001763C5" w:rsidRDefault="001763C5" w:rsidP="00D7706D">
      <w:pPr>
        <w:spacing w:line="360" w:lineRule="auto"/>
        <w:ind w:left="1843"/>
        <w:jc w:val="center"/>
        <w:rPr>
          <w:sz w:val="32"/>
        </w:rPr>
      </w:pPr>
      <w:r w:rsidRPr="00BA39E4">
        <w:rPr>
          <w:sz w:val="32"/>
        </w:rPr>
        <w:t xml:space="preserve">Para </w:t>
      </w:r>
      <w:r>
        <w:rPr>
          <w:sz w:val="32"/>
        </w:rPr>
        <w:t>O</w:t>
      </w:r>
      <w:r w:rsidRPr="00BA39E4">
        <w:rPr>
          <w:sz w:val="32"/>
        </w:rPr>
        <w:t xml:space="preserve">btener el </w:t>
      </w:r>
      <w:r>
        <w:rPr>
          <w:sz w:val="32"/>
        </w:rPr>
        <w:t>G</w:t>
      </w:r>
      <w:r w:rsidRPr="00BA39E4">
        <w:rPr>
          <w:sz w:val="32"/>
        </w:rPr>
        <w:t>rado de</w:t>
      </w:r>
      <w:r w:rsidR="00D7706D">
        <w:rPr>
          <w:sz w:val="32"/>
        </w:rPr>
        <w:t>:</w:t>
      </w:r>
    </w:p>
    <w:p w:rsidR="00AA39AE" w:rsidRPr="00ED7E58" w:rsidRDefault="00B1466B" w:rsidP="00ED7E58">
      <w:pPr>
        <w:spacing w:line="360" w:lineRule="auto"/>
        <w:ind w:left="1843"/>
        <w:jc w:val="center"/>
        <w:rPr>
          <w:sz w:val="32"/>
        </w:rPr>
      </w:pPr>
      <w:r>
        <w:rPr>
          <w:sz w:val="32"/>
        </w:rPr>
        <w:t>Doctor</w:t>
      </w:r>
      <w:r w:rsidR="001763C5" w:rsidRPr="00BA39E4">
        <w:rPr>
          <w:sz w:val="32"/>
        </w:rPr>
        <w:t xml:space="preserve"> en Ciencias de la Salud</w:t>
      </w:r>
    </w:p>
    <w:p w:rsidR="00472755" w:rsidRPr="00D7706D" w:rsidRDefault="00472755" w:rsidP="00DC1706">
      <w:pPr>
        <w:ind w:left="1843"/>
        <w:jc w:val="center"/>
        <w:rPr>
          <w:sz w:val="28"/>
          <w:szCs w:val="32"/>
        </w:rPr>
      </w:pPr>
      <w:r w:rsidRPr="00D7706D">
        <w:rPr>
          <w:sz w:val="28"/>
          <w:szCs w:val="32"/>
        </w:rPr>
        <w:t>Presenta:</w:t>
      </w:r>
    </w:p>
    <w:p w:rsidR="00FA2077" w:rsidRDefault="00FA2077" w:rsidP="00DC1706">
      <w:pPr>
        <w:ind w:left="1843"/>
        <w:jc w:val="center"/>
        <w:rPr>
          <w:sz w:val="28"/>
          <w:szCs w:val="32"/>
        </w:rPr>
      </w:pPr>
    </w:p>
    <w:p w:rsidR="00472755" w:rsidRPr="00D7706D" w:rsidRDefault="00472755" w:rsidP="00DC1706">
      <w:pPr>
        <w:ind w:left="1843"/>
        <w:jc w:val="center"/>
        <w:rPr>
          <w:sz w:val="28"/>
          <w:szCs w:val="32"/>
          <w:lang w:val="es-ES"/>
        </w:rPr>
      </w:pPr>
      <w:r w:rsidRPr="00D7706D">
        <w:rPr>
          <w:sz w:val="28"/>
          <w:szCs w:val="32"/>
        </w:rPr>
        <w:t>M</w:t>
      </w:r>
      <w:r w:rsidR="00DC1706">
        <w:rPr>
          <w:sz w:val="28"/>
          <w:szCs w:val="32"/>
        </w:rPr>
        <w:t xml:space="preserve"> en C. </w:t>
      </w:r>
      <w:r w:rsidR="00DC1706" w:rsidRPr="00DC1706">
        <w:rPr>
          <w:sz w:val="28"/>
          <w:szCs w:val="32"/>
        </w:rPr>
        <w:t>Jorge Ramírez Franco</w:t>
      </w:r>
    </w:p>
    <w:p w:rsidR="00DC1706" w:rsidRPr="00FA2077" w:rsidRDefault="00DC1706" w:rsidP="00FA2077">
      <w:pPr>
        <w:spacing w:line="360" w:lineRule="auto"/>
        <w:rPr>
          <w:sz w:val="28"/>
          <w:lang w:val="es-ES"/>
        </w:rPr>
      </w:pPr>
    </w:p>
    <w:p w:rsidR="00472755" w:rsidRPr="00D7706D" w:rsidRDefault="001763C5" w:rsidP="00D7706D">
      <w:pPr>
        <w:spacing w:line="360" w:lineRule="auto"/>
        <w:ind w:left="1843"/>
        <w:jc w:val="center"/>
        <w:rPr>
          <w:sz w:val="28"/>
        </w:rPr>
      </w:pPr>
      <w:r w:rsidRPr="00D7706D">
        <w:rPr>
          <w:sz w:val="28"/>
        </w:rPr>
        <w:t>Comité Tutorial:</w:t>
      </w:r>
    </w:p>
    <w:p w:rsidR="00472755" w:rsidRPr="00D7706D" w:rsidRDefault="00472755" w:rsidP="00DC1706">
      <w:pPr>
        <w:ind w:left="1843"/>
        <w:jc w:val="center"/>
        <w:rPr>
          <w:sz w:val="28"/>
          <w:szCs w:val="32"/>
        </w:rPr>
      </w:pPr>
      <w:r w:rsidRPr="00D7706D">
        <w:rPr>
          <w:sz w:val="28"/>
          <w:szCs w:val="32"/>
          <w:lang w:val="es-ES"/>
        </w:rPr>
        <w:t>Dr</w:t>
      </w:r>
      <w:r w:rsidR="00DC1706">
        <w:rPr>
          <w:sz w:val="28"/>
          <w:szCs w:val="32"/>
          <w:lang w:val="es-ES"/>
        </w:rPr>
        <w:t>. Eugenio Torres García</w:t>
      </w:r>
    </w:p>
    <w:p w:rsidR="001763C5" w:rsidRPr="00D7706D" w:rsidRDefault="001763C5" w:rsidP="00DC1706">
      <w:pPr>
        <w:ind w:left="1843"/>
        <w:jc w:val="center"/>
        <w:rPr>
          <w:sz w:val="28"/>
        </w:rPr>
      </w:pPr>
      <w:r w:rsidRPr="00D7706D">
        <w:rPr>
          <w:sz w:val="28"/>
        </w:rPr>
        <w:t>Tutor Académico</w:t>
      </w:r>
    </w:p>
    <w:p w:rsidR="00D7706D" w:rsidRPr="00D7706D" w:rsidRDefault="00472755" w:rsidP="00DC1706">
      <w:pPr>
        <w:ind w:left="1843"/>
        <w:jc w:val="center"/>
        <w:rPr>
          <w:sz w:val="28"/>
          <w:szCs w:val="32"/>
        </w:rPr>
      </w:pPr>
      <w:r w:rsidRPr="00D7706D">
        <w:rPr>
          <w:sz w:val="28"/>
          <w:szCs w:val="32"/>
        </w:rPr>
        <w:t>Dr.</w:t>
      </w:r>
      <w:r w:rsidR="00DC1706">
        <w:rPr>
          <w:sz w:val="28"/>
          <w:szCs w:val="32"/>
          <w:lang w:val="es-ES"/>
        </w:rPr>
        <w:t xml:space="preserve"> Rigoberto Oros Pantoja</w:t>
      </w:r>
    </w:p>
    <w:p w:rsidR="001763C5" w:rsidRPr="00D7706D" w:rsidRDefault="001763C5" w:rsidP="00DC1706">
      <w:pPr>
        <w:ind w:left="1843"/>
        <w:jc w:val="center"/>
        <w:rPr>
          <w:sz w:val="28"/>
        </w:rPr>
      </w:pPr>
      <w:r w:rsidRPr="00D7706D">
        <w:rPr>
          <w:sz w:val="28"/>
        </w:rPr>
        <w:t>Tutor Interno</w:t>
      </w:r>
    </w:p>
    <w:p w:rsidR="00D7706D" w:rsidRPr="00D7706D" w:rsidRDefault="00DC1706" w:rsidP="00DC1706">
      <w:pPr>
        <w:ind w:left="1843"/>
        <w:jc w:val="center"/>
        <w:rPr>
          <w:sz w:val="28"/>
          <w:szCs w:val="32"/>
        </w:rPr>
      </w:pPr>
      <w:r>
        <w:rPr>
          <w:sz w:val="28"/>
          <w:szCs w:val="32"/>
          <w:lang w:val="es-ES"/>
        </w:rPr>
        <w:t>Dra. Erika Patricia Azorín Vega</w:t>
      </w:r>
    </w:p>
    <w:p w:rsidR="001763C5" w:rsidRPr="00D7706D" w:rsidRDefault="001763C5" w:rsidP="00DC1706">
      <w:pPr>
        <w:ind w:left="1843"/>
        <w:jc w:val="center"/>
        <w:rPr>
          <w:sz w:val="28"/>
        </w:rPr>
      </w:pPr>
      <w:r w:rsidRPr="00D7706D">
        <w:rPr>
          <w:sz w:val="28"/>
        </w:rPr>
        <w:t>Tutor Externo</w:t>
      </w:r>
    </w:p>
    <w:p w:rsidR="00D7706D" w:rsidRDefault="00D7706D" w:rsidP="00D7706D">
      <w:pPr>
        <w:spacing w:line="360" w:lineRule="auto"/>
        <w:ind w:left="1843"/>
        <w:jc w:val="right"/>
        <w:rPr>
          <w:szCs w:val="28"/>
        </w:rPr>
      </w:pPr>
    </w:p>
    <w:p w:rsidR="00521361" w:rsidRDefault="00521361" w:rsidP="00D7706D">
      <w:pPr>
        <w:spacing w:line="360" w:lineRule="auto"/>
        <w:ind w:left="1843"/>
        <w:jc w:val="right"/>
        <w:rPr>
          <w:szCs w:val="28"/>
        </w:rPr>
      </w:pPr>
    </w:p>
    <w:p w:rsidR="00122FC0" w:rsidRPr="002165A6" w:rsidRDefault="00D7706D" w:rsidP="00E270C6">
      <w:pPr>
        <w:spacing w:line="360" w:lineRule="auto"/>
        <w:ind w:left="1843"/>
        <w:jc w:val="right"/>
        <w:rPr>
          <w:color w:val="FF0000"/>
          <w:sz w:val="28"/>
          <w:szCs w:val="28"/>
        </w:rPr>
      </w:pPr>
      <w:r w:rsidRPr="002165A6">
        <w:rPr>
          <w:sz w:val="28"/>
          <w:szCs w:val="28"/>
        </w:rPr>
        <w:t xml:space="preserve">Toluca, Estado de México, </w:t>
      </w:r>
      <w:r w:rsidR="001306A2">
        <w:rPr>
          <w:sz w:val="28"/>
          <w:szCs w:val="28"/>
        </w:rPr>
        <w:t>Noviembre</w:t>
      </w:r>
      <w:r w:rsidRPr="002165A6">
        <w:rPr>
          <w:color w:val="FF0000"/>
          <w:sz w:val="28"/>
          <w:szCs w:val="28"/>
        </w:rPr>
        <w:t xml:space="preserve"> </w:t>
      </w:r>
      <w:r w:rsidR="00DC1706" w:rsidRPr="002165A6">
        <w:rPr>
          <w:sz w:val="28"/>
          <w:szCs w:val="28"/>
        </w:rPr>
        <w:t>de 2018</w:t>
      </w:r>
    </w:p>
    <w:p w:rsidR="00ED7E58" w:rsidRPr="00D7706D" w:rsidRDefault="00ED7E58" w:rsidP="00FA2077">
      <w:pPr>
        <w:spacing w:line="360" w:lineRule="auto"/>
        <w:rPr>
          <w:szCs w:val="28"/>
        </w:rPr>
      </w:pPr>
    </w:p>
    <w:p w:rsidR="00D00ED7" w:rsidRDefault="00F5132C" w:rsidP="00F5132C">
      <w:pPr>
        <w:jc w:val="center"/>
        <w:rPr>
          <w:sz w:val="28"/>
          <w:szCs w:val="28"/>
          <w:lang w:val="es-ES"/>
        </w:rPr>
      </w:pPr>
      <w:r>
        <w:rPr>
          <w:noProof/>
          <w:sz w:val="28"/>
          <w:szCs w:val="28"/>
          <w:lang w:eastAsia="es-MX"/>
        </w:rPr>
        <w:lastRenderedPageBreak/>
        <w:drawing>
          <wp:inline distT="0" distB="0" distL="0" distR="0">
            <wp:extent cx="5992746" cy="7740000"/>
            <wp:effectExtent l="0" t="0" r="0" b="0"/>
            <wp:docPr id="1" name="Imagen 1" descr="C:\Users\Jorge\OneDrive\Tesis doctorado\PhotoS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Jorge\OneDrive\Tesis doctorado\PhotoScan.jpg"/>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rcRect b="6089"/>
                    <a:stretch/>
                  </pic:blipFill>
                  <pic:spPr bwMode="auto">
                    <a:xfrm>
                      <a:off x="0" y="0"/>
                      <a:ext cx="5992746" cy="7740000"/>
                    </a:xfrm>
                    <a:prstGeom prst="rect">
                      <a:avLst/>
                    </a:prstGeom>
                    <a:noFill/>
                    <a:ln>
                      <a:noFill/>
                    </a:ln>
                    <a:extLst>
                      <a:ext uri="{53640926-AAD7-44D8-BBD7-CCE9431645EC}">
                        <a14:shadowObscured xmlns:a14="http://schemas.microsoft.com/office/drawing/2010/main"/>
                      </a:ext>
                    </a:extLst>
                  </pic:spPr>
                </pic:pic>
              </a:graphicData>
            </a:graphic>
          </wp:inline>
        </w:drawing>
      </w:r>
      <w:r w:rsidR="00D00ED7">
        <w:rPr>
          <w:sz w:val="28"/>
          <w:szCs w:val="28"/>
          <w:lang w:val="es-ES"/>
        </w:rPr>
        <w:br w:type="page"/>
      </w:r>
    </w:p>
    <w:p w:rsidR="00DC1706" w:rsidRDefault="00DC1706" w:rsidP="003679DC">
      <w:pPr>
        <w:rPr>
          <w:sz w:val="28"/>
          <w:szCs w:val="28"/>
          <w:lang w:val="es-ES"/>
        </w:rPr>
      </w:pPr>
    </w:p>
    <w:p w:rsidR="00DC1706" w:rsidRDefault="00DC1706" w:rsidP="00D7706D">
      <w:pPr>
        <w:keepNext/>
        <w:keepLines/>
        <w:spacing w:line="360" w:lineRule="auto"/>
        <w:jc w:val="center"/>
        <w:rPr>
          <w:sz w:val="28"/>
          <w:szCs w:val="28"/>
          <w:lang w:val="es-ES"/>
        </w:rPr>
      </w:pPr>
      <w:r w:rsidRPr="00DC1706">
        <w:rPr>
          <w:sz w:val="28"/>
          <w:szCs w:val="28"/>
          <w:lang w:val="es-ES"/>
        </w:rPr>
        <w:t>Este trabajo se realizó en el</w:t>
      </w:r>
    </w:p>
    <w:p w:rsidR="00DC1706" w:rsidRDefault="00DC1706" w:rsidP="00D7706D">
      <w:pPr>
        <w:keepNext/>
        <w:keepLines/>
        <w:spacing w:line="360" w:lineRule="auto"/>
        <w:jc w:val="center"/>
        <w:rPr>
          <w:sz w:val="28"/>
          <w:szCs w:val="28"/>
          <w:lang w:val="es-ES"/>
        </w:rPr>
      </w:pPr>
    </w:p>
    <w:p w:rsidR="00DC1706" w:rsidRDefault="00DC1706" w:rsidP="00D7706D">
      <w:pPr>
        <w:keepNext/>
        <w:keepLines/>
        <w:spacing w:line="360" w:lineRule="auto"/>
        <w:jc w:val="center"/>
        <w:rPr>
          <w:sz w:val="28"/>
          <w:szCs w:val="28"/>
          <w:lang w:val="es-ES"/>
        </w:rPr>
      </w:pPr>
      <w:r>
        <w:rPr>
          <w:sz w:val="28"/>
          <w:szCs w:val="28"/>
          <w:lang w:val="es-ES"/>
        </w:rPr>
        <w:t>Laboratorio de Simulación Monte Carlo</w:t>
      </w:r>
      <w:r w:rsidR="00AB7F22">
        <w:rPr>
          <w:sz w:val="28"/>
          <w:szCs w:val="28"/>
          <w:lang w:val="es-ES"/>
        </w:rPr>
        <w:t>,</w:t>
      </w:r>
      <w:r>
        <w:rPr>
          <w:sz w:val="28"/>
          <w:szCs w:val="28"/>
          <w:lang w:val="es-ES"/>
        </w:rPr>
        <w:t xml:space="preserve"> Facultad de Medicina, Universidad Autónoma del Estado de México</w:t>
      </w:r>
      <w:r w:rsidR="00AB7F22">
        <w:rPr>
          <w:sz w:val="28"/>
          <w:szCs w:val="28"/>
          <w:lang w:val="es-ES"/>
        </w:rPr>
        <w:t>.</w:t>
      </w:r>
    </w:p>
    <w:p w:rsidR="00DC1706" w:rsidRDefault="00D00ED7" w:rsidP="00D00ED7">
      <w:pPr>
        <w:keepNext/>
        <w:keepLines/>
        <w:spacing w:line="360" w:lineRule="auto"/>
        <w:jc w:val="center"/>
        <w:rPr>
          <w:sz w:val="28"/>
          <w:szCs w:val="28"/>
          <w:lang w:val="es-ES"/>
        </w:rPr>
      </w:pPr>
      <w:r>
        <w:rPr>
          <w:sz w:val="28"/>
          <w:szCs w:val="28"/>
          <w:lang w:val="es-ES"/>
        </w:rPr>
        <w:t>y</w:t>
      </w:r>
    </w:p>
    <w:p w:rsidR="00DC1706" w:rsidRDefault="00FA2077" w:rsidP="00DC1706">
      <w:pPr>
        <w:keepNext/>
        <w:keepLines/>
        <w:spacing w:line="360" w:lineRule="auto"/>
        <w:jc w:val="center"/>
        <w:rPr>
          <w:sz w:val="28"/>
          <w:szCs w:val="28"/>
          <w:lang w:val="es-ES"/>
        </w:rPr>
      </w:pPr>
      <w:r>
        <w:rPr>
          <w:sz w:val="28"/>
          <w:szCs w:val="28"/>
          <w:lang w:val="es-ES"/>
        </w:rPr>
        <w:t>EL d</w:t>
      </w:r>
      <w:r w:rsidR="00DC1706" w:rsidRPr="00DC1706">
        <w:rPr>
          <w:sz w:val="28"/>
          <w:szCs w:val="28"/>
          <w:lang w:val="es-ES"/>
        </w:rPr>
        <w:t>epartamento de Medicina Nuclear</w:t>
      </w:r>
      <w:r w:rsidR="00AB7F22">
        <w:rPr>
          <w:sz w:val="28"/>
          <w:szCs w:val="28"/>
          <w:lang w:val="es-ES"/>
        </w:rPr>
        <w:t>,</w:t>
      </w:r>
      <w:r w:rsidR="00DC1706" w:rsidRPr="00DC1706">
        <w:rPr>
          <w:sz w:val="28"/>
          <w:szCs w:val="28"/>
          <w:lang w:val="es-ES"/>
        </w:rPr>
        <w:t xml:space="preserve"> Centro Onc</w:t>
      </w:r>
      <w:r w:rsidR="00AB7F22">
        <w:rPr>
          <w:sz w:val="28"/>
          <w:szCs w:val="28"/>
          <w:lang w:val="es-ES"/>
        </w:rPr>
        <w:t>ológico Estatal ISSEMyM, Toluca</w:t>
      </w:r>
      <w:r w:rsidR="00DC1706" w:rsidRPr="00DC1706">
        <w:rPr>
          <w:sz w:val="28"/>
          <w:szCs w:val="28"/>
          <w:lang w:val="es-ES"/>
        </w:rPr>
        <w:t xml:space="preserve">, Estado de </w:t>
      </w:r>
      <w:r w:rsidR="00AB7F22">
        <w:rPr>
          <w:sz w:val="28"/>
          <w:szCs w:val="28"/>
          <w:lang w:val="es-ES"/>
        </w:rPr>
        <w:t>México.</w:t>
      </w:r>
    </w:p>
    <w:p w:rsidR="00DC1706" w:rsidRDefault="00DC1706"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Default="00AB7F22" w:rsidP="00D7706D">
      <w:pPr>
        <w:keepNext/>
        <w:keepLines/>
        <w:spacing w:line="360" w:lineRule="auto"/>
        <w:jc w:val="center"/>
        <w:rPr>
          <w:sz w:val="28"/>
          <w:szCs w:val="28"/>
        </w:rPr>
      </w:pPr>
    </w:p>
    <w:p w:rsidR="00AB7F22" w:rsidRPr="00DC1706" w:rsidRDefault="00AB7F22" w:rsidP="00D7706D">
      <w:pPr>
        <w:keepNext/>
        <w:keepLines/>
        <w:spacing w:line="360" w:lineRule="auto"/>
        <w:jc w:val="center"/>
        <w:rPr>
          <w:sz w:val="28"/>
          <w:szCs w:val="28"/>
        </w:rPr>
      </w:pPr>
    </w:p>
    <w:p w:rsidR="00DC1706" w:rsidRPr="00DC1706" w:rsidRDefault="00DC1706" w:rsidP="00D7706D">
      <w:pPr>
        <w:keepNext/>
        <w:keepLines/>
        <w:spacing w:line="360" w:lineRule="auto"/>
        <w:jc w:val="center"/>
        <w:rPr>
          <w:sz w:val="28"/>
          <w:szCs w:val="28"/>
          <w:lang w:val="es-ES"/>
        </w:rPr>
      </w:pPr>
    </w:p>
    <w:p w:rsidR="00DC1706" w:rsidRDefault="00DC1706" w:rsidP="00D7706D">
      <w:pPr>
        <w:keepNext/>
        <w:keepLines/>
        <w:spacing w:line="360" w:lineRule="auto"/>
        <w:jc w:val="center"/>
        <w:rPr>
          <w:b/>
          <w:sz w:val="28"/>
          <w:szCs w:val="28"/>
          <w:lang w:val="es-ES"/>
        </w:rPr>
      </w:pPr>
    </w:p>
    <w:p w:rsidR="00DC1706" w:rsidRDefault="00DC1706" w:rsidP="00D7706D">
      <w:pPr>
        <w:keepNext/>
        <w:keepLines/>
        <w:spacing w:line="360" w:lineRule="auto"/>
        <w:jc w:val="center"/>
        <w:rPr>
          <w:b/>
          <w:sz w:val="28"/>
          <w:szCs w:val="28"/>
          <w:lang w:val="es-ES"/>
        </w:rPr>
      </w:pPr>
    </w:p>
    <w:p w:rsidR="00DC1706" w:rsidRDefault="00DC1706" w:rsidP="00D7706D">
      <w:pPr>
        <w:keepNext/>
        <w:keepLines/>
        <w:spacing w:line="360" w:lineRule="auto"/>
        <w:jc w:val="center"/>
        <w:rPr>
          <w:b/>
          <w:sz w:val="28"/>
          <w:szCs w:val="28"/>
          <w:lang w:val="es-ES"/>
        </w:rPr>
      </w:pPr>
    </w:p>
    <w:p w:rsidR="00DC1706" w:rsidRDefault="00DC1706" w:rsidP="00B63056">
      <w:pPr>
        <w:rPr>
          <w:b/>
          <w:sz w:val="28"/>
          <w:szCs w:val="28"/>
          <w:lang w:val="es-ES"/>
        </w:rPr>
      </w:pPr>
    </w:p>
    <w:p w:rsidR="00DC1706" w:rsidRDefault="00AB7F22" w:rsidP="00D7706D">
      <w:pPr>
        <w:keepNext/>
        <w:keepLines/>
        <w:spacing w:line="360" w:lineRule="auto"/>
        <w:jc w:val="center"/>
        <w:rPr>
          <w:b/>
          <w:sz w:val="28"/>
          <w:szCs w:val="28"/>
          <w:lang w:val="es-ES"/>
        </w:rPr>
      </w:pPr>
      <w:r>
        <w:rPr>
          <w:b/>
          <w:sz w:val="28"/>
          <w:szCs w:val="28"/>
          <w:lang w:val="es-ES"/>
        </w:rPr>
        <w:lastRenderedPageBreak/>
        <w:t>Agradecimientos Institucionales</w:t>
      </w:r>
    </w:p>
    <w:p w:rsidR="00AB7F22" w:rsidRDefault="00AB7F22" w:rsidP="00D7706D">
      <w:pPr>
        <w:keepNext/>
        <w:keepLines/>
        <w:spacing w:line="360" w:lineRule="auto"/>
        <w:jc w:val="center"/>
        <w:rPr>
          <w:b/>
          <w:sz w:val="28"/>
          <w:szCs w:val="28"/>
          <w:lang w:val="es-ES"/>
        </w:rPr>
      </w:pPr>
    </w:p>
    <w:p w:rsidR="00AB7F22" w:rsidRDefault="00AB7F22" w:rsidP="00D7706D">
      <w:pPr>
        <w:keepNext/>
        <w:keepLines/>
        <w:spacing w:line="360" w:lineRule="auto"/>
        <w:jc w:val="center"/>
        <w:rPr>
          <w:sz w:val="28"/>
          <w:szCs w:val="28"/>
          <w:lang w:val="es-ES"/>
        </w:rPr>
      </w:pPr>
      <w:r w:rsidRPr="00AB7F22">
        <w:rPr>
          <w:sz w:val="28"/>
          <w:szCs w:val="28"/>
          <w:lang w:val="es-ES"/>
        </w:rPr>
        <w:t xml:space="preserve">A la </w:t>
      </w:r>
      <w:r w:rsidRPr="00AB7F22">
        <w:rPr>
          <w:b/>
          <w:sz w:val="28"/>
          <w:szCs w:val="28"/>
          <w:lang w:val="es-ES"/>
        </w:rPr>
        <w:t>Universidad Autónoma del Estado de México</w:t>
      </w:r>
      <w:r>
        <w:rPr>
          <w:sz w:val="28"/>
          <w:szCs w:val="28"/>
          <w:lang w:val="es-ES"/>
        </w:rPr>
        <w:t xml:space="preserve"> (UAEMex), por su apoyo con la Beca Escolaridad.</w:t>
      </w:r>
    </w:p>
    <w:p w:rsidR="00AB7F22" w:rsidRDefault="00E572B8" w:rsidP="00D7706D">
      <w:pPr>
        <w:keepNext/>
        <w:keepLines/>
        <w:spacing w:line="360" w:lineRule="auto"/>
        <w:jc w:val="center"/>
        <w:rPr>
          <w:sz w:val="28"/>
          <w:szCs w:val="28"/>
          <w:lang w:val="es-ES"/>
        </w:rPr>
      </w:pPr>
      <w:r>
        <w:rPr>
          <w:sz w:val="28"/>
          <w:szCs w:val="28"/>
          <w:lang w:val="es-ES"/>
        </w:rPr>
        <w:t>y</w:t>
      </w:r>
    </w:p>
    <w:p w:rsidR="00AB7F22" w:rsidRDefault="00AB7F22" w:rsidP="00D7706D">
      <w:pPr>
        <w:keepNext/>
        <w:keepLines/>
        <w:spacing w:line="360" w:lineRule="auto"/>
        <w:jc w:val="center"/>
        <w:rPr>
          <w:sz w:val="28"/>
          <w:szCs w:val="28"/>
          <w:lang w:val="es-ES"/>
        </w:rPr>
      </w:pPr>
      <w:r>
        <w:rPr>
          <w:sz w:val="28"/>
          <w:szCs w:val="28"/>
          <w:lang w:val="es-ES"/>
        </w:rPr>
        <w:t xml:space="preserve">Al </w:t>
      </w:r>
      <w:r w:rsidRPr="00AB7F22">
        <w:rPr>
          <w:b/>
          <w:sz w:val="28"/>
          <w:szCs w:val="28"/>
          <w:lang w:val="es-ES"/>
        </w:rPr>
        <w:t>Consejo Nacional de Ciencia y Tecnología</w:t>
      </w:r>
      <w:r>
        <w:rPr>
          <w:sz w:val="28"/>
          <w:szCs w:val="28"/>
          <w:lang w:val="es-ES"/>
        </w:rPr>
        <w:t xml:space="preserve"> (CONACYT), por su apoyo con la Beca Nacional.</w:t>
      </w:r>
    </w:p>
    <w:p w:rsidR="00D00ED7" w:rsidRDefault="00D00ED7">
      <w:pPr>
        <w:rPr>
          <w:sz w:val="28"/>
          <w:szCs w:val="28"/>
          <w:lang w:val="es-ES"/>
        </w:rPr>
      </w:pPr>
      <w:r>
        <w:rPr>
          <w:sz w:val="28"/>
          <w:szCs w:val="28"/>
          <w:lang w:val="es-ES"/>
        </w:rPr>
        <w:br w:type="page"/>
      </w:r>
    </w:p>
    <w:p w:rsidR="00AC6362" w:rsidRPr="00D00ED7" w:rsidRDefault="00AC6362" w:rsidP="00D00ED7">
      <w:pPr>
        <w:rPr>
          <w:sz w:val="28"/>
          <w:szCs w:val="28"/>
          <w:lang w:val="es-ES"/>
        </w:rPr>
      </w:pPr>
    </w:p>
    <w:p w:rsidR="00DC1706" w:rsidRDefault="00DC1706" w:rsidP="00D7706D">
      <w:pPr>
        <w:keepNext/>
        <w:keepLines/>
        <w:spacing w:line="360" w:lineRule="auto"/>
        <w:jc w:val="center"/>
        <w:rPr>
          <w:b/>
          <w:sz w:val="28"/>
          <w:szCs w:val="28"/>
          <w:lang w:val="es-ES"/>
        </w:rPr>
      </w:pPr>
    </w:p>
    <w:p w:rsidR="00DC1706" w:rsidRDefault="00DC1706" w:rsidP="00B63056">
      <w:pPr>
        <w:rPr>
          <w:b/>
          <w:sz w:val="28"/>
          <w:szCs w:val="28"/>
          <w:lang w:val="es-ES"/>
        </w:rPr>
      </w:pPr>
    </w:p>
    <w:p w:rsidR="00DC1706" w:rsidRDefault="004328AA" w:rsidP="00D7706D">
      <w:pPr>
        <w:keepNext/>
        <w:keepLines/>
        <w:spacing w:line="360" w:lineRule="auto"/>
        <w:jc w:val="center"/>
        <w:rPr>
          <w:b/>
          <w:sz w:val="28"/>
          <w:szCs w:val="28"/>
          <w:lang w:val="es-ES"/>
        </w:rPr>
      </w:pPr>
      <w:r>
        <w:rPr>
          <w:b/>
          <w:sz w:val="28"/>
          <w:szCs w:val="28"/>
          <w:lang w:val="es-ES"/>
        </w:rPr>
        <w:t>AGRADECIMIENTOS</w:t>
      </w:r>
    </w:p>
    <w:p w:rsidR="00AB7F22" w:rsidRDefault="00AB7F22" w:rsidP="00D7706D">
      <w:pPr>
        <w:keepNext/>
        <w:keepLines/>
        <w:spacing w:line="360" w:lineRule="auto"/>
        <w:jc w:val="center"/>
        <w:rPr>
          <w:b/>
          <w:sz w:val="28"/>
          <w:szCs w:val="28"/>
          <w:lang w:val="es-ES"/>
        </w:rPr>
      </w:pPr>
    </w:p>
    <w:p w:rsidR="00802C75" w:rsidRPr="00D00ED7" w:rsidRDefault="00335B0F"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Al Dr. Eugenio Torres García una vez más por darme la oportunidad de trabajar juntos, por todas sus enseñanzas y todos los conocimientos compartidos, te respeto</w:t>
      </w:r>
      <w:r w:rsidR="00802C75" w:rsidRPr="00D00ED7">
        <w:rPr>
          <w:rFonts w:ascii="Times New Roman" w:hAnsi="Times New Roman"/>
          <w:sz w:val="24"/>
          <w:szCs w:val="24"/>
        </w:rPr>
        <w:t xml:space="preserve"> y</w:t>
      </w:r>
      <w:r w:rsidRPr="00D00ED7">
        <w:rPr>
          <w:rFonts w:ascii="Times New Roman" w:hAnsi="Times New Roman"/>
          <w:sz w:val="24"/>
          <w:szCs w:val="24"/>
        </w:rPr>
        <w:t xml:space="preserve"> admiro.</w:t>
      </w:r>
      <w:r w:rsidR="00802C75" w:rsidRPr="00D00ED7">
        <w:rPr>
          <w:rFonts w:ascii="Times New Roman" w:hAnsi="Times New Roman"/>
          <w:sz w:val="24"/>
          <w:szCs w:val="24"/>
        </w:rPr>
        <w:t xml:space="preserve"> </w:t>
      </w:r>
    </w:p>
    <w:p w:rsidR="00335B0F" w:rsidRPr="00D00ED7" w:rsidRDefault="00335B0F"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Al Dr. Rigoberto Oros Pantoja por tenerme paciencia y mostrarme un mundo nuevo donde existe todo un conjunto de cosas por descubrir y aprender.</w:t>
      </w:r>
    </w:p>
    <w:p w:rsidR="00C015BD" w:rsidRPr="00D00ED7" w:rsidRDefault="003522CE"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A mi comité tutorial</w:t>
      </w:r>
      <w:r w:rsidR="00C015BD" w:rsidRPr="00D00ED7">
        <w:rPr>
          <w:rFonts w:ascii="Times New Roman" w:hAnsi="Times New Roman"/>
          <w:sz w:val="24"/>
          <w:szCs w:val="24"/>
        </w:rPr>
        <w:t>: Dr. Eugenio Torres García, Dr. Rigoberto Oros Pantoja, Dra. Erika P. Azorín Vega, Dra. Liliana Aranda</w:t>
      </w:r>
      <w:r w:rsidRPr="00D00ED7">
        <w:rPr>
          <w:rFonts w:ascii="Times New Roman" w:hAnsi="Times New Roman"/>
          <w:sz w:val="24"/>
          <w:szCs w:val="24"/>
        </w:rPr>
        <w:t xml:space="preserve"> Lara</w:t>
      </w:r>
      <w:r w:rsidR="00C015BD" w:rsidRPr="00D00ED7">
        <w:rPr>
          <w:rFonts w:ascii="Times New Roman" w:hAnsi="Times New Roman"/>
          <w:sz w:val="24"/>
          <w:szCs w:val="24"/>
        </w:rPr>
        <w:t>, Dra. Nallely P. Jiménez Mancilla, Dra. Miriam V.</w:t>
      </w:r>
      <w:r w:rsidR="00D83BCC">
        <w:rPr>
          <w:rFonts w:ascii="Times New Roman" w:hAnsi="Times New Roman"/>
          <w:sz w:val="24"/>
          <w:szCs w:val="24"/>
        </w:rPr>
        <w:t xml:space="preserve"> Flores Merino</w:t>
      </w:r>
      <w:r w:rsidR="00C015BD" w:rsidRPr="00D00ED7">
        <w:rPr>
          <w:rFonts w:ascii="Times New Roman" w:hAnsi="Times New Roman"/>
          <w:sz w:val="24"/>
          <w:szCs w:val="24"/>
        </w:rPr>
        <w:t xml:space="preserve"> y la Dra. Keila Isaac Olivé  por ser tan amables y gentiles de revisar este trabajo.</w:t>
      </w:r>
    </w:p>
    <w:p w:rsidR="00335B0F" w:rsidRPr="00D00ED7" w:rsidRDefault="00335B0F"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Agradezco infinitamente el apoyo facilitado por mis compañeros de trabajo del Centro Médico Nacional Siglo XXI, sin su ayuda no podría haber realizado y concluido este trabajo.</w:t>
      </w:r>
    </w:p>
    <w:p w:rsidR="00E50C01" w:rsidRPr="00D00ED7" w:rsidRDefault="00E50C01"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Al departamento de Medicina Nuclear del Centro Oncológico</w:t>
      </w:r>
      <w:r w:rsidR="000D463A">
        <w:rPr>
          <w:rFonts w:ascii="Times New Roman" w:hAnsi="Times New Roman"/>
          <w:sz w:val="24"/>
          <w:szCs w:val="24"/>
        </w:rPr>
        <w:t xml:space="preserve"> Estatal</w:t>
      </w:r>
      <w:r w:rsidRPr="00D00ED7">
        <w:rPr>
          <w:rFonts w:ascii="Times New Roman" w:hAnsi="Times New Roman"/>
          <w:sz w:val="24"/>
          <w:szCs w:val="24"/>
        </w:rPr>
        <w:t xml:space="preserve"> ISSEMyM</w:t>
      </w:r>
      <w:r w:rsidR="00340BC2" w:rsidRPr="00D00ED7">
        <w:rPr>
          <w:rFonts w:ascii="Times New Roman" w:hAnsi="Times New Roman"/>
          <w:sz w:val="24"/>
          <w:szCs w:val="24"/>
        </w:rPr>
        <w:t xml:space="preserve"> por facilitarme usar sus instalaciones para realizar la parte experimental del proyecto.</w:t>
      </w:r>
    </w:p>
    <w:p w:rsidR="0013298C" w:rsidRPr="00D00ED7" w:rsidRDefault="00802C75" w:rsidP="0073446D">
      <w:pPr>
        <w:pStyle w:val="Prrafodelista"/>
        <w:numPr>
          <w:ilvl w:val="0"/>
          <w:numId w:val="18"/>
        </w:numPr>
        <w:spacing w:line="480" w:lineRule="auto"/>
        <w:jc w:val="both"/>
        <w:rPr>
          <w:rFonts w:ascii="Times New Roman" w:hAnsi="Times New Roman"/>
          <w:sz w:val="24"/>
          <w:szCs w:val="24"/>
        </w:rPr>
      </w:pPr>
      <w:r w:rsidRPr="00D00ED7">
        <w:rPr>
          <w:rFonts w:ascii="Times New Roman" w:hAnsi="Times New Roman"/>
          <w:sz w:val="24"/>
          <w:szCs w:val="24"/>
        </w:rPr>
        <w:t xml:space="preserve">A todos los compañeros que contribuyeron al desarrollo de esta investigación: </w:t>
      </w:r>
      <w:r w:rsidR="003522CE" w:rsidRPr="00D00ED7">
        <w:rPr>
          <w:rFonts w:ascii="Times New Roman" w:hAnsi="Times New Roman"/>
          <w:sz w:val="24"/>
          <w:szCs w:val="24"/>
        </w:rPr>
        <w:t xml:space="preserve">Elvia, </w:t>
      </w:r>
      <w:r w:rsidRPr="00D00ED7">
        <w:rPr>
          <w:rFonts w:ascii="Times New Roman" w:hAnsi="Times New Roman"/>
          <w:sz w:val="24"/>
          <w:szCs w:val="24"/>
        </w:rPr>
        <w:t xml:space="preserve">Dulce, María </w:t>
      </w:r>
      <w:proofErr w:type="spellStart"/>
      <w:r w:rsidRPr="00D00ED7">
        <w:rPr>
          <w:rFonts w:ascii="Times New Roman" w:hAnsi="Times New Roman"/>
          <w:sz w:val="24"/>
          <w:szCs w:val="24"/>
        </w:rPr>
        <w:t>Ixel</w:t>
      </w:r>
      <w:proofErr w:type="spellEnd"/>
      <w:r w:rsidRPr="00D00ED7">
        <w:rPr>
          <w:rFonts w:ascii="Times New Roman" w:hAnsi="Times New Roman"/>
          <w:sz w:val="24"/>
          <w:szCs w:val="24"/>
        </w:rPr>
        <w:t>, Paola, Jonathan, Raúl y aún faltan más en la lista,</w:t>
      </w:r>
      <w:r w:rsidR="00E50C01" w:rsidRPr="00D00ED7">
        <w:rPr>
          <w:rFonts w:ascii="Times New Roman" w:hAnsi="Times New Roman"/>
          <w:sz w:val="24"/>
          <w:szCs w:val="24"/>
        </w:rPr>
        <w:t xml:space="preserve"> a</w:t>
      </w:r>
      <w:r w:rsidR="00340BC2" w:rsidRPr="00D00ED7">
        <w:rPr>
          <w:rFonts w:ascii="Times New Roman" w:hAnsi="Times New Roman"/>
          <w:sz w:val="24"/>
          <w:szCs w:val="24"/>
        </w:rPr>
        <w:t xml:space="preserve"> </w:t>
      </w:r>
      <w:r w:rsidR="00E50C01" w:rsidRPr="00D00ED7">
        <w:rPr>
          <w:rFonts w:ascii="Times New Roman" w:hAnsi="Times New Roman"/>
          <w:sz w:val="24"/>
          <w:szCs w:val="24"/>
        </w:rPr>
        <w:t>quien les debo mucho, con sus aportaciones se logró</w:t>
      </w:r>
      <w:r w:rsidRPr="00D00ED7">
        <w:rPr>
          <w:rFonts w:ascii="Times New Roman" w:hAnsi="Times New Roman"/>
          <w:sz w:val="24"/>
          <w:szCs w:val="24"/>
        </w:rPr>
        <w:t xml:space="preserve"> </w:t>
      </w:r>
      <w:r w:rsidR="00340BC2" w:rsidRPr="00D00ED7">
        <w:rPr>
          <w:rFonts w:ascii="Times New Roman" w:hAnsi="Times New Roman"/>
          <w:sz w:val="24"/>
          <w:szCs w:val="24"/>
        </w:rPr>
        <w:t>terminar</w:t>
      </w:r>
      <w:r w:rsidR="00E50C01" w:rsidRPr="00D00ED7">
        <w:rPr>
          <w:rFonts w:ascii="Times New Roman" w:hAnsi="Times New Roman"/>
          <w:sz w:val="24"/>
          <w:szCs w:val="24"/>
        </w:rPr>
        <w:t xml:space="preserve"> este sueño tan grande que tenía, de todo corazón</w:t>
      </w:r>
      <w:r w:rsidR="00340BC2" w:rsidRPr="00D00ED7">
        <w:rPr>
          <w:rFonts w:ascii="Times New Roman" w:hAnsi="Times New Roman"/>
          <w:sz w:val="24"/>
          <w:szCs w:val="24"/>
        </w:rPr>
        <w:t xml:space="preserve"> les doy las gracias</w:t>
      </w:r>
      <w:r w:rsidR="00E50C01" w:rsidRPr="00D00ED7">
        <w:rPr>
          <w:rFonts w:ascii="Times New Roman" w:hAnsi="Times New Roman"/>
          <w:sz w:val="24"/>
          <w:szCs w:val="24"/>
        </w:rPr>
        <w:t>.</w:t>
      </w:r>
    </w:p>
    <w:p w:rsidR="0013298C" w:rsidRDefault="0013298C">
      <w:r>
        <w:br w:type="page"/>
      </w:r>
    </w:p>
    <w:p w:rsidR="00335B0F" w:rsidRPr="0013298C" w:rsidRDefault="00335B0F" w:rsidP="0013298C">
      <w:pPr>
        <w:spacing w:line="480" w:lineRule="auto"/>
        <w:jc w:val="both"/>
      </w:pPr>
    </w:p>
    <w:p w:rsidR="004328AA" w:rsidRDefault="004328AA">
      <w:pPr>
        <w:rPr>
          <w:i/>
          <w:lang w:val="es-ES"/>
        </w:rPr>
      </w:pPr>
    </w:p>
    <w:p w:rsidR="004328AA" w:rsidRPr="004328AA" w:rsidRDefault="004328AA" w:rsidP="004328AA">
      <w:pPr>
        <w:jc w:val="center"/>
        <w:rPr>
          <w:b/>
          <w:sz w:val="28"/>
          <w:szCs w:val="28"/>
          <w:lang w:val="es-ES"/>
        </w:rPr>
      </w:pPr>
      <w:r w:rsidRPr="004328AA">
        <w:rPr>
          <w:b/>
          <w:sz w:val="28"/>
          <w:szCs w:val="28"/>
          <w:lang w:val="es-ES"/>
        </w:rPr>
        <w:t>DEDICATORIA</w:t>
      </w:r>
    </w:p>
    <w:p w:rsidR="00335B0F" w:rsidRDefault="00335B0F" w:rsidP="008D6E27">
      <w:pPr>
        <w:jc w:val="both"/>
        <w:rPr>
          <w:lang w:val="es-ES"/>
        </w:rPr>
      </w:pPr>
    </w:p>
    <w:p w:rsidR="00335B0F" w:rsidRDefault="00335B0F" w:rsidP="008D6E27">
      <w:pPr>
        <w:jc w:val="both"/>
        <w:rPr>
          <w:lang w:val="es-ES"/>
        </w:rPr>
      </w:pPr>
    </w:p>
    <w:p w:rsidR="00335B0F" w:rsidRPr="00D00ED7" w:rsidRDefault="00335B0F" w:rsidP="0073446D">
      <w:pPr>
        <w:pStyle w:val="Prrafodelista"/>
        <w:numPr>
          <w:ilvl w:val="0"/>
          <w:numId w:val="19"/>
        </w:numPr>
        <w:spacing w:line="480" w:lineRule="auto"/>
        <w:jc w:val="both"/>
        <w:rPr>
          <w:rFonts w:ascii="Times New Roman" w:hAnsi="Times New Roman"/>
          <w:sz w:val="24"/>
          <w:szCs w:val="24"/>
        </w:rPr>
      </w:pPr>
      <w:r w:rsidRPr="00D00ED7">
        <w:rPr>
          <w:rFonts w:ascii="Times New Roman" w:hAnsi="Times New Roman"/>
          <w:sz w:val="24"/>
          <w:szCs w:val="24"/>
        </w:rPr>
        <w:t>A mis padres: Juana Franco Garduño y Crispín Ramírez Ubaldo por apoyarme en todo momento, por creer en mí y por haber forjado en mí la pasión de siempre salir adelante.</w:t>
      </w:r>
    </w:p>
    <w:p w:rsidR="007E58F9" w:rsidRPr="00D00ED7" w:rsidRDefault="007E58F9" w:rsidP="0073446D">
      <w:pPr>
        <w:pStyle w:val="Prrafodelista"/>
        <w:numPr>
          <w:ilvl w:val="0"/>
          <w:numId w:val="19"/>
        </w:numPr>
        <w:spacing w:line="480" w:lineRule="auto"/>
        <w:jc w:val="both"/>
        <w:rPr>
          <w:rFonts w:ascii="Times New Roman" w:hAnsi="Times New Roman"/>
          <w:sz w:val="24"/>
          <w:szCs w:val="24"/>
        </w:rPr>
      </w:pPr>
      <w:r w:rsidRPr="00D00ED7">
        <w:rPr>
          <w:rFonts w:ascii="Times New Roman" w:hAnsi="Times New Roman"/>
          <w:sz w:val="24"/>
          <w:szCs w:val="24"/>
        </w:rPr>
        <w:t xml:space="preserve">A mis hermanas: </w:t>
      </w:r>
      <w:proofErr w:type="spellStart"/>
      <w:r w:rsidRPr="00D00ED7">
        <w:rPr>
          <w:rFonts w:ascii="Times New Roman" w:hAnsi="Times New Roman"/>
          <w:sz w:val="24"/>
          <w:szCs w:val="24"/>
        </w:rPr>
        <w:t>Marlem</w:t>
      </w:r>
      <w:proofErr w:type="spellEnd"/>
      <w:r w:rsidRPr="00D00ED7">
        <w:rPr>
          <w:rFonts w:ascii="Times New Roman" w:hAnsi="Times New Roman"/>
          <w:sz w:val="24"/>
          <w:szCs w:val="24"/>
        </w:rPr>
        <w:t xml:space="preserve">, Elizabeth, Janeth, </w:t>
      </w:r>
      <w:proofErr w:type="spellStart"/>
      <w:r w:rsidRPr="00D00ED7">
        <w:rPr>
          <w:rFonts w:ascii="Times New Roman" w:hAnsi="Times New Roman"/>
          <w:sz w:val="24"/>
          <w:szCs w:val="24"/>
        </w:rPr>
        <w:t>Yeymi</w:t>
      </w:r>
      <w:proofErr w:type="spellEnd"/>
      <w:r w:rsidRPr="00D00ED7">
        <w:rPr>
          <w:rFonts w:ascii="Times New Roman" w:hAnsi="Times New Roman"/>
          <w:sz w:val="24"/>
          <w:szCs w:val="24"/>
        </w:rPr>
        <w:t xml:space="preserve"> y Araceli y mis hermanos: Braulio y Agustín por </w:t>
      </w:r>
      <w:r w:rsidR="00966CE1" w:rsidRPr="00D00ED7">
        <w:rPr>
          <w:rFonts w:ascii="Times New Roman" w:hAnsi="Times New Roman"/>
          <w:sz w:val="24"/>
          <w:szCs w:val="24"/>
        </w:rPr>
        <w:t xml:space="preserve">ser parte importante </w:t>
      </w:r>
      <w:r w:rsidRPr="00D00ED7">
        <w:rPr>
          <w:rFonts w:ascii="Times New Roman" w:hAnsi="Times New Roman"/>
          <w:sz w:val="24"/>
          <w:szCs w:val="24"/>
        </w:rPr>
        <w:t>e</w:t>
      </w:r>
      <w:r w:rsidR="00966CE1" w:rsidRPr="00D00ED7">
        <w:rPr>
          <w:rFonts w:ascii="Times New Roman" w:hAnsi="Times New Roman"/>
          <w:sz w:val="24"/>
          <w:szCs w:val="24"/>
        </w:rPr>
        <w:t>n</w:t>
      </w:r>
      <w:r w:rsidRPr="00D00ED7">
        <w:rPr>
          <w:rFonts w:ascii="Times New Roman" w:hAnsi="Times New Roman"/>
          <w:sz w:val="24"/>
          <w:szCs w:val="24"/>
        </w:rPr>
        <w:t xml:space="preserve"> mi vida y motivación al mismo tiempo.</w:t>
      </w:r>
    </w:p>
    <w:p w:rsidR="00335B0F" w:rsidRPr="00D00ED7" w:rsidRDefault="00340BC2" w:rsidP="0073446D">
      <w:pPr>
        <w:pStyle w:val="Prrafodelista"/>
        <w:numPr>
          <w:ilvl w:val="0"/>
          <w:numId w:val="19"/>
        </w:numPr>
        <w:spacing w:line="480" w:lineRule="auto"/>
        <w:jc w:val="both"/>
        <w:rPr>
          <w:rFonts w:ascii="Times New Roman" w:hAnsi="Times New Roman"/>
          <w:sz w:val="24"/>
          <w:szCs w:val="24"/>
        </w:rPr>
      </w:pPr>
      <w:r w:rsidRPr="00D00ED7">
        <w:rPr>
          <w:rFonts w:ascii="Times New Roman" w:hAnsi="Times New Roman"/>
          <w:sz w:val="24"/>
          <w:szCs w:val="24"/>
        </w:rPr>
        <w:t xml:space="preserve">A </w:t>
      </w:r>
      <w:r w:rsidR="00335B0F" w:rsidRPr="00D00ED7">
        <w:rPr>
          <w:rFonts w:ascii="Times New Roman" w:hAnsi="Times New Roman"/>
          <w:sz w:val="24"/>
          <w:szCs w:val="24"/>
        </w:rPr>
        <w:t xml:space="preserve"> </w:t>
      </w:r>
      <w:proofErr w:type="spellStart"/>
      <w:r w:rsidR="00335B0F" w:rsidRPr="00D00ED7">
        <w:rPr>
          <w:rFonts w:ascii="Times New Roman" w:hAnsi="Times New Roman"/>
          <w:sz w:val="24"/>
          <w:szCs w:val="24"/>
        </w:rPr>
        <w:t>Zareth</w:t>
      </w:r>
      <w:proofErr w:type="spellEnd"/>
      <w:r w:rsidR="00335B0F" w:rsidRPr="00D00ED7">
        <w:rPr>
          <w:rFonts w:ascii="Times New Roman" w:hAnsi="Times New Roman"/>
          <w:sz w:val="24"/>
          <w:szCs w:val="24"/>
        </w:rPr>
        <w:t xml:space="preserve"> por todo su apoyo, cariño y m</w:t>
      </w:r>
      <w:r w:rsidR="00BB1E88" w:rsidRPr="00D00ED7">
        <w:rPr>
          <w:rFonts w:ascii="Times New Roman" w:hAnsi="Times New Roman"/>
          <w:sz w:val="24"/>
          <w:szCs w:val="24"/>
        </w:rPr>
        <w:t>otivación para concluir con esta investigación</w:t>
      </w:r>
      <w:r w:rsidR="00335B0F" w:rsidRPr="00D00ED7">
        <w:rPr>
          <w:rFonts w:ascii="Times New Roman" w:hAnsi="Times New Roman"/>
          <w:sz w:val="24"/>
          <w:szCs w:val="24"/>
        </w:rPr>
        <w:t>.</w:t>
      </w:r>
    </w:p>
    <w:p w:rsidR="00FE1DAC" w:rsidRPr="00D00ED7" w:rsidRDefault="00335B0F" w:rsidP="0073446D">
      <w:pPr>
        <w:pStyle w:val="Prrafodelista"/>
        <w:numPr>
          <w:ilvl w:val="0"/>
          <w:numId w:val="19"/>
        </w:numPr>
        <w:spacing w:line="480" w:lineRule="auto"/>
        <w:jc w:val="both"/>
        <w:rPr>
          <w:rFonts w:ascii="Times New Roman" w:hAnsi="Times New Roman"/>
          <w:sz w:val="24"/>
          <w:szCs w:val="24"/>
        </w:rPr>
      </w:pPr>
      <w:r w:rsidRPr="00D00ED7">
        <w:rPr>
          <w:rFonts w:ascii="Times New Roman" w:hAnsi="Times New Roman"/>
          <w:sz w:val="24"/>
          <w:szCs w:val="24"/>
        </w:rPr>
        <w:t>A todos mis Maestros desde</w:t>
      </w:r>
      <w:r w:rsidR="00BB1E88" w:rsidRPr="00D00ED7">
        <w:rPr>
          <w:rFonts w:ascii="Times New Roman" w:hAnsi="Times New Roman"/>
          <w:sz w:val="24"/>
          <w:szCs w:val="24"/>
        </w:rPr>
        <w:t xml:space="preserve"> </w:t>
      </w:r>
      <w:r w:rsidR="00D00ED7">
        <w:rPr>
          <w:rFonts w:ascii="Times New Roman" w:hAnsi="Times New Roman"/>
          <w:sz w:val="24"/>
          <w:szCs w:val="24"/>
        </w:rPr>
        <w:t xml:space="preserve">el </w:t>
      </w:r>
      <w:r w:rsidR="00BB1E88" w:rsidRPr="00D00ED7">
        <w:rPr>
          <w:rFonts w:ascii="Times New Roman" w:hAnsi="Times New Roman"/>
          <w:sz w:val="24"/>
          <w:szCs w:val="24"/>
        </w:rPr>
        <w:t xml:space="preserve">kínder y hasta </w:t>
      </w:r>
      <w:r w:rsidR="00FE1DAC" w:rsidRPr="00D00ED7">
        <w:rPr>
          <w:rFonts w:ascii="Times New Roman" w:hAnsi="Times New Roman"/>
          <w:sz w:val="24"/>
          <w:szCs w:val="24"/>
        </w:rPr>
        <w:t>es</w:t>
      </w:r>
      <w:r w:rsidR="00FF77CF" w:rsidRPr="00D00ED7">
        <w:rPr>
          <w:rFonts w:ascii="Times New Roman" w:hAnsi="Times New Roman"/>
          <w:sz w:val="24"/>
          <w:szCs w:val="24"/>
        </w:rPr>
        <w:t>te</w:t>
      </w:r>
      <w:r w:rsidR="00FE1DAC" w:rsidRPr="00D00ED7">
        <w:rPr>
          <w:rFonts w:ascii="Times New Roman" w:hAnsi="Times New Roman"/>
          <w:sz w:val="24"/>
          <w:szCs w:val="24"/>
        </w:rPr>
        <w:t xml:space="preserve"> mom</w:t>
      </w:r>
      <w:r w:rsidR="00D00ED7">
        <w:rPr>
          <w:rFonts w:ascii="Times New Roman" w:hAnsi="Times New Roman"/>
          <w:sz w:val="24"/>
          <w:szCs w:val="24"/>
        </w:rPr>
        <w:t>ento por su pasión y entrega en</w:t>
      </w:r>
      <w:r w:rsidR="00FE1DAC" w:rsidRPr="00D00ED7">
        <w:rPr>
          <w:rFonts w:ascii="Times New Roman" w:hAnsi="Times New Roman"/>
          <w:sz w:val="24"/>
          <w:szCs w:val="24"/>
        </w:rPr>
        <w:t xml:space="preserve"> transmitirme sus conocimientos</w:t>
      </w:r>
      <w:r w:rsidR="00D00ED7">
        <w:rPr>
          <w:rFonts w:ascii="Times New Roman" w:hAnsi="Times New Roman"/>
          <w:sz w:val="24"/>
          <w:szCs w:val="24"/>
        </w:rPr>
        <w:t xml:space="preserve"> y por despertar</w:t>
      </w:r>
      <w:r w:rsidR="00AC16DF" w:rsidRPr="00D00ED7">
        <w:rPr>
          <w:rFonts w:ascii="Times New Roman" w:hAnsi="Times New Roman"/>
          <w:sz w:val="24"/>
          <w:szCs w:val="24"/>
        </w:rPr>
        <w:t xml:space="preserve">me </w:t>
      </w:r>
      <w:r w:rsidR="00D00ED7">
        <w:rPr>
          <w:rFonts w:ascii="Times New Roman" w:hAnsi="Times New Roman"/>
          <w:sz w:val="24"/>
          <w:szCs w:val="24"/>
        </w:rPr>
        <w:t xml:space="preserve">el interés e inspiración por </w:t>
      </w:r>
      <w:r w:rsidR="00FE1DAC" w:rsidRPr="00D00ED7">
        <w:rPr>
          <w:rFonts w:ascii="Times New Roman" w:hAnsi="Times New Roman"/>
          <w:sz w:val="24"/>
          <w:szCs w:val="24"/>
        </w:rPr>
        <w:t>ser u</w:t>
      </w:r>
      <w:r w:rsidR="00D00ED7">
        <w:rPr>
          <w:rFonts w:ascii="Times New Roman" w:hAnsi="Times New Roman"/>
          <w:sz w:val="24"/>
          <w:szCs w:val="24"/>
        </w:rPr>
        <w:t>na persona justa y racional.</w:t>
      </w:r>
      <w:r w:rsidR="00FE1DAC" w:rsidRPr="00D00ED7">
        <w:rPr>
          <w:rFonts w:ascii="Times New Roman" w:hAnsi="Times New Roman"/>
          <w:sz w:val="24"/>
          <w:szCs w:val="24"/>
        </w:rPr>
        <w:t xml:space="preserve"> </w:t>
      </w:r>
    </w:p>
    <w:p w:rsidR="00340BC2" w:rsidRPr="00D00ED7" w:rsidRDefault="00FE1DAC" w:rsidP="0073446D">
      <w:pPr>
        <w:pStyle w:val="Prrafodelista"/>
        <w:numPr>
          <w:ilvl w:val="0"/>
          <w:numId w:val="19"/>
        </w:numPr>
        <w:spacing w:line="480" w:lineRule="auto"/>
        <w:jc w:val="both"/>
        <w:rPr>
          <w:rFonts w:ascii="Times New Roman" w:hAnsi="Times New Roman"/>
          <w:sz w:val="24"/>
          <w:szCs w:val="24"/>
        </w:rPr>
      </w:pPr>
      <w:r w:rsidRPr="00D00ED7">
        <w:rPr>
          <w:rFonts w:ascii="Times New Roman" w:hAnsi="Times New Roman"/>
          <w:sz w:val="24"/>
          <w:szCs w:val="24"/>
        </w:rPr>
        <w:t>No obstante</w:t>
      </w:r>
      <w:r w:rsidR="00335B0F" w:rsidRPr="00D00ED7">
        <w:rPr>
          <w:rFonts w:ascii="Times New Roman" w:hAnsi="Times New Roman"/>
          <w:sz w:val="24"/>
          <w:szCs w:val="24"/>
        </w:rPr>
        <w:t>, les dedico este trabajo a todos mis amigos que se quedaron en el intento de superarse en el ámbito profesional, pero que por diferentes circunstancias no pudieron</w:t>
      </w:r>
      <w:r w:rsidRPr="00D00ED7">
        <w:rPr>
          <w:rFonts w:ascii="Times New Roman" w:hAnsi="Times New Roman"/>
          <w:sz w:val="24"/>
          <w:szCs w:val="24"/>
        </w:rPr>
        <w:t xml:space="preserve"> concluir</w:t>
      </w:r>
      <w:r w:rsidR="00335B0F" w:rsidRPr="00D00ED7">
        <w:rPr>
          <w:rFonts w:ascii="Times New Roman" w:hAnsi="Times New Roman"/>
          <w:sz w:val="24"/>
          <w:szCs w:val="24"/>
        </w:rPr>
        <w:t>, esto es por ustedes.</w:t>
      </w:r>
    </w:p>
    <w:p w:rsidR="00340BC2" w:rsidRDefault="00340BC2" w:rsidP="00335B0F">
      <w:pPr>
        <w:spacing w:line="480" w:lineRule="auto"/>
        <w:jc w:val="both"/>
      </w:pPr>
    </w:p>
    <w:p w:rsidR="00FA2077" w:rsidRDefault="00FA2077" w:rsidP="00335B0F">
      <w:pPr>
        <w:spacing w:line="480" w:lineRule="auto"/>
        <w:jc w:val="both"/>
      </w:pPr>
    </w:p>
    <w:p w:rsidR="00FA2077" w:rsidRDefault="00FA2077" w:rsidP="00335B0F">
      <w:pPr>
        <w:spacing w:line="480" w:lineRule="auto"/>
        <w:jc w:val="both"/>
      </w:pPr>
    </w:p>
    <w:p w:rsidR="00340BC2" w:rsidRPr="00963158" w:rsidRDefault="00340BC2" w:rsidP="00335B0F">
      <w:pPr>
        <w:spacing w:line="480" w:lineRule="auto"/>
        <w:jc w:val="both"/>
      </w:pPr>
    </w:p>
    <w:p w:rsidR="00340BC2" w:rsidRPr="00E0074C" w:rsidRDefault="00340BC2" w:rsidP="00FA2077">
      <w:pPr>
        <w:keepNext/>
        <w:keepLines/>
        <w:spacing w:line="360" w:lineRule="auto"/>
        <w:jc w:val="right"/>
        <w:rPr>
          <w:i/>
          <w:lang w:val="es-ES"/>
        </w:rPr>
      </w:pPr>
      <w:r w:rsidRPr="00E0074C">
        <w:rPr>
          <w:i/>
          <w:lang w:val="es-ES"/>
        </w:rPr>
        <w:t>“Para mi ninguna ecuación tiene sentido, sino es un pensamiento de Dios.”</w:t>
      </w:r>
    </w:p>
    <w:p w:rsidR="00340BC2" w:rsidRDefault="00340BC2" w:rsidP="00340BC2">
      <w:pPr>
        <w:keepNext/>
        <w:keepLines/>
        <w:spacing w:line="360" w:lineRule="auto"/>
        <w:jc w:val="right"/>
        <w:rPr>
          <w:i/>
          <w:lang w:val="es-ES"/>
        </w:rPr>
      </w:pPr>
      <w:r w:rsidRPr="00FF02D5">
        <w:rPr>
          <w:b/>
          <w:i/>
          <w:lang w:val="es-ES"/>
        </w:rPr>
        <w:t>S. Ramanujan</w:t>
      </w:r>
      <w:r w:rsidRPr="00E0074C">
        <w:rPr>
          <w:i/>
          <w:lang w:val="es-ES"/>
        </w:rPr>
        <w:t>.</w:t>
      </w:r>
    </w:p>
    <w:p w:rsidR="004328AA" w:rsidRPr="00340BC2" w:rsidRDefault="00340BC2" w:rsidP="00FA2077">
      <w:pPr>
        <w:rPr>
          <w:i/>
          <w:lang w:val="es-ES"/>
        </w:rPr>
      </w:pPr>
      <w:r>
        <w:rPr>
          <w:i/>
          <w:lang w:val="es-ES"/>
        </w:rPr>
        <w:br w:type="page"/>
      </w:r>
    </w:p>
    <w:p w:rsidR="004328AA" w:rsidRDefault="004328AA" w:rsidP="00AB7F22">
      <w:pPr>
        <w:keepNext/>
        <w:keepLines/>
        <w:spacing w:line="360" w:lineRule="auto"/>
        <w:jc w:val="right"/>
        <w:rPr>
          <w:i/>
          <w:lang w:val="es-ES"/>
        </w:rPr>
      </w:pPr>
    </w:p>
    <w:sdt>
      <w:sdtPr>
        <w:rPr>
          <w:rFonts w:ascii="Times New Roman" w:eastAsia="Times New Roman" w:hAnsi="Times New Roman" w:cs="Times New Roman"/>
          <w:b w:val="0"/>
          <w:bCs w:val="0"/>
          <w:color w:val="auto"/>
          <w:sz w:val="24"/>
          <w:szCs w:val="24"/>
          <w:lang w:val="es-ES" w:eastAsia="es-ES"/>
        </w:rPr>
        <w:id w:val="1829090614"/>
        <w:docPartObj>
          <w:docPartGallery w:val="Table of Contents"/>
          <w:docPartUnique/>
        </w:docPartObj>
      </w:sdtPr>
      <w:sdtEndPr/>
      <w:sdtContent>
        <w:p w:rsidR="005E1360" w:rsidRPr="002B1AEE" w:rsidRDefault="00FE2E58" w:rsidP="00B96680">
          <w:pPr>
            <w:pStyle w:val="TtuloTDC"/>
            <w:spacing w:line="360" w:lineRule="auto"/>
            <w:jc w:val="center"/>
            <w:rPr>
              <w:rFonts w:ascii="Times New Roman" w:hAnsi="Times New Roman" w:cs="Times New Roman"/>
              <w:color w:val="auto"/>
            </w:rPr>
          </w:pPr>
          <w:r w:rsidRPr="002B1AEE">
            <w:rPr>
              <w:rFonts w:ascii="Times New Roman" w:hAnsi="Times New Roman" w:cs="Times New Roman"/>
              <w:color w:val="auto"/>
              <w:lang w:val="es-ES"/>
            </w:rPr>
            <w:t>ÍNDICE</w:t>
          </w:r>
        </w:p>
        <w:p w:rsidR="002B1AEE" w:rsidRPr="002B1AEE" w:rsidRDefault="0008075B" w:rsidP="002B1AEE">
          <w:pPr>
            <w:pStyle w:val="TDC1"/>
            <w:tabs>
              <w:tab w:val="right" w:leader="dot" w:pos="9111"/>
            </w:tabs>
            <w:spacing w:line="360" w:lineRule="auto"/>
            <w:rPr>
              <w:rFonts w:eastAsiaTheme="minorEastAsia"/>
              <w:b w:val="0"/>
              <w:bCs w:val="0"/>
              <w:i w:val="0"/>
              <w:iCs w:val="0"/>
              <w:noProof/>
              <w:lang w:eastAsia="es-MX"/>
            </w:rPr>
          </w:pPr>
          <w:r w:rsidRPr="002B1AEE">
            <w:rPr>
              <w:i w:val="0"/>
              <w:iCs w:val="0"/>
            </w:rPr>
            <w:fldChar w:fldCharType="begin"/>
          </w:r>
          <w:r w:rsidR="002B1AEE" w:rsidRPr="002B1AEE">
            <w:rPr>
              <w:i w:val="0"/>
              <w:iCs w:val="0"/>
            </w:rPr>
            <w:instrText xml:space="preserve"> TOC \o "1-5" \u </w:instrText>
          </w:r>
          <w:r w:rsidRPr="002B1AEE">
            <w:rPr>
              <w:i w:val="0"/>
              <w:iCs w:val="0"/>
            </w:rPr>
            <w:fldChar w:fldCharType="separate"/>
          </w:r>
          <w:r w:rsidR="002B1AEE" w:rsidRPr="002B1AEE">
            <w:rPr>
              <w:noProof/>
            </w:rPr>
            <w:t>Introducción</w:t>
          </w:r>
          <w:r w:rsidR="002B1AEE" w:rsidRPr="002B1AEE">
            <w:rPr>
              <w:noProof/>
            </w:rPr>
            <w:tab/>
          </w:r>
          <w:r w:rsidRPr="002B1AEE">
            <w:rPr>
              <w:noProof/>
            </w:rPr>
            <w:fldChar w:fldCharType="begin"/>
          </w:r>
          <w:r w:rsidR="002B1AEE" w:rsidRPr="002B1AEE">
            <w:rPr>
              <w:noProof/>
            </w:rPr>
            <w:instrText xml:space="preserve"> PAGEREF _Toc527634805 \h </w:instrText>
          </w:r>
          <w:r w:rsidRPr="002B1AEE">
            <w:rPr>
              <w:noProof/>
            </w:rPr>
          </w:r>
          <w:r w:rsidRPr="002B1AEE">
            <w:rPr>
              <w:noProof/>
            </w:rPr>
            <w:fldChar w:fldCharType="separate"/>
          </w:r>
          <w:r w:rsidR="00845A19">
            <w:rPr>
              <w:noProof/>
            </w:rPr>
            <w:t>9</w:t>
          </w:r>
          <w:r w:rsidRPr="002B1AEE">
            <w:rPr>
              <w:noProof/>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1.</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Antecedente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06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10</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2.</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Planteamiento del problema</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07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5</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3.</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Justificac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08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6</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4.</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Hipótesi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09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7</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5.</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Objetiv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0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8</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6.</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Diseño metodológic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1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9</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noProof/>
              <w:sz w:val="24"/>
              <w:szCs w:val="24"/>
            </w:rPr>
            <w:t>6.1 Diseño del estudi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2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9</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2 Universo y Muestra</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3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9</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eastAsia="Calibri" w:hAnsi="Times New Roman"/>
              <w:i/>
              <w:iCs/>
              <w:noProof/>
              <w:sz w:val="24"/>
              <w:szCs w:val="24"/>
              <w:lang w:eastAsia="en-US"/>
            </w:rPr>
            <w:t>6.3 Procedimient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4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29</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4 Criterios  de inclus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5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2</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5 Criterios de exclus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6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2</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6. Instrument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7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3</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7 Recolección de dat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8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3</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8 Análisis de dat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19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4</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6.9 Aspecto étic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0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4</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7.</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Resultad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1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5</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7.1 Capítulo de libro aceptad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2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5</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1.1 Título del capítulo de libro aceptad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3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5</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1.2 Página frontal (portada) del capítulo de libr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4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5</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1.3 Carta de aceptac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5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6</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1.4 Resume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6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7</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 xml:space="preserve">7.1.5 </w:t>
          </w:r>
          <w:r w:rsidR="005C345B" w:rsidRPr="005C345B">
            <w:rPr>
              <w:rFonts w:ascii="Times New Roman" w:hAnsi="Times New Roman"/>
              <w:noProof/>
              <w:sz w:val="24"/>
              <w:szCs w:val="24"/>
            </w:rPr>
            <w:t>Apartados del capítul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7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8</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Introducc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8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38</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Metodología</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29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40</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lastRenderedPageBreak/>
            <w:t>Resultad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0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42</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Discusión de resultad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1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45</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Conclusione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2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47</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Referencia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3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48</w:t>
          </w:r>
          <w:r w:rsidR="0008075B" w:rsidRPr="002B1AEE">
            <w:rPr>
              <w:rFonts w:ascii="Times New Roman" w:hAnsi="Times New Roman"/>
              <w:noProof/>
              <w:sz w:val="24"/>
              <w:szCs w:val="24"/>
            </w:rPr>
            <w:fldChar w:fldCharType="end"/>
          </w:r>
        </w:p>
        <w:p w:rsidR="002B1AEE" w:rsidRPr="002B1AEE" w:rsidRDefault="002B1AEE" w:rsidP="002B1AEE">
          <w:pPr>
            <w:pStyle w:val="TDC3"/>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i/>
              <w:iCs/>
              <w:noProof/>
              <w:sz w:val="24"/>
              <w:szCs w:val="24"/>
            </w:rPr>
            <w:t xml:space="preserve">7.2 </w:t>
          </w:r>
          <w:r w:rsidRPr="005C345B">
            <w:rPr>
              <w:rFonts w:ascii="Times New Roman" w:hAnsi="Times New Roman"/>
              <w:i/>
              <w:iCs/>
              <w:noProof/>
              <w:sz w:val="24"/>
              <w:szCs w:val="24"/>
            </w:rPr>
            <w:t>Artículo enviad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4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2</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w:t>
          </w:r>
          <w:r w:rsidR="005E268E">
            <w:rPr>
              <w:rFonts w:ascii="Times New Roman" w:hAnsi="Times New Roman"/>
              <w:noProof/>
              <w:sz w:val="24"/>
              <w:szCs w:val="24"/>
            </w:rPr>
            <w:t>.</w:t>
          </w:r>
          <w:r w:rsidRPr="002B1AEE">
            <w:rPr>
              <w:rFonts w:ascii="Times New Roman" w:hAnsi="Times New Roman"/>
              <w:noProof/>
              <w:sz w:val="24"/>
              <w:szCs w:val="24"/>
            </w:rPr>
            <w:t>2.1 Título del artículo enviad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5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2</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2.2 Carta de envío y/o recepción del artícul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6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2</w:t>
          </w:r>
          <w:r w:rsidR="0008075B" w:rsidRPr="002B1AEE">
            <w:rPr>
              <w:rFonts w:ascii="Times New Roman" w:hAnsi="Times New Roman"/>
              <w:noProof/>
              <w:sz w:val="24"/>
              <w:szCs w:val="24"/>
            </w:rPr>
            <w:fldChar w:fldCharType="end"/>
          </w:r>
        </w:p>
        <w:p w:rsidR="002B1AEE" w:rsidRPr="002B1AEE" w:rsidRDefault="002B1AEE" w:rsidP="002B1AEE">
          <w:pPr>
            <w:pStyle w:val="TDC4"/>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7.2.3 Resume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7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3</w:t>
          </w:r>
          <w:r w:rsidR="0008075B" w:rsidRPr="002B1AEE">
            <w:rPr>
              <w:rFonts w:ascii="Times New Roman" w:hAnsi="Times New Roman"/>
              <w:noProof/>
              <w:sz w:val="24"/>
              <w:szCs w:val="24"/>
            </w:rPr>
            <w:fldChar w:fldCharType="end"/>
          </w:r>
        </w:p>
        <w:p w:rsidR="002B1AEE" w:rsidRPr="002B1AEE" w:rsidRDefault="005E268E" w:rsidP="002B1AEE">
          <w:pPr>
            <w:pStyle w:val="TDC4"/>
            <w:tabs>
              <w:tab w:val="right" w:leader="dot" w:pos="9111"/>
            </w:tabs>
            <w:spacing w:line="360" w:lineRule="auto"/>
            <w:rPr>
              <w:rFonts w:ascii="Times New Roman" w:eastAsiaTheme="minorEastAsia" w:hAnsi="Times New Roman"/>
              <w:noProof/>
              <w:sz w:val="24"/>
              <w:szCs w:val="24"/>
              <w:lang w:eastAsia="es-MX"/>
            </w:rPr>
          </w:pPr>
          <w:r>
            <w:rPr>
              <w:rFonts w:ascii="Times New Roman" w:hAnsi="Times New Roman"/>
              <w:noProof/>
              <w:sz w:val="24"/>
              <w:szCs w:val="24"/>
            </w:rPr>
            <w:t>7.2.4</w:t>
          </w:r>
          <w:r w:rsidR="002B1AEE" w:rsidRPr="002B1AEE">
            <w:rPr>
              <w:rFonts w:ascii="Times New Roman" w:hAnsi="Times New Roman"/>
              <w:noProof/>
              <w:sz w:val="24"/>
              <w:szCs w:val="24"/>
            </w:rPr>
            <w:t xml:space="preserve"> Apartados del artículo</w:t>
          </w:r>
          <w:r w:rsidR="002B1AEE"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002B1AEE" w:rsidRPr="002B1AEE">
            <w:rPr>
              <w:rFonts w:ascii="Times New Roman" w:hAnsi="Times New Roman"/>
              <w:noProof/>
              <w:sz w:val="24"/>
              <w:szCs w:val="24"/>
            </w:rPr>
            <w:instrText xml:space="preserve"> PAGEREF _Toc527634838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4</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Introducción</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39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4</w:t>
          </w:r>
          <w:r w:rsidR="0008075B" w:rsidRPr="002B1AEE">
            <w:rPr>
              <w:rFonts w:ascii="Times New Roman" w:hAnsi="Times New Roman"/>
              <w:noProof/>
              <w:sz w:val="24"/>
              <w:szCs w:val="24"/>
            </w:rPr>
            <w:fldChar w:fldCharType="end"/>
          </w:r>
        </w:p>
        <w:p w:rsidR="002B1AEE" w:rsidRPr="00287554" w:rsidRDefault="00287554" w:rsidP="002B1AEE">
          <w:pPr>
            <w:pStyle w:val="TDC5"/>
            <w:tabs>
              <w:tab w:val="right" w:leader="dot" w:pos="9111"/>
            </w:tabs>
            <w:spacing w:line="360" w:lineRule="auto"/>
            <w:rPr>
              <w:rFonts w:ascii="Times New Roman" w:eastAsiaTheme="minorEastAsia" w:hAnsi="Times New Roman"/>
              <w:noProof/>
              <w:sz w:val="24"/>
              <w:szCs w:val="24"/>
              <w:lang w:eastAsia="es-MX"/>
            </w:rPr>
          </w:pPr>
          <w:r w:rsidRPr="00287554">
            <w:rPr>
              <w:rFonts w:ascii="Times New Roman" w:hAnsi="Times New Roman"/>
              <w:noProof/>
              <w:sz w:val="24"/>
              <w:szCs w:val="24"/>
            </w:rPr>
            <w:t>Matetodología</w:t>
          </w:r>
          <w:r w:rsidR="002B1AEE" w:rsidRPr="00287554">
            <w:rPr>
              <w:rFonts w:ascii="Times New Roman" w:hAnsi="Times New Roman"/>
              <w:noProof/>
              <w:sz w:val="24"/>
              <w:szCs w:val="24"/>
            </w:rPr>
            <w:tab/>
          </w:r>
          <w:r w:rsidR="0008075B" w:rsidRPr="002B1AEE">
            <w:rPr>
              <w:rFonts w:ascii="Times New Roman" w:hAnsi="Times New Roman"/>
              <w:noProof/>
              <w:sz w:val="24"/>
              <w:szCs w:val="24"/>
            </w:rPr>
            <w:fldChar w:fldCharType="begin"/>
          </w:r>
          <w:r w:rsidR="002B1AEE" w:rsidRPr="00287554">
            <w:rPr>
              <w:rFonts w:ascii="Times New Roman" w:hAnsi="Times New Roman"/>
              <w:noProof/>
              <w:sz w:val="24"/>
              <w:szCs w:val="24"/>
            </w:rPr>
            <w:instrText xml:space="preserve"> PAGEREF _Toc527634840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5</w:t>
          </w:r>
          <w:r w:rsidR="0008075B" w:rsidRPr="002B1AEE">
            <w:rPr>
              <w:rFonts w:ascii="Times New Roman" w:hAnsi="Times New Roman"/>
              <w:noProof/>
              <w:sz w:val="24"/>
              <w:szCs w:val="24"/>
            </w:rPr>
            <w:fldChar w:fldCharType="end"/>
          </w:r>
        </w:p>
        <w:p w:rsidR="002B1AEE" w:rsidRPr="00287554" w:rsidRDefault="00287554" w:rsidP="002B1AEE">
          <w:pPr>
            <w:pStyle w:val="TDC5"/>
            <w:tabs>
              <w:tab w:val="right" w:leader="dot" w:pos="9111"/>
            </w:tabs>
            <w:spacing w:line="360" w:lineRule="auto"/>
            <w:rPr>
              <w:rFonts w:ascii="Times New Roman" w:eastAsiaTheme="minorEastAsia" w:hAnsi="Times New Roman"/>
              <w:noProof/>
              <w:sz w:val="24"/>
              <w:szCs w:val="24"/>
              <w:lang w:eastAsia="es-MX"/>
            </w:rPr>
          </w:pPr>
          <w:r w:rsidRPr="00287554">
            <w:rPr>
              <w:rFonts w:ascii="Times New Roman" w:hAnsi="Times New Roman"/>
              <w:noProof/>
              <w:sz w:val="24"/>
              <w:szCs w:val="24"/>
            </w:rPr>
            <w:t>Resultados</w:t>
          </w:r>
          <w:r w:rsidR="002B1AEE" w:rsidRPr="00287554">
            <w:rPr>
              <w:rFonts w:ascii="Times New Roman" w:hAnsi="Times New Roman"/>
              <w:noProof/>
              <w:sz w:val="24"/>
              <w:szCs w:val="24"/>
            </w:rPr>
            <w:tab/>
          </w:r>
          <w:r w:rsidR="0008075B" w:rsidRPr="002B1AEE">
            <w:rPr>
              <w:rFonts w:ascii="Times New Roman" w:hAnsi="Times New Roman"/>
              <w:noProof/>
              <w:sz w:val="24"/>
              <w:szCs w:val="24"/>
            </w:rPr>
            <w:fldChar w:fldCharType="begin"/>
          </w:r>
          <w:r w:rsidR="002B1AEE" w:rsidRPr="00287554">
            <w:rPr>
              <w:rFonts w:ascii="Times New Roman" w:hAnsi="Times New Roman"/>
              <w:noProof/>
              <w:sz w:val="24"/>
              <w:szCs w:val="24"/>
            </w:rPr>
            <w:instrText xml:space="preserve"> PAGEREF _Toc527634841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58</w:t>
          </w:r>
          <w:r w:rsidR="0008075B" w:rsidRPr="002B1AEE">
            <w:rPr>
              <w:rFonts w:ascii="Times New Roman" w:hAnsi="Times New Roman"/>
              <w:noProof/>
              <w:sz w:val="24"/>
              <w:szCs w:val="24"/>
            </w:rPr>
            <w:fldChar w:fldCharType="end"/>
          </w:r>
        </w:p>
        <w:p w:rsidR="002B1AEE" w:rsidRPr="00287554" w:rsidRDefault="00287554" w:rsidP="002B1AEE">
          <w:pPr>
            <w:pStyle w:val="TDC5"/>
            <w:tabs>
              <w:tab w:val="right" w:leader="dot" w:pos="9111"/>
            </w:tabs>
            <w:spacing w:line="360" w:lineRule="auto"/>
            <w:rPr>
              <w:rFonts w:ascii="Times New Roman" w:eastAsiaTheme="minorEastAsia" w:hAnsi="Times New Roman"/>
              <w:noProof/>
              <w:sz w:val="24"/>
              <w:szCs w:val="24"/>
              <w:lang w:eastAsia="es-MX"/>
            </w:rPr>
          </w:pPr>
          <w:r w:rsidRPr="00287554">
            <w:rPr>
              <w:rFonts w:ascii="Times New Roman" w:hAnsi="Times New Roman"/>
              <w:noProof/>
              <w:sz w:val="24"/>
              <w:szCs w:val="24"/>
            </w:rPr>
            <w:t>Discusión</w:t>
          </w:r>
          <w:r w:rsidR="002B1AEE" w:rsidRPr="00287554">
            <w:rPr>
              <w:rFonts w:ascii="Times New Roman" w:hAnsi="Times New Roman"/>
              <w:noProof/>
              <w:sz w:val="24"/>
              <w:szCs w:val="24"/>
            </w:rPr>
            <w:tab/>
          </w:r>
          <w:r w:rsidR="0008075B" w:rsidRPr="002B1AEE">
            <w:rPr>
              <w:rFonts w:ascii="Times New Roman" w:hAnsi="Times New Roman"/>
              <w:noProof/>
              <w:sz w:val="24"/>
              <w:szCs w:val="24"/>
            </w:rPr>
            <w:fldChar w:fldCharType="begin"/>
          </w:r>
          <w:r w:rsidR="002B1AEE" w:rsidRPr="00287554">
            <w:rPr>
              <w:rFonts w:ascii="Times New Roman" w:hAnsi="Times New Roman"/>
              <w:noProof/>
              <w:sz w:val="24"/>
              <w:szCs w:val="24"/>
            </w:rPr>
            <w:instrText xml:space="preserve"> PAGEREF _Toc527634842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62</w:t>
          </w:r>
          <w:r w:rsidR="0008075B" w:rsidRPr="002B1AEE">
            <w:rPr>
              <w:rFonts w:ascii="Times New Roman" w:hAnsi="Times New Roman"/>
              <w:noProof/>
              <w:sz w:val="24"/>
              <w:szCs w:val="24"/>
            </w:rPr>
            <w:fldChar w:fldCharType="end"/>
          </w:r>
        </w:p>
        <w:p w:rsidR="002B1AEE" w:rsidRPr="002B1AEE" w:rsidRDefault="00287554" w:rsidP="002B1AEE">
          <w:pPr>
            <w:pStyle w:val="TDC5"/>
            <w:tabs>
              <w:tab w:val="right" w:leader="dot" w:pos="9111"/>
            </w:tabs>
            <w:spacing w:line="360" w:lineRule="auto"/>
            <w:rPr>
              <w:rFonts w:ascii="Times New Roman" w:eastAsiaTheme="minorEastAsia" w:hAnsi="Times New Roman"/>
              <w:noProof/>
              <w:sz w:val="24"/>
              <w:szCs w:val="24"/>
              <w:lang w:eastAsia="es-MX"/>
            </w:rPr>
          </w:pPr>
          <w:r>
            <w:rPr>
              <w:rFonts w:ascii="Times New Roman" w:hAnsi="Times New Roman"/>
              <w:noProof/>
              <w:sz w:val="24"/>
              <w:szCs w:val="24"/>
            </w:rPr>
            <w:t>Conclusiones</w:t>
          </w:r>
          <w:r w:rsidR="002B1AEE"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002B1AEE" w:rsidRPr="002B1AEE">
            <w:rPr>
              <w:rFonts w:ascii="Times New Roman" w:hAnsi="Times New Roman"/>
              <w:noProof/>
              <w:sz w:val="24"/>
              <w:szCs w:val="24"/>
            </w:rPr>
            <w:instrText xml:space="preserve"> PAGEREF _Toc527634843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63</w:t>
          </w:r>
          <w:r w:rsidR="0008075B" w:rsidRPr="002B1AEE">
            <w:rPr>
              <w:rFonts w:ascii="Times New Roman" w:hAnsi="Times New Roman"/>
              <w:noProof/>
              <w:sz w:val="24"/>
              <w:szCs w:val="24"/>
            </w:rPr>
            <w:fldChar w:fldCharType="end"/>
          </w:r>
        </w:p>
        <w:p w:rsidR="002B1AEE" w:rsidRPr="002B1AEE" w:rsidRDefault="002B1AEE" w:rsidP="002B1AEE">
          <w:pPr>
            <w:pStyle w:val="TDC5"/>
            <w:tabs>
              <w:tab w:val="right" w:leader="dot" w:pos="9111"/>
            </w:tabs>
            <w:spacing w:line="360" w:lineRule="auto"/>
            <w:rPr>
              <w:rFonts w:ascii="Times New Roman" w:eastAsiaTheme="minorEastAsia" w:hAnsi="Times New Roman"/>
              <w:noProof/>
              <w:sz w:val="24"/>
              <w:szCs w:val="24"/>
              <w:lang w:eastAsia="es-MX"/>
            </w:rPr>
          </w:pPr>
          <w:r w:rsidRPr="002B1AEE">
            <w:rPr>
              <w:rFonts w:ascii="Times New Roman" w:hAnsi="Times New Roman"/>
              <w:noProof/>
              <w:sz w:val="24"/>
              <w:szCs w:val="24"/>
            </w:rPr>
            <w:t>Referencia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4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65</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8.</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Resultados adicionales en su caso</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5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69</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72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9.</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Discusión general</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6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70</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96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10.</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Conclusiones generale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7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73</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96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11.</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Bibliohemerografía utilizada</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8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74</w:t>
          </w:r>
          <w:r w:rsidR="0008075B" w:rsidRPr="002B1AEE">
            <w:rPr>
              <w:rFonts w:ascii="Times New Roman" w:hAnsi="Times New Roman"/>
              <w:noProof/>
              <w:sz w:val="24"/>
              <w:szCs w:val="24"/>
            </w:rPr>
            <w:fldChar w:fldCharType="end"/>
          </w:r>
        </w:p>
        <w:p w:rsidR="002B1AEE" w:rsidRPr="002B1AEE" w:rsidRDefault="002B1AEE" w:rsidP="002B1AEE">
          <w:pPr>
            <w:pStyle w:val="TDC2"/>
            <w:tabs>
              <w:tab w:val="left" w:pos="960"/>
              <w:tab w:val="right" w:leader="dot" w:pos="9111"/>
            </w:tabs>
            <w:spacing w:line="360" w:lineRule="auto"/>
            <w:rPr>
              <w:rFonts w:ascii="Times New Roman" w:eastAsiaTheme="minorEastAsia" w:hAnsi="Times New Roman"/>
              <w:b w:val="0"/>
              <w:bCs w:val="0"/>
              <w:noProof/>
              <w:sz w:val="24"/>
              <w:szCs w:val="24"/>
              <w:lang w:eastAsia="es-MX"/>
            </w:rPr>
          </w:pPr>
          <w:r w:rsidRPr="002B1AEE">
            <w:rPr>
              <w:rFonts w:ascii="Times New Roman" w:hAnsi="Times New Roman"/>
              <w:noProof/>
              <w:sz w:val="24"/>
              <w:szCs w:val="24"/>
            </w:rPr>
            <w:t>12.</w:t>
          </w:r>
          <w:r w:rsidRPr="002B1AEE">
            <w:rPr>
              <w:rFonts w:ascii="Times New Roman" w:eastAsiaTheme="minorEastAsia" w:hAnsi="Times New Roman"/>
              <w:b w:val="0"/>
              <w:bCs w:val="0"/>
              <w:noProof/>
              <w:sz w:val="24"/>
              <w:szCs w:val="24"/>
              <w:lang w:eastAsia="es-MX"/>
            </w:rPr>
            <w:tab/>
          </w:r>
          <w:r w:rsidRPr="002B1AEE">
            <w:rPr>
              <w:rFonts w:ascii="Times New Roman" w:hAnsi="Times New Roman"/>
              <w:noProof/>
              <w:sz w:val="24"/>
              <w:szCs w:val="24"/>
            </w:rPr>
            <w:t>Anexos</w:t>
          </w:r>
          <w:r w:rsidRPr="002B1AEE">
            <w:rPr>
              <w:rFonts w:ascii="Times New Roman" w:hAnsi="Times New Roman"/>
              <w:noProof/>
              <w:sz w:val="24"/>
              <w:szCs w:val="24"/>
            </w:rPr>
            <w:tab/>
          </w:r>
          <w:r w:rsidR="0008075B" w:rsidRPr="002B1AEE">
            <w:rPr>
              <w:rFonts w:ascii="Times New Roman" w:hAnsi="Times New Roman"/>
              <w:noProof/>
              <w:sz w:val="24"/>
              <w:szCs w:val="24"/>
            </w:rPr>
            <w:fldChar w:fldCharType="begin"/>
          </w:r>
          <w:r w:rsidRPr="002B1AEE">
            <w:rPr>
              <w:rFonts w:ascii="Times New Roman" w:hAnsi="Times New Roman"/>
              <w:noProof/>
              <w:sz w:val="24"/>
              <w:szCs w:val="24"/>
            </w:rPr>
            <w:instrText xml:space="preserve"> PAGEREF _Toc527634849 \h </w:instrText>
          </w:r>
          <w:r w:rsidR="0008075B" w:rsidRPr="002B1AEE">
            <w:rPr>
              <w:rFonts w:ascii="Times New Roman" w:hAnsi="Times New Roman"/>
              <w:noProof/>
              <w:sz w:val="24"/>
              <w:szCs w:val="24"/>
            </w:rPr>
          </w:r>
          <w:r w:rsidR="0008075B" w:rsidRPr="002B1AEE">
            <w:rPr>
              <w:rFonts w:ascii="Times New Roman" w:hAnsi="Times New Roman"/>
              <w:noProof/>
              <w:sz w:val="24"/>
              <w:szCs w:val="24"/>
            </w:rPr>
            <w:fldChar w:fldCharType="separate"/>
          </w:r>
          <w:r w:rsidR="00845A19">
            <w:rPr>
              <w:rFonts w:ascii="Times New Roman" w:hAnsi="Times New Roman"/>
              <w:noProof/>
              <w:sz w:val="24"/>
              <w:szCs w:val="24"/>
            </w:rPr>
            <w:t>86</w:t>
          </w:r>
          <w:r w:rsidR="0008075B" w:rsidRPr="002B1AEE">
            <w:rPr>
              <w:rFonts w:ascii="Times New Roman" w:hAnsi="Times New Roman"/>
              <w:noProof/>
              <w:sz w:val="24"/>
              <w:szCs w:val="24"/>
            </w:rPr>
            <w:fldChar w:fldCharType="end"/>
          </w:r>
        </w:p>
        <w:p w:rsidR="00265469" w:rsidRPr="002E459D" w:rsidRDefault="0008075B" w:rsidP="002E459D">
          <w:pPr>
            <w:spacing w:line="360" w:lineRule="auto"/>
            <w:rPr>
              <w:lang w:val="es-ES"/>
            </w:rPr>
          </w:pPr>
          <w:r w:rsidRPr="002B1AEE">
            <w:rPr>
              <w:i/>
              <w:iCs/>
            </w:rPr>
            <w:fldChar w:fldCharType="end"/>
          </w:r>
        </w:p>
      </w:sdtContent>
    </w:sdt>
    <w:p w:rsidR="002E459D" w:rsidRDefault="002E459D">
      <w:pPr>
        <w:rPr>
          <w:b/>
          <w:i/>
          <w:kern w:val="36"/>
          <w:sz w:val="28"/>
          <w:szCs w:val="28"/>
          <w:lang w:val="es-ES"/>
        </w:rPr>
      </w:pPr>
      <w:bookmarkStart w:id="0" w:name="_Toc527634805"/>
      <w:r>
        <w:rPr>
          <w:b/>
          <w:i/>
          <w:sz w:val="28"/>
          <w:szCs w:val="28"/>
        </w:rPr>
        <w:br w:type="page"/>
      </w:r>
    </w:p>
    <w:p w:rsidR="00AC6362" w:rsidRPr="00397EAC" w:rsidRDefault="0097039D" w:rsidP="00397EAC">
      <w:pPr>
        <w:pStyle w:val="Ttulo1"/>
        <w:rPr>
          <w:rFonts w:ascii="Times New Roman" w:hAnsi="Times New Roman"/>
          <w:b/>
          <w:i/>
          <w:sz w:val="28"/>
          <w:szCs w:val="28"/>
        </w:rPr>
      </w:pPr>
      <w:r w:rsidRPr="00397EAC">
        <w:rPr>
          <w:rFonts w:ascii="Times New Roman" w:hAnsi="Times New Roman"/>
          <w:b/>
          <w:i/>
          <w:sz w:val="28"/>
          <w:szCs w:val="28"/>
        </w:rPr>
        <w:lastRenderedPageBreak/>
        <w:t>Introducción</w:t>
      </w:r>
      <w:bookmarkEnd w:id="0"/>
    </w:p>
    <w:p w:rsidR="00AC6362" w:rsidRPr="00AC6362" w:rsidRDefault="00AC6362" w:rsidP="00265469">
      <w:pPr>
        <w:pStyle w:val="Prrafodelista1"/>
        <w:spacing w:after="0" w:line="480" w:lineRule="auto"/>
        <w:ind w:left="0"/>
        <w:jc w:val="both"/>
        <w:rPr>
          <w:b/>
        </w:rPr>
      </w:pPr>
    </w:p>
    <w:p w:rsidR="00814BB2" w:rsidRPr="00205D18" w:rsidRDefault="00151AFA" w:rsidP="00205D18">
      <w:pPr>
        <w:pStyle w:val="Prrafodelista1"/>
        <w:spacing w:line="480" w:lineRule="auto"/>
        <w:ind w:left="0"/>
        <w:jc w:val="both"/>
        <w:rPr>
          <w:rFonts w:ascii="Times New Roman" w:hAnsi="Times New Roman"/>
          <w:sz w:val="24"/>
          <w:szCs w:val="24"/>
        </w:rPr>
      </w:pPr>
      <w:r>
        <w:rPr>
          <w:rFonts w:ascii="Times New Roman" w:hAnsi="Times New Roman"/>
          <w:sz w:val="24"/>
          <w:szCs w:val="24"/>
        </w:rPr>
        <w:t>De acuerdo con</w:t>
      </w:r>
      <w:r w:rsidR="00AC6362" w:rsidRPr="00A807E5">
        <w:rPr>
          <w:rFonts w:ascii="Times New Roman" w:hAnsi="Times New Roman"/>
          <w:sz w:val="24"/>
          <w:szCs w:val="24"/>
        </w:rPr>
        <w:t xml:space="preserve"> la Organiz</w:t>
      </w:r>
      <w:r w:rsidR="00E270C6">
        <w:rPr>
          <w:rFonts w:ascii="Times New Roman" w:hAnsi="Times New Roman"/>
          <w:sz w:val="24"/>
          <w:szCs w:val="24"/>
        </w:rPr>
        <w:t>ación Mundial de la Salud (OMS)</w:t>
      </w:r>
      <w:r>
        <w:rPr>
          <w:rFonts w:ascii="Times New Roman" w:hAnsi="Times New Roman"/>
          <w:sz w:val="24"/>
          <w:szCs w:val="24"/>
        </w:rPr>
        <w:t>, se</w:t>
      </w:r>
      <w:r w:rsidR="00E270C6">
        <w:rPr>
          <w:rFonts w:ascii="Times New Roman" w:hAnsi="Times New Roman"/>
          <w:sz w:val="24"/>
          <w:szCs w:val="24"/>
        </w:rPr>
        <w:t xml:space="preserve"> informó que</w:t>
      </w:r>
      <w:r>
        <w:rPr>
          <w:rFonts w:ascii="Times New Roman" w:hAnsi="Times New Roman"/>
          <w:sz w:val="24"/>
          <w:szCs w:val="24"/>
        </w:rPr>
        <w:t xml:space="preserve"> México es el país con </w:t>
      </w:r>
      <w:hyperlink r:id="rId12" w:tooltip="7 signos del estrés crónico" w:history="1">
        <w:r>
          <w:rPr>
            <w:rFonts w:ascii="Times New Roman" w:hAnsi="Times New Roman"/>
            <w:sz w:val="24"/>
            <w:szCs w:val="24"/>
          </w:rPr>
          <w:t xml:space="preserve">mayor </w:t>
        </w:r>
        <w:r w:rsidR="00AC6362" w:rsidRPr="00A807E5">
          <w:rPr>
            <w:rFonts w:ascii="Times New Roman" w:hAnsi="Times New Roman"/>
            <w:sz w:val="24"/>
            <w:szCs w:val="24"/>
          </w:rPr>
          <w:t>índice de estrés</w:t>
        </w:r>
      </w:hyperlink>
      <w:r w:rsidR="00AC6362" w:rsidRPr="00A807E5">
        <w:rPr>
          <w:rFonts w:ascii="Times New Roman" w:hAnsi="Times New Roman"/>
          <w:sz w:val="24"/>
          <w:szCs w:val="24"/>
        </w:rPr>
        <w:t xml:space="preserve"> laboral </w:t>
      </w:r>
      <w:r w:rsidR="00B668E3">
        <w:rPr>
          <w:rFonts w:ascii="Times New Roman" w:hAnsi="Times New Roman"/>
          <w:sz w:val="24"/>
          <w:szCs w:val="24"/>
        </w:rPr>
        <w:t>a nivel mundial</w:t>
      </w:r>
      <w:r>
        <w:rPr>
          <w:rFonts w:ascii="Times New Roman" w:hAnsi="Times New Roman"/>
          <w:sz w:val="24"/>
          <w:szCs w:val="24"/>
        </w:rPr>
        <w:t>, incluso por encima</w:t>
      </w:r>
      <w:r w:rsidR="00F34C0B">
        <w:rPr>
          <w:rFonts w:ascii="Times New Roman" w:hAnsi="Times New Roman"/>
          <w:sz w:val="24"/>
          <w:szCs w:val="24"/>
        </w:rPr>
        <w:t xml:space="preserve"> </w:t>
      </w:r>
      <w:r w:rsidR="00C32784">
        <w:rPr>
          <w:rFonts w:ascii="Times New Roman" w:hAnsi="Times New Roman"/>
          <w:sz w:val="24"/>
          <w:szCs w:val="24"/>
        </w:rPr>
        <w:t xml:space="preserve">de </w:t>
      </w:r>
      <w:r>
        <w:rPr>
          <w:rFonts w:ascii="Times New Roman" w:hAnsi="Times New Roman"/>
          <w:sz w:val="24"/>
          <w:szCs w:val="24"/>
        </w:rPr>
        <w:t xml:space="preserve">China y Estados Unidos, lo que representa </w:t>
      </w:r>
      <w:r w:rsidR="00AC6362" w:rsidRPr="00A807E5">
        <w:rPr>
          <w:rFonts w:ascii="Times New Roman" w:hAnsi="Times New Roman"/>
          <w:sz w:val="24"/>
          <w:szCs w:val="24"/>
        </w:rPr>
        <w:t xml:space="preserve">tres cuartas partes de los </w:t>
      </w:r>
      <w:hyperlink r:id="rId13" w:tooltip="Con estrés, 40 por ciento de la población en México: expertos" w:history="1">
        <w:r>
          <w:rPr>
            <w:rFonts w:ascii="Times New Roman" w:hAnsi="Times New Roman"/>
            <w:sz w:val="24"/>
            <w:szCs w:val="24"/>
          </w:rPr>
          <w:t>trabajadores</w:t>
        </w:r>
      </w:hyperlink>
      <w:r>
        <w:rPr>
          <w:rFonts w:ascii="Times New Roman" w:hAnsi="Times New Roman"/>
          <w:sz w:val="24"/>
          <w:szCs w:val="24"/>
        </w:rPr>
        <w:t xml:space="preserve"> </w:t>
      </w:r>
      <w:r w:rsidR="0008075B" w:rsidRPr="00844A40">
        <w:rPr>
          <w:rStyle w:val="Refdenotaalpie"/>
          <w:rFonts w:ascii="Times New Roman" w:hAnsi="Times New Roman"/>
          <w:sz w:val="24"/>
          <w:szCs w:val="24"/>
        </w:rPr>
        <w:fldChar w:fldCharType="begin" w:fldLock="1"/>
      </w:r>
      <w:r w:rsidR="006B18AC" w:rsidRPr="00844A40">
        <w:rPr>
          <w:rFonts w:ascii="Times New Roman" w:hAnsi="Times New Roman"/>
          <w:sz w:val="24"/>
          <w:szCs w:val="24"/>
        </w:rPr>
        <w:instrText>ADDIN CSL_CITATION {"citationItems":[{"id":"ITEM-1","itemData":{"DOI":"10.3390/ijerph15030541","ISSN":"1660-4601","PMID":"29562619","abstract":"This research relates Burnout Syndrome (BS) with the Body Mass Index (BMI) among middle and senior managers of the Mexican manufacturing industry. Even though BS incidence is high in the Mexican industrial population, few systematic studies have explored BS and its relationship with other health problems, such as obesity. The goal of this research is to determine the relationship between BS and the BMI in employees with normal weight, overweight, and obesity. We present three structural equation models to relate BS and the BMI. The BMI ranges were determined according to the parameters (normal weight, overweight, and obesity) proposed by the World Health Organization (WHO). The sample includes 361 employees that voluntarily answered a 31-item questionnaire. We measure the levels of BS using the Maslach Burnout Inventory-General Survey (MBI-GS) and analyze anthropometric and sociodemographic data from the participants. Then, we determine the relationships between the variables through structural equation models and estimate the direct, indirect, and total effects in the three models, which show acceptable reliability. As main findings, the normal weight model has a larger explanatory power than the overweight and obesity models. The same research hypotheses were tested and the effects of BS on the BMI differ across the three models. Such results are presented by taking into account that obesity and overweight require additional factors, such as genetic factors and personal eating habits, to be better explained.","author":[{"dropping-particle":"","family":"Armenta-Hernández","given":"Oziely Daniela","non-dropping-particle":"","parse-names":false,"suffix":""},{"dropping-particle":"","family":"Maldonado-Macías","given":"Aidé","non-dropping-particle":"","parse-names":false,"suffix":""},{"dropping-particle":"","family":"García-Alcaraz","given":"Jorge","non-dropping-particle":"","parse-names":false,"suffix":""},{"dropping-particle":"","family":"Avelar-Sosa","given":"Liliana","non-dropping-particle":"","parse-names":false,"suffix":""},{"dropping-particle":"","family":"Realyvasquez-Vargas","given":"Arturo","non-dropping-particle":"","parse-names":false,"suffix":""},{"dropping-particle":"","family":"Serrano-Rosa","given":"Miguel Angel","non-dropping-particle":"","parse-names":false,"suffix":""}],"container-title":"International journal of environmental research and public health","id":"ITEM-1","issue":"3","issued":{"date-parts":[["2018","3","17"]]},"page":"541","title":"Relationship between Burnout and Body Mass Index in Senior and Middle Managers from the Mexican Manufacturing Industry.","type":"article-journal","volume":"15"},"uris":["http://www.mendeley.com/documents/?uuid=1744c33b-0e7e-3a56-be98-af43818551d1"]}],"mendeley":{"formattedCitation":"[1]","plainTextFormattedCitation":"[1]","previouslyFormattedCitation":"[1]"},"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32784" w:rsidRPr="00844A40">
        <w:rPr>
          <w:rFonts w:ascii="Times New Roman" w:hAnsi="Times New Roman"/>
          <w:bCs/>
          <w:noProof/>
          <w:sz w:val="24"/>
          <w:szCs w:val="24"/>
        </w:rPr>
        <w:t>[1]</w:t>
      </w:r>
      <w:r w:rsidR="0008075B" w:rsidRPr="00844A40">
        <w:rPr>
          <w:rStyle w:val="Refdenotaalpie"/>
          <w:rFonts w:ascii="Times New Roman" w:hAnsi="Times New Roman"/>
          <w:sz w:val="24"/>
          <w:szCs w:val="24"/>
        </w:rPr>
        <w:fldChar w:fldCharType="end"/>
      </w:r>
      <w:r w:rsidR="00AC6362" w:rsidRPr="00A807E5">
        <w:rPr>
          <w:rFonts w:ascii="Times New Roman" w:hAnsi="Times New Roman"/>
          <w:sz w:val="24"/>
          <w:szCs w:val="24"/>
        </w:rPr>
        <w:t>.</w:t>
      </w:r>
      <w:r w:rsidR="00B668E3">
        <w:rPr>
          <w:rFonts w:ascii="Times New Roman" w:hAnsi="Times New Roman"/>
          <w:sz w:val="24"/>
          <w:szCs w:val="24"/>
        </w:rPr>
        <w:t xml:space="preserve"> </w:t>
      </w:r>
      <w:r>
        <w:rPr>
          <w:rFonts w:ascii="Times New Roman" w:hAnsi="Times New Roman"/>
          <w:sz w:val="24"/>
          <w:szCs w:val="24"/>
        </w:rPr>
        <w:t>El estrés es una respuesta fisiológica normal del organismo,</w:t>
      </w:r>
      <w:r w:rsidR="00507389">
        <w:rPr>
          <w:rFonts w:ascii="Times New Roman" w:hAnsi="Times New Roman"/>
          <w:sz w:val="24"/>
          <w:szCs w:val="24"/>
        </w:rPr>
        <w:t xml:space="preserve"> </w:t>
      </w:r>
      <w:r>
        <w:rPr>
          <w:rFonts w:ascii="Times New Roman" w:hAnsi="Times New Roman"/>
          <w:sz w:val="24"/>
          <w:szCs w:val="24"/>
        </w:rPr>
        <w:t xml:space="preserve">de manera crónica puede </w:t>
      </w:r>
      <w:r w:rsidR="00CA0ACB">
        <w:rPr>
          <w:rFonts w:ascii="Times New Roman" w:hAnsi="Times New Roman"/>
          <w:sz w:val="24"/>
          <w:szCs w:val="24"/>
        </w:rPr>
        <w:t xml:space="preserve">provocar un desequilibrio de la homeostasis y relacionarse con una gran cantidad de enfermedades que resultan </w:t>
      </w:r>
      <w:r>
        <w:rPr>
          <w:rFonts w:ascii="Times New Roman" w:hAnsi="Times New Roman"/>
          <w:sz w:val="24"/>
          <w:szCs w:val="24"/>
        </w:rPr>
        <w:t xml:space="preserve">subdiagnosticadas clínicamente </w:t>
      </w:r>
      <w:r w:rsidR="0008075B" w:rsidRPr="00844A40">
        <w:rPr>
          <w:rStyle w:val="Refdenotaalpie"/>
          <w:rFonts w:ascii="Times New Roman" w:hAnsi="Times New Roman"/>
          <w:sz w:val="24"/>
          <w:szCs w:val="24"/>
        </w:rPr>
        <w:fldChar w:fldCharType="begin" w:fldLock="1"/>
      </w:r>
      <w:r w:rsidR="00DD0709" w:rsidRPr="00844A40">
        <w:rPr>
          <w:rFonts w:ascii="Times New Roman" w:hAnsi="Times New Roman"/>
          <w:sz w:val="24"/>
          <w:szCs w:val="24"/>
        </w:rPr>
        <w:instrText>ADDIN CSL_CITATION {"citationItems":[{"id":"ITEM-1","itemData":{"DOI":"10.1152/ajpregu.00223.2018","ISSN":"0363-6119","PMID":"30231210","abstract":"Heat stress followed by an accompanying hemorrhagic challenge may influence hemostasis. We tested the hypothesis that hemostatic responses are increased by passive heat stress, and exercise-induced heat stress, each with accompanying central hypovolemia to simulate a hemorrhagic insult. In Aim 1, subjects were exposed to passive heating or normothermic time control, each followed by progressive lower-body negative pressure (LBNP) to pre-syncope. In Aim 2 subjects exercised in hyperthermic environmental conditions, with and without accompanying dehydration, each also followed by progressive LBNP to pre-syncope. At baseline, pre-LBNP and post-LBNP, hemostatic activity of venous blood was evaluated by plasma markers of hemostasis and thrombelastography. For Aim 1, both hyperthermic and normothermic LBNP (H-LBNP and N-LBNP, respectively) resulted in higher levels of Factor V, Factor VIII, and vWF antigen compared to the time control trial (all P&amp;lt;0.05), but these responses were temperature independent. Hyperthermia increased fibrinolysis (LY30) to 5.1% post-LBNP, compared to 1.5% (time control) and 2.7% in N-LBNP (P=0.05 for main effect). Hyperthermia also potentiated increased platelet counts post-LBNP: 274(k/µL) for H-LBNP, 246(k/µL) for N-LBNP, 196(k/µL) for time control (P&amp;lt;0.05 for the interaction). For Aim 2, hydration status during exercise in the heat did not affect the hemostatic activity, but fibrinolysis (LY30) was increased to 6-10% when subjects were dehydrated compared to an increase to 2-4% when hydrated (P=0.05 for treatment). Central hypovolemia is a primary driver of hemostasis when compared to hyperthermia and dehydration. However, hyperthermia induces significant thrombocytosis and by itself causes an increase in clot lysis. Dehydration associated with exercise-induced heat stress increases clot lysis but does not affect exercise-activated or hypovolemia-activated hemostasis in hyperthermic humans. Clinical implications of these findings are that quickly restoring a hemorrhaging hypovolemic trauma patient with cold, non-coagulant fluids (crystalloids) can have serious deleterious effects on the body's ability to form essential clots.","author":[{"dropping-particle":"","family":"Borgman","given":"Matthew A","non-dropping-particle":"","parse-names":false,"suffix":""},{"dropping-particle":"","family":"Zaar","given":"Morten","non-dropping-particle":"","parse-names":false,"suffix":""},{"dropping-particle":"","family":"Aden","given":"James K","non-dropping-particle":"","parse-names":false,"suffix":""},{"dropping-particle":"","family":"Schlader","given":"Zachary J.","non-dropping-particle":"","parse-names":false,"suffix":""},{"dropping-particle":"","family":"Gagnon","given":"Daniel","non-dropping-particle":"","parse-names":false,"suffix":""},{"dropping-particle":"","family":"Rivas","given":"Eric","non-dropping-particle":"","parse-names":false,"suffix":""},{"dropping-particle":"","family":"Kern","given":"Jena","non-dropping-particle":"","parse-names":false,"suffix":""},{"dropping-particle":"","family":"Convertino","given":"Victor A.","non-dropping-particle":"","parse-names":false,"suffix":""},{"dropping-particle":"","family":"Cap","given":"Andrew P.","non-dropping-particle":"","parse-names":false,"suffix":""},{"dropping-particle":"","family":"Crandall","given":"Craig G.","non-dropping-particle":"","parse-names":false,"suffix":""}],"container-title":"American Journal of Physiology-Regulatory, Integrative and Comparative Physiology","id":"ITEM-1","issued":{"date-parts":[["2018","9","19"]]},"page":"ajpregu.00223.2018","title":"Hemostatic responses to exercise, dehydration, and simulated bleeding in heat-stressed humans","type":"article-journal"},"uris":["http://www.mendeley.com/documents/?uuid=a6edcd3b-1f5b-3f59-bb2a-290d78843a68"]},{"id":"ITEM-2","itemData":{"DOI":"10.1515/revneuro-2014-0035","ISSN":"2191-0200","PMID":"25178904","abstract":"&lt;p&gt;This review aims to point out that chronic stress is able to accelerate the appearance of Alzheimer’s disease (AD), proposing the former as a risk factor for the latter. Firstly, in the introduction we describe some human epidemiological studies pointing out the possibility that chronic stress could increase the incidence, or the rate of appearance of AD. Afterwards, we try to justify these epidemiological results with some experimental data. We have reviewed the experiments studying the effect of various stressors on different features in AD animal models. Moreover, we also point out the data obtained on the effect of chronic stress on some processes that are known to be involved in AD, such as inflammation and glucose metabolism. Later, we relate some of the processes known to be involved in aging and AD, such as accumulation of β-amyloid, TAU hyperphosphorylation, oxidative stress and impairement of mitochondrial function, emphasizing how they are affected by chronic stress/glucocorticoids and comparing with the description made for these processes in AD. All these data support the idea that chronic stress could be considered a risk factor for AD.&lt;/p&gt;","author":[{"dropping-particle":"","family":"Machado","given":"Alberto","non-dropping-particle":"","parse-names":false,"suffix":""},{"dropping-particle":"","family":"Herrera","given":"Antonio J.","non-dropping-particle":"","parse-names":false,"suffix":""},{"dropping-particle":"","family":"Pablos","given":"Rocío M.","non-dropping-particle":"de","parse-names":false,"suffix":""},{"dropping-particle":"","family":"Espinosa-Oliva","given":"Ana María","non-dropping-particle":"","parse-names":false,"suffix":""},{"dropping-particle":"","family":"Sarmiento","given":"Manuel","non-dropping-particle":"","parse-names":false,"suffix":""},{"dropping-particle":"","family":"Ayala","given":"Antonio","non-dropping-particle":"","parse-names":false,"suffix":""},{"dropping-particle":"","family":"Venero","given":"José Luis","non-dropping-particle":"","parse-names":false,"suffix":""},{"dropping-particle":"","family":"Santiago","given":"Martiniano","non-dropping-particle":"","parse-names":false,"suffix":""},{"dropping-particle":"","family":"Villarán","given":"Ruth F.","non-dropping-particle":"","parse-names":false,"suffix":""},{"dropping-particle":"","family":"Delgado-Cortés","given":"María José","non-dropping-particle":"","parse-names":false,"suffix":""},{"dropping-particle":"","family":"Argüelles","given":"Sandro","non-dropping-particle":"","parse-names":false,"suffix":""},{"dropping-particle":"","family":"Cano","given":"Josefina","non-dropping-particle":"","parse-names":false,"suffix":""}],"container-title":"Reviews in the Neurosciences","id":"ITEM-2","issue":"6","issued":{"date-parts":[["2014","1","1"]]},"page":"785-804","title":"Chronic stress as a risk factor for Alzheimer’s disease","type":"article-journal","volume":"25"},"uris":["http://www.mendeley.com/documents/?uuid=2ec63d13-5bd1-3acd-920c-c9a4670317a6"]},{"id":"ITEM-3","itemData":{"DOI":"10.3109/10253890.2014.888548","ISSN":"1025-3890","PMID":"24460512","abstract":"Although psychological stress has long been known to alter cardiovascular function, there have been few studies on the effect of psychological stress on platelets, which play a pivotal role in cardiovascular disease. In the present study, we investigated the effects of acute and chronic psychological stress on the aggregation of platelets and platelet cytosolic free calcium concentration ([Ca(2+)]i). Mice were subjected to both transportation stress (exposure to novel environment, psychological stress) and restraint stress (psychological stress) for 2 h (acute stress) or 3 weeks (2 h/day) (chronic stress). In addition, adrenalectomized mice were subjected to similar chronic stress (both transportation and restraint stress for 3 weeks). The aggregation of platelets from mice and [Ca(2+)]i was determined by light transmission assay and fura-2 fluorescence assay, respectively. Although acute stress had no effect on agonist-induced platelet aggregation, chronic stress enhanced the ability of the platelet agonists thrombin and ADP to stimulate platelet aggregation. However, chronic stress failed to enhance agonist-induced increase in [Ca(2+)]i. Adrenalectomy blocked chronic stress-induced enhancement of platelet aggregation. These results suggest that chronic, but not acute, psychological stress enhances agonist-stimulated platelet aggregation independently of [Ca(2+)]i increase, and the enhancement may be mediated by stress hormones secreted from the adrenal glands.","author":[{"dropping-particle":"","family":"Matsuhisa","given":"Fumikazu","non-dropping-particle":"","parse-names":false,"suffix":""},{"dropping-particle":"","family":"Kitamura","given":"Nobuo","non-dropping-particle":"","parse-names":false,"suffix":""},{"dropping-particle":"","family":"Satoh","given":"Eiki","non-dropping-particle":"","parse-names":false,"suffix":""}],"container-title":"Stress","id":"ITEM-3","issue":"2","issued":{"date-parts":[["2014","3","14"]]},"page":"186-192","title":"Effects of acute and chronic psychological stress on platelet aggregation in mice","type":"article-journal","volume":"17"},"uris":["http://www.mendeley.com/documents/?uuid=682c4340-69bd-387e-9e06-db3b1b56acab"]}],"mendeley":{"formattedCitation":"[2–4]","plainTextFormattedCitation":"[2–4]","previouslyFormattedCitation":"[2–4]"},"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569DC" w:rsidRPr="00844A40">
        <w:rPr>
          <w:rFonts w:ascii="Times New Roman" w:hAnsi="Times New Roman"/>
          <w:bCs/>
          <w:noProof/>
          <w:sz w:val="24"/>
          <w:szCs w:val="24"/>
        </w:rPr>
        <w:t>[2–4]</w:t>
      </w:r>
      <w:r w:rsidR="0008075B" w:rsidRPr="00844A40">
        <w:rPr>
          <w:rStyle w:val="Refdenotaalpie"/>
          <w:rFonts w:ascii="Times New Roman" w:hAnsi="Times New Roman"/>
          <w:sz w:val="24"/>
          <w:szCs w:val="24"/>
        </w:rPr>
        <w:fldChar w:fldCharType="end"/>
      </w:r>
      <w:r w:rsidR="00F34C0B">
        <w:rPr>
          <w:rFonts w:ascii="Times New Roman" w:hAnsi="Times New Roman"/>
          <w:sz w:val="24"/>
          <w:szCs w:val="24"/>
        </w:rPr>
        <w:t>.</w:t>
      </w:r>
      <w:r w:rsidR="00B668E3">
        <w:rPr>
          <w:rFonts w:ascii="Times New Roman" w:hAnsi="Times New Roman"/>
          <w:sz w:val="24"/>
          <w:szCs w:val="24"/>
        </w:rPr>
        <w:t xml:space="preserve"> </w:t>
      </w:r>
      <w:r w:rsidR="00F34C0B">
        <w:rPr>
          <w:rFonts w:ascii="Times New Roman" w:hAnsi="Times New Roman"/>
          <w:sz w:val="24"/>
          <w:szCs w:val="24"/>
        </w:rPr>
        <w:t>A</w:t>
      </w:r>
      <w:r w:rsidR="00A915E3">
        <w:rPr>
          <w:rFonts w:ascii="Times New Roman" w:hAnsi="Times New Roman"/>
          <w:sz w:val="24"/>
          <w:szCs w:val="24"/>
        </w:rPr>
        <w:t xml:space="preserve">lgunos autores </w:t>
      </w:r>
      <w:r w:rsidR="00A9272E">
        <w:rPr>
          <w:rFonts w:ascii="Times New Roman" w:hAnsi="Times New Roman"/>
          <w:sz w:val="24"/>
          <w:szCs w:val="24"/>
        </w:rPr>
        <w:t>indican que el</w:t>
      </w:r>
      <w:r w:rsidR="00181274">
        <w:rPr>
          <w:rFonts w:ascii="Times New Roman" w:hAnsi="Times New Roman"/>
          <w:sz w:val="24"/>
          <w:szCs w:val="24"/>
        </w:rPr>
        <w:t xml:space="preserve"> estrés psicológico </w:t>
      </w:r>
      <w:r>
        <w:rPr>
          <w:rFonts w:ascii="Times New Roman" w:hAnsi="Times New Roman"/>
          <w:sz w:val="24"/>
          <w:szCs w:val="24"/>
        </w:rPr>
        <w:t xml:space="preserve">puede </w:t>
      </w:r>
      <w:r w:rsidR="00A9272E">
        <w:rPr>
          <w:rFonts w:ascii="Times New Roman" w:hAnsi="Times New Roman"/>
          <w:sz w:val="24"/>
          <w:szCs w:val="24"/>
        </w:rPr>
        <w:t>incrementa</w:t>
      </w:r>
      <w:r>
        <w:rPr>
          <w:rFonts w:ascii="Times New Roman" w:hAnsi="Times New Roman"/>
          <w:sz w:val="24"/>
          <w:szCs w:val="24"/>
        </w:rPr>
        <w:t>r</w:t>
      </w:r>
      <w:r w:rsidR="00181274">
        <w:rPr>
          <w:rFonts w:ascii="Times New Roman" w:hAnsi="Times New Roman"/>
          <w:sz w:val="24"/>
          <w:szCs w:val="24"/>
        </w:rPr>
        <w:t xml:space="preserve"> la suscept</w:t>
      </w:r>
      <w:r w:rsidR="008A6E01">
        <w:rPr>
          <w:rFonts w:ascii="Times New Roman" w:hAnsi="Times New Roman"/>
          <w:sz w:val="24"/>
          <w:szCs w:val="24"/>
        </w:rPr>
        <w:t>ibilidad a</w:t>
      </w:r>
      <w:r w:rsidR="00DE5E9E">
        <w:rPr>
          <w:rFonts w:ascii="Times New Roman" w:hAnsi="Times New Roman"/>
          <w:sz w:val="24"/>
          <w:szCs w:val="24"/>
        </w:rPr>
        <w:t xml:space="preserve"> estados asmáticos</w:t>
      </w:r>
      <w:r w:rsidR="008A6E01">
        <w:rPr>
          <w:rFonts w:ascii="Times New Roman" w:hAnsi="Times New Roman"/>
          <w:sz w:val="24"/>
          <w:szCs w:val="24"/>
        </w:rPr>
        <w:t xml:space="preserve"> </w:t>
      </w:r>
      <w:r w:rsidR="00A9272E">
        <w:rPr>
          <w:rFonts w:ascii="Times New Roman" w:hAnsi="Times New Roman"/>
          <w:sz w:val="24"/>
          <w:szCs w:val="24"/>
        </w:rPr>
        <w:t xml:space="preserve">debido a una </w:t>
      </w:r>
      <w:r w:rsidR="008A6E01">
        <w:rPr>
          <w:rFonts w:ascii="Times New Roman" w:hAnsi="Times New Roman"/>
          <w:sz w:val="24"/>
          <w:szCs w:val="24"/>
        </w:rPr>
        <w:t xml:space="preserve"> </w:t>
      </w:r>
      <w:r w:rsidR="00DE5E9E">
        <w:rPr>
          <w:rFonts w:ascii="Times New Roman" w:hAnsi="Times New Roman"/>
          <w:sz w:val="24"/>
          <w:szCs w:val="24"/>
        </w:rPr>
        <w:t>desregulación</w:t>
      </w:r>
      <w:r w:rsidR="00A9272E">
        <w:rPr>
          <w:rFonts w:ascii="Times New Roman" w:hAnsi="Times New Roman"/>
          <w:sz w:val="24"/>
          <w:szCs w:val="24"/>
        </w:rPr>
        <w:t xml:space="preserve"> de</w:t>
      </w:r>
      <w:r w:rsidR="00181274">
        <w:rPr>
          <w:rFonts w:ascii="Times New Roman" w:hAnsi="Times New Roman"/>
          <w:sz w:val="24"/>
          <w:szCs w:val="24"/>
        </w:rPr>
        <w:t xml:space="preserve"> la tolerancia inmun</w:t>
      </w:r>
      <w:r w:rsidR="00A9272E">
        <w:rPr>
          <w:rFonts w:ascii="Times New Roman" w:hAnsi="Times New Roman"/>
          <w:sz w:val="24"/>
          <w:szCs w:val="24"/>
        </w:rPr>
        <w:t>itaria</w:t>
      </w:r>
      <w:r w:rsidR="00181274">
        <w:rPr>
          <w:rFonts w:ascii="Times New Roman" w:hAnsi="Times New Roman"/>
          <w:sz w:val="24"/>
          <w:szCs w:val="24"/>
        </w:rPr>
        <w:t xml:space="preserve"> </w:t>
      </w:r>
      <w:r w:rsidR="0008075B" w:rsidRPr="00844A40">
        <w:rPr>
          <w:rStyle w:val="Refdenotaalpie"/>
          <w:rFonts w:ascii="Times New Roman" w:hAnsi="Times New Roman"/>
          <w:sz w:val="24"/>
          <w:szCs w:val="24"/>
        </w:rPr>
        <w:fldChar w:fldCharType="begin" w:fldLock="1"/>
      </w:r>
      <w:r w:rsidR="006B18AC" w:rsidRPr="00844A40">
        <w:rPr>
          <w:rFonts w:ascii="Times New Roman" w:hAnsi="Times New Roman"/>
          <w:sz w:val="24"/>
          <w:szCs w:val="24"/>
        </w:rPr>
        <w:instrText>ADDIN CSL_CITATION {"citationItems":[{"id":"ITEM-1","itemData":{"DOI":"10.1159/000488289","ISSN":"1018-2438","PMID":"29874662","abstract":"BACKGROUND Bronchial asthma is characterized by type 2 T helper (Th2) cell inflammation, essentially due to a breakdown of immune tolerance to harmless environmental allergens. Etiologically, experiences of psychological stress can be associated with a heightened prevalence of asthma. However, the mechanisms underlying stress-related asthma development are unclear. In this study, we examined whether psychological stress increases susceptibility to allergic asthma by downregulating immune tolerance. METHODS Female BALB/c mice were sensitized with ovalbumin/alum, followed by ovalbumin inhalation. Ovalbumin inhalation induced immune tolerance before sensitization occurred. Some mice were exposed to restraint stress during tolerance induction or sensitization. Asthma development was evaluated by airway responsiveness, inflammation, cytokine expression, and IgE synthesis. Sensitization was evaluated by measuring proliferation and cytokine production by splenocytes. The effects of stress exposure on the numbers and functions of dendritic cells and regulatory T (Treg) cells in bronchial lymph nodes and spleens were evaluated. To investigate the role of endogenous glucocorticoid in inhibiting immune tolerance after stress exposure, we examined the effects of (i) a glucocorticoid-receptor antagonist administered prior to stress exposure, and (ii) exogenous gluco-corticoid (instead of stress exposure). RESULTS Asthmatic responses and Th2-biased sensitization, which were suppressed in tolerized mice, re-emerged in tolerized mice stressed during tolerance induction in association with decreased tolerogenic dendritic and Treg cell numbers. The effects of stress exposure on tolerized mice were abolished by administering a glucocorticoid-receptor antagonist and reproduced by administering exogenous glucocorticoid without stress. CONCLUSIONS Our findings suggested that psychological stress can potentially increase allergic asthma susceptibility by inhibiting immune tolerance.","author":[{"dropping-particle":"","family":"Kawano","given":"Tasuku","non-dropping-particle":"","parse-names":false,"suffix":""},{"dropping-particle":"","family":"Ouchi","given":"Ryusuke","non-dropping-particle":"","parse-names":false,"suffix":""},{"dropping-particle":"","family":"Ishigaki","given":"Takahiro","non-dropping-particle":"","parse-names":false,"suffix":""},{"dropping-particle":"","family":"Masuda","given":"Chiaki","non-dropping-particle":"","parse-names":false,"suffix":""},{"dropping-particle":"","family":"Miyasaka","given":"Tomomitsu","non-dropping-particle":"","parse-names":false,"suffix":""},{"dropping-particle":"","family":"Ohkawara","given":"Yuichi","non-dropping-particle":"","parse-names":false,"suffix":""},{"dropping-particle":"","family":"Ohta","given":"Nobuo","non-dropping-particle":"","parse-names":false,"suffix":""},{"dropping-particle":"","family":"Takayanagi","given":"Motoaki","non-dropping-particle":"","parse-names":false,"suffix":""},{"dropping-particle":"","family":"Takahashi","given":"Tomoko","non-dropping-particle":"","parse-names":false,"suffix":""},{"dropping-particle":"","family":"Ohno","given":"Isao","non-dropping-particle":"","parse-names":false,"suffix":""}],"container-title":"International Archives of Allergy and Immunology","id":"ITEM-1","issue":"1","issued":{"date-parts":[["2018"]]},"page":"1-15","title":"Increased Susceptibility to Allergic Asthma with the Impairment of Respiratory Tolerance Caused by Psychological Stress","type":"article-journal","volume":"177"},"uris":["http://www.mendeley.com/documents/?uuid=66c19200-0d6e-3ce6-a1f9-b56123400bd5"]}],"mendeley":{"formattedCitation":"[5]","plainTextFormattedCitation":"[5]","previouslyFormattedCitation":"[5]"},"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32784" w:rsidRPr="00844A40">
        <w:rPr>
          <w:rFonts w:ascii="Times New Roman" w:hAnsi="Times New Roman"/>
          <w:bCs/>
          <w:noProof/>
          <w:sz w:val="24"/>
          <w:szCs w:val="24"/>
        </w:rPr>
        <w:t>[5]</w:t>
      </w:r>
      <w:r w:rsidR="0008075B" w:rsidRPr="00844A40">
        <w:rPr>
          <w:rStyle w:val="Refdenotaalpie"/>
          <w:rFonts w:ascii="Times New Roman" w:hAnsi="Times New Roman"/>
          <w:sz w:val="24"/>
          <w:szCs w:val="24"/>
        </w:rPr>
        <w:fldChar w:fldCharType="end"/>
      </w:r>
      <w:r w:rsidR="00AF17D0">
        <w:rPr>
          <w:rFonts w:ascii="Times New Roman" w:hAnsi="Times New Roman"/>
          <w:sz w:val="24"/>
          <w:szCs w:val="24"/>
        </w:rPr>
        <w:t xml:space="preserve">. Otros </w:t>
      </w:r>
      <w:r w:rsidR="00BE2E97">
        <w:rPr>
          <w:rFonts w:ascii="Times New Roman" w:hAnsi="Times New Roman"/>
          <w:sz w:val="24"/>
          <w:szCs w:val="24"/>
        </w:rPr>
        <w:t xml:space="preserve">estudios vinculan procesos inflamatorios con </w:t>
      </w:r>
      <w:r w:rsidR="00B668E3" w:rsidRPr="00B668E3">
        <w:rPr>
          <w:rFonts w:ascii="Times New Roman" w:hAnsi="Times New Roman"/>
          <w:sz w:val="24"/>
          <w:szCs w:val="24"/>
        </w:rPr>
        <w:t>trastorno</w:t>
      </w:r>
      <w:r w:rsidR="00BE2E97">
        <w:rPr>
          <w:rFonts w:ascii="Times New Roman" w:hAnsi="Times New Roman"/>
          <w:sz w:val="24"/>
          <w:szCs w:val="24"/>
        </w:rPr>
        <w:t>s</w:t>
      </w:r>
      <w:r w:rsidR="00B668E3" w:rsidRPr="00B668E3">
        <w:rPr>
          <w:rFonts w:ascii="Times New Roman" w:hAnsi="Times New Roman"/>
          <w:sz w:val="24"/>
          <w:szCs w:val="24"/>
        </w:rPr>
        <w:t xml:space="preserve"> por déficit de atención </w:t>
      </w:r>
      <w:r w:rsidR="00BE2E97">
        <w:rPr>
          <w:rFonts w:ascii="Times New Roman" w:hAnsi="Times New Roman"/>
          <w:sz w:val="24"/>
          <w:szCs w:val="24"/>
        </w:rPr>
        <w:t xml:space="preserve">tanto en </w:t>
      </w:r>
      <w:r w:rsidR="00B668E3">
        <w:rPr>
          <w:rFonts w:ascii="Times New Roman" w:hAnsi="Times New Roman"/>
          <w:sz w:val="24"/>
          <w:szCs w:val="24"/>
        </w:rPr>
        <w:t xml:space="preserve">niños </w:t>
      </w:r>
      <w:r w:rsidR="00BE2E97">
        <w:rPr>
          <w:rFonts w:ascii="Times New Roman" w:hAnsi="Times New Roman"/>
          <w:sz w:val="24"/>
          <w:szCs w:val="24"/>
        </w:rPr>
        <w:t xml:space="preserve">como en </w:t>
      </w:r>
      <w:r w:rsidR="00B668E3">
        <w:rPr>
          <w:rFonts w:ascii="Times New Roman" w:hAnsi="Times New Roman"/>
          <w:sz w:val="24"/>
          <w:szCs w:val="24"/>
        </w:rPr>
        <w:t>adultos</w:t>
      </w:r>
      <w:r w:rsidR="00F4219F">
        <w:rPr>
          <w:rFonts w:ascii="Times New Roman" w:hAnsi="Times New Roman"/>
          <w:sz w:val="24"/>
          <w:szCs w:val="24"/>
        </w:rPr>
        <w:t xml:space="preserve"> </w:t>
      </w:r>
      <w:r w:rsidR="0008075B" w:rsidRPr="00844A40">
        <w:rPr>
          <w:rStyle w:val="Refdenotaalpie"/>
          <w:rFonts w:ascii="Times New Roman" w:hAnsi="Times New Roman"/>
          <w:sz w:val="24"/>
          <w:szCs w:val="24"/>
        </w:rPr>
        <w:fldChar w:fldCharType="begin" w:fldLock="1"/>
      </w:r>
      <w:r w:rsidR="006B18AC" w:rsidRPr="00844A40">
        <w:rPr>
          <w:rFonts w:ascii="Times New Roman" w:hAnsi="Times New Roman"/>
          <w:sz w:val="24"/>
          <w:szCs w:val="24"/>
        </w:rPr>
        <w:instrText>ADDIN CSL_CITATION {"citationItems":[{"id":"ITEM-1","itemData":{"DOI":"10.1159/000489635","ISSN":"1021-7401","PMID":"29874674","abstract":"Attention-deficit/hyperactivity disorder (ADHD) is a prevalent neurodevelopmental condition that impairs quality of life in social, academic, and occupational contexts for both children and adults. Although a strong neurobiological basis has been demonstrated, the pathophysiology of ADHD is still poorly understood. Among the proposed mechanisms are glial activation, neuronal damage and degeneration, increased oxidative stress, reduced neurotrophic support, altered neurotransmitter metabolism, and blood-brain barrier disruption. In this way, a potential role of inflammation has been increasingly researched. However, evidence for the involvement of inflammation in ADHD is still scarce and comes mainly from (1) observational studies showing a strong comorbidity of ADHD with inflammatory and autoimmune disorders; (2) studies evaluating serum inflammatory markers; and (3) genetic studies. A co-occurrence of ADHD with inflammatory disorders has been demonstrated in a large number of subjects, suggesting a range of underlying mechanisms such as an altered immune response, common genetics, and environmental links. The evaluation of serum inflammatory markers has provided mixed results, likely due to the small sample sizes and high heterogeneity between biomarkers. However, there is evidence that increased inflammation during the early development may be a risk factor for ADHD symptoms. Although genetic studies have demonstrated a potential role for inflammation in this disorder, there is no clear evidence. To sum up, inflammation may be an important mechanism in ADHD pathophysiology, but more studies are still needed for a more precise conclusion.","author":[{"dropping-particle":"","family":"Leffa","given":"Douglas Teixeira","non-dropping-particle":"","parse-names":false,"suffix":""},{"dropping-particle":"","family":"Torres","given":"Iraci L.S.","non-dropping-particle":"","parse-names":false,"suffix":""},{"dropping-particle":"","family":"Rohde","given":"Luis Augusto","non-dropping-particle":"","parse-names":false,"suffix":""}],"container-title":"Neuroimmunomodulation","id":"ITEM-1","issued":{"date-parts":[["2018","6","6"]]},"page":"1-6","publisher":"Karger Publishers","title":"A Review on the Role of Inflammation in Attention-Deficit/Hyperactivity Disorder","type":"article-journal"},"uris":["http://www.mendeley.com/documents/?uuid=8af67534-cb52-3d98-accc-1e53d13776ad"]}],"mendeley":{"formattedCitation":"[6]","plainTextFormattedCitation":"[6]","previouslyFormattedCitation":"[6]"},"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32784" w:rsidRPr="00844A40">
        <w:rPr>
          <w:rFonts w:ascii="Times New Roman" w:hAnsi="Times New Roman"/>
          <w:bCs/>
          <w:noProof/>
          <w:sz w:val="24"/>
          <w:szCs w:val="24"/>
        </w:rPr>
        <w:t>[6]</w:t>
      </w:r>
      <w:r w:rsidR="0008075B" w:rsidRPr="00844A40">
        <w:rPr>
          <w:rStyle w:val="Refdenotaalpie"/>
          <w:rFonts w:ascii="Times New Roman" w:hAnsi="Times New Roman"/>
          <w:sz w:val="24"/>
          <w:szCs w:val="24"/>
        </w:rPr>
        <w:fldChar w:fldCharType="end"/>
      </w:r>
      <w:r w:rsidR="00F34C0B">
        <w:rPr>
          <w:rFonts w:ascii="Times New Roman" w:hAnsi="Times New Roman"/>
          <w:sz w:val="24"/>
          <w:szCs w:val="24"/>
        </w:rPr>
        <w:t xml:space="preserve">. </w:t>
      </w:r>
      <w:r>
        <w:rPr>
          <w:rFonts w:ascii="Times New Roman" w:hAnsi="Times New Roman"/>
          <w:sz w:val="24"/>
          <w:szCs w:val="24"/>
        </w:rPr>
        <w:t>A su vez, e</w:t>
      </w:r>
      <w:r w:rsidR="00D61F31">
        <w:rPr>
          <w:rFonts w:ascii="Times New Roman" w:hAnsi="Times New Roman"/>
          <w:sz w:val="24"/>
          <w:szCs w:val="24"/>
        </w:rPr>
        <w:t>sta</w:t>
      </w:r>
      <w:r w:rsidR="00CB5AB5">
        <w:rPr>
          <w:rFonts w:ascii="Times New Roman" w:hAnsi="Times New Roman"/>
          <w:sz w:val="24"/>
          <w:szCs w:val="24"/>
        </w:rPr>
        <w:t>s</w:t>
      </w:r>
      <w:r w:rsidR="00D61F31">
        <w:rPr>
          <w:rFonts w:ascii="Times New Roman" w:hAnsi="Times New Roman"/>
          <w:sz w:val="24"/>
          <w:szCs w:val="24"/>
        </w:rPr>
        <w:t xml:space="preserve"> </w:t>
      </w:r>
      <w:r w:rsidR="00CB5AB5">
        <w:rPr>
          <w:rFonts w:ascii="Times New Roman" w:hAnsi="Times New Roman"/>
          <w:sz w:val="24"/>
          <w:szCs w:val="24"/>
        </w:rPr>
        <w:t>condiciones</w:t>
      </w:r>
      <w:r w:rsidR="00D61F31">
        <w:rPr>
          <w:rFonts w:ascii="Times New Roman" w:hAnsi="Times New Roman"/>
          <w:sz w:val="24"/>
          <w:szCs w:val="24"/>
        </w:rPr>
        <w:t xml:space="preserve"> </w:t>
      </w:r>
      <w:r>
        <w:rPr>
          <w:rFonts w:ascii="Times New Roman" w:hAnsi="Times New Roman"/>
          <w:sz w:val="24"/>
          <w:szCs w:val="24"/>
        </w:rPr>
        <w:t>pueden afectar</w:t>
      </w:r>
      <w:r w:rsidR="00D61F31">
        <w:rPr>
          <w:rFonts w:ascii="Times New Roman" w:hAnsi="Times New Roman"/>
          <w:sz w:val="24"/>
          <w:szCs w:val="24"/>
        </w:rPr>
        <w:t xml:space="preserve"> la calidad de </w:t>
      </w:r>
      <w:r w:rsidR="00D61F31" w:rsidRPr="00CB5AB5">
        <w:rPr>
          <w:rFonts w:ascii="Times New Roman" w:hAnsi="Times New Roman"/>
          <w:sz w:val="24"/>
          <w:szCs w:val="24"/>
        </w:rPr>
        <w:t>vida social, académica</w:t>
      </w:r>
      <w:r w:rsidR="00D61F31">
        <w:rPr>
          <w:rFonts w:ascii="Times New Roman" w:hAnsi="Times New Roman"/>
          <w:sz w:val="24"/>
          <w:szCs w:val="24"/>
        </w:rPr>
        <w:t xml:space="preserve"> y ocupacional de las personas</w:t>
      </w:r>
      <w:r w:rsidR="00CB5AB5">
        <w:rPr>
          <w:rFonts w:ascii="Times New Roman" w:hAnsi="Times New Roman"/>
          <w:sz w:val="24"/>
          <w:szCs w:val="24"/>
        </w:rPr>
        <w:t>.  Entre l</w:t>
      </w:r>
      <w:r w:rsidR="00F34C0B">
        <w:rPr>
          <w:rFonts w:ascii="Times New Roman" w:hAnsi="Times New Roman"/>
          <w:sz w:val="24"/>
          <w:szCs w:val="24"/>
        </w:rPr>
        <w:t xml:space="preserve">os </w:t>
      </w:r>
      <w:r w:rsidR="00D61F31">
        <w:rPr>
          <w:rFonts w:ascii="Times New Roman" w:hAnsi="Times New Roman"/>
          <w:sz w:val="24"/>
          <w:szCs w:val="24"/>
        </w:rPr>
        <w:t>mecanismos propuestos para explicar est</w:t>
      </w:r>
      <w:r w:rsidR="00CB5AB5">
        <w:rPr>
          <w:rFonts w:ascii="Times New Roman" w:hAnsi="Times New Roman"/>
          <w:sz w:val="24"/>
          <w:szCs w:val="24"/>
        </w:rPr>
        <w:t>os</w:t>
      </w:r>
      <w:r w:rsidR="00D61F31">
        <w:rPr>
          <w:rFonts w:ascii="Times New Roman" w:hAnsi="Times New Roman"/>
          <w:sz w:val="24"/>
          <w:szCs w:val="24"/>
        </w:rPr>
        <w:t xml:space="preserve"> desorden</w:t>
      </w:r>
      <w:r w:rsidR="00CB5AB5">
        <w:rPr>
          <w:rFonts w:ascii="Times New Roman" w:hAnsi="Times New Roman"/>
          <w:sz w:val="24"/>
          <w:szCs w:val="24"/>
        </w:rPr>
        <w:t>es</w:t>
      </w:r>
      <w:r w:rsidR="00D61F31">
        <w:rPr>
          <w:rFonts w:ascii="Times New Roman" w:hAnsi="Times New Roman"/>
          <w:sz w:val="24"/>
          <w:szCs w:val="24"/>
        </w:rPr>
        <w:t xml:space="preserve"> </w:t>
      </w:r>
      <w:r w:rsidR="00F34C0B">
        <w:rPr>
          <w:rFonts w:ascii="Times New Roman" w:hAnsi="Times New Roman"/>
          <w:sz w:val="24"/>
          <w:szCs w:val="24"/>
        </w:rPr>
        <w:t>se encuentra</w:t>
      </w:r>
      <w:r w:rsidR="00D61F31">
        <w:rPr>
          <w:rFonts w:ascii="Times New Roman" w:hAnsi="Times New Roman"/>
          <w:sz w:val="24"/>
          <w:szCs w:val="24"/>
        </w:rPr>
        <w:t xml:space="preserve">: </w:t>
      </w:r>
      <w:r w:rsidR="00CB5AB5">
        <w:rPr>
          <w:rFonts w:ascii="Times New Roman" w:hAnsi="Times New Roman"/>
          <w:sz w:val="24"/>
          <w:szCs w:val="24"/>
        </w:rPr>
        <w:t xml:space="preserve">el </w:t>
      </w:r>
      <w:r w:rsidR="00FB7E4A">
        <w:rPr>
          <w:rFonts w:ascii="Times New Roman" w:hAnsi="Times New Roman"/>
          <w:sz w:val="24"/>
          <w:szCs w:val="24"/>
        </w:rPr>
        <w:t xml:space="preserve">daño neuronal </w:t>
      </w:r>
      <w:r w:rsidR="00CB5AB5">
        <w:rPr>
          <w:rFonts w:ascii="Times New Roman" w:hAnsi="Times New Roman"/>
          <w:sz w:val="24"/>
          <w:szCs w:val="24"/>
        </w:rPr>
        <w:t>e</w:t>
      </w:r>
      <w:r w:rsidR="00FB7E4A">
        <w:rPr>
          <w:rFonts w:ascii="Times New Roman" w:hAnsi="Times New Roman"/>
          <w:sz w:val="24"/>
          <w:szCs w:val="24"/>
        </w:rPr>
        <w:t xml:space="preserve"> </w:t>
      </w:r>
      <w:r w:rsidR="00D61F31">
        <w:rPr>
          <w:rFonts w:ascii="Times New Roman" w:hAnsi="Times New Roman"/>
          <w:sz w:val="24"/>
          <w:szCs w:val="24"/>
        </w:rPr>
        <w:t xml:space="preserve">incremento de estrés </w:t>
      </w:r>
      <w:proofErr w:type="spellStart"/>
      <w:r w:rsidR="00AA1DA1">
        <w:rPr>
          <w:rFonts w:ascii="Times New Roman" w:hAnsi="Times New Roman"/>
          <w:sz w:val="24"/>
          <w:szCs w:val="24"/>
        </w:rPr>
        <w:t>oxidatí</w:t>
      </w:r>
      <w:r w:rsidR="004B36DB" w:rsidRPr="00507389">
        <w:rPr>
          <w:rFonts w:ascii="Times New Roman" w:hAnsi="Times New Roman"/>
          <w:sz w:val="24"/>
          <w:szCs w:val="24"/>
        </w:rPr>
        <w:t>vo</w:t>
      </w:r>
      <w:proofErr w:type="spellEnd"/>
      <w:r w:rsidR="004B36DB" w:rsidRPr="00507389">
        <w:rPr>
          <w:rFonts w:ascii="Times New Roman" w:hAnsi="Times New Roman"/>
          <w:sz w:val="24"/>
          <w:szCs w:val="24"/>
        </w:rPr>
        <w:t>.</w:t>
      </w:r>
      <w:r w:rsidR="004C4E8E" w:rsidRPr="00507389">
        <w:rPr>
          <w:rFonts w:ascii="Times New Roman" w:hAnsi="Times New Roman"/>
          <w:sz w:val="24"/>
          <w:szCs w:val="24"/>
        </w:rPr>
        <w:t xml:space="preserve"> </w:t>
      </w:r>
      <w:r w:rsidR="00A70BE7" w:rsidRPr="00507389">
        <w:rPr>
          <w:rFonts w:ascii="Times New Roman" w:hAnsi="Times New Roman"/>
          <w:sz w:val="24"/>
          <w:szCs w:val="24"/>
        </w:rPr>
        <w:t>No obstante</w:t>
      </w:r>
      <w:r w:rsidR="00DF567B" w:rsidRPr="00507389">
        <w:rPr>
          <w:rFonts w:ascii="Times New Roman" w:hAnsi="Times New Roman"/>
          <w:sz w:val="24"/>
          <w:szCs w:val="24"/>
        </w:rPr>
        <w:t>,</w:t>
      </w:r>
      <w:r w:rsidR="00DF567B">
        <w:rPr>
          <w:rFonts w:ascii="Times New Roman" w:hAnsi="Times New Roman"/>
          <w:sz w:val="24"/>
          <w:szCs w:val="24"/>
        </w:rPr>
        <w:t xml:space="preserve"> </w:t>
      </w:r>
      <w:r w:rsidR="00F34C0B">
        <w:rPr>
          <w:rFonts w:ascii="Times New Roman" w:hAnsi="Times New Roman"/>
          <w:sz w:val="24"/>
          <w:szCs w:val="24"/>
        </w:rPr>
        <w:t xml:space="preserve">los resultados </w:t>
      </w:r>
      <w:r w:rsidR="00CB5AB5">
        <w:rPr>
          <w:rFonts w:ascii="Times New Roman" w:hAnsi="Times New Roman"/>
          <w:sz w:val="24"/>
          <w:szCs w:val="24"/>
        </w:rPr>
        <w:t xml:space="preserve">han sido </w:t>
      </w:r>
      <w:r w:rsidR="00F34C0B">
        <w:rPr>
          <w:rFonts w:ascii="Times New Roman" w:hAnsi="Times New Roman"/>
          <w:sz w:val="24"/>
          <w:szCs w:val="24"/>
        </w:rPr>
        <w:t>controversiales</w:t>
      </w:r>
      <w:r w:rsidR="000D4A60">
        <w:rPr>
          <w:rFonts w:ascii="Times New Roman" w:hAnsi="Times New Roman"/>
          <w:sz w:val="24"/>
          <w:szCs w:val="24"/>
        </w:rPr>
        <w:t>,</w:t>
      </w:r>
      <w:r w:rsidR="00D61F31">
        <w:rPr>
          <w:rFonts w:ascii="Times New Roman" w:hAnsi="Times New Roman"/>
          <w:sz w:val="24"/>
          <w:szCs w:val="24"/>
        </w:rPr>
        <w:t xml:space="preserve"> motivo por el cual </w:t>
      </w:r>
      <w:r w:rsidR="00CB5AB5">
        <w:rPr>
          <w:rFonts w:ascii="Times New Roman" w:hAnsi="Times New Roman"/>
          <w:sz w:val="24"/>
          <w:szCs w:val="24"/>
        </w:rPr>
        <w:t>se requiere una mayor investigación en el tema</w:t>
      </w:r>
      <w:r w:rsidR="00346DDF">
        <w:rPr>
          <w:rFonts w:ascii="Times New Roman" w:hAnsi="Times New Roman"/>
          <w:sz w:val="24"/>
          <w:szCs w:val="24"/>
        </w:rPr>
        <w:t xml:space="preserve"> </w:t>
      </w:r>
      <w:r w:rsidR="0008075B" w:rsidRPr="00844A40">
        <w:rPr>
          <w:rStyle w:val="Refdenotaalpie"/>
          <w:rFonts w:ascii="Times New Roman" w:hAnsi="Times New Roman"/>
          <w:sz w:val="24"/>
          <w:szCs w:val="24"/>
        </w:rPr>
        <w:fldChar w:fldCharType="begin" w:fldLock="1"/>
      </w:r>
      <w:r w:rsidR="00DD0709" w:rsidRPr="00844A40">
        <w:rPr>
          <w:rFonts w:ascii="Times New Roman" w:hAnsi="Times New Roman"/>
          <w:sz w:val="24"/>
          <w:szCs w:val="24"/>
        </w:rPr>
        <w:instrText>ADDIN CSL_CITATION {"citationItems":[{"id":"ITEM-1","itemData":{"ISSN":"1875-6506","PMID":"26022210","abstract":"Free radicals or reactive oxygen species (ROS) are generated by oxygen metabolism which is balanced by the rate of oxidant formation and the rate of oxidant elimination. Oxidative stress is a result of imbalance between the generation of reactive oxygen species (ROS) and the antioxidant defence systems. Hypertension is one of the major risk factors for cardiovascular diseases and is considered as a leading cause of mortality and morbidity. These diseases affect more than 600 million people and it has been estimated that 29% of the world population will be suffering from hypertension by 2025. It has been indicated by experimental evidence that reactive oxygen species (ROS) play an important role in the pathophysiology of hypertension. The vasculature is a rich source of NADPH oxidase which produces most of the reactive oxygen species and plays an important role in renal dysfunction and vascular damage. Recent studies indicate that increased oxidative stress is the important mediator of endothelial injury in the pathology of hypertension associated to increased production of pro oxidants such as superoxideanion hydrogen peroxide, reduced nitric oxide synthesis and decreased bioavailability of antioxidants. Oxidative stress is found to be associated with endothelial dysfunction, inflammation, hypertrophy, apoptosis, cell migration, fibrosis, and angiogenesis in relation to vascular remodelling of hypertension. Results in humans are still less conclusive inspite of data available that involve oxidative stress as a causative factor of essential hypertension. The aim of this review is to present a novel focus on the role of oxidative stress in the pathophysiology of hypertension and recent biomarkers which are found to be associated with reactive oxygen species and the role of antioxidants as therapy of hypertension.","author":[{"dropping-particle":"","family":"Sinha","given":"Nakshi","non-dropping-particle":"","parse-names":false,"suffix":""},{"dropping-particle":"","family":"Dabla","given":"Pradeep Kumar","non-dropping-particle":"","parse-names":false,"suffix":""}],"container-title":"Current hypertension reviews","id":"ITEM-1","issue":"2","issued":{"date-parts":[["2015"]]},"page":"132-42","title":"Oxidative stress and antioxidants in hypertension-a current review.","type":"article-journal","volume":"11"},"uris":["http://www.mendeley.com/documents/?uuid=7bec0c0e-02b5-3921-98e9-761d31d1876b"]},{"id":"ITEM-2","itemData":{"DOI":"10.3791/52746","ISSN":"1940-087X","PMID":"25993260","abstract":"Oxidative stress, which is the result of an imbalance between production and detoxification of reactive oxygen species, is a major contributor to chronic human disorders, including cardiovascular and neurodegenerative diseases, diabetes, aging, and cancer. Therefore, it is important to study oxidative stress not only in cell systems but also using whole organisms. C. elegans is an attractive model organism to study the genetics of oxidative stress signal transduction pathways, which are highly evolutionarily conserved. Here, we provide a protocol to measure oxidative stress resistance in C. elegans in liquid. Briefly, ROS-inducing reagents such as paraquat (PQ) and H2O2 are dissolved in M9 buffer, and solutions are aliquoted in the wells of a 96 well microtiter plate. Synchronized L4/young adult C. elegans animals are transferred to the wells (5-8 animals/well) and survival is measured every hour until most worms are dead. When performing an oxidative stress resistance assay using a low concentration of stressors in plates, aging might influence the behavior of animals upon oxidative stress, which could lead to an incorrect interpretation of the data. However, in the assay described herein, this problem is unlikely to occur since only L4/young adult animals are being used. Moreover, this protocol is inexpensive and results are obtained in one day, which renders this technique attractive for genetic screens. Overall, this will help to understand oxidative stress signal transduction pathways, which could be translated into better characterization of oxidative stress-associated human disorders.","author":[{"dropping-particle":"","family":"Possik","given":"Elite","non-dropping-particle":"","parse-names":false,"suffix":""},{"dropping-particle":"","family":"Pause","given":"Arnim","non-dropping-particle":"","parse-names":false,"suffix":""}],"container-title":"Journal of Visualized Experiments","id":"ITEM-2","issue":"99","issued":{"date-parts":[["2015","5","9"]]},"page":"e52746","title":"Measuring Oxidative Stress Resistance of &amp;lt;em&amp;gt;Caenorhabditis elegans&amp;lt;/em&amp;gt; in 96-well Microtiter Plates","type":"article-journal"},"uris":["http://www.mendeley.com/documents/?uuid=817f1b40-c71d-3572-8124-da2d1f317fae"]}],"mendeley":{"formattedCitation":"[7, 8]","plainTextFormattedCitation":"[7, 8]","previouslyFormattedCitation":"[7, 8]"},"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569DC" w:rsidRPr="00844A40">
        <w:rPr>
          <w:rFonts w:ascii="Times New Roman" w:hAnsi="Times New Roman"/>
          <w:bCs/>
          <w:noProof/>
          <w:sz w:val="24"/>
          <w:szCs w:val="24"/>
        </w:rPr>
        <w:t>[7, 8]</w:t>
      </w:r>
      <w:r w:rsidR="0008075B" w:rsidRPr="00844A40">
        <w:rPr>
          <w:rStyle w:val="Refdenotaalpie"/>
          <w:rFonts w:ascii="Times New Roman" w:hAnsi="Times New Roman"/>
          <w:sz w:val="24"/>
          <w:szCs w:val="24"/>
        </w:rPr>
        <w:fldChar w:fldCharType="end"/>
      </w:r>
      <w:r w:rsidR="00CA0ACB">
        <w:rPr>
          <w:rFonts w:ascii="Times New Roman" w:hAnsi="Times New Roman"/>
          <w:sz w:val="24"/>
          <w:szCs w:val="24"/>
        </w:rPr>
        <w:t xml:space="preserve">. En respuesta al estrés se produce un incremento en la secreción de cortisol, al cual se le atribuyen </w:t>
      </w:r>
      <w:r w:rsidR="00CB5AB5">
        <w:rPr>
          <w:rFonts w:ascii="Times New Roman" w:hAnsi="Times New Roman"/>
          <w:sz w:val="24"/>
          <w:szCs w:val="24"/>
        </w:rPr>
        <w:t xml:space="preserve">efectos </w:t>
      </w:r>
      <w:r w:rsidR="00CB5AB5" w:rsidRPr="00507389">
        <w:rPr>
          <w:rFonts w:ascii="Times New Roman" w:hAnsi="Times New Roman"/>
          <w:sz w:val="24"/>
          <w:szCs w:val="24"/>
        </w:rPr>
        <w:t>antiinflamatorios</w:t>
      </w:r>
      <w:r w:rsidR="00205D18" w:rsidRPr="00507389">
        <w:rPr>
          <w:rFonts w:ascii="Times New Roman" w:hAnsi="Times New Roman"/>
          <w:sz w:val="24"/>
          <w:szCs w:val="24"/>
        </w:rPr>
        <w:t>.  Por</w:t>
      </w:r>
      <w:r w:rsidR="00507389" w:rsidRPr="00507389">
        <w:rPr>
          <w:rFonts w:ascii="Times New Roman" w:hAnsi="Times New Roman"/>
          <w:sz w:val="24"/>
          <w:szCs w:val="24"/>
        </w:rPr>
        <w:t xml:space="preserve"> lo que </w:t>
      </w:r>
      <w:r w:rsidR="00EB1511" w:rsidRPr="00507389">
        <w:rPr>
          <w:rFonts w:ascii="Times New Roman" w:hAnsi="Times New Roman"/>
          <w:sz w:val="24"/>
          <w:szCs w:val="24"/>
        </w:rPr>
        <w:t>de manera</w:t>
      </w:r>
      <w:r w:rsidR="00EB1511">
        <w:rPr>
          <w:rFonts w:ascii="Times New Roman" w:hAnsi="Times New Roman"/>
          <w:sz w:val="24"/>
          <w:szCs w:val="24"/>
        </w:rPr>
        <w:t xml:space="preserve"> crón</w:t>
      </w:r>
      <w:r w:rsidR="00CA0ACB">
        <w:rPr>
          <w:rFonts w:ascii="Times New Roman" w:hAnsi="Times New Roman"/>
          <w:sz w:val="24"/>
          <w:szCs w:val="24"/>
        </w:rPr>
        <w:t xml:space="preserve">ica y dosis dependiente, puede provocar un incremento de </w:t>
      </w:r>
      <w:r w:rsidR="00CB5AB5">
        <w:rPr>
          <w:rFonts w:ascii="Times New Roman" w:hAnsi="Times New Roman"/>
          <w:sz w:val="24"/>
          <w:szCs w:val="24"/>
        </w:rPr>
        <w:t xml:space="preserve">la </w:t>
      </w:r>
      <w:r w:rsidR="00EB1511">
        <w:rPr>
          <w:rFonts w:ascii="Times New Roman" w:hAnsi="Times New Roman"/>
          <w:sz w:val="24"/>
          <w:szCs w:val="24"/>
        </w:rPr>
        <w:t xml:space="preserve">tensión arterial, </w:t>
      </w:r>
      <w:r w:rsidR="00CA0ACB">
        <w:rPr>
          <w:rFonts w:ascii="Times New Roman" w:hAnsi="Times New Roman"/>
          <w:sz w:val="24"/>
          <w:szCs w:val="24"/>
        </w:rPr>
        <w:t>de los</w:t>
      </w:r>
      <w:r w:rsidR="00EB1511">
        <w:rPr>
          <w:rFonts w:ascii="Times New Roman" w:hAnsi="Times New Roman"/>
          <w:sz w:val="24"/>
          <w:szCs w:val="24"/>
        </w:rPr>
        <w:t xml:space="preserve"> niveles de glucosa sanguínea y </w:t>
      </w:r>
      <w:r w:rsidR="00CA0ACB">
        <w:rPr>
          <w:rFonts w:ascii="Times New Roman" w:hAnsi="Times New Roman"/>
          <w:sz w:val="24"/>
          <w:szCs w:val="24"/>
        </w:rPr>
        <w:t>provocar</w:t>
      </w:r>
      <w:r w:rsidR="00EB1511">
        <w:rPr>
          <w:rFonts w:ascii="Times New Roman" w:hAnsi="Times New Roman"/>
          <w:sz w:val="24"/>
          <w:szCs w:val="24"/>
        </w:rPr>
        <w:t xml:space="preserve"> estrés </w:t>
      </w:r>
      <w:proofErr w:type="spellStart"/>
      <w:r w:rsidR="00AA1DA1">
        <w:rPr>
          <w:rFonts w:ascii="Times New Roman" w:hAnsi="Times New Roman"/>
          <w:sz w:val="24"/>
          <w:szCs w:val="24"/>
        </w:rPr>
        <w:t>oxidatí</w:t>
      </w:r>
      <w:r w:rsidR="004B36DB" w:rsidRPr="00D3352E">
        <w:rPr>
          <w:rFonts w:ascii="Times New Roman" w:hAnsi="Times New Roman"/>
          <w:sz w:val="24"/>
          <w:szCs w:val="24"/>
        </w:rPr>
        <w:t>vo</w:t>
      </w:r>
      <w:proofErr w:type="spellEnd"/>
      <w:r w:rsidR="00CA0ACB">
        <w:rPr>
          <w:rFonts w:ascii="Times New Roman" w:hAnsi="Times New Roman"/>
          <w:sz w:val="24"/>
          <w:szCs w:val="24"/>
        </w:rPr>
        <w:t xml:space="preserve"> o </w:t>
      </w:r>
      <w:r w:rsidR="00EB1511">
        <w:rPr>
          <w:rFonts w:ascii="Times New Roman" w:hAnsi="Times New Roman"/>
          <w:sz w:val="24"/>
          <w:szCs w:val="24"/>
        </w:rPr>
        <w:t>metabólico</w:t>
      </w:r>
      <w:r w:rsidR="00362CF3">
        <w:rPr>
          <w:rFonts w:ascii="Times New Roman" w:hAnsi="Times New Roman"/>
          <w:sz w:val="24"/>
          <w:szCs w:val="24"/>
        </w:rPr>
        <w:t xml:space="preserve"> </w:t>
      </w:r>
      <w:r w:rsidR="0008075B" w:rsidRPr="00844A40">
        <w:rPr>
          <w:rStyle w:val="Refdenotaalpie"/>
          <w:rFonts w:ascii="Times New Roman" w:hAnsi="Times New Roman"/>
          <w:sz w:val="24"/>
          <w:szCs w:val="24"/>
        </w:rPr>
        <w:fldChar w:fldCharType="begin" w:fldLock="1"/>
      </w:r>
      <w:r w:rsidR="00DD0709" w:rsidRPr="00844A40">
        <w:rPr>
          <w:rFonts w:ascii="Times New Roman" w:hAnsi="Times New Roman"/>
          <w:sz w:val="24"/>
          <w:szCs w:val="24"/>
        </w:rPr>
        <w:instrText>ADDIN CSL_CITATION {"citationItems":[{"id":"ITEM-1","itemData":{"DOI":"10.1007/s00415-013-7231-5","ISSN":"0340-5354","PMID":"24477489","abstract":"Studies in non-stroke patients have shown an association between dysregulation of the hypothalamic-pituitary-adrenal axis and morbidity and mortality. We conducted a systematic review to evaluate cortisol levels in acute stroke and their associations with outcome. We searched MEDLINE and EMBASE for articles up to April 2013 and PsychINFO for articles up to July 2013, using the keywords \"cortisol\" and \"stroke\" and associated terms or synonyms. We included studies published in peer-reviewed journals that recruited 10 or more participants and measured cortisol at least once in the first year following stroke. Data were extracted regarding cortisol levels, including changes over time and their relationship to stroke severity, and outcome. Of 11,240 abstracts, 101 full texts were obtained and 48 fulfilled our inclusion criteria. Cortisol levels were high in the first week after stroke in the majority of studies (26 studies, n = 1,340). Higher cortisol was associated with dependency (8/11 studies, n = 822), delirium (5/6 studies, n = 269) depression (3/5 studies n = 117) and mortality (8/10 studies, n = 856). Five studies adjusted for stroke severity; one found an association between higher cortisol and dependency, and three found an association between higher cortisol and mortality. Cortisol levels are high for at least 7 days after stroke. Elevated cortisol after stroke is associated with dependency, morbidity, and mortality; however, there is insufficient evidence to conclude that these relationships are independent of stroke severity.","author":[{"dropping-particle":"","family":"Barugh","given":"Amanda Jayne","non-dropping-particle":"","parse-names":false,"suffix":""},{"dropping-particle":"","family":"Gray","given":"Paul","non-dropping-particle":"","parse-names":false,"suffix":""},{"dropping-particle":"","family":"Shenkin","given":"Susan Deborah","non-dropping-particle":"","parse-names":false,"suffix":""},{"dropping-particle":"","family":"MacLullich","given":"Alasdair Maurice Joseph","non-dropping-particle":"","parse-names":false,"suffix":""},{"dropping-particle":"","family":"Mead","given":"Gillian Elizabeth","non-dropping-particle":"","parse-names":false,"suffix":""}],"container-title":"Journal of Neurology","id":"ITEM-1","issue":"3","issued":{"date-parts":[["2014","3","30"]]},"page":"533-545","title":"Cortisol levels and the severity and outcomes of acute stroke: a systematic review","type":"article-journal","volume":"261"},"uris":["http://www.mendeley.com/documents/?uuid=f11970f3-f159-3e07-bd84-846531c7d8ce"]},{"id":"ITEM-2","itemData":{"DOI":"10.3109/10253890.2014.919447","ISSN":"1025-3890","PMID":"24773147","abstract":"Exogenous cortisol administration has been used to test the influence of glucocorticoids on a variety of outcomes, including memory and affect. Careful control of factors known to influence cortisol and other endogenous hormone levels is central to the success of this research. While the use of hormonal birth control (HBC) is known to exert many physiological effects, including decreasing the salivary cortisol response to stress, it is unknown how HBC influences circulating cortisol levels after exogenous cortisol administration. To determine those effects, we examined the role of HBC on participants' cortisol levels after receiving synthetic cortisol (hydrocortisone) in two separate studies. In Study 1, 24 healthy women taking HBC and 26 healthy men were administered a 0.1 mg/kg body weight intravenous dose of hydrocortisone, and plasma cortisol levels were measured over 3 h. In Study 2, 61 participants (34 women; 16 were on HBC) received a 15 mg hydrocortisone pill, and salivary cortisol levels were measured over 6 h. Taken together, results from these studies suggest that HBC use is associated with a greater cortisol increase following cortisol administration. These data have important methodological implications: (1) when given a controlled dose of hydrocortisone, cortisol levels may increase more dramatically in women taking HBC versus women not on HBC or men; and (2) in studies manipulating cortisol levels, women on hormonal contraceptives should be investigated as a separate group.","author":[{"dropping-particle":"","family":"Gaffey","given":"Allison E.","non-dropping-particle":"","parse-names":false,"suffix":""},{"dropping-particle":"","family":"Wirth","given":"Michelle M.","non-dropping-particle":"","parse-names":false,"suffix":""},{"dropping-particle":"","family":"Hoks","given":"Roxanne M.","non-dropping-particle":"","parse-names":false,"suffix":""},{"dropping-particle":"","family":"Jahn","given":"Allison L.","non-dropping-particle":"","parse-names":false,"suffix":""},{"dropping-particle":"","family":"Abercrombie","given":"Heather C.","non-dropping-particle":"","parse-names":false,"suffix":""}],"container-title":"Stress","id":"ITEM-2","issue":"4","issued":{"date-parts":[["2014","7","29"]]},"page":"314-320","title":"Circulating cortisol levels after exogenous cortisol administration are higher in women using hormonal contraceptives: data from two preliminary studies","type":"article-journal","volume":"17"},"uris":["http://www.mendeley.com/documents/?uuid=3761a65f-d6a5-3201-bcd1-49f44cb5c1e4"]},{"id":"ITEM-3","itemData":{"DOI":"10.2522/ptj.20130597","ISSN":"0031-9023","PMID":"25035267","abstract":"Pain is a primary symptom driving patients to seek physical therapy, and its attenuation commonly defines a successful outcome. A large body of evidence is dedicated to elucidating the relationship between chronic stress and pain; however, stress is rarely addressed in pain rehabilitation. A physiologic stress response may be evoked by fear or perceived threat to safety, status, or well-being and elicits the secretion of sympathetic catecholamines (epinephrine and norepinepherine) and neuroendocrine hormones (cortisol) to promote survival and motivate success. Cortisol is a potent anti-inflammatory that functions to mobilize glucose reserves for energy and modulate inflammation. Cortisol also may facilitate the consolidation of fear-based memories for future survival and avoidance of danger. Although short-term stress may be adaptive, maladaptive responses (eg, magnification, rumination, helplessness) to pain or non-pain-related stressors may intensify cortisol secretion and condition a sensitized physiologic stress response that is readily recruited. Ultimately, a prolonged or exaggerated stress response may perpetuate cortisol dysfunction, widespread inflammation, and pain. Stress may be unavoidable in life, and challenges are inherent to success; however, humans have the capability to modify what they perceive as stressful and how they respond to it. Exaggerated psychological responses (eg, catastrophizing) following maladaptive cognitive appraisals of potential stressors as threatening may exacerbate cortisol secretion and facilitate the consolidation of fear-based memories of pain or non-pain-related stressors; however, coping, cognitive reappraisal, or confrontation of stressors may minimize cortisol secretion and prevent chronic, recurrent pain. Given the parallel mechanisms underlying the physiologic effects of a maladaptive response to pain and non-pain-related stressors, physical therapists should consider screening for non-pain-related stress to facilitate treatment, prevent chronic disability, and improve quality of life.","author":[{"dropping-particle":"","family":"Hannibal","given":"K. E.","non-dropping-particle":"","parse-names":false,"suffix":""},{"dropping-particle":"","family":"Bishop","given":"M. D.","non-dropping-particle":"","parse-names":false,"suffix":""}],"container-title":"Physical Therapy","id":"ITEM-3","issue":"12","issued":{"date-parts":[["2014","12","1"]]},"page":"1816-1825","title":"Chronic Stress, Cortisol Dysfunction, and Pain: A Psychoneuroendocrine Rationale for Stress Management in Pain Rehabilitation","type":"article-journal","volume":"94"},"uris":["http://www.mendeley.com/documents/?uuid=733bee16-916d-3a50-a43b-b3c6d4726718"]},{"id":"ITEM-4","itemData":{"ISSN":"1976-670X","PMID":"25560699","abstract":"Stress is now recognized as a universal premorbid factor associated with many risk factors of various chronic diseases. Acute stress may induce an individual's adaptive response to environmental demands. However, chronic, excessive stress causes cumulative negative impacts on health outcomes through \"allostatic load\". Thus, monitoring the quantified levels of long-term stress mediators would provide a timely opportunity for prevention or earlier intervention of stress-related chronic illnesses. Although either acute or chronic stress could be quantified through measurement of changes in physiological parameters such as heart rate, blood pressure, and levels of various metabolic hormones, it is still elusive to interpret whether the changes in circulating levels of stress mediators such as cortisol can reflect the acute, chronic, or diurnal variations. Both serum and salivary cortisol levels reveal acute changes at a single point in time, but the overall long-term systemic cortisol exposure is difficult to evaluate due to circadian variations and its protein-binding capacity. Scalp hair has a fairy predictable growth rate of approximately 1 cm/month, and the most 1 cm segment approximates the last month's cortisol production as the mean value. The analysis of cortisol in hair is a highly promising technique for the retrospective assessment of chronic stress.","author":[{"dropping-particle":"","family":"Lee","given":"Do Yup","non-dropping-particle":"","parse-names":false,"suffix":""},{"dropping-particle":"","family":"Kim","given":"Eosu","non-dropping-particle":"","parse-names":false,"suffix":""},{"dropping-particle":"","family":"Choi","given":"Man Ho","non-dropping-particle":"","parse-names":false,"suffix":""}],"container-title":"BMB reports","id":"ITEM-4","issue":"4","issued":{"date-parts":[["2015","4"]]},"page":"209-16","title":"Technical and clinical aspects of cortisol as a biochemical marker of chronic stress.","type":"article-journal","volume":"48"},"uris":["http://www.mendeley.com/documents/?uuid=1739ef1e-1030-3be0-a34f-d99548240c83"]}],"mendeley":{"formattedCitation":"[9–12]","plainTextFormattedCitation":"[9–12]","previouslyFormattedCitation":"[9–12]"},"properties":{"noteIndex":0},"schema":"https://github.com/citation-style-language/schema/raw/master/csl-citation.json"}</w:instrText>
      </w:r>
      <w:r w:rsidR="0008075B" w:rsidRPr="00844A40">
        <w:rPr>
          <w:rStyle w:val="Refdenotaalpie"/>
          <w:rFonts w:ascii="Times New Roman" w:hAnsi="Times New Roman"/>
          <w:sz w:val="24"/>
          <w:szCs w:val="24"/>
        </w:rPr>
        <w:fldChar w:fldCharType="separate"/>
      </w:r>
      <w:r w:rsidR="00C569DC" w:rsidRPr="00844A40">
        <w:rPr>
          <w:rFonts w:ascii="Times New Roman" w:hAnsi="Times New Roman"/>
          <w:bCs/>
          <w:noProof/>
          <w:sz w:val="24"/>
          <w:szCs w:val="24"/>
          <w:lang w:val="es-MX"/>
        </w:rPr>
        <w:t>[9–12]</w:t>
      </w:r>
      <w:r w:rsidR="0008075B" w:rsidRPr="00844A40">
        <w:rPr>
          <w:rStyle w:val="Refdenotaalpie"/>
          <w:rFonts w:ascii="Times New Roman" w:hAnsi="Times New Roman"/>
          <w:sz w:val="24"/>
          <w:szCs w:val="24"/>
        </w:rPr>
        <w:fldChar w:fldCharType="end"/>
      </w:r>
      <w:r w:rsidR="00EB1511" w:rsidRPr="000362D2">
        <w:rPr>
          <w:rFonts w:ascii="Times New Roman" w:hAnsi="Times New Roman"/>
          <w:sz w:val="24"/>
          <w:szCs w:val="24"/>
          <w:lang w:val="es-MX"/>
        </w:rPr>
        <w:t xml:space="preserve">. </w:t>
      </w:r>
      <w:r w:rsidR="00CA0ACB">
        <w:rPr>
          <w:rFonts w:ascii="Times New Roman" w:hAnsi="Times New Roman"/>
          <w:sz w:val="24"/>
          <w:szCs w:val="24"/>
        </w:rPr>
        <w:t>A su vez, e</w:t>
      </w:r>
      <w:r w:rsidR="00EB1511">
        <w:rPr>
          <w:rFonts w:ascii="Times New Roman" w:hAnsi="Times New Roman"/>
          <w:sz w:val="24"/>
          <w:szCs w:val="24"/>
        </w:rPr>
        <w:t>stos factores</w:t>
      </w:r>
      <w:r w:rsidR="00CA0ACB">
        <w:rPr>
          <w:rFonts w:ascii="Times New Roman" w:hAnsi="Times New Roman"/>
          <w:sz w:val="24"/>
          <w:szCs w:val="24"/>
        </w:rPr>
        <w:t xml:space="preserve"> se relacionan directamente</w:t>
      </w:r>
      <w:r w:rsidR="00EB1511">
        <w:rPr>
          <w:rFonts w:ascii="Times New Roman" w:hAnsi="Times New Roman"/>
          <w:sz w:val="24"/>
          <w:szCs w:val="24"/>
        </w:rPr>
        <w:t xml:space="preserve"> con estados proinflamatorios crónicos y silenciosos. </w:t>
      </w:r>
      <w:r w:rsidR="00860B3A" w:rsidRPr="00287554">
        <w:rPr>
          <w:rFonts w:ascii="Times New Roman" w:hAnsi="Times New Roman"/>
          <w:sz w:val="24"/>
          <w:szCs w:val="24"/>
        </w:rPr>
        <w:t>P</w:t>
      </w:r>
      <w:r w:rsidR="000D4A60" w:rsidRPr="00287554">
        <w:rPr>
          <w:rFonts w:ascii="Times New Roman" w:hAnsi="Times New Roman"/>
          <w:sz w:val="24"/>
          <w:szCs w:val="24"/>
        </w:rPr>
        <w:t>or esta razón</w:t>
      </w:r>
      <w:r w:rsidR="00066BF4" w:rsidRPr="00287554">
        <w:rPr>
          <w:rFonts w:ascii="Times New Roman" w:hAnsi="Times New Roman"/>
          <w:sz w:val="24"/>
          <w:szCs w:val="24"/>
        </w:rPr>
        <w:t xml:space="preserve">, se requiere </w:t>
      </w:r>
      <w:r w:rsidR="00CB5AB5" w:rsidRPr="00287554">
        <w:rPr>
          <w:rFonts w:ascii="Times New Roman" w:hAnsi="Times New Roman"/>
          <w:sz w:val="24"/>
          <w:szCs w:val="24"/>
        </w:rPr>
        <w:t xml:space="preserve">un análisis profundo sobre los mecanismos que vinculan el estrés con </w:t>
      </w:r>
      <w:r w:rsidR="00EB1511" w:rsidRPr="00287554">
        <w:rPr>
          <w:rFonts w:ascii="Times New Roman" w:hAnsi="Times New Roman"/>
          <w:sz w:val="24"/>
          <w:szCs w:val="24"/>
        </w:rPr>
        <w:t>los estados inflamatorios</w:t>
      </w:r>
      <w:r w:rsidR="004B36DB" w:rsidRPr="00287554">
        <w:rPr>
          <w:rFonts w:ascii="Times New Roman" w:hAnsi="Times New Roman"/>
          <w:sz w:val="24"/>
          <w:szCs w:val="24"/>
        </w:rPr>
        <w:t>, por lo que en esta tesis se contribuye a la explicación de lo anterior.</w:t>
      </w:r>
      <w:r w:rsidR="00E145C9">
        <w:rPr>
          <w:rFonts w:ascii="Times New Roman" w:hAnsi="Times New Roman"/>
          <w:color w:val="FF0000"/>
          <w:sz w:val="24"/>
          <w:szCs w:val="24"/>
        </w:rPr>
        <w:t xml:space="preserve"> </w:t>
      </w:r>
    </w:p>
    <w:p w:rsidR="00BD12B3" w:rsidRPr="00B96680" w:rsidRDefault="000E0355" w:rsidP="0073446D">
      <w:pPr>
        <w:pStyle w:val="Ttulo2"/>
        <w:numPr>
          <w:ilvl w:val="0"/>
          <w:numId w:val="7"/>
        </w:numPr>
        <w:rPr>
          <w:rFonts w:ascii="Times New Roman" w:hAnsi="Times New Roman"/>
        </w:rPr>
      </w:pPr>
      <w:bookmarkStart w:id="1" w:name="_Toc527634806"/>
      <w:r w:rsidRPr="00B96680">
        <w:rPr>
          <w:rFonts w:ascii="Times New Roman" w:hAnsi="Times New Roman"/>
        </w:rPr>
        <w:lastRenderedPageBreak/>
        <w:t>Antecedentes</w:t>
      </w:r>
      <w:bookmarkEnd w:id="1"/>
    </w:p>
    <w:p w:rsidR="009A677F" w:rsidRPr="009A677F" w:rsidRDefault="009A677F" w:rsidP="009A677F"/>
    <w:p w:rsidR="00521361" w:rsidRPr="000E04D4" w:rsidRDefault="00521361" w:rsidP="0073446D">
      <w:pPr>
        <w:pStyle w:val="Prrafodelista"/>
        <w:numPr>
          <w:ilvl w:val="1"/>
          <w:numId w:val="8"/>
        </w:numPr>
        <w:rPr>
          <w:rStyle w:val="nfasis"/>
          <w:rFonts w:ascii="Times New Roman" w:hAnsi="Times New Roman"/>
          <w:b/>
          <w:sz w:val="24"/>
          <w:szCs w:val="24"/>
        </w:rPr>
      </w:pPr>
      <w:r w:rsidRPr="000E04D4">
        <w:rPr>
          <w:rStyle w:val="nfasis"/>
          <w:rFonts w:ascii="Times New Roman" w:hAnsi="Times New Roman"/>
          <w:b/>
          <w:sz w:val="24"/>
          <w:szCs w:val="24"/>
        </w:rPr>
        <w:t>Estrés</w:t>
      </w:r>
    </w:p>
    <w:p w:rsidR="007F70B9" w:rsidRDefault="001D500B" w:rsidP="007F70B9">
      <w:pPr>
        <w:pStyle w:val="NormalWeb"/>
        <w:shd w:val="clear" w:color="auto" w:fill="FFFFFF"/>
        <w:spacing w:line="480" w:lineRule="auto"/>
        <w:jc w:val="both"/>
      </w:pPr>
      <w:r>
        <w:t xml:space="preserve">De manera concreta, el estrés </w:t>
      </w:r>
      <w:r w:rsidR="007F70B9">
        <w:t xml:space="preserve">se define como un conjunto </w:t>
      </w:r>
      <w:r>
        <w:t xml:space="preserve">de respuestas fisiológicas que tienen el propósito de asegurar la supervivencia de un individuo, </w:t>
      </w:r>
      <w:r w:rsidR="007F70B9">
        <w:t>a través de</w:t>
      </w:r>
      <w:r>
        <w:t xml:space="preserve"> las respuestas de lucha o huida</w:t>
      </w:r>
      <w:r w:rsidR="004C5E6C">
        <w:t xml:space="preserve"> </w:t>
      </w:r>
      <w:r w:rsidR="0008075B" w:rsidRPr="00844A40">
        <w:rPr>
          <w:color w:val="auto"/>
        </w:rPr>
        <w:fldChar w:fldCharType="begin" w:fldLock="1"/>
      </w:r>
      <w:r w:rsidR="00DD0709" w:rsidRPr="00844A40">
        <w:rPr>
          <w:color w:val="auto"/>
        </w:rPr>
        <w:instrText>ADDIN CSL_CITATION {"citationItems":[{"id":"ITEM-1","itemData":{"author":[{"dropping-particle":"","family":"Cannon","given":"WB","non-dropping-particle":"","parse-names":false,"suffix":""}],"id":"ITEM-1","issued":{"date-parts":[["1929"]]},"publisher":"D. Appleton &amp; Co","publisher-place":"New York","title":"Bodily changes in pain, hunger, fear and rage","type":"book"},"uris":["http://www.mendeley.com/documents/?uuid=28473acb-cbcc-4934-9098-7288b5cba16f"]},{"id":"ITEM-2","itemData":{"author":[{"dropping-particle":"","family":"Cannon","given":"WB","non-dropping-particle":"","parse-names":false,"suffix":""}],"container-title":"Physiol Rev","id":"ITEM-2","issued":{"date-parts":[["1929"]]},"page":"399–431","title":"Organization for physiological homeostasis","type":"article-journal","volume":"9"},"uris":["http://www.mendeley.com/documents/?uuid=c7bc0328-0edc-415d-98c7-22fd281a48ae"]},{"id":"ITEM-3","itemData":{"author":[{"dropping-particle":"","family":"Cannon","given":"WB","non-dropping-particle":"","parse-names":false,"suffix":""}],"id":"ITEM-3","issued":{"date-parts":[["1939"]]},"publisher":"W.W. Norton","publisher-place":"New York","title":"The wisdom of the body","type":"book"},"uris":["http://www.mendeley.com/documents/?uuid=0f821a3b-102e-44ab-b6a4-85d0a341fb1a"]}],"mendeley":{"formattedCitation":"[13–15]","plainTextFormattedCitation":"[13–15]","previouslyFormattedCitation":"[13–15]"},"properties":{"noteIndex":0},"schema":"https://github.com/citation-style-language/schema/raw/master/csl-citation.json"}</w:instrText>
      </w:r>
      <w:r w:rsidR="0008075B" w:rsidRPr="00844A40">
        <w:rPr>
          <w:color w:val="auto"/>
        </w:rPr>
        <w:fldChar w:fldCharType="separate"/>
      </w:r>
      <w:r w:rsidR="00C569DC" w:rsidRPr="00844A40">
        <w:rPr>
          <w:noProof/>
          <w:color w:val="auto"/>
        </w:rPr>
        <w:t>[13–15]</w:t>
      </w:r>
      <w:r w:rsidR="0008075B" w:rsidRPr="00844A40">
        <w:rPr>
          <w:color w:val="auto"/>
        </w:rPr>
        <w:fldChar w:fldCharType="end"/>
      </w:r>
      <w:r>
        <w:t xml:space="preserve">. </w:t>
      </w:r>
      <w:r w:rsidR="00EB227A" w:rsidRPr="006133FB">
        <w:rPr>
          <w:color w:val="auto"/>
        </w:rPr>
        <w:t>Sin embargo</w:t>
      </w:r>
      <w:r w:rsidR="00EE010F" w:rsidRPr="006133FB">
        <w:rPr>
          <w:color w:val="auto"/>
        </w:rPr>
        <w:t>,</w:t>
      </w:r>
      <w:r w:rsidR="00EB227A" w:rsidRPr="006133FB">
        <w:rPr>
          <w:color w:val="auto"/>
        </w:rPr>
        <w:t xml:space="preserve"> de</w:t>
      </w:r>
      <w:r w:rsidR="00EB227A">
        <w:t xml:space="preserve"> manera crónica puede provocar</w:t>
      </w:r>
      <w:r>
        <w:t xml:space="preserve"> </w:t>
      </w:r>
      <w:r w:rsidR="00EB227A">
        <w:t>desequilibrio</w:t>
      </w:r>
      <w:r w:rsidR="000C0A81">
        <w:t xml:space="preserve"> de la homeostasis </w:t>
      </w:r>
      <w:r w:rsidR="0008075B" w:rsidRPr="00844A40">
        <w:rPr>
          <w:color w:val="auto"/>
        </w:rPr>
        <w:fldChar w:fldCharType="begin" w:fldLock="1"/>
      </w:r>
      <w:r w:rsidR="00DD0709" w:rsidRPr="00844A40">
        <w:rPr>
          <w:color w:val="auto"/>
        </w:rPr>
        <w:instrText>ADDIN CSL_CITATION {"citationItems":[{"id":"ITEM-1","itemData":{"DOI":"10.1056/NEJM199801153380307","ISBN":"1294-8322","ISSN":"12948322","PMID":"17290796","abstract":"The mind involves the whole body and two-way communication between the brain and the cardiovascular, immune, and other systems via neural and endocrine mechanisms. Stress is a condition of the mind-body interaction, and a factor in the expression of disease that differs among individuals. It is notjust the dramatic stressful events that exact their toll, but rather the many events of daily life that elevate and sustain activities of physiological systems and cause sleep deprivation, overeating, and other health-damaging behaviors, producing the feeling of being \"stressed out.\" Over time, this results in wear and tear on the body which is called \"allostatic load,\" and it reflects not only the impact of life experiences but also of genetic load, individual lifestyle habits reflecting items such as diet, exercise, and substance abuse, and developmental experiences that set life-long patterns of behavior and physiological reactivity. Hormones associated with stress and allostatic load protect the body in the short run and promote adaptation by the process known as allostasis, but in the long run allostatic load causes changes in the body that can lead to disease. The brain is the key organ of stress, allostasis, and allostatic load, because it determines what is threatening and therefore stressful, and also determines the physiological and behavioral responses. Brain regions such as the hippocampus, amygdala, and prefrontal cortex respond to acute and chronic stress by undergoing structural remodeling, which alters behavioral and physiological responses. Translational studies in humans with structural and functional imaging reveal smaller hippocampal volume in stress-related conditions, such as mild cognitive impairment in aging and prolonged major depressive illness, as well as in individuals with low self-esteem. Alterations in amygdala and prefrontal cortex are also reported. Besides pharmaceuticals, approaches to alleviate chronic stress and reduce allostatic load and the incidence of diseases of modern life include lifestyle change, and policies of government and business that would improve the ability of individuals to reduce their own chronic stress burden.","author":[{"dropping-particle":"","family":"McEwen","given":"Bruce S.","non-dropping-particle":"","parse-names":false,"suffix":""}],"container-title":"Dialogues in Clinical Neuroscience","id":"ITEM-1","issue":"4","issued":{"date-parts":[["2006"]]},"page":"367-381","title":"Protective and damaging effects of stress mediators: Central role of the brain","type":"article-journal","volume":"8"},"uris":["http://www.mendeley.com/documents/?uuid=9117cb37-7b45-471c-b070-b93eb7bceb8b"]},{"id":"ITEM-2","itemData":{"ISSN":"0006-8993","PMID":"11119695","abstract":"The hormones and other physiological agents that mediate the effects of stress on the body have protective and adaptive effects in the short run and yet can accelerate pathophysiology when they are over-produced or mismanaged. Here we consider the protective and damaging effects of these mediators as they relate to the immune system and brain. 'Stress' is a principle focus, but this term is rather imprecise. Therefore, the article begins by noting two new terms, allostasis and allostatic load that are intended to supplement and clarify the meanings of 'stress' and 'homeostasis'. For the immune system, acute stress enhances immune function whereas chronic stress suppresses it. These effects can be beneficial for some types of immune responses and deleterious for others. A key mechanism involves the stress-hormone dependent translocation of immune cells in the blood to tissues and organs where an immune defense is needed. For the brain, acute stress enhances the memory of events that are potentially threatening to the organism. Chronic stress, on the other hand, causes adaptive plasticity in the brain, in which local neurotransmitters as well as systemic hormones interact to produce structural as well as functional changes, involving the suppression of ongoing neurogenesis in the dentate gyrus and remodelling of dendrites in the Ammon's horn. Under extreme conditions only does permanent damage ensue. Adrenal steroids tell only part of the story as far as how the brain adapts, or shows damage, and local tissue modulators - cytokines for the immune response and excitatory amino acid neurotransmitters for the hippocampus. Moreover, comparison of the effects of experimenter-applied stressors and psychosocial stressors show that what animals do to each other is often more potent than what experimenters do to them. And yet, even then, the brain is resilient and capable of adaptive plasticity. Stress-induced structural changes in brain regions such as the hippocampus have clinical ramifications for disorders such as depression, post-traumatic stress disorder and individual differences in the aging process.","author":[{"dropping-particle":"","family":"McEwen","given":"B S","non-dropping-particle":"","parse-names":false,"suffix":""}],"container-title":"Brain research","id":"ITEM-2","issue":"1-2","issued":{"date-parts":[["2000","12","15"]]},"page":"172-189","title":"The neurobiology of stress: from serendipity to clinical relevance.","type":"article-journal","volume":"886"},"uris":["http://www.mendeley.com/documents/?uuid=be13feaf-10f2-3d9b-ad63-aae4be7b2d75"]}],"mendeley":{"formattedCitation":"[16, 17]","plainTextFormattedCitation":"[16, 17]","previouslyFormattedCitation":"[16, 17]"},"properties":{"noteIndex":0},"schema":"https://github.com/citation-style-language/schema/raw/master/csl-citation.json"}</w:instrText>
      </w:r>
      <w:r w:rsidR="0008075B" w:rsidRPr="00844A40">
        <w:rPr>
          <w:color w:val="auto"/>
        </w:rPr>
        <w:fldChar w:fldCharType="separate"/>
      </w:r>
      <w:r w:rsidR="00C569DC" w:rsidRPr="00844A40">
        <w:rPr>
          <w:noProof/>
          <w:color w:val="auto"/>
        </w:rPr>
        <w:t>[16, 17]</w:t>
      </w:r>
      <w:r w:rsidR="0008075B" w:rsidRPr="00844A40">
        <w:rPr>
          <w:color w:val="auto"/>
        </w:rPr>
        <w:fldChar w:fldCharType="end"/>
      </w:r>
      <w:hyperlink r:id="rId14" w:tooltip="7 consejos sobre el estrés que siempre funcionan" w:history="1">
        <w:r>
          <w:t>.</w:t>
        </w:r>
        <w:r w:rsidR="004206E0">
          <w:t xml:space="preserve"> </w:t>
        </w:r>
        <w:r>
          <w:t>Aunque</w:t>
        </w:r>
        <w:r w:rsidR="004206E0">
          <w:t xml:space="preserve"> </w:t>
        </w:r>
        <w:r w:rsidRPr="001D500B">
          <w:t xml:space="preserve">en la actualidad </w:t>
        </w:r>
        <w:r w:rsidR="004206E0">
          <w:t xml:space="preserve">no existe </w:t>
        </w:r>
        <w:r w:rsidR="00066BF4">
          <w:t xml:space="preserve">una </w:t>
        </w:r>
        <w:r w:rsidR="00EB227A">
          <w:t>térmi</w:t>
        </w:r>
        <w:r>
          <w:t>no</w:t>
        </w:r>
        <w:r w:rsidR="007F70B9">
          <w:t xml:space="preserve"> que lo defina completamente</w:t>
        </w:r>
        <w:r w:rsidR="00B10D41">
          <w:t>,</w:t>
        </w:r>
        <w:r w:rsidR="000362EC">
          <w:t xml:space="preserve"> </w:t>
        </w:r>
        <w:r w:rsidR="007F70B9">
          <w:t>se considera</w:t>
        </w:r>
        <w:r w:rsidR="000362EC">
          <w:t xml:space="preserve"> </w:t>
        </w:r>
        <w:r w:rsidR="00AC6362" w:rsidRPr="00A62A31">
          <w:t>una reacción fisiológica natural</w:t>
        </w:r>
      </w:hyperlink>
      <w:r w:rsidR="00AC6362" w:rsidRPr="00A62A31">
        <w:t xml:space="preserve"> del organismo</w:t>
      </w:r>
      <w:r w:rsidR="007F70B9">
        <w:t>, que</w:t>
      </w:r>
      <w:r w:rsidR="00EB227A">
        <w:t xml:space="preserve"> sirve para </w:t>
      </w:r>
      <w:r w:rsidR="003E1392">
        <w:t>afrontar</w:t>
      </w:r>
      <w:r w:rsidR="00AC6362" w:rsidRPr="00A62A31">
        <w:t xml:space="preserve"> </w:t>
      </w:r>
      <w:r w:rsidR="00EB227A">
        <w:t>situaciones</w:t>
      </w:r>
      <w:r w:rsidR="00AC6362" w:rsidRPr="00A62A31">
        <w:t xml:space="preserve"> amenazante</w:t>
      </w:r>
      <w:r w:rsidR="00EB227A">
        <w:t>s</w:t>
      </w:r>
      <w:r w:rsidR="00AC6362" w:rsidRPr="00A62A31">
        <w:t xml:space="preserve"> o de </w:t>
      </w:r>
      <w:r w:rsidR="00EB227A">
        <w:t xml:space="preserve">mayor </w:t>
      </w:r>
      <w:r w:rsidR="00AC6362" w:rsidRPr="00A62A31">
        <w:t xml:space="preserve">demanda </w:t>
      </w:r>
      <w:r w:rsidR="0008075B" w:rsidRPr="00844A40">
        <w:rPr>
          <w:rStyle w:val="Refdenotaalpie"/>
          <w:noProof/>
          <w:color w:val="auto"/>
        </w:rPr>
        <w:fldChar w:fldCharType="begin" w:fldLock="1"/>
      </w:r>
      <w:r w:rsidR="00DD0709" w:rsidRPr="00844A40">
        <w:rPr>
          <w:noProof/>
          <w:color w:val="auto"/>
        </w:rPr>
        <w:instrText>ADDIN CSL_CITATION {"citationItems":[{"id":"ITEM-1","itemData":{"DOI":"10.1080/10253890701288935","ISBN":"1025-3890 (Print)\\n1025-3890 (Linking)","ISSN":"10253890","PMID":"17514579","abstract":"This essay describes the evolution of stress as a medical scientific idea. Claude Bernard, Walter B. Cannon and Hans Selye provided key founding concepts for the current view. Bernard introduced the idea of the internal environment bathing cells - the milieu intérieur - maintained by continual compensatory changes of bodily functions. Cannon coined the word, \"homeostasis,\" referring to a set of acceptable ranges of values for internal variables. Cannon taught that threats to homeostasis evoke activation of the sympathoadrenal system as a functional unit. Selye defined stress as a state characterized by a uniform response pattern, regardless of the particular stressor, that could lead to long-term pathologic changes. \"Allostasis\" was introduced as a concept in recognition that there is no single ideal set of steady-state conditions in life; instead, setpoints and other response criteria change continuously. Stress is now viewed neither as a perturbation nor a stereotyped response pattern but as a condition characterized by a perceived discrepancy between information about a monitored variable and criteria for eliciting patterned effector responses. Different stressors elicit different patterns of activation of the sympathetic nervous, adrenomedullary hormonal, hypothalamic-pituitary-adrenocortical and other effectors, closing negative feedback loops. This systems concept of stress yields predictions that observation or experimentation can test and that are applicable to normal physiology and to a variety of acute and chronic disorders.","author":[{"dropping-particle":"","family":"Goldstein","given":"David S.","non-dropping-particle":"","parse-names":false,"suffix":""},{"dropping-particle":"","family":"Kopin","given":"Irwin J.","non-dropping-particle":"","parse-names":false,"suffix":""}],"container-title":"Stress","id":"ITEM-1","issue":"2","issued":{"date-parts":[["2007"]]},"page":"109-120","title":"Evolution of concepts of stress","type":"article-journal","volume":"10"},"uris":["http://www.mendeley.com/documents/?uuid=125cc340-0e11-409c-81d0-d5dc7f51f598"]},{"id":"ITEM-2","itemData":{"author":[{"dropping-particle":"","family":"Chrousos","given":"GP","non-dropping-particle":"","parse-names":false,"suffix":""},{"dropping-particle":"","family":"Gold","given":"PW","non-dropping-particle":"","parse-names":false,"suffix":""}],"container-title":"J Am Med Assoc","id":"ITEM-2","issued":{"date-parts":[["0"]]},"page":"1244–1252","title":"The concepts of stress and stress system disorders. Overview of physical and behavioral homeostasis","type":"article-journal","volume":"267"},"uris":["http://www.mendeley.com/documents/?uuid=970bf7fa-8ea7-43b2-acf0-accee625ea47"]},{"id":"ITEM-3","itemData":{"author":[{"dropping-particle":"","family":"McEwen","given":"B","non-dropping-particle":"","parse-names":false,"suffix":""},{"dropping-particle":"","family":"Stellar","given":"E","non-dropping-particle":"","parse-names":false,"suffix":""}],"container-title":"Arch Int Med","id":"ITEM-3","issued":{"date-parts":[["1993"]]},"page":"2093–2101","title":"Stress and the individual. Mechanisms leading to disease","type":"article-journal","volume":"153"},"uris":["http://www.mendeley.com/documents/?uuid=3b49ba81-a52f-4103-8497-88faed074eb7"]},{"id":"ITEM-4","itemData":{"author":[{"dropping-particle":"","family":"Goldstein","given":"DS","non-dropping-particle":"","parse-names":false,"suffix":""},{"dropping-particle":"","family":"McEwen","given":"B","non-dropping-particle":"","parse-names":false,"suffix":""}],"container-title":"Stress","id":"ITEM-4","issued":{"date-parts":[["2002"]]},"page":"55–58","title":"Allostasis, homeostats, and the nature of stress","type":"article-journal","volume":"5"},"uris":["http://www.mendeley.com/documents/?uuid=327d3f5e-0d17-4709-bbf4-d6dc6d027fb8"]}],"mendeley":{"formattedCitation":"[18–21]","plainTextFormattedCitation":"[18–21]","previouslyFormattedCitation":"[18–21]"},"properties":{"noteIndex":0},"schema":"https://github.com/citation-style-language/schema/raw/master/csl-citation.json"}</w:instrText>
      </w:r>
      <w:r w:rsidR="0008075B" w:rsidRPr="00844A40">
        <w:rPr>
          <w:rStyle w:val="Refdenotaalpie"/>
          <w:noProof/>
          <w:color w:val="auto"/>
        </w:rPr>
        <w:fldChar w:fldCharType="separate"/>
      </w:r>
      <w:r w:rsidR="00C569DC" w:rsidRPr="00844A40">
        <w:rPr>
          <w:bCs/>
          <w:noProof/>
          <w:color w:val="auto"/>
          <w:lang w:val="es-MX"/>
        </w:rPr>
        <w:t>[18–21]</w:t>
      </w:r>
      <w:r w:rsidR="0008075B" w:rsidRPr="00844A40">
        <w:rPr>
          <w:rStyle w:val="Refdenotaalpie"/>
          <w:noProof/>
          <w:color w:val="auto"/>
        </w:rPr>
        <w:fldChar w:fldCharType="end"/>
      </w:r>
      <w:r w:rsidR="00AC6362" w:rsidRPr="00C32784">
        <w:rPr>
          <w:lang w:val="es-MX"/>
        </w:rPr>
        <w:t xml:space="preserve">. </w:t>
      </w:r>
      <w:r w:rsidR="00AC6362" w:rsidRPr="00A62A31">
        <w:t xml:space="preserve">Si bien no </w:t>
      </w:r>
      <w:r w:rsidR="00EB227A">
        <w:t>se considera una</w:t>
      </w:r>
      <w:r w:rsidR="00AC6362" w:rsidRPr="00A62A31">
        <w:t xml:space="preserve"> enfermedad, </w:t>
      </w:r>
      <w:r w:rsidR="003E1392">
        <w:t xml:space="preserve">cuando los efectos del agente estresante ocurren </w:t>
      </w:r>
      <w:r w:rsidR="003E1392" w:rsidRPr="00A62A31">
        <w:t>por un periodo de minutos a</w:t>
      </w:r>
      <w:r w:rsidR="003E1392">
        <w:t xml:space="preserve"> horas y en una sola sesión, se le conoce como</w:t>
      </w:r>
      <w:r w:rsidR="003E1392" w:rsidRPr="00A62A31">
        <w:t xml:space="preserve"> estrés agudo. </w:t>
      </w:r>
      <w:r w:rsidR="003E1392">
        <w:t xml:space="preserve">En cambio cuando el </w:t>
      </w:r>
      <w:r w:rsidR="00EB227A">
        <w:t xml:space="preserve">agente estresante </w:t>
      </w:r>
      <w:r w:rsidR="00AC6362" w:rsidRPr="00A62A31">
        <w:t xml:space="preserve">se prolonga </w:t>
      </w:r>
      <w:r w:rsidR="00EB227A">
        <w:t xml:space="preserve">o se repite por periodos de horas, días o </w:t>
      </w:r>
      <w:r w:rsidR="00AC6362" w:rsidRPr="00A62A31">
        <w:t xml:space="preserve">meses, </w:t>
      </w:r>
      <w:r w:rsidR="006A69D4">
        <w:t xml:space="preserve">se </w:t>
      </w:r>
      <w:r w:rsidR="00EB227A">
        <w:t>denomina</w:t>
      </w:r>
      <w:r w:rsidR="00AC6362" w:rsidRPr="00A62A31">
        <w:t xml:space="preserve"> “estrés crónico” y </w:t>
      </w:r>
      <w:r w:rsidR="000362EC">
        <w:t xml:space="preserve">en este momento </w:t>
      </w:r>
      <w:r w:rsidR="00EB227A">
        <w:t xml:space="preserve">podría considerarse </w:t>
      </w:r>
      <w:r w:rsidR="007F70B9">
        <w:t xml:space="preserve">patológico </w:t>
      </w:r>
      <w:r w:rsidR="00EB227A">
        <w:t xml:space="preserve"> </w:t>
      </w:r>
      <w:r w:rsidR="0008075B" w:rsidRPr="00844A40">
        <w:rPr>
          <w:rStyle w:val="Refdenotaalpie"/>
          <w:color w:val="auto"/>
        </w:rPr>
        <w:fldChar w:fldCharType="begin" w:fldLock="1"/>
      </w:r>
      <w:r w:rsidR="00DD0709" w:rsidRPr="00844A40">
        <w:rPr>
          <w:color w:val="auto"/>
        </w:rPr>
        <w:instrText>ADDIN CSL_CITATION {"citationItems":[{"id":"ITEM-1","itemData":{"DOI":"10.1515/revneuro-2014-0035","ISSN":"2191-0200","PMID":"25178904","abstract":"&lt;p&gt;This review aims to point out that chronic stress is able to accelerate the appearance of Alzheimer’s disease (AD), proposing the former as a risk factor for the latter. Firstly, in the introduction we describe some human epidemiological studies pointing out the possibility that chronic stress could increase the incidence, or the rate of appearance of AD. Afterwards, we try to justify these epidemiological results with some experimental data. We have reviewed the experiments studying the effect of various stressors on different features in AD animal models. Moreover, we also point out the data obtained on the effect of chronic stress on some processes that are known to be involved in AD, such as inflammation and glucose metabolism. Later, we relate some of the processes known to be involved in aging and AD, such as accumulation of β-amyloid, TAU hyperphosphorylation, oxidative stress and impairement of mitochondrial function, emphasizing how they are affected by chronic stress/glucocorticoids and comparing with the description made for these processes in AD. All these data support the idea that chronic stress could be considered a risk factor for AD.&lt;/p&gt;","author":[{"dropping-particle":"","family":"Machado","given":"Alberto","non-dropping-particle":"","parse-names":false,"suffix":""},{"dropping-particle":"","family":"Herrera","given":"Antonio J.","non-dropping-particle":"","parse-names":false,"suffix":""},{"dropping-particle":"","family":"Pablos","given":"Rocío M.","non-dropping-particle":"de","parse-names":false,"suffix":""},{"dropping-particle":"","family":"Espinosa-Oliva","given":"Ana María","non-dropping-particle":"","parse-names":false,"suffix":""},{"dropping-particle":"","family":"Sarmiento","given":"Manuel","non-dropping-particle":"","parse-names":false,"suffix":""},{"dropping-particle":"","family":"Ayala","given":"Antonio","non-dropping-particle":"","parse-names":false,"suffix":""},{"dropping-particle":"","family":"Venero","given":"José Luis","non-dropping-particle":"","parse-names":false,"suffix":""},{"dropping-particle":"","family":"Santiago","given":"Martiniano","non-dropping-particle":"","parse-names":false,"suffix":""},{"dropping-particle":"","family":"Villarán","given":"Ruth F.","non-dropping-particle":"","parse-names":false,"suffix":""},{"dropping-particle":"","family":"Delgado-Cortés","given":"María José","non-dropping-particle":"","parse-names":false,"suffix":""},{"dropping-particle":"","family":"Argüelles","given":"Sandro","non-dropping-particle":"","parse-names":false,"suffix":""},{"dropping-particle":"","family":"Cano","given":"Josefina","non-dropping-particle":"","parse-names":false,"suffix":""}],"container-title":"Reviews in the Neurosciences","id":"ITEM-1","issue":"6","issued":{"date-parts":[["2014","1","1"]]},"page":"785-804","title":"Chronic stress as a risk factor for Alzheimer’s disease","type":"article-journal","volume":"25"},"uris":["http://www.mendeley.com/documents/?uuid=2ec63d13-5bd1-3acd-920c-c9a4670317a6"]},{"id":"ITEM-2","itemData":{"DOI":"10.2522/ptj.20130597","ISSN":"0031-9023","PMID":"25035267","abstract":"Pain is a primary symptom driving patients to seek physical therapy, and its attenuation commonly defines a successful outcome. A large body of evidence is dedicated to elucidating the relationship between chronic stress and pain; however, stress is rarely addressed in pain rehabilitation. A physiologic stress response may be evoked by fear or perceived threat to safety, status, or well-being and elicits the secretion of sympathetic catecholamines (epinephrine and norepinepherine) and neuroendocrine hormones (cortisol) to promote survival and motivate success. Cortisol is a potent anti-inflammatory that functions to mobilize glucose reserves for energy and modulate inflammation. Cortisol also may facilitate the consolidation of fear-based memories for future survival and avoidance of danger. Although short-term stress may be adaptive, maladaptive responses (eg, magnification, rumination, helplessness) to pain or non-pain-related stressors may intensify cortisol secretion and condition a sensitized physiologic stress response that is readily recruited. Ultimately, a prolonged or exaggerated stress response may perpetuate cortisol dysfunction, widespread inflammation, and pain. Stress may be unavoidable in life, and challenges are inherent to success; however, humans have the capability to modify what they perceive as stressful and how they respond to it. Exaggerated psychological responses (eg, catastrophizing) following maladaptive cognitive appraisals of potential stressors as threatening may exacerbate cortisol secretion and facilitate the consolidation of fear-based memories of pain or non-pain-related stressors; however, coping, cognitive reappraisal, or confrontation of stressors may minimize cortisol secretion and prevent chronic, recurrent pain. Given the parallel mechanisms underlying the physiologic effects of a maladaptive response to pain and non-pain-related stressors, physical therapists should consider screening for non-pain-related stress to facilitate treatment, prevent chronic disability, and improve quality of life.","author":[{"dropping-particle":"","family":"Hannibal","given":"K. E.","non-dropping-particle":"","parse-names":false,"suffix":""},{"dropping-particle":"","family":"Bishop","given":"M. D.","non-dropping-particle":"","parse-names":false,"suffix":""}],"container-title":"Physical Therapy","id":"ITEM-2","issue":"12","issued":{"date-parts":[["2014","12","1"]]},"page":"1816-1825","title":"Chronic Stress, Cortisol Dysfunction, and Pain: A Psychoneuroendocrine Rationale for Stress Management in Pain Rehabilitation","type":"article-journal","volume":"94"},"uris":["http://www.mendeley.com/documents/?uuid=733bee16-916d-3a50-a43b-b3c6d4726718"]}],"mendeley":{"formattedCitation":"[3, 11]","plainTextFormattedCitation":"[3, 11]","previouslyFormattedCitation":"[3, 11]"},"properties":{"noteIndex":0},"schema":"https://github.com/citation-style-language/schema/raw/master/csl-citation.json"}</w:instrText>
      </w:r>
      <w:r w:rsidR="0008075B" w:rsidRPr="00844A40">
        <w:rPr>
          <w:rStyle w:val="Refdenotaalpie"/>
          <w:color w:val="auto"/>
        </w:rPr>
        <w:fldChar w:fldCharType="separate"/>
      </w:r>
      <w:r w:rsidR="00C569DC" w:rsidRPr="00844A40">
        <w:rPr>
          <w:noProof/>
          <w:color w:val="auto"/>
        </w:rPr>
        <w:t>[3, 11]</w:t>
      </w:r>
      <w:r w:rsidR="0008075B" w:rsidRPr="00844A40">
        <w:rPr>
          <w:rStyle w:val="Refdenotaalpie"/>
          <w:color w:val="auto"/>
        </w:rPr>
        <w:fldChar w:fldCharType="end"/>
      </w:r>
      <w:r w:rsidR="003E1392" w:rsidRPr="00844A40">
        <w:rPr>
          <w:color w:val="auto"/>
        </w:rPr>
        <w:t>,</w:t>
      </w:r>
      <w:r w:rsidR="00EB227A">
        <w:t xml:space="preserve"> o en su caso podría  ser causante de múltiples alteraciones como son; </w:t>
      </w:r>
      <w:r w:rsidR="00AC6362" w:rsidRPr="00A62A31">
        <w:t>trastornos del sueño</w:t>
      </w:r>
      <w:r w:rsidR="00EB227A">
        <w:t xml:space="preserve">, </w:t>
      </w:r>
      <w:r w:rsidR="00AC6362" w:rsidRPr="00A62A31">
        <w:t xml:space="preserve"> ansiedad, </w:t>
      </w:r>
      <w:r w:rsidR="003E1392">
        <w:t>incremento del riesgo cardiovascular, disfunción endotelial, supresión inmunitaria,</w:t>
      </w:r>
      <w:r w:rsidR="00AC6362" w:rsidRPr="00A62A31">
        <w:t xml:space="preserve"> obesidad, </w:t>
      </w:r>
      <w:r w:rsidR="003E1392">
        <w:t>alteraciones neuroendocrinas, metabólicas</w:t>
      </w:r>
      <w:r w:rsidR="008B5746">
        <w:t xml:space="preserve"> y gastrointestinales</w:t>
      </w:r>
      <w:r w:rsidR="003E1392">
        <w:t xml:space="preserve">, </w:t>
      </w:r>
      <w:r w:rsidR="00AC6362" w:rsidRPr="00A62A31">
        <w:t>pérdida del cabello</w:t>
      </w:r>
      <w:r w:rsidR="003E1392">
        <w:t>,</w:t>
      </w:r>
      <w:r w:rsidR="00AC6362" w:rsidRPr="00A62A31">
        <w:t xml:space="preserve"> </w:t>
      </w:r>
      <w:r w:rsidR="003E1392">
        <w:t>infertilidad, etc.</w:t>
      </w:r>
      <w:r w:rsidR="00DF3B0B">
        <w:t xml:space="preserve"> </w:t>
      </w:r>
      <w:r w:rsidR="0008075B" w:rsidRPr="00844A40">
        <w:rPr>
          <w:color w:val="auto"/>
        </w:rPr>
        <w:fldChar w:fldCharType="begin" w:fldLock="1"/>
      </w:r>
      <w:r w:rsidR="00DD0709" w:rsidRPr="00844A40">
        <w:rPr>
          <w:color w:val="auto"/>
        </w:rPr>
        <w:instrText>ADDIN CSL_CITATION {"citationItems":[{"id":"ITEM-1","itemData":{"DOI":"10.1016/S0278-5846(03)00162-3","ISBN":"0278-5846","ISSN":"02785846","PMID":"14499305","abstract":"Objective: The goal of this report is to develop a comprehensive model, which integrates psychosocial and neurobiological aspects, for better understanding the link between chronic stress and mood disorders. Method: A selective review of the relevant bibliography was conducted. The significant data were integrated with clinical and preclinical findings, particularly focusing on the effect of the hypothalamo-pituitary-adrenal (HPA) activity on the serotonergic neurotransmission in the CNS. Results: The reviewed data shows that chronic application of stress responses may lead to alterations in the regulation of the HPA system, and the resulting hypercortisolism may be reflected in various psychoneuroendocrinological processes, such as the observed in the serotonergic system, which was implicated in the origin and development of depression. Conclusions: The analysis of the interactions between the different components of this process, suggests that normalization of the HPA system, either directly through psychopharmacologic strategies, or indirectly through psychotherapeutic approaches oriented to improve the cognitive appraisal of stressful situations, may provide us with more effective diagnostic, preventive, and therapeutic methods in the treatment of widespread anxiety and mood disorders. © 2003 Elsevier Inc. All rights reserved.","author":[{"dropping-particle":"","family":"Tafet","given":"Gustavo E.","non-dropping-particle":"","parse-names":false,"suffix":""},{"dropping-particle":"","family":"Bernardini","given":"Renato","non-dropping-particle":"","parse-names":false,"suffix":""}],"container-title":"Progress in Neuro-Psychopharmacology and Biological Psychiatry","id":"ITEM-1","issue":"6","issued":{"date-parts":[["2003"]]},"page":"893-903","title":"Psychoneuroendocrinological links between chronic stress and depression","type":"article-journal","volume":"27"},"uris":["http://www.mendeley.com/documents/?uuid=d2fc95a5-9696-4124-a082-19c4b02dafbf"]},{"id":"ITEM-2","itemData":{"PMID":"4515","author":[{"dropping-particle":"","family":"Watanabe","given":"Y","non-dropping-particle":"","parse-names":false,"suffix":""},{"dropping-particle":"","family":"Gould","given":"E","non-dropping-particle":"","parse-names":false,"suffix":""},{"dropping-particle":"","family":"McEwen","given":"B S","non-dropping-particle":"","parse-names":false,"suffix":""}],"container-title":"Brain Res","id":"ITEM-2","issued":{"date-parts":[["1992"]]},"page":"341-344","title":"Stress induces atrophy of apical dendrites of hippocampus CA3 pyramidal neurons","type":"article-journal","volume":"588"},"uris":["http://www.mendeley.com/documents/?uuid=7db14970-46ba-4343-8067-24fcae99e27e"]},{"id":"ITEM-3","itemData":{"DOI":"10.1016/j.pnpbp.2012.08.016","ISBN":"1878-4216 (Electronic)\\r0278-5846 (Linking)","ISSN":"02785846","PMID":"22960608","abstract":"Increased oxidatively generated damage to nucleic acids (DNA/RNA) may be a common mechanism underlying accelerated aging in psychological stress states and mental disorders. In the present study, we measured the urinary excretion of corticosterone and markers of systemic oxidative stress on nucleic acids, 8-oxo-7,8-dihydro-2'-deoxyguanosine (8-oxodG) and 8-oxo-7,8-dihydroguanosine (8-oxoGuo), respectively, in rats subjected to chronic restraint stress. To reliably collect 24. h urine samples, the full 3-week restraint stress paradigm was performed in metabolism cages. We further determined frontal cortex and hippocampal levels of oxidatively generated nuclear DNA damage, as measured by oxoguanine DNA glycosylase and formamidopyrimidine DNA glycosylase sensitive sites detected by the comet assay, as well as the expression of genes involved in DNA repair (Ogg1 and Nudt1) and inflammation (Ccl2 and Tnf). The metabolism cage housing in itself did not significantly influence a range of biological stress markers. In the restraint stress group, there was a sustained 2.5 fold increase in 24. h corticosterone excretion from day 2 after stress initiation. However, neither whole-body nor cerebral measures of nucleic acid damage from oxidation were affected by stress. In contrast, cerebral DNA repair enzymes exhibited a general trend towards an induction, which was significant for hippocampal Nudt1. The results and their implications for stress sensitivity and resilience are discussed. © 2012 Elsevier Inc.","author":[{"dropping-particle":"","family":"Jorgensen","given":"Anders","non-dropping-particle":"","parse-names":false,"suffix":""},{"dropping-particle":"","family":"Maigaard","given":"Katrine","non-dropping-particle":"","parse-names":false,"suffix":""},{"dropping-particle":"","family":"Wörtwein","given":"Gitta","non-dropping-particle":"","parse-names":false,"suffix":""},{"dropping-particle":"","family":"Hageman","given":"Ida","non-dropping-particle":"","parse-names":false,"suffix":""},{"dropping-particle":"","family":"Henriksen","given":"Trine","non-dropping-particle":"","parse-names":false,"suffix":""},{"dropping-particle":"","family":"Weimann","given":"Allan","non-dropping-particle":"","parse-names":false,"suffix":""},{"dropping-particle":"","family":"Møller","given":"Peter","non-dropping-particle":"","parse-names":false,"suffix":""},{"dropping-particle":"","family":"Loft","given":"Steffen","non-dropping-particle":"","parse-names":false,"suffix":""},{"dropping-particle":"","family":"Hau","given":"Jann","non-dropping-particle":"","parse-names":false,"suffix":""},{"dropping-particle":"","family":"Poulsen","given":"Henrik Enghusen","non-dropping-particle":"","parse-names":false,"suffix":""},{"dropping-particle":"","family":"Jorgensen","given":"Martin Balslev","non-dropping-particle":"","parse-names":false,"suffix":""}],"container-title":"Progress in Neuro-Psychopharmacology and Biological Psychiatry","id":"ITEM-3","issue":"1","issued":{"date-parts":[["2013"]]},"page":"30-37","publisher":"Elsevier Inc.","title":"Chronic restraint stress in rats causes sustained increase in urinary corticosterone excretion without affecting cerebral or systemic oxidatively generated DNA/RNA damage","type":"article-journal","volume":"40"},"uris":["http://www.mendeley.com/documents/?uuid=77b5d2c2-3e6e-4323-9f26-372ad6443fd3"]},{"id":"ITEM-4","itemData":{"DOI":"10.1016/j.biopsych.2006.02.004","ISBN":"0006-3223","ISSN":"00063223","PMID":"16581033","abstract":"Background: Little is known about the biological mechanisms underlying the excess medical morbidity and mortality associated with mood disorders. Substantial evidence supports abnormalities in stress-related biological systems in depression. Accelerated telomere shortening may reflect stress-related oxidative damage to cells and accelerated aging, and severe psychosocial stress has been linked to telomere shortening. We propose that chronic stress associated with mood disorders may contribute to excess vulnerability for diseases of aging such as cardiovascular disease and possibly some cancers through accelerated organismal aging. Methods: Telomere length was measured by Southern Analysis in 44 individuals with chronic mood disorders and 44 nonpsychiatrically ill age-matched control subjects. Results: Telomere length was significantly shorter in those with mood disorders, representing as much as 10 years of accelerated aging. Conclusions: These results provide preliminary evidence that mood disorders are associated with accelerated aging and may suggest a novel mechanism for mood disorder-associated morbidity and mortality. © 2006 Society of Biological Psychiatry.","author":[{"dropping-particle":"","family":"Simon","given":"Naomi M.","non-dropping-particle":"","parse-names":false,"suffix":""},{"dropping-particle":"","family":"Smoller","given":"Jordan W.","non-dropping-particle":"","parse-names":false,"suffix":""},{"dropping-particle":"","family":"McNamara","given":"Kate L.","non-dropping-particle":"","parse-names":false,"suffix":""},{"dropping-particle":"","family":"Maser","given":"Richard S.","non-dropping-particle":"","parse-names":false,"suffix":""},{"dropping-particle":"","family":"Zalta","given":"Alyson K.","non-dropping-particle":"","parse-names":false,"suffix":""},{"dropping-particle":"","family":"Pollack","given":"Mark H.","non-dropping-particle":"","parse-names":false,"suffix":""},{"dropping-particle":"","family":"Nierenberg","given":"Andrew A.","non-dropping-particle":"","parse-names":false,"suffix":""},{"dropping-particle":"","family":"Fava","given":"Maurizio","non-dropping-particle":"","parse-names":false,"suffix":""},{"dropping-particle":"","family":"Wong","given":"Kwok Kin","non-dropping-particle":"","parse-names":false,"suffix":""}],"container-title":"Biological Psychiatry","id":"ITEM-4","issue":"5","issued":{"date-parts":[["2006"]]},"page":"432-435","title":"Telomere Shortening and Mood Disorders: Preliminary Support for a Chronic Stress Model of Accelerated Aging","type":"article-journal","volume":"60"},"uris":["http://www.mendeley.com/documents/?uuid=5c9426c8-718c-47db-91ef-228b20eeb6a8"]}],"mendeley":{"formattedCitation":"[22–25]","plainTextFormattedCitation":"[22–25]","previouslyFormattedCitation":"[22–25]"},"properties":{"noteIndex":0},"schema":"https://github.com/citation-style-language/schema/raw/master/csl-citation.json"}</w:instrText>
      </w:r>
      <w:r w:rsidR="0008075B" w:rsidRPr="00844A40">
        <w:rPr>
          <w:color w:val="auto"/>
        </w:rPr>
        <w:fldChar w:fldCharType="separate"/>
      </w:r>
      <w:r w:rsidR="00C569DC" w:rsidRPr="00844A40">
        <w:rPr>
          <w:noProof/>
          <w:color w:val="auto"/>
        </w:rPr>
        <w:t>[22–25]</w:t>
      </w:r>
      <w:r w:rsidR="0008075B" w:rsidRPr="00844A40">
        <w:rPr>
          <w:color w:val="auto"/>
        </w:rPr>
        <w:fldChar w:fldCharType="end"/>
      </w:r>
      <w:r w:rsidR="00AC6362" w:rsidRPr="00A62A31">
        <w:t>.</w:t>
      </w:r>
      <w:r w:rsidR="003E1392">
        <w:t xml:space="preserve"> </w:t>
      </w:r>
      <w:r w:rsidR="00AC6362" w:rsidRPr="00A62A31">
        <w:t>Durante el estrés agudo se produce</w:t>
      </w:r>
      <w:r w:rsidR="003E1392">
        <w:t>n</w:t>
      </w:r>
      <w:r w:rsidR="00AC6362" w:rsidRPr="00A62A31">
        <w:t xml:space="preserve"> </w:t>
      </w:r>
      <w:r w:rsidR="003E1392">
        <w:t>respuestas</w:t>
      </w:r>
      <w:r w:rsidR="00AC6362" w:rsidRPr="00A62A31">
        <w:t xml:space="preserve"> adaptativa</w:t>
      </w:r>
      <w:r w:rsidR="003E1392">
        <w:t>s</w:t>
      </w:r>
      <w:r w:rsidR="00AC6362" w:rsidRPr="00A62A31">
        <w:t>, la</w:t>
      </w:r>
      <w:r w:rsidR="003E1392">
        <w:t>s</w:t>
      </w:r>
      <w:r w:rsidR="00AC6362" w:rsidRPr="00A62A31">
        <w:t xml:space="preserve"> cual</w:t>
      </w:r>
      <w:r w:rsidR="003E1392">
        <w:t>es</w:t>
      </w:r>
      <w:r w:rsidR="00AC6362" w:rsidRPr="00A62A31">
        <w:t xml:space="preserve"> provoca </w:t>
      </w:r>
      <w:r w:rsidR="003E1392">
        <w:t xml:space="preserve">inhibición o estimulación </w:t>
      </w:r>
      <w:r w:rsidR="003E1392" w:rsidRPr="00A62A31">
        <w:t xml:space="preserve"> </w:t>
      </w:r>
      <w:r w:rsidR="003E1392">
        <w:t xml:space="preserve">de </w:t>
      </w:r>
      <w:r w:rsidR="00AC6362" w:rsidRPr="00A62A31">
        <w:t xml:space="preserve">procesos fisiológicos </w:t>
      </w:r>
      <w:r w:rsidR="003E1392">
        <w:t>sobre múltiples</w:t>
      </w:r>
      <w:r w:rsidR="00AC6362" w:rsidRPr="00A62A31">
        <w:t xml:space="preserve"> sistemas y/o sus componentes, </w:t>
      </w:r>
      <w:r w:rsidR="003E1392">
        <w:t xml:space="preserve">esto a su vez, permite </w:t>
      </w:r>
      <w:r w:rsidR="00AC6362" w:rsidRPr="00A62A31">
        <w:t xml:space="preserve"> movilizar </w:t>
      </w:r>
      <w:r w:rsidR="003E1392">
        <w:t>o redistribuir</w:t>
      </w:r>
      <w:r w:rsidR="00AC6362" w:rsidRPr="00A62A31">
        <w:t xml:space="preserve"> reservas energéticas hacia </w:t>
      </w:r>
      <w:r w:rsidR="0039774F">
        <w:t>los</w:t>
      </w:r>
      <w:r w:rsidR="0039774F" w:rsidRPr="0039774F">
        <w:t xml:space="preserve"> </w:t>
      </w:r>
      <w:r w:rsidR="0039774F">
        <w:t>órganos</w:t>
      </w:r>
      <w:r w:rsidR="003E1392">
        <w:t xml:space="preserve"> de mayor prioridad </w:t>
      </w:r>
      <w:r w:rsidR="00AC6362" w:rsidRPr="00A62A31">
        <w:t xml:space="preserve">como los sistemas </w:t>
      </w:r>
      <w:r w:rsidR="00AC6362" w:rsidRPr="00925618">
        <w:t>muscular y nervioso</w:t>
      </w:r>
      <w:r w:rsidR="004206E0" w:rsidRPr="00925618">
        <w:t xml:space="preserve"> </w:t>
      </w:r>
      <w:r w:rsidR="00DD0709" w:rsidRPr="00844A40">
        <w:rPr>
          <w:color w:val="auto"/>
        </w:rPr>
        <w:fldChar w:fldCharType="begin" w:fldLock="1"/>
      </w:r>
      <w:r w:rsidR="00B17887" w:rsidRPr="00844A40">
        <w:rPr>
          <w:color w:val="auto"/>
        </w:rPr>
        <w:instrText>ADDIN CSL_CITATION {"citationItems":[{"id":"ITEM-1","itemData":{"DOI":"10.1002/jcp.27594","ISSN":"00219541","PMID":"30317604","abstract":"In case of a life-threatening, stressful event, the body prepares for an emergency. Indeed, the lung is unique in which alveolar cells are constantly exposed to physical and chemical stresses. This study aimed to study the impact of immobilization stress on the blood-air barrier and how it initiate and maintain an inflammatory response, plus determining the resolution of lung inflammation and repair. There was a significant increase in the plasma levels of stress markers \"corticosterone and catecholamines\" with a decrease in surfactant protein A (a lung-injury marker). Chronic stress produced a significant increase in the pulmonary oxidative and inflammatory markers malondialdehyde, tumor necrosis factor α, and induced nitric oxide synthase when compared with that of acute stress. Both stresses provoked marked pulmonary morphological and ultrastructural changes with a significant increase in caspase-3 immunoexpression. There was increasing evidence of lung's capacity for repair. This process involved edema resolution, cell proliferation, and tissue remodeling in improving the lung-injury, oxidative, and inflammatory markers.","author":[{"dropping-particle":"","family":"Saber","given":"Entesar Ali","non-dropping-particle":"","parse-names":false,"suffix":""},{"dropping-particle":"","family":"Abd El Aleem","given":"Mohammed Mustafa","non-dropping-particle":"","parse-names":false,"suffix":""},{"dropping-particle":"","family":"Aziz","given":"Neven Makram","non-dropping-particle":"","parse-names":false,"suffix":""},{"dropping-particle":"","family":"Ibrahim","given":"Randa Ahmed","non-dropping-particle":"","parse-names":false,"suffix":""}],"container-title":"Journal of Cellular Physiology","id":"ITEM-1","issued":{"date-parts":[["2018","10","14"]]},"title":"Physiological and structural changes of the lung tissue in male albino rat exposed to immobilization stress","type":"article-journal"},"uris":["http://www.mendeley.com/documents/?uuid=95f064ba-ef8e-359a-b236-3c0d75e85adb"]}],"mendeley":{"formattedCitation":"[26]","plainTextFormattedCitation":"[26]","previouslyFormattedCitation":"[26]"},"properties":{"noteIndex":0},"schema":"https://github.com/citation-style-language/schema/raw/master/csl-citation.json"}</w:instrText>
      </w:r>
      <w:r w:rsidR="00DD0709" w:rsidRPr="00844A40">
        <w:rPr>
          <w:color w:val="auto"/>
        </w:rPr>
        <w:fldChar w:fldCharType="separate"/>
      </w:r>
      <w:r w:rsidR="00DD0709" w:rsidRPr="00844A40">
        <w:rPr>
          <w:noProof/>
          <w:color w:val="auto"/>
        </w:rPr>
        <w:t>[26]</w:t>
      </w:r>
      <w:r w:rsidR="00DD0709" w:rsidRPr="00844A40">
        <w:rPr>
          <w:color w:val="auto"/>
        </w:rPr>
        <w:fldChar w:fldCharType="end"/>
      </w:r>
      <w:r w:rsidR="00AC6362" w:rsidRPr="00925618">
        <w:t>.</w:t>
      </w:r>
      <w:r w:rsidR="00AC6362" w:rsidRPr="00A62A31">
        <w:t xml:space="preserve">  </w:t>
      </w:r>
      <w:r w:rsidR="000C744B">
        <w:t xml:space="preserve">Por otro lado, cuando el estrés es crónico </w:t>
      </w:r>
      <w:r w:rsidR="00E44BEB">
        <w:t xml:space="preserve">conduce a </w:t>
      </w:r>
      <w:r w:rsidR="000C744B">
        <w:t xml:space="preserve">perdida de la homeostasis, </w:t>
      </w:r>
      <w:r w:rsidR="00E44BEB">
        <w:t>puede provocar el</w:t>
      </w:r>
      <w:r w:rsidR="000C744B">
        <w:t xml:space="preserve"> agotamiento de los sistemas. En este caso, l</w:t>
      </w:r>
      <w:r w:rsidR="00AC6362" w:rsidRPr="00A62A31">
        <w:t>a preservación de</w:t>
      </w:r>
      <w:r w:rsidR="00DA1A79">
        <w:t>l</w:t>
      </w:r>
      <w:r w:rsidR="00AC6362" w:rsidRPr="00A62A31">
        <w:t xml:space="preserve"> </w:t>
      </w:r>
      <w:r w:rsidR="00DA1A79">
        <w:t>medio interno,</w:t>
      </w:r>
      <w:r w:rsidR="00AC6362" w:rsidRPr="00A62A31">
        <w:t xml:space="preserve"> requiere </w:t>
      </w:r>
      <w:r w:rsidR="00DA1A79">
        <w:t xml:space="preserve">de </w:t>
      </w:r>
      <w:r w:rsidR="00AC6362" w:rsidRPr="00A62A31">
        <w:t>la adaptación</w:t>
      </w:r>
      <w:r w:rsidR="00437081">
        <w:t xml:space="preserve"> continua a estímulos</w:t>
      </w:r>
      <w:r w:rsidR="00DA1A79">
        <w:t xml:space="preserve"> estresantes tanto </w:t>
      </w:r>
      <w:r w:rsidR="00437081">
        <w:t xml:space="preserve">externos </w:t>
      </w:r>
      <w:r w:rsidR="00DA1A79">
        <w:t>como endógenos</w:t>
      </w:r>
      <w:r w:rsidR="00AC6362" w:rsidRPr="00A62A31">
        <w:t xml:space="preserve">, </w:t>
      </w:r>
      <w:r w:rsidR="00DA1A79">
        <w:t>lo cual  involucra</w:t>
      </w:r>
      <w:r w:rsidR="00306D8C">
        <w:t xml:space="preserve"> cambios sobre el</w:t>
      </w:r>
      <w:r w:rsidR="00AC6362" w:rsidRPr="00A62A31">
        <w:t xml:space="preserve"> comportamiento, </w:t>
      </w:r>
      <w:r w:rsidR="00E44BEB">
        <w:t xml:space="preserve">así como </w:t>
      </w:r>
      <w:r w:rsidR="00306D8C">
        <w:t xml:space="preserve">respuestas </w:t>
      </w:r>
      <w:r w:rsidR="00AC6362" w:rsidRPr="00A62A31">
        <w:t xml:space="preserve"> </w:t>
      </w:r>
      <w:r w:rsidR="007F70B9">
        <w:t>neuroendocrinas</w:t>
      </w:r>
      <w:r w:rsidR="00306D8C">
        <w:t xml:space="preserve"> que son</w:t>
      </w:r>
      <w:r w:rsidR="00AC6362" w:rsidRPr="00A62A31">
        <w:t xml:space="preserve"> necesari</w:t>
      </w:r>
      <w:r w:rsidR="00306D8C">
        <w:t>a</w:t>
      </w:r>
      <w:r w:rsidR="00AC6362" w:rsidRPr="00A62A31">
        <w:t xml:space="preserve">s </w:t>
      </w:r>
      <w:r w:rsidR="00DA1A79">
        <w:t>par</w:t>
      </w:r>
      <w:r w:rsidR="00306D8C">
        <w:t>a anticipar</w:t>
      </w:r>
      <w:r w:rsidR="00AC6362" w:rsidRPr="00A62A31">
        <w:t xml:space="preserve">, </w:t>
      </w:r>
      <w:r w:rsidR="00AC6362" w:rsidRPr="00A62A31">
        <w:lastRenderedPageBreak/>
        <w:t>pre</w:t>
      </w:r>
      <w:r w:rsidR="00DA1A79">
        <w:t>decir</w:t>
      </w:r>
      <w:r w:rsidR="00AC6362" w:rsidRPr="00A62A31">
        <w:t xml:space="preserve"> y neutralizar las perturbaciones</w:t>
      </w:r>
      <w:r w:rsidR="00437081">
        <w:t xml:space="preserve"> del organismo</w:t>
      </w:r>
      <w:r w:rsidR="00AC6362" w:rsidRPr="00A62A31">
        <w:t xml:space="preserve"> </w:t>
      </w:r>
      <w:r w:rsidR="0008075B" w:rsidRPr="00844A40">
        <w:rPr>
          <w:noProof/>
          <w:color w:val="auto"/>
        </w:rPr>
        <w:fldChar w:fldCharType="begin" w:fldLock="1"/>
      </w:r>
      <w:r w:rsidR="006B18AC" w:rsidRPr="00844A40">
        <w:rPr>
          <w:noProof/>
          <w:color w:val="auto"/>
        </w:rPr>
        <w:instrText>ADDIN CSL_CITATION {"citationItems":[{"id":"ITEM-1","itemData":{"DOI":"10.1080/10253890701288935","ISBN":"1025-3890 (Print)\\n1025-3890 (Linking)","ISSN":"10253890","PMID":"17514579","abstract":"This essay describes the evolution of stress as a medical scientific idea. Claude Bernard, Walter B. Cannon and Hans Selye provided key founding concepts for the current view. Bernard introduced the idea of the internal environment bathing cells - the milieu intérieur - maintained by continual compensatory changes of bodily functions. Cannon coined the word, \"homeostasis,\" referring to a set of acceptable ranges of values for internal variables. Cannon taught that threats to homeostasis evoke activation of the sympathoadrenal system as a functional unit. Selye defined stress as a state characterized by a uniform response pattern, regardless of the particular stressor, that could lead to long-term pathologic changes. \"Allostasis\" was introduced as a concept in recognition that there is no single ideal set of steady-state conditions in life; instead, setpoints and other response criteria change continuously. Stress is now viewed neither as a perturbation nor a stereotyped response pattern but as a condition characterized by a perceived discrepancy between information about a monitored variable and criteria for eliciting patterned effector responses. Different stressors elicit different patterns of activation of the sympathetic nervous, adrenomedullary hormonal, hypothalamic-pituitary-adrenocortical and other effectors, closing negative feedback loops. This systems concept of stress yields predictions that observation or experimentation can test and that are applicable to normal physiology and to a variety of acute and chronic disorders.","author":[{"dropping-particle":"","family":"Goldstein","given":"David S.","non-dropping-particle":"","parse-names":false,"suffix":""},{"dropping-particle":"","family":"Kopin","given":"Irwin J.","non-dropping-particle":"","parse-names":false,"suffix":""}],"container-title":"Stress","id":"ITEM-1","issue":"2","issued":{"date-parts":[["2007"]]},"page":"109-120","title":"Evolution of concepts of stress","type":"article-journal","volume":"10"},"uris":["http://www.mendeley.com/documents/?uuid=125cc340-0e11-409c-81d0-d5dc7f51f598"]}],"mendeley":{"formattedCitation":"[18]","plainTextFormattedCitation":"[18]","previouslyFormattedCitation":"[18]"},"properties":{"noteIndex":0},"schema":"https://github.com/citation-style-language/schema/raw/master/csl-citation.json"}</w:instrText>
      </w:r>
      <w:r w:rsidR="0008075B" w:rsidRPr="00844A40">
        <w:rPr>
          <w:noProof/>
          <w:color w:val="auto"/>
        </w:rPr>
        <w:fldChar w:fldCharType="separate"/>
      </w:r>
      <w:r w:rsidR="00C32784" w:rsidRPr="00844A40">
        <w:rPr>
          <w:noProof/>
          <w:color w:val="auto"/>
        </w:rPr>
        <w:t>[18]</w:t>
      </w:r>
      <w:r w:rsidR="0008075B" w:rsidRPr="00844A40">
        <w:rPr>
          <w:noProof/>
          <w:color w:val="auto"/>
        </w:rPr>
        <w:fldChar w:fldCharType="end"/>
      </w:r>
      <w:r w:rsidR="00AC6362" w:rsidRPr="00844A40">
        <w:rPr>
          <w:color w:val="auto"/>
        </w:rPr>
        <w:t>.</w:t>
      </w:r>
      <w:r w:rsidR="00306D8C">
        <w:t xml:space="preserve"> E</w:t>
      </w:r>
      <w:r w:rsidR="00306D8C" w:rsidRPr="00A62A31">
        <w:t>n respuesta</w:t>
      </w:r>
      <w:r w:rsidR="00306D8C">
        <w:t xml:space="preserve"> al estrés</w:t>
      </w:r>
      <w:r w:rsidR="007F70B9" w:rsidRPr="007F70B9">
        <w:t xml:space="preserve"> </w:t>
      </w:r>
      <w:r w:rsidR="007F70B9">
        <w:t xml:space="preserve">o su percepción </w:t>
      </w:r>
      <w:r w:rsidR="009A7A6C">
        <w:t>ya sea</w:t>
      </w:r>
      <w:r w:rsidR="007F70B9">
        <w:t xml:space="preserve"> física o psicológicamente</w:t>
      </w:r>
      <w:r w:rsidR="00306D8C">
        <w:t xml:space="preserve">, </w:t>
      </w:r>
      <w:r w:rsidR="007F70B9">
        <w:t xml:space="preserve">los sistemas neuroendocrinos conformados por el </w:t>
      </w:r>
      <w:r w:rsidR="00306D8C">
        <w:t xml:space="preserve"> </w:t>
      </w:r>
      <w:r w:rsidR="00306D8C" w:rsidRPr="00A62A31">
        <w:t>eje hipotalámico-pituitario-suprarrenal</w:t>
      </w:r>
      <w:r w:rsidR="00647A50">
        <w:t xml:space="preserve"> (eje HPA) y </w:t>
      </w:r>
      <w:r w:rsidR="009329C4">
        <w:t>el Sistema Nervioso S</w:t>
      </w:r>
      <w:r w:rsidR="00306D8C">
        <w:t>impático</w:t>
      </w:r>
      <w:r w:rsidR="009329C4">
        <w:t xml:space="preserve"> (SNS</w:t>
      </w:r>
      <w:r w:rsidR="000C744B">
        <w:t xml:space="preserve">), </w:t>
      </w:r>
      <w:r w:rsidR="007F70B9">
        <w:t>provocan</w:t>
      </w:r>
      <w:r w:rsidR="000C744B">
        <w:t xml:space="preserve"> la hipersecreción de hormonas </w:t>
      </w:r>
      <w:r w:rsidR="00306D8C">
        <w:t xml:space="preserve">glucocorticoides y catecolaminas respectivamente </w:t>
      </w:r>
      <w:r w:rsidR="0008075B" w:rsidRPr="00844A40">
        <w:rPr>
          <w:noProof/>
          <w:color w:val="auto"/>
        </w:rPr>
        <w:fldChar w:fldCharType="begin" w:fldLock="1"/>
      </w:r>
      <w:r w:rsidR="00B17887" w:rsidRPr="00844A40">
        <w:rPr>
          <w:noProof/>
          <w:color w:val="auto"/>
        </w:rPr>
        <w:instrText>ADDIN CSL_CITATION {"citationItems":[{"id":"ITEM-1","itemData":{"DOI":"10.1196/annals.1296.013","ISBN":"0077-8923 (Print)\\n0077-8923 (Linking)","ISSN":"00778923","PMID":"15240359","abstract":"A BSTRACT : Activation of the sympathoadrenal system, evaluated by plasma levels of epinephrine (E) and norepinephrine (NE) after exposure of rats to var-ious stressors, is well documented. However, response of rats exposed long-term to a homotypic stressor and then exposed once to a heterotypic novel stressor is poorly understood. In the present study, we examined changes in plasma levels of catecholamines (CA) and corticosterone (COR) of rats after a single (2-h) or long-term repeated immobilization (41 times, 2 h daily) and in rats adapted to long-term immobilization exposed once to the novel stress of cold exposure or insulin or 2-deoxy-D-glucose (2DG) administration. Long-term immobilization produced a significant elevation of basal plasma COR but not NE and E levels. Long-term immobilized rats exposed to insulin or 2DG showed significant elevation of plasma CA and COR levels in comparison to the administration to control rats. Exposure of long-term immobilized and control rats to cold stress increased plasma NE and COR, whereas plasma E was not significantly changed. The exposure of long-term immobilized rats to a further single immobilization (2 h) increased plasma CA levels, but, in naive control rats, the single immobilization produced more pronounced increases. These data suggest that rats exposed to homotypic long-term immobilization are able to respond to heterotypic stressors by higher activation of the sympathoadrenal system as compared with the control, previously unstressed rats. Reduced plasma CA levels in long-term immobilized rats exposed to homotypic stressor are most probably due to an adaptation at the level of brain regulatory centers.","author":[{"dropping-particle":"","family":"Dronjak","given":"Sladjana","non-dropping-particle":"","parse-names":false,"suffix":""},{"dropping-particle":"","family":"Jezova","given":"Daniela","non-dropping-particle":"","parse-names":false,"suffix":""},{"dropping-particle":"","family":"Kvetnansky","given":"Richard","non-dropping-particle":"","parse-names":false,"suffix":""}],"container-title":"Annals of the New York Academy of Sciences","id":"ITEM-1","issued":{"date-parts":[["2004"]]},"page":"113-123","title":"Different effects of novel stressors on sympathoadrenal system activation in rats exposed to long-term immobilization","type":"article-journal","volume":"1018"},"uris":["http://www.mendeley.com/documents/?uuid=eb5e9521-8693-415d-b8a8-434c27522893"]},{"id":"ITEM-2","itemData":{"author":[{"dropping-particle":"","family":"Selye","given":"H","non-dropping-particle":"","parse-names":false,"suffix":""}],"id":"ITEM-2","issued":{"date-parts":[["1974"]]},"publisher":"New American Library","publisher-place":"New York","title":"Stress without distress","type":"book"},"uris":["http://www.mendeley.com/documents/?uuid=4130314d-e685-48e7-ba36-caa76609e53e"]}],"mendeley":{"formattedCitation":"[27, 28]","plainTextFormattedCitation":"[27, 28]","previouslyFormattedCitation":"[27, 28]"},"properties":{"noteIndex":0},"schema":"https://github.com/citation-style-language/schema/raw/master/csl-citation.json"}</w:instrText>
      </w:r>
      <w:r w:rsidR="0008075B" w:rsidRPr="00844A40">
        <w:rPr>
          <w:noProof/>
          <w:color w:val="auto"/>
        </w:rPr>
        <w:fldChar w:fldCharType="separate"/>
      </w:r>
      <w:r w:rsidR="00DD0709" w:rsidRPr="00844A40">
        <w:rPr>
          <w:noProof/>
          <w:color w:val="auto"/>
        </w:rPr>
        <w:t>[27, 28]</w:t>
      </w:r>
      <w:r w:rsidR="0008075B" w:rsidRPr="00844A40">
        <w:rPr>
          <w:noProof/>
          <w:color w:val="auto"/>
        </w:rPr>
        <w:fldChar w:fldCharType="end"/>
      </w:r>
      <w:r w:rsidR="00AC6362" w:rsidRPr="00844A40">
        <w:rPr>
          <w:color w:val="auto"/>
        </w:rPr>
        <w:t>.</w:t>
      </w:r>
      <w:r w:rsidR="00AC6362" w:rsidRPr="00A62A31">
        <w:t xml:space="preserve"> </w:t>
      </w:r>
    </w:p>
    <w:p w:rsidR="00222C6A" w:rsidRPr="00222C6A" w:rsidRDefault="007F70B9" w:rsidP="007750EB">
      <w:pPr>
        <w:pStyle w:val="NormalWeb"/>
        <w:shd w:val="clear" w:color="auto" w:fill="FFFFFF"/>
        <w:spacing w:line="480" w:lineRule="auto"/>
        <w:jc w:val="both"/>
        <w:rPr>
          <w:b/>
          <w:color w:val="auto"/>
        </w:rPr>
      </w:pPr>
      <w:r w:rsidRPr="00222C6A">
        <w:rPr>
          <w:b/>
          <w:color w:val="auto"/>
        </w:rPr>
        <w:t>Producción de catecolaminas por el s</w:t>
      </w:r>
      <w:r w:rsidR="006276E3" w:rsidRPr="00222C6A">
        <w:rPr>
          <w:b/>
          <w:color w:val="auto"/>
        </w:rPr>
        <w:t xml:space="preserve">istema </w:t>
      </w:r>
      <w:r w:rsidRPr="00222C6A">
        <w:rPr>
          <w:b/>
          <w:color w:val="auto"/>
        </w:rPr>
        <w:t>n</w:t>
      </w:r>
      <w:r w:rsidR="006B109D" w:rsidRPr="00222C6A">
        <w:rPr>
          <w:b/>
          <w:color w:val="auto"/>
        </w:rPr>
        <w:t xml:space="preserve">ervioso </w:t>
      </w:r>
      <w:r w:rsidRPr="00222C6A">
        <w:rPr>
          <w:b/>
          <w:color w:val="auto"/>
        </w:rPr>
        <w:t>a</w:t>
      </w:r>
      <w:r w:rsidR="006B109D" w:rsidRPr="00222C6A">
        <w:rPr>
          <w:b/>
          <w:color w:val="auto"/>
        </w:rPr>
        <w:t xml:space="preserve">utónomo </w:t>
      </w:r>
      <w:r w:rsidR="005501E0" w:rsidRPr="00222C6A">
        <w:rPr>
          <w:b/>
          <w:color w:val="auto"/>
        </w:rPr>
        <w:t>y la medula adrenal</w:t>
      </w:r>
      <w:r w:rsidRPr="00222C6A">
        <w:rPr>
          <w:b/>
          <w:color w:val="auto"/>
        </w:rPr>
        <w:t xml:space="preserve"> </w:t>
      </w:r>
    </w:p>
    <w:p w:rsidR="00A44313" w:rsidRDefault="007F70B9" w:rsidP="007750EB">
      <w:pPr>
        <w:pStyle w:val="NormalWeb"/>
        <w:shd w:val="clear" w:color="auto" w:fill="FFFFFF"/>
        <w:spacing w:line="480" w:lineRule="auto"/>
        <w:jc w:val="both"/>
      </w:pPr>
      <w:r>
        <w:rPr>
          <w:color w:val="auto"/>
        </w:rPr>
        <w:t xml:space="preserve">Los principales productos de secreción por este sistema, corresponde a los neurotransmisores </w:t>
      </w:r>
      <w:r w:rsidR="003A0930">
        <w:rPr>
          <w:color w:val="auto"/>
        </w:rPr>
        <w:t xml:space="preserve"> </w:t>
      </w:r>
      <w:r w:rsidR="006D00C6">
        <w:rPr>
          <w:color w:val="auto"/>
        </w:rPr>
        <w:t xml:space="preserve">dopamina, </w:t>
      </w:r>
      <w:r w:rsidR="00382C4B">
        <w:rPr>
          <w:color w:val="auto"/>
        </w:rPr>
        <w:t>adrenalina y noradrenalina</w:t>
      </w:r>
      <w:r>
        <w:rPr>
          <w:color w:val="auto"/>
        </w:rPr>
        <w:t xml:space="preserve">. </w:t>
      </w:r>
      <w:r w:rsidR="002C5106">
        <w:rPr>
          <w:color w:val="auto"/>
        </w:rPr>
        <w:t xml:space="preserve">La adrenalina </w:t>
      </w:r>
      <w:r w:rsidR="009901EE">
        <w:rPr>
          <w:color w:val="auto"/>
        </w:rPr>
        <w:t>es</w:t>
      </w:r>
      <w:r w:rsidR="002C5106">
        <w:rPr>
          <w:color w:val="auto"/>
        </w:rPr>
        <w:t xml:space="preserve"> secreta</w:t>
      </w:r>
      <w:r w:rsidR="009901EE">
        <w:rPr>
          <w:color w:val="auto"/>
        </w:rPr>
        <w:t>da</w:t>
      </w:r>
      <w:r w:rsidR="002C5106">
        <w:rPr>
          <w:color w:val="auto"/>
        </w:rPr>
        <w:t xml:space="preserve"> predominantemente por las células cromafines de la medula suprarrenal.  Respecto a la noradrenalina, e</w:t>
      </w:r>
      <w:r w:rsidR="002C5106">
        <w:t xml:space="preserve">l 70-80 % se libera en las terminales nerviosas simpáticas, mientras que el otro 20-30 % depende la medula suprarrenal </w:t>
      </w:r>
      <w:r w:rsidR="0008075B" w:rsidRPr="00844A40">
        <w:rPr>
          <w:color w:val="auto"/>
        </w:rPr>
        <w:fldChar w:fldCharType="begin" w:fldLock="1"/>
      </w:r>
      <w:r w:rsidR="00B17887" w:rsidRPr="00844A40">
        <w:rPr>
          <w:color w:val="auto"/>
        </w:rPr>
        <w:instrText>ADDIN CSL_CITATION {"citationItems":[{"id":"ITEM-1","itemData":{"author":[{"dropping-particle":"","family":"Cannon","given":"WB","non-dropping-particle":"","parse-names":false,"suffix":""},{"dropping-particle":"","family":"Lissak","given":"K","non-dropping-particle":"","parse-names":false,"suffix":""}],"container-title":"Am J Physiol","id":"ITEM-1","issued":{"date-parts":[["1939"]]},"page":"765–777","title":"Evidence for adrenaline in adrenergic neurones","type":"article-journal","volume":"125"},"uris":["http://www.mendeley.com/documents/?uuid=a999a84d-f326-4815-b2ff-01430d8f0829"]},{"id":"ITEM-2","itemData":{"author":[{"dropping-particle":"","family":"Euler","given":"US","non-dropping-particle":"von","parse-names":false,"suffix":""}],"container-title":"Acta Physiol Scand","id":"ITEM-2","issued":{"date-parts":[["1946"]]},"page":"73–96","title":"A specific sympathomimetic ergone in adrenergic nerve fibres (sympathin) and its relations to adrenaline and nor-adrenaline","type":"article-journal","volume":"12"},"uris":["http://www.mendeley.com/documents/?uuid=5696910f-3e73-4556-996c-3d5152e0653e"]}],"mendeley":{"formattedCitation":"[29, 30]","plainTextFormattedCitation":"[29, 30]","previouslyFormattedCitation":"[29, 30]"},"properties":{"noteIndex":0},"schema":"https://github.com/citation-style-language/schema/raw/master/csl-citation.json"}</w:instrText>
      </w:r>
      <w:r w:rsidR="0008075B" w:rsidRPr="00844A40">
        <w:rPr>
          <w:color w:val="auto"/>
        </w:rPr>
        <w:fldChar w:fldCharType="separate"/>
      </w:r>
      <w:r w:rsidR="00DD0709" w:rsidRPr="00844A40">
        <w:rPr>
          <w:noProof/>
          <w:color w:val="auto"/>
        </w:rPr>
        <w:t>[29, 30]</w:t>
      </w:r>
      <w:r w:rsidR="0008075B" w:rsidRPr="00844A40">
        <w:rPr>
          <w:color w:val="auto"/>
        </w:rPr>
        <w:fldChar w:fldCharType="end"/>
      </w:r>
      <w:r w:rsidR="002C5106" w:rsidRPr="00A62A31">
        <w:t>.</w:t>
      </w:r>
      <w:r w:rsidR="002C5106">
        <w:t xml:space="preserve"> En relación a la dopamina, esta se libera tanto en el sistema nervioso central como </w:t>
      </w:r>
      <w:r w:rsidR="009901EE">
        <w:t xml:space="preserve">en </w:t>
      </w:r>
      <w:r w:rsidR="002C5106">
        <w:t xml:space="preserve">el sistema nervioso periférico. Todos estos compuestos comparten la característica de una </w:t>
      </w:r>
      <w:r w:rsidR="008D7967">
        <w:t>biosíntesis</w:t>
      </w:r>
      <w:r w:rsidR="002C5106">
        <w:t xml:space="preserve"> común</w:t>
      </w:r>
      <w:r w:rsidR="009901EE">
        <w:t>, la cual</w:t>
      </w:r>
      <w:r w:rsidR="008D7967">
        <w:t xml:space="preserve"> es dependiente de los sistemas enzimáticos propios del sistema simpático o de las células </w:t>
      </w:r>
      <w:proofErr w:type="spellStart"/>
      <w:r w:rsidR="008D7967">
        <w:t>adrenomedulares</w:t>
      </w:r>
      <w:proofErr w:type="spellEnd"/>
      <w:r w:rsidR="008D7967">
        <w:t xml:space="preserve">. </w:t>
      </w:r>
      <w:r w:rsidR="008B4C14">
        <w:t>El S</w:t>
      </w:r>
      <w:r w:rsidR="00A44313" w:rsidRPr="00A62A31">
        <w:t>istema</w:t>
      </w:r>
      <w:r w:rsidR="00A44313">
        <w:t xml:space="preserve">  </w:t>
      </w:r>
      <w:r w:rsidR="008B4C14">
        <w:t>N</w:t>
      </w:r>
      <w:r w:rsidR="00A44313">
        <w:t xml:space="preserve">ervioso </w:t>
      </w:r>
      <w:r w:rsidR="00A6044F">
        <w:t>Central (SNC)</w:t>
      </w:r>
      <w:r w:rsidR="00405DBF">
        <w:t xml:space="preserve"> </w:t>
      </w:r>
      <w:r w:rsidR="00CC26A9">
        <w:t>y</w:t>
      </w:r>
      <w:r w:rsidR="00222C6A">
        <w:t xml:space="preserve"> el</w:t>
      </w:r>
      <w:r w:rsidR="00405DBF">
        <w:t xml:space="preserve"> Sistema Nervioso Periférico (SNP)</w:t>
      </w:r>
      <w:r w:rsidR="00222C6A">
        <w:t xml:space="preserve">, conforman una red de comunicación </w:t>
      </w:r>
      <w:r w:rsidR="00A6044F">
        <w:t xml:space="preserve"> </w:t>
      </w:r>
      <w:r w:rsidR="00EE010F">
        <w:t xml:space="preserve">con los </w:t>
      </w:r>
      <w:r w:rsidR="00405DBF" w:rsidRPr="006D47C1">
        <w:t>receptores senso</w:t>
      </w:r>
      <w:r w:rsidR="00CC26A9">
        <w:t xml:space="preserve">riales, </w:t>
      </w:r>
      <w:r w:rsidR="00222C6A">
        <w:t>los cuales</w:t>
      </w:r>
      <w:r w:rsidR="00405DBF" w:rsidRPr="006D47C1">
        <w:t xml:space="preserve"> reciben información </w:t>
      </w:r>
      <w:r>
        <w:t>de las percepciones físicas nocivas</w:t>
      </w:r>
      <w:r w:rsidR="00405DBF" w:rsidRPr="006D47C1">
        <w:t xml:space="preserve"> </w:t>
      </w:r>
      <w:r w:rsidR="008D7967">
        <w:t xml:space="preserve">tanto </w:t>
      </w:r>
      <w:r w:rsidR="00405DBF" w:rsidRPr="006D47C1">
        <w:t>de</w:t>
      </w:r>
      <w:r w:rsidR="00251031">
        <w:t xml:space="preserve">l medio externo </w:t>
      </w:r>
      <w:r w:rsidR="008D7967">
        <w:t xml:space="preserve">como el </w:t>
      </w:r>
      <w:r w:rsidR="00251031">
        <w:t>interno</w:t>
      </w:r>
      <w:r w:rsidR="00222C6A">
        <w:t xml:space="preserve">. De manera normal, el sistema nervioso autónomo, se encarga de regular la gran mayoría de los procesos fisiológicos en el organismo </w:t>
      </w:r>
      <w:r w:rsidR="0008075B" w:rsidRPr="00844A40">
        <w:rPr>
          <w:color w:val="auto"/>
        </w:rPr>
        <w:fldChar w:fldCharType="begin" w:fldLock="1"/>
      </w:r>
      <w:r w:rsidR="00B17887" w:rsidRPr="00844A40">
        <w:rPr>
          <w:color w:val="auto"/>
        </w:rPr>
        <w:instrText>ADDIN CSL_CITATION {"citationItems":[{"id":"ITEM-1","itemData":{"ISBN":"9788445813164","abstract":"11a ed. Tít. orig.: Anatomie humaine, descriptive, topographique et fonctionelle. v. 1. Cabeza y cuello -- v. 2. Tronco -- v. 3. Miembros -- v. 4. Sistema nervioso central, vías y centros nerviosos.","author":[{"dropping-particle":"","family":"Rouvière","given":"Henri","non-dropping-particle":"","parse-names":false,"suffix":""},{"dropping-particle":"","family":"Delmas","given":"André","non-dropping-particle":"","parse-names":false,"suffix":""}],"id":"ITEM-1","issued":{"date-parts":[["2005"]]},"publisher":"Masson","title":"Anatomía humana : descriptiva, topográfica y funcional","type":"book"},"uris":["http://www.mendeley.com/documents/?uuid=cda05588-4d5b-3c6a-9ddb-cc11de768c9e"]}],"mendeley":{"formattedCitation":"[31]","plainTextFormattedCitation":"[31]","previouslyFormattedCitation":"[31]"},"properties":{"noteIndex":0},"schema":"https://github.com/citation-style-language/schema/raw/master/csl-citation.json"}</w:instrText>
      </w:r>
      <w:r w:rsidR="0008075B" w:rsidRPr="00844A40">
        <w:rPr>
          <w:color w:val="auto"/>
        </w:rPr>
        <w:fldChar w:fldCharType="separate"/>
      </w:r>
      <w:r w:rsidR="00DD0709" w:rsidRPr="00844A40">
        <w:rPr>
          <w:noProof/>
          <w:color w:val="auto"/>
        </w:rPr>
        <w:t>[31]</w:t>
      </w:r>
      <w:r w:rsidR="0008075B" w:rsidRPr="00844A40">
        <w:rPr>
          <w:color w:val="auto"/>
        </w:rPr>
        <w:fldChar w:fldCharType="end"/>
      </w:r>
      <w:r w:rsidR="00A44313">
        <w:t xml:space="preserve">. </w:t>
      </w:r>
      <w:r w:rsidR="00222C6A">
        <w:t>En relación al componente somato-sensorial, la información aferente es transmitida hacia la medula y de manera ascendente a la región</w:t>
      </w:r>
      <w:r w:rsidR="00222C6A" w:rsidRPr="009901EE">
        <w:rPr>
          <w:color w:val="auto"/>
        </w:rPr>
        <w:t xml:space="preserve"> </w:t>
      </w:r>
      <w:proofErr w:type="spellStart"/>
      <w:r w:rsidR="00222C6A" w:rsidRPr="009901EE">
        <w:rPr>
          <w:color w:val="auto"/>
        </w:rPr>
        <w:t>poscentral</w:t>
      </w:r>
      <w:proofErr w:type="spellEnd"/>
      <w:r w:rsidR="00222C6A" w:rsidRPr="00847CA6">
        <w:rPr>
          <w:color w:val="FF0000"/>
        </w:rPr>
        <w:t xml:space="preserve"> </w:t>
      </w:r>
      <w:r w:rsidR="00222C6A">
        <w:t>o sensitiva de la corteza cerebral. La percepción de estímulos nocivos, permite que los sistemas de</w:t>
      </w:r>
      <w:r w:rsidR="002C5106">
        <w:t xml:space="preserve"> asociación</w:t>
      </w:r>
      <w:r w:rsidR="00222C6A">
        <w:t xml:space="preserve"> subcorticales </w:t>
      </w:r>
      <w:r w:rsidR="002C5106">
        <w:t xml:space="preserve">del área sensorial </w:t>
      </w:r>
      <w:r w:rsidR="00222C6A">
        <w:t xml:space="preserve">y provenientes del locus </w:t>
      </w:r>
      <w:proofErr w:type="spellStart"/>
      <w:r w:rsidR="00222C6A">
        <w:t>coueruleus</w:t>
      </w:r>
      <w:proofErr w:type="spellEnd"/>
      <w:r w:rsidR="00222C6A">
        <w:t xml:space="preserve"> en el piso del cuarto ventrículo, emitan una </w:t>
      </w:r>
      <w:proofErr w:type="spellStart"/>
      <w:r w:rsidR="00222C6A" w:rsidRPr="009901EE">
        <w:rPr>
          <w:color w:val="auto"/>
        </w:rPr>
        <w:lastRenderedPageBreak/>
        <w:t>sobre</w:t>
      </w:r>
      <w:r w:rsidR="00CF1461" w:rsidRPr="009901EE">
        <w:rPr>
          <w:color w:val="auto"/>
        </w:rPr>
        <w:t>-</w:t>
      </w:r>
      <w:r w:rsidR="00222C6A" w:rsidRPr="009901EE">
        <w:rPr>
          <w:color w:val="auto"/>
        </w:rPr>
        <w:t>activación</w:t>
      </w:r>
      <w:proofErr w:type="spellEnd"/>
      <w:r w:rsidR="00222C6A">
        <w:t xml:space="preserve"> del sistema </w:t>
      </w:r>
      <w:proofErr w:type="spellStart"/>
      <w:r w:rsidR="0086414A" w:rsidRPr="00CF1461">
        <w:rPr>
          <w:color w:val="auto"/>
        </w:rPr>
        <w:t>catecolaminergico</w:t>
      </w:r>
      <w:proofErr w:type="spellEnd"/>
      <w:r w:rsidR="00222C6A" w:rsidRPr="00CF1461">
        <w:rPr>
          <w:color w:val="auto"/>
        </w:rPr>
        <w:t xml:space="preserve"> c</w:t>
      </w:r>
      <w:r w:rsidR="00222C6A">
        <w:t xml:space="preserve">entral hacia la medula </w:t>
      </w:r>
      <w:r w:rsidR="002C5106">
        <w:t>a través de las</w:t>
      </w:r>
      <w:r w:rsidR="00222C6A">
        <w:t xml:space="preserve"> neuronas preganglionares y posgan</w:t>
      </w:r>
      <w:r w:rsidR="002C5106">
        <w:t>glionares noradrenérgicas</w:t>
      </w:r>
      <w:r w:rsidR="008D7967">
        <w:t xml:space="preserve">, </w:t>
      </w:r>
      <w:r w:rsidR="002C5106">
        <w:t xml:space="preserve"> </w:t>
      </w:r>
      <w:r w:rsidR="008D7967">
        <w:t xml:space="preserve">lo cual permite incrementar la </w:t>
      </w:r>
      <w:r w:rsidR="002C5106">
        <w:t xml:space="preserve"> secreción de noradrenalina, o en su caso adrenalina por parte de las células cromafines en la medula suprarrenal </w:t>
      </w:r>
      <w:r w:rsidR="0008075B" w:rsidRPr="00844A40">
        <w:rPr>
          <w:color w:val="auto"/>
        </w:rPr>
        <w:fldChar w:fldCharType="begin" w:fldLock="1"/>
      </w:r>
      <w:r w:rsidR="001A6FB5" w:rsidRPr="00844A40">
        <w:rPr>
          <w:color w:val="auto"/>
        </w:rPr>
        <w:instrText>ADDIN CSL_CITATION {"citationItems":[{"id":"ITEM-1","itemData":{"ISBN":"9586704882","author":[{"dropping-particle":"","family":"Chú L.","given":"A.J.","non-dropping-particle":"","parse-names":false,"suffix":""},{"dropping-particle":"","family":"Cuenca B.","given":"S.","non-dropping-particle":"","parse-names":false,"suffix":""},{"dropping-particle":"","family":"López B.","given":"M.","non-dropping-particle":"","parse-names":false,"suffix":""}],"container-title":"Anatomía y Fisiología del Sistema Nervioso","id":"ITEM-1","issued":{"date-parts":[["2015"]]},"page":"43-58","title":"Anatomía y Fisiología del Sistema Nervioso","type":"article-journal"},"uris":["http://www.mendeley.com/documents/?uuid=28210520-782f-426c-94f6-4b8476798038"]},{"id":"ITEM-2","itemData":{"author":[{"dropping-particle":"","family":"Frank","given":"SM","non-dropping-particle":"","parse-names":false,"suffix":""},{"dropping-particle":"","family":"Higgins","given":"MS","non-dropping-particle":"","parse-names":false,"suffix":""},{"dropping-particle":"","family":"Fleisher","given":"LA","non-dropping-particle":"","parse-names":false,"suffix":""},{"dropping-particle":"","family":"Sitzmann","given":"JV","non-dropping-particle":"","parse-names":false,"suffix":""},{"dropping-particle":"","family":"Raff","given":"H","non-dropping-particle":"","parse-names":false,"suffix":""},{"dropping-particle":"","family":"Breslow","given":"MJ","non-dropping-particle":"","parse-names":false,"suffix":""}],"container-title":"Am J Physiol","id":"ITEM-2","issued":{"date-parts":[["1997"]]},"page":"R557–R562","title":"Adrenergic, respiratory, and cardiovascular effects of core cooling in humans","type":"article-journal","volume":"272"},"uris":["http://www.mendeley.com/documents/?uuid=1b63bd0c-8507-4138-8651-320f99f2220c"]}],"mendeley":{"formattedCitation":"[32, 33]","plainTextFormattedCitation":"[32, 33]","previouslyFormattedCitation":"[32, 33]"},"properties":{"noteIndex":0},"schema":"https://github.com/citation-style-language/schema/raw/master/csl-citation.json"}</w:instrText>
      </w:r>
      <w:r w:rsidR="0008075B" w:rsidRPr="00844A40">
        <w:rPr>
          <w:color w:val="auto"/>
        </w:rPr>
        <w:fldChar w:fldCharType="separate"/>
      </w:r>
      <w:r w:rsidR="001A6FB5" w:rsidRPr="00844A40">
        <w:rPr>
          <w:noProof/>
          <w:color w:val="auto"/>
        </w:rPr>
        <w:t>[32, 33]</w:t>
      </w:r>
      <w:r w:rsidR="0008075B" w:rsidRPr="00844A40">
        <w:rPr>
          <w:color w:val="auto"/>
        </w:rPr>
        <w:fldChar w:fldCharType="end"/>
      </w:r>
      <w:r w:rsidR="007C66BE">
        <w:t xml:space="preserve">. La </w:t>
      </w:r>
      <w:r w:rsidR="002C5106">
        <w:t>sobre estimulación</w:t>
      </w:r>
      <w:r w:rsidR="007C66BE">
        <w:t xml:space="preserve"> simpática</w:t>
      </w:r>
      <w:r w:rsidR="002C5106">
        <w:t xml:space="preserve"> debido a agentes estresantes físicos (calor, frio, ruido, dolor, radiación, etc.), provoca la hipersecreción de noradrenalina, la cual a su vez puede ejercer efectos inhibitorios o </w:t>
      </w:r>
      <w:proofErr w:type="spellStart"/>
      <w:r w:rsidR="009901EE" w:rsidRPr="00CF1461">
        <w:rPr>
          <w:color w:val="auto"/>
        </w:rPr>
        <w:t>exitatorios</w:t>
      </w:r>
      <w:proofErr w:type="spellEnd"/>
      <w:r w:rsidR="002C5106" w:rsidRPr="00CF1461">
        <w:rPr>
          <w:color w:val="auto"/>
        </w:rPr>
        <w:t xml:space="preserve"> q</w:t>
      </w:r>
      <w:r w:rsidR="002C5106">
        <w:t>ue pueden ser dependientes</w:t>
      </w:r>
      <w:r w:rsidR="008D7967">
        <w:t xml:space="preserve"> de la dosis o d</w:t>
      </w:r>
      <w:r w:rsidR="002C5106">
        <w:t xml:space="preserve">e la función particular de </w:t>
      </w:r>
      <w:r w:rsidR="0039774F">
        <w:t>cada</w:t>
      </w:r>
      <w:r w:rsidR="0039774F" w:rsidRPr="0039774F">
        <w:t xml:space="preserve"> </w:t>
      </w:r>
      <w:r w:rsidR="0039774F">
        <w:t>órgano</w:t>
      </w:r>
      <w:r w:rsidR="007D373C">
        <w:t xml:space="preserve"> </w:t>
      </w:r>
      <w:r w:rsidR="0008075B" w:rsidRPr="00844A40">
        <w:rPr>
          <w:color w:val="auto"/>
        </w:rPr>
        <w:fldChar w:fldCharType="begin" w:fldLock="1"/>
      </w:r>
      <w:r w:rsidR="00B17887" w:rsidRPr="00844A40">
        <w:rPr>
          <w:color w:val="auto"/>
        </w:rPr>
        <w:instrText>ADDIN CSL_CITATION {"citationItems":[{"id":"ITEM-1","itemData":{"author":[{"dropping-particle":"","family":"Hansen-Grant","given":"SM","non-dropping-particle":"","parse-names":false,"suffix":""},{"dropping-particle":"","family":"Pariante","given":"CM","non-dropping-particle":"","parse-names":false,"suffix":""},{"dropping-particle":"","family":"Kalin","given":"NH","non-dropping-particle":"","parse-names":false,"suffix":""}],"edition":"2nd","editor":[{"dropping-particle":"","family":"In: Schatzberg AF","given":"Nemeroff CB","non-dropping-particle":"","parse-names":false,"suffix":""}],"id":"ITEM-1","issued":{"date-parts":[["1998"]]},"number-of-pages":"171-194","publisher":"Textbook of psychopharmacology","publisher-place":"Washington: American Psychiatric Press","title":"Neuroendocrine and immune system pathology in psychiatric disease","type":"book"},"uris":["http://www.mendeley.com/documents/?uuid=b4e8bcbd-f81f-451f-9da8-ec33e7d59b32"]}],"mendeley":{"formattedCitation":"[34]","plainTextFormattedCitation":"[34]","previouslyFormattedCitation":"[34]"},"properties":{"noteIndex":0},"schema":"https://github.com/citation-style-language/schema/raw/master/csl-citation.json"}</w:instrText>
      </w:r>
      <w:r w:rsidR="0008075B" w:rsidRPr="00844A40">
        <w:rPr>
          <w:color w:val="auto"/>
        </w:rPr>
        <w:fldChar w:fldCharType="separate"/>
      </w:r>
      <w:r w:rsidR="00DD0709" w:rsidRPr="00844A40">
        <w:rPr>
          <w:noProof/>
          <w:color w:val="auto"/>
        </w:rPr>
        <w:t>[34]</w:t>
      </w:r>
      <w:r w:rsidR="0008075B" w:rsidRPr="00844A40">
        <w:rPr>
          <w:color w:val="auto"/>
        </w:rPr>
        <w:fldChar w:fldCharType="end"/>
      </w:r>
      <w:r w:rsidR="00F50B9D" w:rsidRPr="00336430">
        <w:t>.</w:t>
      </w:r>
      <w:r w:rsidR="007944CB">
        <w:t xml:space="preserve"> L</w:t>
      </w:r>
      <w:r w:rsidR="008D7967">
        <w:t>as catecolaminas ejerce</w:t>
      </w:r>
      <w:r w:rsidR="007944CB">
        <w:t>n</w:t>
      </w:r>
      <w:r w:rsidR="008D7967">
        <w:t xml:space="preserve"> efectos rápidos </w:t>
      </w:r>
      <w:r w:rsidR="00A44313" w:rsidRPr="00A62A31">
        <w:t>de corta duración</w:t>
      </w:r>
      <w:r w:rsidR="00A44313">
        <w:t>,</w:t>
      </w:r>
      <w:r w:rsidR="00A44313" w:rsidRPr="00A62A31">
        <w:t xml:space="preserve"> </w:t>
      </w:r>
      <w:r w:rsidR="007944CB">
        <w:t>no obstante</w:t>
      </w:r>
      <w:r w:rsidR="008D7967">
        <w:t xml:space="preserve"> </w:t>
      </w:r>
      <w:r w:rsidR="007944CB">
        <w:t>e</w:t>
      </w:r>
      <w:r w:rsidR="007944CB" w:rsidRPr="00A62A31">
        <w:t xml:space="preserve">sta respuesta </w:t>
      </w:r>
      <w:r w:rsidR="007944CB">
        <w:t>al</w:t>
      </w:r>
      <w:r w:rsidR="007944CB" w:rsidRPr="00A62A31">
        <w:t xml:space="preserve"> </w:t>
      </w:r>
      <w:r w:rsidR="007944CB">
        <w:t>estrés puede</w:t>
      </w:r>
      <w:r w:rsidR="008D7967">
        <w:t xml:space="preserve"> representar un gasto</w:t>
      </w:r>
      <w:r w:rsidR="00D75BAD">
        <w:t xml:space="preserve"> energético </w:t>
      </w:r>
      <w:r w:rsidR="00BA0EC0" w:rsidRPr="00336430">
        <w:t xml:space="preserve">muy grande </w:t>
      </w:r>
      <w:r w:rsidR="0008075B" w:rsidRPr="00844A40">
        <w:rPr>
          <w:color w:val="auto"/>
        </w:rPr>
        <w:fldChar w:fldCharType="begin" w:fldLock="1"/>
      </w:r>
      <w:r w:rsidR="00B17887" w:rsidRPr="00844A40">
        <w:rPr>
          <w:color w:val="auto"/>
        </w:rPr>
        <w:instrText>ADDIN CSL_CITATION {"citationItems":[{"id":"ITEM-1","itemData":{"ISBN":"8750-7587","ISSN":"01617567","PMID":"2055860","abstract":"The mechanisms responsible for the initial rise in splanchnic vascular resistance with environmental heating are controversial, and those responsible for the subsequent fall in splanchnic resistance in the severely hyperthermic animal are unknown. Thus we examined the effect of environmental heating on plasma catecholamine concentration, splanchnic sympathetic nerve activity (SNA), and select blood chemistries. In one study, 25 male Sprague-Dawley rats (270-300 g) were assigned to one of five groups on the basis of their core temperature (Tc, 37, 39, 41, 43, or 44 degrees C) at death. Heart rate (HR), mean arterial pressure (MAP), and Tc were monitored during heat stress under alpha-chloralose anesthesia (12.5 mg.ml-1.h-1). At each predetermined Tc, an aortic blood sample was drawn and analyzed for mean plasma concentration of norepinephrine (NE), epinephrine (E), Na+, K+, and lactate. From 41 to 43 degrees C, NE and E rose significantly, and the animals became hyperkalemic and lactacidemic. In a separate study, we quantitated SNA from the greater splanchnic nerve during heat exposure of artificially respired animals anesthetized with pentobarbital sodium (50 mg/kg). MAP, splanchnic SNA, and Tc were recorded. Tc was elevated from 37.0 +/- 0.12 to 41.3 +/- 0.18 degrees C in 70 min by increase of ambient temperature to 38 degrees C in an environmental chamber. Splanchnic SNA was 54 +/- 8 spikes/s at a Tc of 37 degrees C and increased significantly as Tc exceeded 39 degrees C (P less than 0.05).","author":[{"dropping-particle":"V","family":"Gisolfi","given":"C","non-dropping-particle":"","parse-names":false,"suffix":""},{"dropping-particle":"","family":"Matthes","given":"R D","non-dropping-particle":"","parse-names":false,"suffix":""},{"dropping-particle":"","family":"Kregel","given":"K C","non-dropping-particle":"","parse-names":false,"suffix":""},{"dropping-particle":"","family":"Oppliger","given":"R","non-dropping-particle":"","parse-names":false,"suffix":""}],"container-title":"Journal of applied physiology (Bethesda, Md. : 1985)","id":"ITEM-1","issued":{"date-parts":[["1991"]]},"page":"1821-1826","title":"Splanchnic sympathetic nerve activity and circulating catecholamines in the hyperthermic rat.","type":"article-journal","volume":"70"},"uris":["http://www.mendeley.com/documents/?uuid=7785dd8c-6fe7-4735-a3c5-acfd0da19321","http://www.mendeley.com/documents/?uuid=35089e98-6f06-4136-8485-6eaa8457bc65"]},{"id":"ITEM-2","itemData":{"DOI":"10.1002/jez.2233","ISSN":"24715638","PMID":"30288937","abstract":"Catecholamines protect the fish heart during hypoxia. However, the humoral adrenergic stress response may only be invoked in extremis. We investigated the hypothesis that endogenous (e.g., neuronal) myocardial catecholamines may also impact cardiac performance during hypoxia in a hypoxia-tolerant tropical fish, the red-bellied piranha (Pygocentrus nattereri). First, we measured endogenous tissue catecholamines and in vitro catecholamine release from piranha myocardium using ultraperformance liquid chromatography. Ventricle homogenates contained detectable levels of both adrenaline (7.27 ng/g) and noradrenaline (14.48 ng/g), but only noradrenaline was released from ventricular tissue incubated in Ringer's solution. Noradrenaline released in this assay was not affected by hypoxia but was promoted by the catecholamine releasing agent tyramine. Our second series of experiments explored cardiac contractile performance in vitro using tyramine, exogenous noradrenaline or adrenaline, and propranolol (a β-adrenoceptor antagonist). In ventricular strip preparations, β-adrenergic blockade with propranolol had no effects on twitch force or contraction kinetics in either normoxia or hypoxia, confirming that spontaneous endogenous catecholamine release did not impact cardiac performance. However, in the absence of propranolol, tyramine mimicked the positive inotropic effect of noradrenaline (10 µM) during hypoxia, although adrenaline was capable of generating larger effects. Our results suggest that, although it is not spontaneously released, inducible endogenous noradrenaline release may have a significant β-adrenoceptor-dependent impact on hypoxic performance in the fish heart.","author":[{"dropping-particle":"","family":"Joyce","given":"William","non-dropping-particle":"","parse-names":false,"suffix":""},{"dropping-particle":"","family":"Williams","given":"Catherine J. A.","non-dropping-particle":"","parse-names":false,"suffix":""},{"dropping-particle":"","family":"Iversen","given":"Sofie","non-dropping-particle":"","parse-names":false,"suffix":""},{"dropping-particle":"","family":"Henriksen","given":"Per Guldhammer","non-dropping-particle":"","parse-names":false,"suffix":""},{"dropping-particle":"","family":"Bayley","given":"Mark","non-dropping-particle":"","parse-names":false,"suffix":""},{"dropping-particle":"","family":"Wang","given":"Tobias","non-dropping-particle":"","parse-names":false,"suffix":""}],"container-title":"Journal of Experimental Zoology Part A: Ecological and Integrative Physiology","id":"ITEM-2","issued":{"date-parts":[["2018","10","4"]]},"title":"The effects of endogenous and exogenous catecholamines on hypoxic cardiac performance in red-bellied piranhas","type":"article-journal"},"uris":["http://www.mendeley.com/documents/?uuid=8b0fe0a0-4770-3dc0-881b-a676eecc86b4"]},{"id":"ITEM-3","itemData":{"ISSN":"0974-7559","PMID":"30218515","abstract":"OBJECTIVE To evaluate the markers of stress before and after a session of assisted physical exercise in infants born before 35 weeks' gestation. METHODS 25 infants born at 280/7 to 346/7 weeks were subjected to assisted physical exercise daily for about 10-15 min at one week of postnatal age or 33 weeks of post menstrual age, whichever was later. Primary outcome was salivary cortisol and secondary outcome was Premature infant pain profile (PIPP) score. Outcomes were measured, on day 5 (±1) of exercise. RESULTS There was no difference in salivary cortisol between baseline and immediately after (P=0.16), at 90 min (P=0.6) or 120 min (P=0.7) after exercise. Salivary cortisol was lower at 30 min after exercise as compared to baseline (mean difference -0.08 µg/dL; 95% CI -0.16 to -0.002; P=0.04). The median (IQR) PIPP score was significantly higher at 5 min into exercise (4 (3-6) vs 4 (3-5); P=0.04) and at completion of exercise 6 (4-8) vs 4 (3-5); P&lt;0.01), as compared to baseline. CONCLUSION Assisted physical exercise does not seem to result in stress in premature infants.","author":[{"dropping-particle":"","family":"Shaw","given":"Subhash Chandra","non-dropping-particle":"","parse-names":false,"suffix":""},{"dropping-particle":"","family":"Sankar","given":"M Jeeva","non-dropping-particle":"","parse-names":false,"suffix":""},{"dropping-particle":"","family":"Thukral","given":"Anu","non-dropping-particle":"","parse-names":false,"suffix":""},{"dropping-particle":"","family":"Agarwal","given":"Ramesh","non-dropping-particle":"","parse-names":false,"suffix":""},{"dropping-particle":"","family":"Deorari","given":"Ashok K","non-dropping-particle":"","parse-names":false,"suffix":""},{"dropping-particle":"","family":"Paul","given":"Vinod K","non-dropping-particle":"","parse-names":false,"suffix":""}],"container-title":"Indian pediatrics","id":"ITEM-3","issue":"8","issued":{"date-parts":[["2018","8","15"]]},"page":"679-682","title":"Assisted Physical Exercise and Stress in Preterm Neonates.","type":"article-journal","volume":"55"},"uris":["http://www.mendeley.com/documents/?uuid=3f7d7ade-d141-3f43-92fd-2ff760cb3340"]}],"mendeley":{"formattedCitation":"[35–37]","plainTextFormattedCitation":"[35–37]","previouslyFormattedCitation":"[35–37]"},"properties":{"noteIndex":0},"schema":"https://github.com/citation-style-language/schema/raw/master/csl-citation.json"}</w:instrText>
      </w:r>
      <w:r w:rsidR="0008075B" w:rsidRPr="00844A40">
        <w:rPr>
          <w:color w:val="auto"/>
        </w:rPr>
        <w:fldChar w:fldCharType="separate"/>
      </w:r>
      <w:r w:rsidR="00B17887" w:rsidRPr="00844A40">
        <w:rPr>
          <w:noProof/>
          <w:color w:val="auto"/>
        </w:rPr>
        <w:t>[35–37]</w:t>
      </w:r>
      <w:r w:rsidR="0008075B" w:rsidRPr="00844A40">
        <w:rPr>
          <w:color w:val="auto"/>
        </w:rPr>
        <w:fldChar w:fldCharType="end"/>
      </w:r>
      <w:r w:rsidR="00A44313" w:rsidRPr="00336430">
        <w:t>.</w:t>
      </w:r>
      <w:r w:rsidR="009B0DBD">
        <w:t xml:space="preserve"> </w:t>
      </w:r>
      <w:r w:rsidR="008D7967">
        <w:t>Así mismo, la sobreproducción de catecolaminas p</w:t>
      </w:r>
      <w:r w:rsidR="00CF1461">
        <w:t>o</w:t>
      </w:r>
      <w:r w:rsidR="008D7967">
        <w:t xml:space="preserve">r el estrés físico </w:t>
      </w:r>
      <w:r w:rsidR="00E145C9">
        <w:t>crónico</w:t>
      </w:r>
      <w:r w:rsidR="008D7967">
        <w:t xml:space="preserve"> puede conducir a cambios patológicos y la disfunción de múltiples órganos y sistemas. En tal caso, también puede ser responsable de alterar la percepción al dolor y generar estados de inflamación crónica de trasfondo neurogénico, o simplemente inflamación neurogénic</w:t>
      </w:r>
      <w:r w:rsidR="0086414A">
        <w:t>a</w:t>
      </w:r>
      <w:r w:rsidR="008D7967">
        <w:t xml:space="preserve">. </w:t>
      </w:r>
    </w:p>
    <w:p w:rsidR="00027993" w:rsidRPr="008D7967" w:rsidRDefault="008D7967" w:rsidP="008D7967">
      <w:pPr>
        <w:pStyle w:val="NormalWeb"/>
        <w:shd w:val="clear" w:color="auto" w:fill="FFFFFF"/>
        <w:spacing w:line="480" w:lineRule="auto"/>
        <w:jc w:val="both"/>
        <w:rPr>
          <w:b/>
        </w:rPr>
      </w:pPr>
      <w:r w:rsidRPr="008D7967">
        <w:rPr>
          <w:b/>
          <w:color w:val="auto"/>
        </w:rPr>
        <w:t xml:space="preserve">Producción de glucocorticoides por el eje </w:t>
      </w:r>
      <w:r w:rsidR="00E14E57" w:rsidRPr="008D7967">
        <w:rPr>
          <w:b/>
        </w:rPr>
        <w:t xml:space="preserve">Hipotálamo-Hipófisis-Adrenal </w:t>
      </w:r>
      <w:r w:rsidRPr="000E04D4">
        <w:rPr>
          <w:b/>
        </w:rPr>
        <w:t>(HPA)</w:t>
      </w:r>
    </w:p>
    <w:p w:rsidR="00732571" w:rsidRDefault="00CF1FE7" w:rsidP="007750EB">
      <w:pPr>
        <w:pStyle w:val="NormalWeb"/>
        <w:shd w:val="clear" w:color="auto" w:fill="FFFFFF"/>
        <w:spacing w:line="480" w:lineRule="auto"/>
        <w:jc w:val="both"/>
      </w:pPr>
      <w:r>
        <w:t xml:space="preserve">El eje </w:t>
      </w:r>
      <w:r w:rsidR="008D7967">
        <w:t>HPA</w:t>
      </w:r>
      <w:r>
        <w:t xml:space="preserve"> </w:t>
      </w:r>
      <w:r w:rsidRPr="00A62A31">
        <w:t xml:space="preserve">o </w:t>
      </w:r>
      <w:r>
        <w:t>adrenocortical</w:t>
      </w:r>
      <w:r w:rsidR="008D7967">
        <w:t xml:space="preserve">, está compuesto por </w:t>
      </w:r>
      <w:r>
        <w:t>el núcleo paraventricular hipotalámico, el cual produce la secreción de la hormona</w:t>
      </w:r>
      <w:r w:rsidR="0040416D">
        <w:t xml:space="preserve"> </w:t>
      </w:r>
      <w:r w:rsidR="0040416D" w:rsidRPr="0005557F">
        <w:t>liberadora de corticotropina</w:t>
      </w:r>
      <w:r>
        <w:t xml:space="preserve"> </w:t>
      </w:r>
      <w:r w:rsidR="0040416D">
        <w:t>(</w:t>
      </w:r>
      <w:r>
        <w:t>CHR</w:t>
      </w:r>
      <w:r w:rsidR="0040416D">
        <w:t>)</w:t>
      </w:r>
      <w:r>
        <w:t xml:space="preserve">. Esta a su vez, se distribuye por el sistema porta hipofisario local. Una vez presente en la adenohipófisis, regula a través de proteínas G, la activación del gen de </w:t>
      </w:r>
      <w:proofErr w:type="spellStart"/>
      <w:r>
        <w:t>Proopioidemalanocortina</w:t>
      </w:r>
      <w:proofErr w:type="spellEnd"/>
      <w:r>
        <w:t xml:space="preserve"> (POMC) y la subsecuente síntesis y secreción de las hormonas peptídicas </w:t>
      </w:r>
      <w:proofErr w:type="spellStart"/>
      <w:r w:rsidRPr="00336430">
        <w:t>adrenocorticotropicas</w:t>
      </w:r>
      <w:proofErr w:type="spellEnd"/>
      <w:r>
        <w:t xml:space="preserve"> o</w:t>
      </w:r>
      <w:r w:rsidR="0040416D">
        <w:t xml:space="preserve"> hormona </w:t>
      </w:r>
      <w:r w:rsidR="0040416D" w:rsidRPr="0005557F">
        <w:t xml:space="preserve">liberadora de </w:t>
      </w:r>
      <w:proofErr w:type="spellStart"/>
      <w:r w:rsidR="0040416D" w:rsidRPr="0005557F">
        <w:t>adrenocorticotropina</w:t>
      </w:r>
      <w:proofErr w:type="spellEnd"/>
      <w:r>
        <w:t xml:space="preserve"> </w:t>
      </w:r>
      <w:r w:rsidR="0040416D">
        <w:t>(</w:t>
      </w:r>
      <w:r>
        <w:t>ACTH</w:t>
      </w:r>
      <w:r w:rsidR="0040416D">
        <w:t xml:space="preserve">) </w:t>
      </w:r>
      <w:r w:rsidR="00BE141E">
        <w:t xml:space="preserve"> </w:t>
      </w:r>
      <w:r w:rsidR="007F5EA0">
        <w:rPr>
          <w:color w:val="FF0000"/>
        </w:rPr>
        <w:fldChar w:fldCharType="begin" w:fldLock="1"/>
      </w:r>
      <w:r w:rsidR="007A190A">
        <w:rPr>
          <w:color w:val="FF0000"/>
        </w:rPr>
        <w:instrText>ADDIN CSL_CITATION {"citationItems":[{"id":"ITEM-1","itemData":{"DOI":"10.1016/j.beem.2018.05.010","ISSN":"1521690X","PMID":"30086866","abstract":"Primary adrenal insufficiency (PAI) is a life-threatening disorder of adrenal cortex which is characterized by deficient biosynthesis of glucocorticoids, with or without deficiency in mineralocorticoids and adrenal androgens. Typical manifestations of primary adrenal insufficiency include hyperpigmentation, hypotension, hypoglycaemia, hyponatremia with or without hyperkalemia that are generally preceded by nonspecific symptoms at the onset. Recessively inherited monogenic disorders constitute the largest group of primary adrenal insufficiency in children. The diagnostic process of primary adrenal insufficiency includes demonstration of low cortisol concentrations along with high plasma ACTH and identifying the cause of the disorder. Specific molecular diagnosis is achieved in more than 80% of children with PAI by detailed clinical and biochemical characterization integrated with advanced molecular tools. Hormone replacement therapy determined on the type and the severity of deficient adrenocortical hormones is the mainstay of treatment. Optimized methods of steroid hormone delivery, improved monitoring of hormone replacement along with intensive education of patients and families on the rules during intercurrent illness and stress will significantly reduce the morbidity and mortality associated with primary adrenal insufficiency.","author":[{"dropping-particle":"","family":"Kirkgoz","given":"Tarik","non-dropping-particle":"","parse-names":false,"suffix":""},{"dropping-particle":"","family":"Guran","given":"Tulay","non-dropping-particle":"","parse-names":false,"suffix":""}],"container-title":"Best Practice &amp; Research Clinical Endocrinology &amp; Metabolism","id":"ITEM-1","issue":"4","issued":{"date-parts":[["2018","8"]]},"page":"397-424","title":"Primary adrenal insufficiency in children: Diagnosis and management","type":"article-journal","volume":"32"},"uris":["http://www.mendeley.com/documents/?uuid=8c8a77c8-82a9-351a-96cb-c8d77a8039e2"]},{"id":"ITEM-2","itemData":{"URL":"https://www.porcicultura.com/destacado/Neuroinmunoendocrinologia-del-estrés%7CSistema-endocrino-%28parte-4%29","accessed":{"date-parts":[["2018","10","21"]]},"id":"ITEM-2","issued":{"date-parts":[["0"]]},"title":"Neuroinmunoendocrinologia del estrés - Sistema endocrino (parte 4)","type":"webpage"},"uris":["http://www.mendeley.com/documents/?uuid=90538445-305f-35ea-b8d5-6df7b75dfa83"]}],"mendeley":{"formattedCitation":"[38, 39]","plainTextFormattedCitation":"[38, 39]","previouslyFormattedCitation":"[38, 39]"},"properties":{"noteIndex":0},"schema":"https://github.com/citation-style-language/schema/raw/master/csl-citation.json"}</w:instrText>
      </w:r>
      <w:r w:rsidR="007F5EA0">
        <w:rPr>
          <w:color w:val="FF0000"/>
        </w:rPr>
        <w:fldChar w:fldCharType="separate"/>
      </w:r>
      <w:r w:rsidR="00F36D49" w:rsidRPr="00F36D49">
        <w:rPr>
          <w:noProof/>
          <w:color w:val="FF0000"/>
        </w:rPr>
        <w:t>[38, 39]</w:t>
      </w:r>
      <w:r w:rsidR="007F5EA0">
        <w:rPr>
          <w:color w:val="FF0000"/>
        </w:rPr>
        <w:fldChar w:fldCharType="end"/>
      </w:r>
      <w:r>
        <w:t xml:space="preserve">.  La ACTH viaja por vía sanguínea hacia la zona </w:t>
      </w:r>
      <w:proofErr w:type="spellStart"/>
      <w:r>
        <w:t>fascicular</w:t>
      </w:r>
      <w:proofErr w:type="spellEnd"/>
      <w:r>
        <w:t xml:space="preserve"> de la corteza suprarrenal, donde posteriormente regula </w:t>
      </w:r>
      <w:r w:rsidR="008D7967">
        <w:t xml:space="preserve">por </w:t>
      </w:r>
      <w:proofErr w:type="spellStart"/>
      <w:r w:rsidR="008D7967">
        <w:t>esteroidogénesis</w:t>
      </w:r>
      <w:proofErr w:type="spellEnd"/>
      <w:r w:rsidR="008D7967">
        <w:t xml:space="preserve">, </w:t>
      </w:r>
      <w:r>
        <w:t>la secreción de cortisol.</w:t>
      </w:r>
      <w:r w:rsidR="00732571">
        <w:t xml:space="preserve"> </w:t>
      </w:r>
      <w:r w:rsidR="008D7967">
        <w:t xml:space="preserve"> </w:t>
      </w:r>
      <w:r w:rsidR="000371C4">
        <w:t xml:space="preserve">Así cuando </w:t>
      </w:r>
      <w:r w:rsidR="008D7967">
        <w:t>se</w:t>
      </w:r>
      <w:r w:rsidR="000371C4">
        <w:t xml:space="preserve"> percibe </w:t>
      </w:r>
      <w:r w:rsidR="008D7967">
        <w:t>un</w:t>
      </w:r>
      <w:r w:rsidR="000371C4">
        <w:t xml:space="preserve"> agente estresante</w:t>
      </w:r>
      <w:r w:rsidR="008D7967">
        <w:t xml:space="preserve"> real o no real,</w:t>
      </w:r>
      <w:r w:rsidR="000371C4">
        <w:t xml:space="preserve"> </w:t>
      </w:r>
      <w:r w:rsidR="008D7967">
        <w:t xml:space="preserve">se activa una respuesta que incluye </w:t>
      </w:r>
      <w:r w:rsidR="000371C4">
        <w:t xml:space="preserve">3 fases, </w:t>
      </w:r>
      <w:r w:rsidR="00732571" w:rsidRPr="00A62A31">
        <w:t>1) alarma (fase de emergencia)</w:t>
      </w:r>
      <w:r w:rsidR="006C4D47">
        <w:t xml:space="preserve">, seguido por 2) resistencia </w:t>
      </w:r>
      <w:r w:rsidR="006C4D47">
        <w:lastRenderedPageBreak/>
        <w:t>(</w:t>
      </w:r>
      <w:r w:rsidR="00732571" w:rsidRPr="00A62A31">
        <w:t xml:space="preserve">liberación de corticosteroides), </w:t>
      </w:r>
      <w:r w:rsidR="008D7967">
        <w:t xml:space="preserve">en caso de no establecerse una homeostasis, ocurre la fase </w:t>
      </w:r>
      <w:r w:rsidR="00732571" w:rsidRPr="00A62A31">
        <w:t xml:space="preserve">3) </w:t>
      </w:r>
      <w:r w:rsidR="008D7967">
        <w:t xml:space="preserve">el </w:t>
      </w:r>
      <w:r w:rsidR="00732571" w:rsidRPr="00A62A31">
        <w:t>agotamiento del sistema</w:t>
      </w:r>
      <w:r w:rsidR="008D7967">
        <w:t xml:space="preserve">, la cual puede conducir a </w:t>
      </w:r>
      <w:r w:rsidR="00732571" w:rsidRPr="00A62A31">
        <w:t>manifestaciones prepatológicas</w:t>
      </w:r>
      <w:r w:rsidR="006C4D47">
        <w:t>, patológicas</w:t>
      </w:r>
      <w:r w:rsidR="00732571" w:rsidRPr="00A62A31">
        <w:t xml:space="preserve"> </w:t>
      </w:r>
      <w:r w:rsidR="008D7967">
        <w:t>e incluso</w:t>
      </w:r>
      <w:r w:rsidR="00732571" w:rsidRPr="00A62A31">
        <w:t xml:space="preserve"> </w:t>
      </w:r>
      <w:r w:rsidR="00732571" w:rsidRPr="00336430">
        <w:t xml:space="preserve">la muerte </w:t>
      </w:r>
      <w:r w:rsidR="0008075B" w:rsidRPr="00F30903">
        <w:rPr>
          <w:noProof/>
          <w:color w:val="auto"/>
        </w:rPr>
        <w:fldChar w:fldCharType="begin" w:fldLock="1"/>
      </w:r>
      <w:r w:rsidR="007A190A" w:rsidRPr="00F30903">
        <w:rPr>
          <w:noProof/>
          <w:color w:val="auto"/>
        </w:rPr>
        <w:instrText>ADDIN CSL_CITATION {"citationItems":[{"id":"ITEM-1","itemData":{"DOI":"10.2174/1381612823666170622110046","ISSN":"13816128","PMID":"28641541","abstract":"The first scientific publication on 'general adaption syndrome', or as we know today 'biologic stress' has been published in Nature in 1936 by the 29-year old Hans Selye. His results in that short publication that contained no references or illustrations, were based on experiments in rats that were exposed to severe insults/ stressors, but his idea about a 'nonspecific bodily response' originated from his observations of sick patients whom he had seen as a medical student and young clinician. Autopsy of stressed rats revealed three major, grossly visible changes: hyperemia and enlargement of the adrenals, atrophy of the thymus and lymph nodes as well as hemorrhagic gastric erosions/ulcers (the \"stress triad\"). Based on this and additional observations, he concluded that the key master organ in stress reactions is the adrenal cortex (although he also accepted the limited and short lasting effect of catecholamines released from the adrenal medulla) which stimulated by an increased secretion of ACTH, secreted by the anterior pituitary gland. He thus identified the first molecular mediators of the stress reaction, i.e., steroids released from the adrenal cortex that we call today glucocorticoids, based on his classification and naming of steroids. At the end of a very productive life in experimental medicine, Selye recognized that under both unpleasant and demanding stressors as well as positive, rewarding stimuli adrenal cortex releases the same glucocorticoids and only certain brain structures may distinguish the stimuli under distress and eustress - terms he introduced in 1974, that also contained his last definition of stress: the nonspecific response of the body on any demand on it. After brief description of the history of stress research, the rest of this review is focused on one element of stress triad, i.e., gastroduodenal ulceration, especially its pathogenesis, prevention and treatment. Following a short description of acute gastroprotection, discovered by one of Selye's students, we discuss new molecular mediators of gastroduodenal ulceration like dopamine and new drugs that either only heal (very potently, on molar basis) or prevent and heal ulcers like sucralfate derivatives and the relatively new peptide BPC-157. We conclude that despite the extensive and multidisciplinary research on stress during the last 80 years, a lot of basic and clinical research is needed to better understand the manifestations, central and peripheral molecular regula…","author":[{"dropping-particle":"","family":"Szabo","given":"Sandor","non-dropping-particle":"","parse-names":false,"suffix":""},{"dropping-particle":"","family":"Yoshida","given":"Masashi","non-dropping-particle":"","parse-names":false,"suffix":""},{"dropping-particle":"","family":"Filakovszky","given":"Janos","non-dropping-particle":"","parse-names":false,"suffix":""},{"dropping-particle":"","family":"Juhasz","given":"Gyorgy","non-dropping-particle":"","parse-names":false,"suffix":""}],"container-title":"Current Pharmaceutical Design","id":"ITEM-1","issue":"27","issued":{"date-parts":[["2017","10","30"]]},"page":"4029-4041","title":"“Stress” is 80 Years Old: From Hans Selye Original Paper in 1936 to Recent Advances in GI Ulceration","type":"article-journal","volume":"23"},"uris":["http://www.mendeley.com/documents/?uuid=109a0d91-d5d7-3898-b606-effe89cd8b3f"]},{"id":"ITEM-2","itemData":{"DOI":"10.1530/JOE-16-0547","ISSN":"0022-0795","PMID":"27999087","abstract":"&lt;p&gt; Hans Selye in a note to &lt;italic&gt;Nature&lt;/italic&gt; in 1936 initiated the field of stress research by showing that rats exposed to nocuous stimuli responded by way of a ‘general adaptation syndrome’ (GAS). One of the main features of the GAS was the ‘formation of acute erosions in the digestive tract, particularly in the stomach, small intestine and appendix’. This provided experimental evidence for the view based on clinical data that gastro-duodenal (peptic) ulcers could be caused by stress. This hypothesis was challenged by Marshall and Warren’s Nobel Prize (2005)-winning discovery of a causal association between &lt;italic&gt;Helicobacter pylori&lt;/italic&gt; and peptic ulcers. However, clinical and experimental studies suggest that stress can cause peptic ulceration in the absence of &lt;italic&gt;H. pylori&lt;/italic&gt; . Predictably, the etiological pendulum of gastric and duodenal ulceration has swung from ‘all stress’ to ‘all bacteria’ followed by a sober realization that both factors play a role, separately as well as together. This raises the question as to whether stress and &lt;italic&gt;H. pylori&lt;/italic&gt; interact, and if so, how? Stress has also been implicated in inflammatory bowel disease (IBD) and related disorders; however, there is no proof yet that stress is the primary etiological trigger for IBD. Central dopamine mechanisms seem to be involved in the stress induction of peptic ulceration, whereas activation of the sympathetic nervous system and central and peripheral corticotrophin-releasing factor appears to mediate stress-induced IBD. &lt;/p&gt;","author":[{"dropping-particle":"","family":"Fink","given":"George","non-dropping-particle":"","parse-names":false,"suffix":""}],"container-title":"Journal of Endocrinology","id":"ITEM-2","issue":"3","issued":{"date-parts":[["2017","3"]]},"page":"F1-F5","title":"Selye’s general adaptation syndrome: stress-induced gastro-duodenal ulceration and inflammatory bowel disease","type":"article-journal","volume":"232"},"uris":["http://www.mendeley.com/documents/?uuid=e2ca1e6e-dedd-3217-a76d-ab483fb72036"]}],"mendeley":{"formattedCitation":"[40, 41]","plainTextFormattedCitation":"[40, 41]","previouslyFormattedCitation":"[40, 41]"},"properties":{"noteIndex":0},"schema":"https://github.com/citation-style-language/schema/raw/master/csl-citation.json"}</w:instrText>
      </w:r>
      <w:r w:rsidR="0008075B" w:rsidRPr="00F30903">
        <w:rPr>
          <w:noProof/>
          <w:color w:val="auto"/>
        </w:rPr>
        <w:fldChar w:fldCharType="separate"/>
      </w:r>
      <w:r w:rsidR="00F36D49" w:rsidRPr="00F30903">
        <w:rPr>
          <w:noProof/>
          <w:color w:val="auto"/>
        </w:rPr>
        <w:t>[40, 41]</w:t>
      </w:r>
      <w:r w:rsidR="0008075B" w:rsidRPr="00F30903">
        <w:rPr>
          <w:noProof/>
          <w:color w:val="auto"/>
        </w:rPr>
        <w:fldChar w:fldCharType="end"/>
      </w:r>
      <w:r w:rsidR="00732571" w:rsidRPr="00F30903">
        <w:rPr>
          <w:color w:val="auto"/>
        </w:rPr>
        <w:t>.</w:t>
      </w:r>
      <w:r w:rsidR="00732571">
        <w:t xml:space="preserve"> </w:t>
      </w:r>
      <w:r w:rsidR="008D7967">
        <w:t>La falta de habituación a las sensaciones estresantes tambié</w:t>
      </w:r>
      <w:r w:rsidR="000902BB">
        <w:t xml:space="preserve">n se denomina carga </w:t>
      </w:r>
      <w:proofErr w:type="spellStart"/>
      <w:r w:rsidR="0086414A" w:rsidRPr="0086414A">
        <w:t>alostática</w:t>
      </w:r>
      <w:proofErr w:type="spellEnd"/>
      <w:r w:rsidR="00005D62">
        <w:t xml:space="preserve"> </w:t>
      </w:r>
      <w:r w:rsidR="0008075B" w:rsidRPr="00F30903">
        <w:rPr>
          <w:color w:val="auto"/>
        </w:rPr>
        <w:fldChar w:fldCharType="begin" w:fldLock="1"/>
      </w:r>
      <w:r w:rsidR="007A190A" w:rsidRPr="00F30903">
        <w:rPr>
          <w:color w:val="auto"/>
        </w:rPr>
        <w:instrText>ADDIN CSL_CITATION {"citationItems":[{"id":"ITEM-1","itemData":{"author":[{"dropping-particle":"","family":"Sterling","given":"Peter","non-dropping-particle":"","parse-names":false,"suffix":""},{"dropping-particle":"","family":"Eyer","given":"Joseph","non-dropping-particle":"","parse-names":false,"suffix":""}],"container-title":"Handbook of Life Stress, Cognition and Heal","id":"ITEM-1","issued":{"date-parts":[["1988"]]},"title":"Stress and cognitive failure: Handbook of Life Stress, Cognition and Health","type":"book"},"uris":["http://www.mendeley.com/documents/?uuid=d52b0ac2-eece-4d4a-985b-58eadcb0a755"]}],"mendeley":{"formattedCitation":"[42]","plainTextFormattedCitation":"[42]","previouslyFormattedCitation":"[42]"},"properties":{"noteIndex":0},"schema":"https://github.com/citation-style-language/schema/raw/master/csl-citation.json"}</w:instrText>
      </w:r>
      <w:r w:rsidR="0008075B" w:rsidRPr="00F30903">
        <w:rPr>
          <w:color w:val="auto"/>
        </w:rPr>
        <w:fldChar w:fldCharType="separate"/>
      </w:r>
      <w:r w:rsidR="00F36D49" w:rsidRPr="00F30903">
        <w:rPr>
          <w:noProof/>
          <w:color w:val="auto"/>
        </w:rPr>
        <w:t>[42]</w:t>
      </w:r>
      <w:r w:rsidR="0008075B" w:rsidRPr="00F30903">
        <w:rPr>
          <w:color w:val="auto"/>
        </w:rPr>
        <w:fldChar w:fldCharType="end"/>
      </w:r>
      <w:r w:rsidR="008D7967">
        <w:t>.</w:t>
      </w:r>
    </w:p>
    <w:p w:rsidR="00732571" w:rsidRDefault="0086414A" w:rsidP="00484DB2">
      <w:pPr>
        <w:pStyle w:val="NormalWeb"/>
        <w:shd w:val="clear" w:color="auto" w:fill="FFFFFF"/>
        <w:spacing w:before="0" w:beforeAutospacing="0" w:after="0" w:afterAutospacing="0" w:line="480" w:lineRule="auto"/>
        <w:jc w:val="both"/>
      </w:pPr>
      <w:r>
        <w:t>Por tanto</w:t>
      </w:r>
      <w:r w:rsidR="00732571" w:rsidRPr="00A62A31">
        <w:t xml:space="preserve">, </w:t>
      </w:r>
      <w:r>
        <w:t>en</w:t>
      </w:r>
      <w:r w:rsidR="00732571" w:rsidRPr="00A62A31">
        <w:t xml:space="preserve"> respuesta al estrés a corto plazo</w:t>
      </w:r>
      <w:r>
        <w:t>,</w:t>
      </w:r>
      <w:r w:rsidR="00732571" w:rsidRPr="00A62A31">
        <w:t xml:space="preserve"> </w:t>
      </w:r>
      <w:r>
        <w:t>ocurre una activación eficiente del</w:t>
      </w:r>
      <w:r w:rsidR="00732571" w:rsidRPr="00A62A31">
        <w:t xml:space="preserve"> sistema nervioso simpático y</w:t>
      </w:r>
      <w:r w:rsidR="00732571">
        <w:t xml:space="preserve"> la médula </w:t>
      </w:r>
      <w:r w:rsidR="006E160A" w:rsidRPr="006E160A">
        <w:t>adrenal</w:t>
      </w:r>
      <w:r>
        <w:t xml:space="preserve">. Durante las respuestas crónicas, suceden cambios hipotalámicos e hipofisarios que resultan en la sobreproducción de </w:t>
      </w:r>
      <w:r w:rsidR="00732571" w:rsidRPr="00A62A31">
        <w:t xml:space="preserve">glucocorticoides por la corteza </w:t>
      </w:r>
      <w:r w:rsidR="00732571" w:rsidRPr="006E160A">
        <w:t>adrenal</w:t>
      </w:r>
      <w:r w:rsidRPr="006E160A">
        <w:t xml:space="preserve">. En conjunto se denomina </w:t>
      </w:r>
      <w:r w:rsidR="00732571" w:rsidRPr="006E160A">
        <w:t xml:space="preserve"> (eje HPA)</w:t>
      </w:r>
      <w:r w:rsidR="006E160A">
        <w:t>,</w:t>
      </w:r>
      <w:r w:rsidR="00732571">
        <w:rPr>
          <w:color w:val="FF0000"/>
        </w:rPr>
        <w:t xml:space="preserve"> </w:t>
      </w:r>
      <w:r w:rsidR="00732571" w:rsidRPr="002E39F8">
        <w:rPr>
          <w:color w:val="auto"/>
        </w:rPr>
        <w:t>como se observa en la figura 1</w:t>
      </w:r>
      <w:r w:rsidR="00732571" w:rsidRPr="00A62A31">
        <w:t xml:space="preserve">. </w:t>
      </w:r>
    </w:p>
    <w:p w:rsidR="00732571" w:rsidRDefault="00732571" w:rsidP="00C33AB1">
      <w:pPr>
        <w:pStyle w:val="NormalWeb"/>
        <w:shd w:val="clear" w:color="auto" w:fill="FFFFFF"/>
        <w:spacing w:before="0" w:beforeAutospacing="0" w:after="0" w:afterAutospacing="0" w:line="360" w:lineRule="auto"/>
        <w:jc w:val="center"/>
      </w:pPr>
      <w:r w:rsidRPr="000E603D">
        <w:rPr>
          <w:noProof/>
          <w:lang w:val="es-MX" w:eastAsia="es-MX"/>
        </w:rPr>
        <w:drawing>
          <wp:inline distT="0" distB="0" distL="0" distR="0" wp14:anchorId="7A475553" wp14:editId="1DA1449F">
            <wp:extent cx="5396343" cy="4032000"/>
            <wp:effectExtent l="0" t="0" r="0" b="0"/>
            <wp:docPr id="174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 name="Picture 10"/>
                    <pic:cNvPicPr>
                      <a:picLocks noChangeAspect="1" noChangeArrowheads="1"/>
                    </pic:cNvPicPr>
                  </pic:nvPicPr>
                  <pic:blipFill>
                    <a:blip r:embed="rId15" cstate="print">
                      <a:grayscl/>
                      <a:lum contrast="20000"/>
                      <a:extLst>
                        <a:ext uri="{28A0092B-C50C-407E-A947-70E740481C1C}">
                          <a14:useLocalDpi xmlns:a14="http://schemas.microsoft.com/office/drawing/2010/main" val="0"/>
                        </a:ext>
                      </a:extLst>
                    </a:blip>
                    <a:srcRect/>
                    <a:stretch>
                      <a:fillRect/>
                    </a:stretch>
                  </pic:blipFill>
                  <pic:spPr bwMode="auto">
                    <a:xfrm>
                      <a:off x="0" y="0"/>
                      <a:ext cx="5396343" cy="4032000"/>
                    </a:xfrm>
                    <a:prstGeom prst="rect">
                      <a:avLst/>
                    </a:prstGeom>
                    <a:noFill/>
                    <a:ln>
                      <a:noFill/>
                    </a:ln>
                    <a:extLst/>
                  </pic:spPr>
                </pic:pic>
              </a:graphicData>
            </a:graphic>
          </wp:inline>
        </w:drawing>
      </w:r>
    </w:p>
    <w:p w:rsidR="00732571" w:rsidRDefault="00732571" w:rsidP="00C33AB1">
      <w:pPr>
        <w:pStyle w:val="NormalWeb"/>
        <w:shd w:val="clear" w:color="auto" w:fill="FFFFFF"/>
        <w:spacing w:before="0" w:beforeAutospacing="0" w:after="0" w:afterAutospacing="0" w:line="360" w:lineRule="auto"/>
        <w:jc w:val="both"/>
        <w:rPr>
          <w:bCs/>
        </w:rPr>
      </w:pPr>
      <w:r w:rsidRPr="00000EF6">
        <w:rPr>
          <w:b/>
        </w:rPr>
        <w:t>Figura 1.</w:t>
      </w:r>
      <w:r w:rsidRPr="007750EB">
        <w:t xml:space="preserve"> </w:t>
      </w:r>
      <w:r w:rsidR="004148DF">
        <w:t xml:space="preserve">Sistemas de </w:t>
      </w:r>
      <w:r w:rsidR="00447D7C">
        <w:t>la respuesta a</w:t>
      </w:r>
      <w:r w:rsidR="00E26CE6">
        <w:t xml:space="preserve">l estrés, a </w:t>
      </w:r>
      <w:r w:rsidR="004148DF">
        <w:t>la</w:t>
      </w:r>
      <w:r w:rsidRPr="007750EB">
        <w:t xml:space="preserve"> izquierd</w:t>
      </w:r>
      <w:r w:rsidR="00E26CE6">
        <w:t xml:space="preserve">a </w:t>
      </w:r>
      <w:r w:rsidR="004148DF">
        <w:t>la figura muestra</w:t>
      </w:r>
      <w:r w:rsidRPr="007750EB">
        <w:t xml:space="preserve"> </w:t>
      </w:r>
      <w:r w:rsidR="004148DF">
        <w:t>a</w:t>
      </w:r>
      <w:r w:rsidRPr="007750EB">
        <w:t xml:space="preserve">l Sistema Nervioso Autónomo que comprende la </w:t>
      </w:r>
      <w:r w:rsidR="0040416D">
        <w:t>vía</w:t>
      </w:r>
      <w:r w:rsidR="00E145C9">
        <w:t xml:space="preserve"> </w:t>
      </w:r>
      <w:r w:rsidRPr="007750EB">
        <w:t>simpátic</w:t>
      </w:r>
      <w:r w:rsidR="004148DF">
        <w:t>a</w:t>
      </w:r>
      <w:r w:rsidRPr="007750EB">
        <w:t xml:space="preserve"> a la glándula suprarrenal (medula)</w:t>
      </w:r>
      <w:r w:rsidR="004148DF">
        <w:t>.</w:t>
      </w:r>
      <w:r w:rsidRPr="007750EB">
        <w:t xml:space="preserve"> </w:t>
      </w:r>
      <w:r w:rsidR="004148DF">
        <w:t>A la izquierda, la figura muestra a</w:t>
      </w:r>
      <w:r w:rsidRPr="007750EB">
        <w:t xml:space="preserve">l eje </w:t>
      </w:r>
      <w:r w:rsidR="009E65AE" w:rsidRPr="007750EB">
        <w:t>Hipotálamo</w:t>
      </w:r>
      <w:r w:rsidRPr="007750EB">
        <w:t>-</w:t>
      </w:r>
      <w:r w:rsidR="004148DF">
        <w:t>hipófisis-Adrenal  (HPA)</w:t>
      </w:r>
      <w:r w:rsidRPr="007750EB">
        <w:t xml:space="preserve">. </w:t>
      </w:r>
      <w:r w:rsidRPr="00EC7605">
        <w:rPr>
          <w:bCs/>
        </w:rPr>
        <w:t>Ulrich-</w:t>
      </w:r>
      <w:proofErr w:type="spellStart"/>
      <w:r w:rsidRPr="00EC7605">
        <w:rPr>
          <w:bCs/>
        </w:rPr>
        <w:t>Lai</w:t>
      </w:r>
      <w:proofErr w:type="spellEnd"/>
      <w:r w:rsidR="00EC7605" w:rsidRPr="00EC7605">
        <w:rPr>
          <w:bCs/>
        </w:rPr>
        <w:t xml:space="preserve"> </w:t>
      </w:r>
      <w:r w:rsidR="004148DF">
        <w:rPr>
          <w:bCs/>
        </w:rPr>
        <w:t xml:space="preserve">y </w:t>
      </w:r>
      <w:proofErr w:type="spellStart"/>
      <w:r w:rsidR="004148DF">
        <w:rPr>
          <w:bCs/>
        </w:rPr>
        <w:t>cols</w:t>
      </w:r>
      <w:proofErr w:type="spellEnd"/>
      <w:r w:rsidR="00EC7605">
        <w:rPr>
          <w:bCs/>
        </w:rPr>
        <w:t xml:space="preserve">, </w:t>
      </w:r>
      <w:r w:rsidR="0008075B" w:rsidRPr="00844A40">
        <w:rPr>
          <w:bCs/>
          <w:color w:val="auto"/>
        </w:rPr>
        <w:fldChar w:fldCharType="begin" w:fldLock="1"/>
      </w:r>
      <w:r w:rsidR="007A190A" w:rsidRPr="00844A40">
        <w:rPr>
          <w:bCs/>
          <w:color w:val="auto"/>
        </w:rPr>
        <w:instrText>ADDIN CSL_CITATION {"citationItems":[{"id":"ITEM-1","itemData":{"DOI":"10.1038/nrn2647","ISSN":"1471-003X","PMID":"19469025","abstract":"The survival and well-being of all species requires appropriate physiological responses to environmental and homeostatic challenges. The re- establishment and maintenance of homeostasis entails the coordinated activation and control of neuroendocrine and autonomic stress systems. These collective stress responses are mediated by largely overlapping circuits in the limbic forebrain, the hypothalamus and the brainstem, so that the respective contributions of the neuroendocrine and autonomic systems are tuned in accordance with stressor modality and intensity. Limbic regions that are responsible for regulating stress responses intersect with circuits that are responsible for memory and reward, providing a means to tailor the stress response with respect to prior experience and anticipated outcomes.","author":[{"dropping-particle":"","family":"Ulrich-Lai","given":"Yvonne M.","non-dropping-particle":"","parse-names":false,"suffix":""},{"dropping-particle":"","family":"Herman","given":"James P.","non-dropping-particle":"","parse-names":false,"suffix":""}],"container-title":"Nature Reviews Neuroscience","id":"ITEM-1","issue":"6","issued":{"date-parts":[["2009","6","13"]]},"page":"397-409","title":"Neural regulation of endocrine and autonomic stress responses","type":"article-journal","volume":"10"},"uris":["http://www.mendeley.com/documents/?uuid=c0e26874-dad0-3a21-bccd-b995a495cfc4"]}],"mendeley":{"formattedCitation":"[43]","plainTextFormattedCitation":"[43]","previouslyFormattedCitation":"[43]"},"properties":{"noteIndex":0},"schema":"https://github.com/citation-style-language/schema/raw/master/csl-citation.json"}</w:instrText>
      </w:r>
      <w:r w:rsidR="0008075B" w:rsidRPr="00844A40">
        <w:rPr>
          <w:bCs/>
          <w:color w:val="auto"/>
        </w:rPr>
        <w:fldChar w:fldCharType="separate"/>
      </w:r>
      <w:r w:rsidR="00F36D49" w:rsidRPr="00844A40">
        <w:rPr>
          <w:bCs/>
          <w:noProof/>
          <w:color w:val="auto"/>
        </w:rPr>
        <w:t>[43]</w:t>
      </w:r>
      <w:r w:rsidR="0008075B" w:rsidRPr="00844A40">
        <w:rPr>
          <w:bCs/>
          <w:color w:val="auto"/>
        </w:rPr>
        <w:fldChar w:fldCharType="end"/>
      </w:r>
      <w:r w:rsidRPr="00EC7605">
        <w:rPr>
          <w:bCs/>
        </w:rPr>
        <w:t>.</w:t>
      </w:r>
    </w:p>
    <w:p w:rsidR="00C025AF" w:rsidRDefault="001A2F86" w:rsidP="00CA7415">
      <w:pPr>
        <w:pStyle w:val="NormalWeb"/>
        <w:shd w:val="clear" w:color="auto" w:fill="FFFFFF"/>
        <w:spacing w:line="480" w:lineRule="auto"/>
        <w:jc w:val="both"/>
        <w:rPr>
          <w:color w:val="auto"/>
          <w:shd w:val="clear" w:color="auto" w:fill="FFFFFF"/>
        </w:rPr>
      </w:pPr>
      <w:r w:rsidRPr="00FA1B27">
        <w:lastRenderedPageBreak/>
        <w:t>E</w:t>
      </w:r>
      <w:r w:rsidR="00AF4C4A" w:rsidRPr="00FA1B27">
        <w:t xml:space="preserve">l </w:t>
      </w:r>
      <w:r w:rsidR="009E65AE" w:rsidRPr="000E3A8D">
        <w:t xml:space="preserve">glucocorticoide </w:t>
      </w:r>
      <w:r w:rsidR="00AF4C4A" w:rsidRPr="00FA1B27">
        <w:t xml:space="preserve">es una hormona </w:t>
      </w:r>
      <w:r w:rsidR="00997923" w:rsidRPr="00FA1B27">
        <w:t>esteroid</w:t>
      </w:r>
      <w:r w:rsidR="00997923">
        <w:t>e</w:t>
      </w:r>
      <w:r w:rsidR="00997923" w:rsidRPr="00FA1B27">
        <w:t>a</w:t>
      </w:r>
      <w:r w:rsidR="00AF4C4A" w:rsidRPr="00FA1B27">
        <w:t xml:space="preserve"> </w:t>
      </w:r>
      <w:r w:rsidR="00E27EB4">
        <w:t>secretad</w:t>
      </w:r>
      <w:r w:rsidR="009E65AE">
        <w:t>a</w:t>
      </w:r>
      <w:r w:rsidR="00E27EB4">
        <w:t xml:space="preserve"> </w:t>
      </w:r>
      <w:r w:rsidR="006D00C6">
        <w:t xml:space="preserve">por </w:t>
      </w:r>
      <w:r w:rsidR="00AF4C4A" w:rsidRPr="00FA1B27">
        <w:t>la corteza suprarr</w:t>
      </w:r>
      <w:r w:rsidR="006D00C6">
        <w:t>enal</w:t>
      </w:r>
      <w:r w:rsidR="005E618F">
        <w:t xml:space="preserve"> y está regulado </w:t>
      </w:r>
      <w:r w:rsidR="006D00C6">
        <w:t>a través de la ACTH hipotalámica</w:t>
      </w:r>
      <w:r w:rsidR="00314523">
        <w:t xml:space="preserve"> </w:t>
      </w:r>
      <w:r w:rsidR="00314523" w:rsidRPr="00844A40">
        <w:rPr>
          <w:color w:val="auto"/>
        </w:rPr>
        <w:fldChar w:fldCharType="begin" w:fldLock="1"/>
      </w:r>
      <w:r w:rsidR="00314523" w:rsidRPr="00844A40">
        <w:rPr>
          <w:color w:val="auto"/>
        </w:rPr>
        <w:instrText>ADDIN CSL_CITATION {"citationItems":[{"id":"ITEM-1","itemData":{"DOI":"10.1016/j.beem.2018.05.010","ISSN":"1521690X","PMID":"30086866","abstract":"Primary adrenal insufficiency (PAI) is a life-threatening disorder of adrenal cortex which is characterized by deficient biosynthesis of glucocorticoids, with or without deficiency in mineralocorticoids and adrenal androgens. Typical manifestations of primary adrenal insufficiency include hyperpigmentation, hypotension, hypoglycaemia, hyponatremia with or without hyperkalemia that are generally preceded by nonspecific symptoms at the onset. Recessively inherited monogenic disorders constitute the largest group of primary adrenal insufficiency in children. The diagnostic process of primary adrenal insufficiency includes demonstration of low cortisol concentrations along with high plasma ACTH and identifying the cause of the disorder. Specific molecular diagnosis is achieved in more than 80% of children with PAI by detailed clinical and biochemical characterization integrated with advanced molecular tools. Hormone replacement therapy determined on the type and the severity of deficient adrenocortical hormones is the mainstay of treatment. Optimized methods of steroid hormone delivery, improved monitoring of hormone replacement along with intensive education of patients and families on the rules during intercurrent illness and stress will significantly reduce the morbidity and mortality associated with primary adrenal insufficiency.","author":[{"dropping-particle":"","family":"Kirkgoz","given":"Tarik","non-dropping-particle":"","parse-names":false,"suffix":""},{"dropping-particle":"","family":"Guran","given":"Tulay","non-dropping-particle":"","parse-names":false,"suffix":""}],"container-title":"Best Practice &amp; Research Clinical Endocrinology &amp; Metabolism","id":"ITEM-1","issue":"4","issued":{"date-parts":[["2018","8"]]},"page":"397-424","title":"Primary adrenal insufficiency in children: Diagnosis and management","type":"article-journal","volume":"32"},"uris":["http://www.mendeley.com/documents/?uuid=8c8a77c8-82a9-351a-96cb-c8d77a8039e2"]}],"mendeley":{"formattedCitation":"[38]","plainTextFormattedCitation":"[38]","previouslyFormattedCitation":"[38]"},"properties":{"noteIndex":0},"schema":"https://github.com/citation-style-language/schema/raw/master/csl-citation.json"}</w:instrText>
      </w:r>
      <w:r w:rsidR="00314523" w:rsidRPr="00844A40">
        <w:rPr>
          <w:color w:val="auto"/>
        </w:rPr>
        <w:fldChar w:fldCharType="separate"/>
      </w:r>
      <w:r w:rsidR="00314523" w:rsidRPr="00844A40">
        <w:rPr>
          <w:noProof/>
          <w:color w:val="auto"/>
        </w:rPr>
        <w:t>[38]</w:t>
      </w:r>
      <w:r w:rsidR="00314523" w:rsidRPr="00844A40">
        <w:rPr>
          <w:color w:val="auto"/>
        </w:rPr>
        <w:fldChar w:fldCharType="end"/>
      </w:r>
      <w:r w:rsidR="005E618F" w:rsidRPr="007A190A">
        <w:rPr>
          <w:color w:val="auto"/>
        </w:rPr>
        <w:t>.</w:t>
      </w:r>
      <w:r w:rsidR="005E618F">
        <w:t xml:space="preserve"> B</w:t>
      </w:r>
      <w:r w:rsidR="006D00C6">
        <w:t>ajo condiciones fisiológicas</w:t>
      </w:r>
      <w:r w:rsidR="005E618F">
        <w:t>,</w:t>
      </w:r>
      <w:r w:rsidR="006D00C6">
        <w:t xml:space="preserve"> </w:t>
      </w:r>
      <w:r w:rsidR="005E618F">
        <w:t>permite controlar el</w:t>
      </w:r>
      <w:r w:rsidR="006D00C6">
        <w:t xml:space="preserve"> ciclo circadiano, </w:t>
      </w:r>
      <w:r w:rsidR="005E618F">
        <w:t xml:space="preserve">mantiene los niveles de glucosa en </w:t>
      </w:r>
      <w:r w:rsidR="006D00C6">
        <w:t xml:space="preserve">estados de </w:t>
      </w:r>
      <w:r w:rsidR="006D00C6" w:rsidRPr="00287AFD">
        <w:t>inanición</w:t>
      </w:r>
      <w:r w:rsidR="00997923">
        <w:t xml:space="preserve">, y sus niveles </w:t>
      </w:r>
      <w:r w:rsidR="005E618F">
        <w:t>pueden incrementar m</w:t>
      </w:r>
      <w:r w:rsidR="006D00C6">
        <w:t xml:space="preserve">últiples condiciones </w:t>
      </w:r>
      <w:r w:rsidR="005E618F">
        <w:t>como el</w:t>
      </w:r>
      <w:r w:rsidR="006D00C6">
        <w:t xml:space="preserve"> estrés; psicológico, químico (hiperglucemia, citocinas proinflamatorias),</w:t>
      </w:r>
      <w:r w:rsidR="005E618F">
        <w:t xml:space="preserve"> y</w:t>
      </w:r>
      <w:r w:rsidR="006D00C6">
        <w:t xml:space="preserve"> en menor proporción por </w:t>
      </w:r>
      <w:r w:rsidR="005E618F">
        <w:t xml:space="preserve">el </w:t>
      </w:r>
      <w:r w:rsidR="00FE6C37">
        <w:t>estrés físico</w:t>
      </w:r>
      <w:r w:rsidR="00414E2B" w:rsidRPr="00FA1B27">
        <w:rPr>
          <w:color w:val="auto"/>
        </w:rPr>
        <w:t>.</w:t>
      </w:r>
      <w:r w:rsidR="00414E2B" w:rsidRPr="00FA1B27">
        <w:rPr>
          <w:color w:val="FF0000"/>
        </w:rPr>
        <w:t xml:space="preserve"> </w:t>
      </w:r>
      <w:r w:rsidR="00414E2B" w:rsidRPr="009E65AE">
        <w:rPr>
          <w:color w:val="auto"/>
        </w:rPr>
        <w:t xml:space="preserve">Sin embargo, </w:t>
      </w:r>
      <w:r w:rsidR="00414E2B" w:rsidRPr="00FA1B27">
        <w:rPr>
          <w:color w:val="auto"/>
        </w:rPr>
        <w:t xml:space="preserve">la secreción </w:t>
      </w:r>
      <w:r w:rsidR="00E27EB4">
        <w:rPr>
          <w:color w:val="auto"/>
        </w:rPr>
        <w:t xml:space="preserve">de cortisol </w:t>
      </w:r>
      <w:r w:rsidR="005E618F">
        <w:rPr>
          <w:color w:val="auto"/>
        </w:rPr>
        <w:t xml:space="preserve">por </w:t>
      </w:r>
      <w:r w:rsidR="00414E2B" w:rsidRPr="00FA1B27">
        <w:rPr>
          <w:color w:val="auto"/>
        </w:rPr>
        <w:t xml:space="preserve">estrés crónico o por el síndrome de Cushing, </w:t>
      </w:r>
      <w:r w:rsidR="00E27EB4">
        <w:rPr>
          <w:color w:val="auto"/>
        </w:rPr>
        <w:t xml:space="preserve">conduce </w:t>
      </w:r>
      <w:r w:rsidR="00414E2B" w:rsidRPr="00FA1B27">
        <w:rPr>
          <w:color w:val="auto"/>
        </w:rPr>
        <w:t>a importantes cambios fisiológicos</w:t>
      </w:r>
      <w:r w:rsidR="00414E2B" w:rsidRPr="00FA1B27">
        <w:rPr>
          <w:color w:val="FF0000"/>
        </w:rPr>
        <w:t xml:space="preserve"> </w:t>
      </w:r>
      <w:r w:rsidR="00314523" w:rsidRPr="00844A40">
        <w:rPr>
          <w:color w:val="auto"/>
        </w:rPr>
        <w:fldChar w:fldCharType="begin" w:fldLock="1"/>
      </w:r>
      <w:r w:rsidR="007A190A" w:rsidRPr="00844A40">
        <w:rPr>
          <w:color w:val="auto"/>
        </w:rPr>
        <w:instrText>ADDIN CSL_CITATION {"citationItems":[{"id":"ITEM-1","itemData":{"DOI":"10.1016/j.tvjl.2018.09.014","ISSN":"10900233","PMID":"30340659","abstract":"Naturally occurring hypercortisolism, also known as Cushing's syndrome, is a common endocrine disorder in dogs that can be caused by an adenocorticotrophic hormone (ACTH)-producing pituitary adenoma (pituitary-dependent hypercortisolism, PDH; 80-85% of cases), or by an adrenocortical tumor (ACT; 15-20% of cases). To determine the optimal treatment strategy, differentiating between these two main causes is essential. Good treatment options are surgical removal of the causal tumor, i.e. hypophysectomy for PDH and adrenalectomy for an ACT, or radiotherapy in cases with PDH. Because these options are not without risks, not widely available and not suitable for every patient, pharmacotherapy is often used. In cases with PDH, the steroidogenesis inhibitor trilostane is most often used. In cases with an ACT, either trilostane or the adrenocorticolytic drug mitotane can be used. Although mostly effective, both treatments have disadvantages. This review discusses the current treatment options for canine hypercortisolism, and considers their mechanism of action, efficacy, adverse effects, and effect on survival. In addition, developments in both adrenal-targeting and pituitary-targeting drugs that have the potential to become future treatment options are discussed, as a more selective and preferably also tumor-targeted approach could have many advantages for both PDH and ACTs.","author":[{"dropping-particle":"","family":"Sanders","given":"K.","non-dropping-particle":"","parse-names":false,"suffix":""},{"dropping-particle":"","family":"Kooistra","given":"H.S.","non-dropping-particle":"","parse-names":false,"suffix":""},{"dropping-particle":"","family":"Galac","given":"S.","non-dropping-particle":"","parse-names":false,"suffix":""}],"container-title":"The Veterinary Journal","id":"ITEM-1","issued":{"date-parts":[["2018","11"]]},"page":"42-51","title":"Treating canine Cushing’s syndrome: Current options and future prospects","type":"article-journal","volume":"241"},"uris":["http://www.mendeley.com/documents/?uuid=5e27ed9e-2eb4-3d41-a4b3-ba5b969d6940"]},{"id":"ITEM-2","itemData":{"PMID":"30321013","abstract":"Infections of the hypothalamic-pituitary region are rare lesions, accounting for less than 1% of all pituitary lesions. The clinical diagnosis of these infections can be difficult due to nonspecific nature of the disease (in many patients without symptoms of infection) and may be misdiagnosed as other pituitary lesions. The risk factors for infections of the hypothalamic-pituitary region are meningitis, paranasal sinusitis, head surgery, and immunocompromised host (diabetes mellitus, Cushing’s syndrome, HIV infections, solid organ transplantation, malignancy). Infections can develop in a normal pituitary gland or in pre-existing pituitary lesions (adenoma, Rathke´s cleft cyst, craniopharyngioma). There are several modes of dissemination of the infection to the hypothalamic-pituitary region: hematogenous, iatrogenic (after neurosurgical procedures), and spread from paranasal or nasal cavity (through venous channels of the sphenoid bone). Hypothalamic-pituitary infections most commonly present with visual disturbances and headache, in some cases with fever and leukocytosis. A significant proportion of patients develop hypothalamic-pituitary dysfunction during the acute phase of the disease or months and years after successful antimicrobial therapy. Diagnosis can be challenging and the hypothalamic-pituitary infection with formation of abscess or granuloma may be misdiagnosed as a pituitary tumor. Transsphenoid drainage followed by antibiotics, antimycotics or anti-tuberculous drugs are usually efficient in successful treatment of these patients. For complete coverage of all related areas of Endocrinology, please visit our on-line FREE web-text, WWW.ENDOTEXT.ORG.","author":[{"dropping-particle":"","family":"Pekic","given":"Sandra","non-dropping-particle":"","parse-names":false,"suffix":""},{"dropping-particle":"","family":"Miljic","given":"Dragana","non-dropping-particle":"","parse-names":false,"suffix":""},{"dropping-particle":"","family":"Popovic","given":"Vera","non-dropping-particle":"","parse-names":false,"suffix":""}],"container-title":"Endotext","id":"ITEM-2","issued":{"date-parts":[["2000"]]},"title":"Infections of the Hypothalamic-Pituitary Region","type":"book"},"uris":["http://www.mendeley.com/documents/?uuid=d3752b9b-63a7-3d51-9f8b-308f59be9c3f"]}],"mendeley":{"formattedCitation":"[44, 45]","plainTextFormattedCitation":"[44, 45]","previouslyFormattedCitation":"[44, 45]"},"properties":{"noteIndex":0},"schema":"https://github.com/citation-style-language/schema/raw/master/csl-citation.json"}</w:instrText>
      </w:r>
      <w:r w:rsidR="00314523" w:rsidRPr="00844A40">
        <w:rPr>
          <w:color w:val="auto"/>
        </w:rPr>
        <w:fldChar w:fldCharType="separate"/>
      </w:r>
      <w:r w:rsidR="00F36D49" w:rsidRPr="00844A40">
        <w:rPr>
          <w:noProof/>
          <w:color w:val="auto"/>
        </w:rPr>
        <w:t>[44, 45]</w:t>
      </w:r>
      <w:r w:rsidR="00314523" w:rsidRPr="00844A40">
        <w:rPr>
          <w:color w:val="auto"/>
        </w:rPr>
        <w:fldChar w:fldCharType="end"/>
      </w:r>
      <w:r w:rsidR="00AF4C4A" w:rsidRPr="00FA1B27">
        <w:t xml:space="preserve">. </w:t>
      </w:r>
      <w:r w:rsidR="00E27EB4">
        <w:t>La biosíntesis de esta hormona</w:t>
      </w:r>
      <w:r w:rsidR="005E618F" w:rsidRPr="005E618F">
        <w:t xml:space="preserve"> </w:t>
      </w:r>
      <w:r w:rsidR="005E618F">
        <w:t xml:space="preserve">en las células </w:t>
      </w:r>
      <w:proofErr w:type="spellStart"/>
      <w:r w:rsidR="005E618F">
        <w:t>fasciculares</w:t>
      </w:r>
      <w:proofErr w:type="spellEnd"/>
      <w:r w:rsidR="005E618F">
        <w:t xml:space="preserve"> de la corteza suprarrenal, se da</w:t>
      </w:r>
      <w:r w:rsidR="00E27EB4">
        <w:t xml:space="preserve"> a partir de la molécula de colesterol a través del ciclo bioquímico </w:t>
      </w:r>
      <w:r w:rsidR="005E618F">
        <w:t>Ciclopentanoperhidrofenantreno</w:t>
      </w:r>
      <w:r w:rsidR="008236FA" w:rsidRPr="00FA1B27">
        <w:t xml:space="preserve">. </w:t>
      </w:r>
      <w:r w:rsidR="00E27EB4">
        <w:t xml:space="preserve">Aunque el cortisol es el esteroide </w:t>
      </w:r>
      <w:r w:rsidR="005E618F">
        <w:t xml:space="preserve">de secreción </w:t>
      </w:r>
      <w:r w:rsidR="005464A1">
        <w:t>más</w:t>
      </w:r>
      <w:r w:rsidR="005E618F">
        <w:t xml:space="preserve"> abundante</w:t>
      </w:r>
      <w:r w:rsidR="00E27EB4">
        <w:t>, e</w:t>
      </w:r>
      <w:r w:rsidR="008236FA" w:rsidRPr="00FA1B27">
        <w:t xml:space="preserve">n las </w:t>
      </w:r>
      <w:r w:rsidR="00E27EB4" w:rsidRPr="00FA1B27">
        <w:t>zonas</w:t>
      </w:r>
      <w:r w:rsidR="00E27EB4">
        <w:t xml:space="preserve"> </w:t>
      </w:r>
      <w:r w:rsidR="00382C4B" w:rsidRPr="00FA1B27">
        <w:t>g</w:t>
      </w:r>
      <w:r w:rsidR="0069534F">
        <w:t>lomerular y reticular,</w:t>
      </w:r>
      <w:r w:rsidR="008236FA" w:rsidRPr="00FA1B27">
        <w:t xml:space="preserve"> también se produce</w:t>
      </w:r>
      <w:r w:rsidR="00E27EB4">
        <w:t>n los esteroides</w:t>
      </w:r>
      <w:r w:rsidR="008236FA" w:rsidRPr="00FA1B27">
        <w:t xml:space="preserve"> aldosterona, </w:t>
      </w:r>
      <w:r w:rsidR="00E27EB4">
        <w:t xml:space="preserve">testosterona  y </w:t>
      </w:r>
      <w:proofErr w:type="spellStart"/>
      <w:r w:rsidR="00E27EB4">
        <w:t>dehidropiandrostendiona</w:t>
      </w:r>
      <w:proofErr w:type="spellEnd"/>
      <w:r w:rsidR="0019099E">
        <w:t xml:space="preserve"> </w:t>
      </w:r>
      <w:r w:rsidR="00B81A90" w:rsidRPr="00844A40">
        <w:rPr>
          <w:color w:val="auto"/>
        </w:rPr>
        <w:fldChar w:fldCharType="begin" w:fldLock="1"/>
      </w:r>
      <w:r w:rsidR="007A190A" w:rsidRPr="00844A40">
        <w:rPr>
          <w:color w:val="auto"/>
        </w:rPr>
        <w:instrText>ADDIN CSL_CITATION {"citationItems":[{"id":"ITEM-1","itemData":{"DOI":"10.1016/j.lfs.2018.07.004","ISSN":"00243205","PMID":"29981319","abstract":"AIMS In this study, we aimed to investigate the direct effects of steroid hormones on pregnant myometrial contraction. MAIN METHODS The effect of steroids on oxytocin-induced contraction was examined in vitro using pregnant rat or human myometrium. Subsequently, we evaluated whether RU486, a potent progesterone antagonist, influenced the effects of progestin on myometrial contraction. Additionally, we evaluated the effects of progestin on high-concentration KCl-induced contraction caused by voltage-dependent calcium channels in order to investigate the mechanisms involved in this process. KEY FINDINGS Of the natural steroids examined, 17β-estradiol, progesterone, testosterone, cortisol, and aldosterone did not influence oxytocin-induced contraction at concentrations &lt;10-6 M. Of the tested progestins, medroxyprogesterone acetate, norethisterone, chlormadinone acetate, levonorgesterol, 17α-hydroxyprogesterone capronate, and dienogest had no effect on contraction at &lt;10-6 M. However, dydrogesterone showed rapid and direct inhibition of contraction at 10-6 M, and this inhibitory effect was dependent on dose and time. RU486 did not block the inhibitory effects of dydrogesterone on contraction. High-concentration KCl-induced contraction was also inhibited by dydrogesterone, and the inhibitory effects of dydrogesterone were observed at concentrations as low as 10-7 M. Additionally, oxytocin-induced contraction in pregnant human myometrium was inhibited by 10-6 M dydrogesterone. SIGNIFICANCE These results suggested that the rapid and direct effects of dydrogesterone on myometrial contraction were caused by a nongenomic pathway and that the progesterone receptor was not required for dydrogesterone action. Additionally, the mechanism of dydrogesterone action may involve voltage-dependent calcium channels.","author":[{"dropping-particle":"","family":"Yasuda","given":"Katsuhiko","non-dropping-particle":"","parse-names":false,"suffix":""},{"dropping-particle":"","family":"Sumi","given":"Gen-ichiro","non-dropping-particle":"","parse-names":false,"suffix":""},{"dropping-particle":"","family":"Murata","given":"Hiromi","non-dropping-particle":"","parse-names":false,"suffix":""},{"dropping-particle":"","family":"Kida","given":"Naoko","non-dropping-particle":"","parse-names":false,"suffix":""},{"dropping-particle":"","family":"Kido","given":"Takeharu","non-dropping-particle":"","parse-names":false,"suffix":""},{"dropping-particle":"","family":"Okada","given":"Hidetaka","non-dropping-particle":"","parse-names":false,"suffix":""}],"container-title":"Life Sciences","id":"ITEM-1","issued":{"date-parts":[["2018","8","15"]]},"page":"508-515","title":"The steroid hormone dydrogesterone inhibits myometrial contraction independently of the progesterone/progesterone receptor pathway","type":"article-journal","volume":"207"},"uris":["http://www.mendeley.com/documents/?uuid=ef666b5b-53e0-3f6a-b71d-2db272db54fd"]},{"id":"ITEM-2","itemData":{"DOI":"10.1007/s00417-018-3985-x","ISSN":"0721-832X","PMID":"29671064","abstract":"PURPOSE The purpose of this study were to compare the levels of serum cortisol, aldosterone, testosterone, dehydroepiandrosterone (DHEA), and renin hormone between patients with central serous chorioretinopathy (CSC) and a control group, and to investigate whether there was a difference regarding serum hormone levels in patients with acute/chronic CSC. METHODS This prospective study included 30 CSC eyes, 30 fellow eyes, and 32 normal eyes of 32 healthy volunteers who were age and sex matched. The patients were classified as acute or chronic depending on the clinical, fluorescein angiography (FFA), and optical coherence tomography (OCT) findings. Serum cortisol, aldosterone, renin, total testosterone, and DHEA levels were measured. The levels of hormones were compared with the values of the control group. Choroidal thickness and central macular thickness were measured with spectral domain OCT. RESULTS Fifteen patients had acute CSC, and 15 patients had chronic CSC. Serum testosterone levels were 357 ± 10.4 ng/ml in the CSC group, and 255.94 ± 7.43 ng/ml in the control group. The difference between them was statistically significant (p &lt; 0.001). The difference between the levels of cortisol, renin, aldosterone, and DHEA was not statistically significant. Serum hormone levels were within the normal range for all patients and were not statistically different between the acute and chronic CSC groups. CONCLUSION According to our results, CSC is related to elevated total testosterone levels. Testosterone may play a role in predisposing males to CSC.","author":[{"dropping-particle":"","family":"Çiloğlu","given":"Emine","non-dropping-particle":"","parse-names":false,"suffix":""},{"dropping-particle":"","family":"Unal","given":"Fikret","non-dropping-particle":"","parse-names":false,"suffix":""},{"dropping-particle":"","family":"Dogan","given":"Nese Cetin","non-dropping-particle":"","parse-names":false,"suffix":""}],"container-title":"Graefe's Archive for Clinical and Experimental Ophthalmology","id":"ITEM-2","issue":"6","issued":{"date-parts":[["2018","6","18"]]},"page":"1111-1116","title":"The relationship between the central serous chorioretinopathy, choroidal thickness, and serum hormone levels","type":"article-journal","volume":"256"},"uris":["http://www.mendeley.com/documents/?uuid=eee3d122-b1b4-3077-8a4c-db8f0794fe16"]}],"mendeley":{"formattedCitation":"[46, 47]","plainTextFormattedCitation":"[46, 47]","previouslyFormattedCitation":"[46, 47]"},"properties":{"noteIndex":0},"schema":"https://github.com/citation-style-language/schema/raw/master/csl-citation.json"}</w:instrText>
      </w:r>
      <w:r w:rsidR="00B81A90" w:rsidRPr="00844A40">
        <w:rPr>
          <w:color w:val="auto"/>
        </w:rPr>
        <w:fldChar w:fldCharType="separate"/>
      </w:r>
      <w:r w:rsidR="00F36D49" w:rsidRPr="00844A40">
        <w:rPr>
          <w:noProof/>
          <w:color w:val="auto"/>
        </w:rPr>
        <w:t>[46, 47]</w:t>
      </w:r>
      <w:r w:rsidR="00B81A90" w:rsidRPr="00844A40">
        <w:rPr>
          <w:color w:val="auto"/>
        </w:rPr>
        <w:fldChar w:fldCharType="end"/>
      </w:r>
      <w:r w:rsidR="00382C4B" w:rsidRPr="00FA1B27">
        <w:t>.</w:t>
      </w:r>
      <w:r w:rsidR="008236FA" w:rsidRPr="00FA1B27">
        <w:t xml:space="preserve"> </w:t>
      </w:r>
      <w:r w:rsidR="005E618F">
        <w:t>En cuanto a sus f</w:t>
      </w:r>
      <w:r w:rsidR="002C35C0">
        <w:t>unciones fisiológicas, el</w:t>
      </w:r>
      <w:r w:rsidR="00597065" w:rsidRPr="00FA1B27">
        <w:t xml:space="preserve"> cortisol </w:t>
      </w:r>
      <w:r w:rsidR="002C35C0">
        <w:t xml:space="preserve">provoca </w:t>
      </w:r>
      <w:r w:rsidR="005E618F">
        <w:t>el</w:t>
      </w:r>
      <w:r w:rsidR="002C35C0">
        <w:t xml:space="preserve"> incremento de glucosa sanguínea</w:t>
      </w:r>
      <w:r w:rsidR="00AF4C4A" w:rsidRPr="00FA1B27">
        <w:t xml:space="preserve"> </w:t>
      </w:r>
      <w:r w:rsidR="00A5771F" w:rsidRPr="00FA1B27">
        <w:t xml:space="preserve">mediante la </w:t>
      </w:r>
      <w:r w:rsidR="0069534F">
        <w:t>glucogen</w:t>
      </w:r>
      <w:r w:rsidR="00CD5593">
        <w:t>ó</w:t>
      </w:r>
      <w:r w:rsidR="0069534F">
        <w:t xml:space="preserve">lisis, </w:t>
      </w:r>
      <w:r w:rsidR="005E618F">
        <w:t xml:space="preserve">la </w:t>
      </w:r>
      <w:r w:rsidR="0069534F">
        <w:t>gluconeog</w:t>
      </w:r>
      <w:r w:rsidR="00CD5593">
        <w:t>é</w:t>
      </w:r>
      <w:r w:rsidR="0069534F">
        <w:t xml:space="preserve">nesis y </w:t>
      </w:r>
      <w:r w:rsidR="005E618F">
        <w:t xml:space="preserve">la </w:t>
      </w:r>
      <w:r w:rsidR="00A5771F" w:rsidRPr="00FA1B27">
        <w:t>glucogénesis</w:t>
      </w:r>
      <w:r w:rsidR="002C35C0">
        <w:t>,</w:t>
      </w:r>
      <w:r w:rsidR="00A5771F" w:rsidRPr="00FA1B27">
        <w:t xml:space="preserve"> suprim</w:t>
      </w:r>
      <w:r w:rsidR="002C35C0">
        <w:t>e</w:t>
      </w:r>
      <w:r w:rsidR="00A5771F" w:rsidRPr="00FA1B27">
        <w:t xml:space="preserve"> </w:t>
      </w:r>
      <w:r w:rsidR="005E618F">
        <w:t>a</w:t>
      </w:r>
      <w:r w:rsidR="00A5771F" w:rsidRPr="00FA1B27">
        <w:t xml:space="preserve">l sistema </w:t>
      </w:r>
      <w:r w:rsidR="002C35C0">
        <w:t>inmunitario</w:t>
      </w:r>
      <w:r w:rsidR="0097175E" w:rsidRPr="00FA1B27">
        <w:t xml:space="preserve"> </w:t>
      </w:r>
      <w:r w:rsidR="0069534F">
        <w:t xml:space="preserve">y participar en los mecanismos de redistribución </w:t>
      </w:r>
      <w:r w:rsidR="0069534F" w:rsidRPr="002C35C0">
        <w:t xml:space="preserve">energética a partir del </w:t>
      </w:r>
      <w:r w:rsidR="0097175E" w:rsidRPr="002C35C0">
        <w:t xml:space="preserve">metabolismo de carbohidratos, </w:t>
      </w:r>
      <w:r w:rsidR="00A5771F" w:rsidRPr="002C35C0">
        <w:t>proteínas y</w:t>
      </w:r>
      <w:r w:rsidR="0097175E" w:rsidRPr="002C35C0">
        <w:t xml:space="preserve"> </w:t>
      </w:r>
      <w:r w:rsidR="002C35C0" w:rsidRPr="002C35C0">
        <w:t xml:space="preserve">lípidos. </w:t>
      </w:r>
      <w:r w:rsidR="005464A1" w:rsidRPr="002C35C0">
        <w:t>Así</w:t>
      </w:r>
      <w:r w:rsidR="002C35C0" w:rsidRPr="002C35C0">
        <w:t xml:space="preserve"> mismo, mantiene</w:t>
      </w:r>
      <w:r w:rsidR="0069534F" w:rsidRPr="002C35C0">
        <w:t xml:space="preserve"> </w:t>
      </w:r>
      <w:r w:rsidR="00F840C5" w:rsidRPr="002C35C0">
        <w:t xml:space="preserve">la homeostasis del agua y los electrolitos </w:t>
      </w:r>
      <w:r w:rsidR="005E618F">
        <w:t xml:space="preserve">debido a su acción </w:t>
      </w:r>
      <w:r w:rsidR="002C35C0" w:rsidRPr="002C35C0">
        <w:t xml:space="preserve">agonista </w:t>
      </w:r>
      <w:r w:rsidR="0018714B" w:rsidRPr="002C35C0">
        <w:t>mineral</w:t>
      </w:r>
      <w:r w:rsidR="002C35C0" w:rsidRPr="002C35C0">
        <w:t>o</w:t>
      </w:r>
      <w:r w:rsidR="0018714B" w:rsidRPr="002C35C0">
        <w:t>corticoide</w:t>
      </w:r>
      <w:r w:rsidR="00A5771F" w:rsidRPr="002C35C0">
        <w:t xml:space="preserve">. </w:t>
      </w:r>
      <w:r w:rsidR="00415827">
        <w:t xml:space="preserve"> En relación al control e</w:t>
      </w:r>
      <w:r w:rsidR="0018714B" w:rsidRPr="002C35C0">
        <w:t xml:space="preserve">l ciclo circadiano, </w:t>
      </w:r>
      <w:r w:rsidR="00CB09EB" w:rsidRPr="002C35C0">
        <w:t>ocurre un pico</w:t>
      </w:r>
      <w:r w:rsidR="005464A1">
        <w:t xml:space="preserve"> de</w:t>
      </w:r>
      <w:r w:rsidR="00CB09EB" w:rsidRPr="002C35C0">
        <w:t xml:space="preserve"> </w:t>
      </w:r>
      <w:r w:rsidR="0096773A" w:rsidRPr="002C35C0">
        <w:t xml:space="preserve">secreción </w:t>
      </w:r>
      <w:r w:rsidR="002C35C0" w:rsidRPr="002C35C0">
        <w:t xml:space="preserve">de cortisol </w:t>
      </w:r>
      <w:r w:rsidR="0096773A" w:rsidRPr="002C35C0">
        <w:t>alrededor de las 8 AM</w:t>
      </w:r>
      <w:r w:rsidR="005E618F">
        <w:t>, el cual</w:t>
      </w:r>
      <w:r w:rsidR="00CB09EB" w:rsidRPr="002C35C0">
        <w:t xml:space="preserve"> </w:t>
      </w:r>
      <w:r w:rsidR="002C35C0" w:rsidRPr="002C35C0">
        <w:t>permite</w:t>
      </w:r>
      <w:r w:rsidR="00CB09EB" w:rsidRPr="002C35C0">
        <w:t xml:space="preserve"> redistribuir e incrementar las reservas de glucosa circulante</w:t>
      </w:r>
      <w:r w:rsidR="002C35C0">
        <w:t xml:space="preserve"> </w:t>
      </w:r>
      <w:r w:rsidR="00A63932" w:rsidRPr="002C35C0">
        <w:t xml:space="preserve">para </w:t>
      </w:r>
      <w:r w:rsidR="002C35C0" w:rsidRPr="002C35C0">
        <w:t xml:space="preserve">mantener el estado de alerta y </w:t>
      </w:r>
      <w:r w:rsidR="00A63932" w:rsidRPr="002C35C0">
        <w:t>realizar actividades cotidianas</w:t>
      </w:r>
      <w:r w:rsidR="0019099E">
        <w:t xml:space="preserve"> </w:t>
      </w:r>
      <w:r w:rsidR="00B17887" w:rsidRPr="00844A40">
        <w:rPr>
          <w:color w:val="auto"/>
        </w:rPr>
        <w:fldChar w:fldCharType="begin" w:fldLock="1"/>
      </w:r>
      <w:r w:rsidR="007A190A" w:rsidRPr="00844A40">
        <w:rPr>
          <w:color w:val="auto"/>
        </w:rPr>
        <w:instrText>ADDIN CSL_CITATION {"citationItems":[{"id":"ITEM-1","itemData":{"DOI":"10.15420/ecr.2017:19:3","ISSN":"1758-3756","PMID":"30310467","abstract":"&lt;p&gt;Neurohormonal systems are activated in the early phase of acute coronary syndromes to preserve circulatory homeostasis, but prolonged action of these stress hormones might be deleterious. Cortisol reaches its peak at 8 hours after the onset of symptoms, and individuals who have continued elevated levels present a worse prognosis. Catecholamines reach 100–1,000-fold their normal plasma concentration within 30 minutes of ischaemia, therefore inducing the propagation of myocardial damage. Stress hyperglycaemia induces inflammation and endothelial dysfunction, and also has procoagulant and prothrombotic effects. Patients with hyperglycaemia and no diabetes elevated in-hospital and 12-month mortality rates. Hyperglycaemia in patients without diabetes has been shown to be an appropriate independent mortality prognostic factor in this type of patient.&lt;/p&gt;","author":[{"dropping-particle":"","family":"Perez de la Hoz","given":"Ricardo A","non-dropping-particle":"","parse-names":false,"suffix":""},{"dropping-particle":"","family":"Swieszkowski","given":"Sandra Patricia","non-dropping-particle":"","parse-names":false,"suffix":""},{"dropping-particle":"","family":"Cintora","given":"Federico Matias","non-dropping-particle":"","parse-names":false,"suffix":""},{"dropping-particle":"","family":"Aladio","given":"Jose Martin","non-dropping-particle":"","parse-names":false,"suffix":""},{"dropping-particle":"","family":"Papini","given":"Claudia Mariana","non-dropping-particle":"","parse-names":false,"suffix":""},{"dropping-particle":"","family":"Matsudo","given":"Maia","non-dropping-particle":"","parse-names":false,"suffix":""},{"dropping-particle":"","family":"Scazziota","given":"Alejandra Silvia","non-dropping-particle":"","parse-names":false,"suffix":""}],"container-title":"European Cardiology Review","id":"ITEM-1","issue":"1","issued":{"date-parts":[["2018","8"]]},"page":"29","title":"Neuroendocrine System Regulatory Mechanisms: Acute Coronary Syndrome and Stress Hyperglycaemia","type":"article-journal","volume":"13"},"uris":["http://www.mendeley.com/documents/?uuid=d580c014-a59a-3c1f-85de-532d02efb2dc"]}],"mendeley":{"formattedCitation":"[48]","plainTextFormattedCitation":"[48]","previouslyFormattedCitation":"[48]"},"properties":{"noteIndex":0},"schema":"https://github.com/citation-style-language/schema/raw/master/csl-citation.json"}</w:instrText>
      </w:r>
      <w:r w:rsidR="00B17887" w:rsidRPr="00844A40">
        <w:rPr>
          <w:color w:val="auto"/>
        </w:rPr>
        <w:fldChar w:fldCharType="separate"/>
      </w:r>
      <w:r w:rsidR="00F36D49" w:rsidRPr="00844A40">
        <w:rPr>
          <w:noProof/>
          <w:color w:val="auto"/>
        </w:rPr>
        <w:t>[48]</w:t>
      </w:r>
      <w:r w:rsidR="00B17887" w:rsidRPr="00844A40">
        <w:rPr>
          <w:color w:val="auto"/>
        </w:rPr>
        <w:fldChar w:fldCharType="end"/>
      </w:r>
      <w:r w:rsidR="002C35C0" w:rsidRPr="002C35C0">
        <w:t>.</w:t>
      </w:r>
      <w:r w:rsidR="00A63932" w:rsidRPr="00FA1B27">
        <w:t xml:space="preserve"> </w:t>
      </w:r>
      <w:r w:rsidR="002C35C0">
        <w:t>Tras varias</w:t>
      </w:r>
      <w:r w:rsidR="00A63932" w:rsidRPr="00FA1B27">
        <w:t xml:space="preserve"> horas de sueño; aumenta significativamente también al atardecer,  </w:t>
      </w:r>
      <w:r w:rsidR="002C35C0">
        <w:t>lo que provoca un estrés ligero</w:t>
      </w:r>
      <w:r w:rsidR="00A63932" w:rsidRPr="00FA1B27">
        <w:t>.</w:t>
      </w:r>
      <w:r w:rsidR="00FA3510">
        <w:t xml:space="preserve"> </w:t>
      </w:r>
      <w:r w:rsidR="002C35C0">
        <w:t xml:space="preserve">Por otro lado, los niveles de estos, </w:t>
      </w:r>
      <w:r w:rsidR="005E618F">
        <w:t xml:space="preserve">son más bajos </w:t>
      </w:r>
      <w:r w:rsidR="00FA3510">
        <w:t>en la madrugada (12:00-4:00)</w:t>
      </w:r>
      <w:r w:rsidR="002C35C0">
        <w:t xml:space="preserve">. </w:t>
      </w:r>
      <w:r w:rsidR="005464A1">
        <w:t>Una vez secretado, el cortisol s</w:t>
      </w:r>
      <w:r w:rsidR="002C35C0">
        <w:t>e une a proteínas plasmáticas transportadoras (</w:t>
      </w:r>
      <w:proofErr w:type="spellStart"/>
      <w:r w:rsidR="002C35C0">
        <w:t>transcortina</w:t>
      </w:r>
      <w:proofErr w:type="spellEnd"/>
      <w:r w:rsidR="002C35C0">
        <w:t>:</w:t>
      </w:r>
      <w:r w:rsidR="002C35C0">
        <w:rPr>
          <w:rStyle w:val="ilfuvd"/>
        </w:rPr>
        <w:t xml:space="preserve"> globulina fijadora de </w:t>
      </w:r>
      <w:proofErr w:type="spellStart"/>
      <w:r w:rsidR="002C35C0">
        <w:rPr>
          <w:rStyle w:val="ilfuvd"/>
        </w:rPr>
        <w:t>corticoesteriodes</w:t>
      </w:r>
      <w:proofErr w:type="spellEnd"/>
      <w:r w:rsidR="002C35C0">
        <w:t>)</w:t>
      </w:r>
      <w:r w:rsidR="00A63932" w:rsidRPr="00FA1B27">
        <w:t>,</w:t>
      </w:r>
      <w:r w:rsidR="002C35C0">
        <w:t xml:space="preserve">  </w:t>
      </w:r>
      <w:r w:rsidR="00A63932" w:rsidRPr="00FA1B27">
        <w:t>un 5% a </w:t>
      </w:r>
      <w:hyperlink r:id="rId16" w:tooltip="Albúmina" w:history="1">
        <w:r w:rsidR="00A63932" w:rsidRPr="00FA1B27">
          <w:t>albúmina</w:t>
        </w:r>
      </w:hyperlink>
      <w:r w:rsidR="00A63932" w:rsidRPr="00FA1B27">
        <w:t xml:space="preserve">; </w:t>
      </w:r>
      <w:r w:rsidR="009E65AE">
        <w:t xml:space="preserve">y </w:t>
      </w:r>
      <w:r w:rsidR="00A63932" w:rsidRPr="00FA1B27">
        <w:t>el resto, entre 10</w:t>
      </w:r>
      <w:r w:rsidR="009E65AE">
        <w:t>-</w:t>
      </w:r>
      <w:r w:rsidR="00A63932" w:rsidRPr="00FA1B27">
        <w:t xml:space="preserve">15% se encuentra circulando </w:t>
      </w:r>
      <w:r w:rsidR="009E65AE">
        <w:t xml:space="preserve">en forma </w:t>
      </w:r>
      <w:r w:rsidR="00A63932" w:rsidRPr="00FA1B27">
        <w:t xml:space="preserve">libre. Cuando la </w:t>
      </w:r>
      <w:r w:rsidR="00A63932" w:rsidRPr="00FA1B27">
        <w:lastRenderedPageBreak/>
        <w:t xml:space="preserve">concentración del cortisol alcanza niveles </w:t>
      </w:r>
      <w:r w:rsidR="002C35C0">
        <w:t xml:space="preserve">sanguíneos </w:t>
      </w:r>
      <w:r w:rsidR="00A63932" w:rsidRPr="00FA1B27">
        <w:t>de 20-30 µg/</w:t>
      </w:r>
      <w:proofErr w:type="spellStart"/>
      <w:r w:rsidR="00A63932" w:rsidRPr="00FA1B27">
        <w:t>dL</w:t>
      </w:r>
      <w:proofErr w:type="spellEnd"/>
      <w:r w:rsidR="00A63932" w:rsidRPr="00FA1B27">
        <w:t xml:space="preserve">, </w:t>
      </w:r>
      <w:r w:rsidR="002C35C0">
        <w:t xml:space="preserve">se satura </w:t>
      </w:r>
      <w:r w:rsidR="002C35C0" w:rsidRPr="000E3A8D">
        <w:t>la</w:t>
      </w:r>
      <w:r w:rsidR="00614B69" w:rsidRPr="000E3A8D">
        <w:t xml:space="preserve"> globulina fijadora de cortisol</w:t>
      </w:r>
      <w:r w:rsidR="00A63932" w:rsidRPr="00FA1B27">
        <w:t xml:space="preserve"> </w:t>
      </w:r>
      <w:r w:rsidR="00614B69">
        <w:t>(</w:t>
      </w:r>
      <w:r w:rsidR="00A63932" w:rsidRPr="00614B69">
        <w:t>CBG</w:t>
      </w:r>
      <w:r w:rsidR="00614B69" w:rsidRPr="00614B69">
        <w:t>)</w:t>
      </w:r>
      <w:r w:rsidR="00A63932" w:rsidRPr="00FA1B27">
        <w:t xml:space="preserve"> y </w:t>
      </w:r>
      <w:r w:rsidR="002C35C0">
        <w:t xml:space="preserve">se incrementan </w:t>
      </w:r>
      <w:r w:rsidR="008E3773">
        <w:t xml:space="preserve">sus </w:t>
      </w:r>
      <w:r w:rsidR="00A63932" w:rsidRPr="00FA1B27">
        <w:t xml:space="preserve">niveles </w:t>
      </w:r>
      <w:r w:rsidR="002C35C0">
        <w:t xml:space="preserve">libres </w:t>
      </w:r>
      <w:r w:rsidR="00B17887" w:rsidRPr="00844A40">
        <w:rPr>
          <w:color w:val="auto"/>
        </w:rPr>
        <w:fldChar w:fldCharType="begin" w:fldLock="1"/>
      </w:r>
      <w:r w:rsidR="007A190A" w:rsidRPr="00844A40">
        <w:rPr>
          <w:color w:val="auto"/>
        </w:rPr>
        <w:instrText>ADDIN CSL_CITATION {"citationItems":[{"id":"ITEM-1","itemData":{"ISSN":"0974-7559","PMID":"30218515","abstract":"OBJECTIVE To evaluate the markers of stress before and after a session of assisted physical exercise in infants born before 35 weeks' gestation. METHODS 25 infants born at 280/7 to 346/7 weeks were subjected to assisted physical exercise daily for about 10-15 min at one week of postnatal age or 33 weeks of post menstrual age, whichever was later. Primary outcome was salivary cortisol and secondary outcome was Premature infant pain profile (PIPP) score. Outcomes were measured, on day 5 (±1) of exercise. RESULTS There was no difference in salivary cortisol between baseline and immediately after (P=0.16), at 90 min (P=0.6) or 120 min (P=0.7) after exercise. Salivary cortisol was lower at 30 min after exercise as compared to baseline (mean difference -0.08 µg/dL; 95% CI -0.16 to -0.002; P=0.04). The median (IQR) PIPP score was significantly higher at 5 min into exercise (4 (3-6) vs 4 (3-5); P=0.04) and at completion of exercise 6 (4-8) vs 4 (3-5); P&lt;0.01), as compared to baseline. CONCLUSION Assisted physical exercise does not seem to result in stress in premature infants.","author":[{"dropping-particle":"","family":"Shaw","given":"Subhash Chandra","non-dropping-particle":"","parse-names":false,"suffix":""},{"dropping-particle":"","family":"Sankar","given":"M Jeeva","non-dropping-particle":"","parse-names":false,"suffix":""},{"dropping-particle":"","family":"Thukral","given":"Anu","non-dropping-particle":"","parse-names":false,"suffix":""},{"dropping-particle":"","family":"Agarwal","given":"Ramesh","non-dropping-particle":"","parse-names":false,"suffix":""},{"dropping-particle":"","family":"Deorari","given":"Ashok K","non-dropping-particle":"","parse-names":false,"suffix":""},{"dropping-particle":"","family":"Paul","given":"Vinod K","non-dropping-particle":"","parse-names":false,"suffix":""}],"container-title":"Indian pediatrics","id":"ITEM-1","issue":"8","issued":{"date-parts":[["2018","8","15"]]},"page":"679-682","title":"Assisted Physical Exercise and Stress in Preterm Neonates.","type":"article-journal","volume":"55"},"uris":["http://www.mendeley.com/documents/?uuid=3f7d7ade-d141-3f43-92fd-2ff760cb3340"]},{"id":"ITEM-2","itemData":{"DOI":"10.1016/j.saa.2018.10.013","ISSN":"13861425","PMID":"30342339","abstract":"Due to the high sensitivity to alterations in microenvironment polarity of macromolecules, pyrene and its derivatives have long been applied in biosciences. Human serum albumin (HSA), besides its numerous physiological functions, is the main responsible by transport of endogenous and exogenous compounds in the circulatory system. Here, a comprehensive study was carry out to understand the interaction between HSA and the pyrene derivative 1-pyrenesulfonic acid (PMS), which showed a singular behaviour when bound to this protein. The complexation of PMS with HSA was studied by steady state, time-resolved and anisotropy fluorescence, induction of circular dichroism (ICD) and molecular docking. The fluorescence quenching of PMS by HSA was abnormal, being stronger at lower concentration of the quencher. Similar behaviour was obtained by measuring the ICD signal and fluorescence lifetime of PMS complexed in HSA. The displacement of PMS by site-specific drugs showed that this probe occupied both sites, but with higher affinity for site II. The movement of PMS between these main binding sites was responsible by the abnormal effect. Using the holo (PDB: ID 1A06) and apo (PDB: ID 1E7A) HSA structures, the experimental results were corroborated by molecular docking simulation. The abnormal spectroscopic behaviour of PMS is related to its binding in different regions in the protein. The movement of PMS into the protein can be traced by alteration in the spectroscopic signals. These findings bring a new point of view about the use of fluorescence quenching to characterize the interaction between albumin and ligands.","author":[{"dropping-particle":"","family":"Bertozo","given":"Luiza de Carvalho","non-dropping-particle":"","parse-names":false,"suffix":""},{"dropping-particle":"","family":"Philot","given":"Eric Allison","non-dropping-particle":"","parse-names":false,"suffix":""},{"dropping-particle":"","family":"Lima","given":"Angélica Nakagawa","non-dropping-particle":"","parse-names":false,"suffix":""},{"dropping-particle":"","family":"Resende Lara","given":"Pedro Túlio","non-dropping-particle":"de","parse-names":false,"suffix":""},{"dropping-particle":"","family":"Scott","given":"Ana Lígia","non-dropping-particle":"","parse-names":false,"suffix":""},{"dropping-particle":"","family":"Ximenes","given":"Valdecir Farias","non-dropping-particle":"","parse-names":false,"suffix":""}],"container-title":"Spectrochimica Acta Part A: Molecular and Biomolecular Spectroscopy","id":"ITEM-2","issued":{"date-parts":[["2019","2","12"]]},"page":"243-254","title":"Interaction between 1-pyrenesulfonic acid and albumin: Moving inside the protein","type":"article-journal","volume":"208"},"uris":["http://www.mendeley.com/documents/?uuid=31c17104-815f-3444-a80f-8a81c1f1139f"]}],"mendeley":{"formattedCitation":"[37, 49]","plainTextFormattedCitation":"[37, 49]","previouslyFormattedCitation":"[37, 49]"},"properties":{"noteIndex":0},"schema":"https://github.com/citation-style-language/schema/raw/master/csl-citation.json"}</w:instrText>
      </w:r>
      <w:r w:rsidR="00B17887" w:rsidRPr="00844A40">
        <w:rPr>
          <w:color w:val="auto"/>
        </w:rPr>
        <w:fldChar w:fldCharType="separate"/>
      </w:r>
      <w:r w:rsidR="00F36D49" w:rsidRPr="00844A40">
        <w:rPr>
          <w:noProof/>
          <w:color w:val="auto"/>
        </w:rPr>
        <w:t>[37, 49]</w:t>
      </w:r>
      <w:r w:rsidR="00B17887" w:rsidRPr="00844A40">
        <w:rPr>
          <w:color w:val="auto"/>
        </w:rPr>
        <w:fldChar w:fldCharType="end"/>
      </w:r>
      <w:r w:rsidR="00A63932" w:rsidRPr="00FA1B27">
        <w:t xml:space="preserve">. ​La vida media del cortisol es de 60 a 90 minutos, </w:t>
      </w:r>
      <w:r w:rsidR="002C35C0">
        <w:t xml:space="preserve">la cual se incrementa por la acción de otros esteroides sintéticos como la </w:t>
      </w:r>
      <w:hyperlink r:id="rId17" w:tooltip="Hidrocortisona" w:history="1">
        <w:r w:rsidR="00A63932" w:rsidRPr="00FA1B27">
          <w:t>hidrocortisona</w:t>
        </w:r>
      </w:hyperlink>
      <w:r w:rsidR="00A63932" w:rsidRPr="00FA1B27">
        <w:t xml:space="preserve">, en </w:t>
      </w:r>
      <w:hyperlink r:id="rId18" w:tooltip="Hipertiroidismo" w:history="1">
        <w:r w:rsidR="00A63932" w:rsidRPr="00FA1B27">
          <w:t>hipertiroidismo</w:t>
        </w:r>
      </w:hyperlink>
      <w:r w:rsidR="00A63932" w:rsidRPr="00FA1B27">
        <w:t>, la </w:t>
      </w:r>
      <w:hyperlink r:id="rId19" w:tooltip="Insuficiencia hepática" w:history="1">
        <w:r w:rsidR="00A63932" w:rsidRPr="00FA1B27">
          <w:t>insuficiencia hepática</w:t>
        </w:r>
      </w:hyperlink>
      <w:r w:rsidR="00A63932" w:rsidRPr="00FA1B27">
        <w:t> o en situaciones de </w:t>
      </w:r>
      <w:hyperlink r:id="rId20" w:tooltip="Estrés" w:history="1">
        <w:r w:rsidR="00A63932" w:rsidRPr="00FA1B27">
          <w:t>estrés</w:t>
        </w:r>
      </w:hyperlink>
      <w:r w:rsidR="002C35C0">
        <w:t xml:space="preserve"> neuroendocrino intenso</w:t>
      </w:r>
      <w:r w:rsidR="00A63932" w:rsidRPr="00FA1B27">
        <w:t>.</w:t>
      </w:r>
      <w:r w:rsidR="00DE2E30">
        <w:t xml:space="preserve"> </w:t>
      </w:r>
      <w:r w:rsidR="00DE2E30">
        <w:rPr>
          <w:color w:val="auto"/>
          <w:shd w:val="clear" w:color="auto" w:fill="FFFFFF"/>
        </w:rPr>
        <w:t>Dentro de los efectos adversos, el cortisol pr</w:t>
      </w:r>
      <w:r w:rsidR="008E3773">
        <w:rPr>
          <w:color w:val="auto"/>
          <w:shd w:val="clear" w:color="auto" w:fill="FFFFFF"/>
        </w:rPr>
        <w:t xml:space="preserve">ovoca </w:t>
      </w:r>
      <w:r w:rsidR="00DE2E30">
        <w:rPr>
          <w:color w:val="auto"/>
          <w:shd w:val="clear" w:color="auto" w:fill="FFFFFF"/>
        </w:rPr>
        <w:t>resistencia a la insulina</w:t>
      </w:r>
      <w:r w:rsidR="008E3773">
        <w:rPr>
          <w:color w:val="auto"/>
          <w:shd w:val="clear" w:color="auto" w:fill="FFFFFF"/>
        </w:rPr>
        <w:t xml:space="preserve"> y</w:t>
      </w:r>
      <w:r w:rsidR="00DE2E30">
        <w:rPr>
          <w:color w:val="auto"/>
          <w:shd w:val="clear" w:color="auto" w:fill="FFFFFF"/>
        </w:rPr>
        <w:t xml:space="preserve"> contribuye </w:t>
      </w:r>
      <w:r w:rsidR="001104AB">
        <w:rPr>
          <w:color w:val="auto"/>
          <w:shd w:val="clear" w:color="auto" w:fill="FFFFFF"/>
        </w:rPr>
        <w:t>a</w:t>
      </w:r>
      <w:r w:rsidR="008E3773">
        <w:rPr>
          <w:color w:val="auto"/>
          <w:shd w:val="clear" w:color="auto" w:fill="FFFFFF"/>
        </w:rPr>
        <w:t>l desarrollo de</w:t>
      </w:r>
      <w:r w:rsidR="00DE2E30">
        <w:rPr>
          <w:color w:val="auto"/>
          <w:shd w:val="clear" w:color="auto" w:fill="FFFFFF"/>
        </w:rPr>
        <w:t xml:space="preserve"> </w:t>
      </w:r>
      <w:hyperlink r:id="rId21" w:tooltip="Hiperglucemia" w:history="1">
        <w:r w:rsidR="00912087" w:rsidRPr="00912087">
          <w:rPr>
            <w:rStyle w:val="Hipervnculo"/>
            <w:color w:val="auto"/>
            <w:u w:val="none"/>
            <w:shd w:val="clear" w:color="auto" w:fill="FFFFFF"/>
          </w:rPr>
          <w:t>hiperglucemia</w:t>
        </w:r>
      </w:hyperlink>
      <w:r w:rsidR="00C35598">
        <w:rPr>
          <w:rStyle w:val="Hipervnculo"/>
          <w:color w:val="auto"/>
          <w:u w:val="none"/>
          <w:shd w:val="clear" w:color="auto" w:fill="FFFFFF"/>
        </w:rPr>
        <w:t xml:space="preserve"> </w:t>
      </w:r>
      <w:r w:rsidR="00C35598" w:rsidRPr="00844A40">
        <w:rPr>
          <w:rStyle w:val="Hipervnculo"/>
          <w:color w:val="auto"/>
          <w:u w:val="none"/>
          <w:shd w:val="clear" w:color="auto" w:fill="FFFFFF"/>
        </w:rPr>
        <w:fldChar w:fldCharType="begin" w:fldLock="1"/>
      </w:r>
      <w:r w:rsidR="007A190A" w:rsidRPr="00844A40">
        <w:rPr>
          <w:rStyle w:val="Hipervnculo"/>
          <w:color w:val="auto"/>
          <w:u w:val="none"/>
          <w:shd w:val="clear" w:color="auto" w:fill="FFFFFF"/>
        </w:rPr>
        <w:instrText>ADDIN CSL_CITATION {"citationItems":[{"id":"ITEM-1","itemData":{"DOI":"10.1016/j.etap.2018.09.002","ISSN":"13826689","PMID":"30342372","abstract":"Sodium butyrate (NaB), a histone deacetylase (HDAC) inhibitors, has been reported to attenuate hyperglycemia in rats. Our objective was to explore the effect and underlying mechanism of NaB on islet β-cell dysfunction and apoptosis in type 2 diabetic (T2DM) rats. T2DM models were induced by the combination of streptozotocin (STZ, 40 mg/kg) and high-fat-diet, while NaB (500 mg/kg/d) was intraperitoneally injected for 6 weeks in experimental groups. Our results suggested NaB mitigated hyperglycemia, lowered the levels of serum cholestenone (TC) and low-density lipoprotein (LDL-c), prevented body weight loss, and enhanced insulin resistance and glucose tolerance. NaB also improved diabetes-induced histological alteration of islet and functional damage; moreover, results of TUNEL and western blotting indicated NaB alleviated β-cell apoptosis. Further research showed NaB down-regulated the expression of endoplasmic reticulum stress (ERS) related proteins, including phosphorylated type I transmembrane ER-resident protein kinase (p-PERK), phosphorylated eukaryotic initiation factor 2α (p-eIF2α), activating transcription factor (ATF4) and CCAAT/enhancer-binding protein homologous protein (CHOP). Consequently, NaB mitigates type 2 diabetes by inhibiting PERK-CHOP pathway of ERS.","author":[{"dropping-particle":"","family":"Hu","given":"Yimeng","non-dropping-particle":"","parse-names":false,"suffix":""},{"dropping-particle":"","family":"Liu","given":"Jie","non-dropping-particle":"","parse-names":false,"suffix":""},{"dropping-particle":"","family":"Yuan","given":"Yin","non-dropping-particle":"","parse-names":false,"suffix":""},{"dropping-particle":"","family":"Chen","given":"Jing","non-dropping-particle":"","parse-names":false,"suffix":""},{"dropping-particle":"","family":"Cheng","given":"Siyuan","non-dropping-particle":"","parse-names":false,"suffix":""},{"dropping-particle":"","family":"Wang","given":"Huawei","non-dropping-particle":"","parse-names":false,"suffix":""},{"dropping-particle":"","family":"Xu","given":"Yancheng","non-dropping-particle":"","parse-names":false,"suffix":""}],"container-title":"Environmental Toxicology and Pharmacology","id":"ITEM-1","issued":{"date-parts":[["2018","12","6"]]},"page":"112-121","title":"Sodium butyrate mitigates type 2 diabetes by inhibiting PERK-CHOP pathway of endoplasmic reticulum stress","type":"article-journal","volume":"64"},"uris":["http://www.mendeley.com/documents/?uuid=11b8e8bd-253f-3b52-8956-a6a31e55d222"]}],"mendeley":{"formattedCitation":"[50]","plainTextFormattedCitation":"[50]","previouslyFormattedCitation":"[50]"},"properties":{"noteIndex":0},"schema":"https://github.com/citation-style-language/schema/raw/master/csl-citation.json"}</w:instrText>
      </w:r>
      <w:r w:rsidR="00C35598" w:rsidRPr="00844A40">
        <w:rPr>
          <w:rStyle w:val="Hipervnculo"/>
          <w:color w:val="auto"/>
          <w:u w:val="none"/>
          <w:shd w:val="clear" w:color="auto" w:fill="FFFFFF"/>
        </w:rPr>
        <w:fldChar w:fldCharType="separate"/>
      </w:r>
      <w:r w:rsidR="00F36D49" w:rsidRPr="00844A40">
        <w:rPr>
          <w:rStyle w:val="Hipervnculo"/>
          <w:noProof/>
          <w:color w:val="auto"/>
          <w:u w:val="none"/>
          <w:shd w:val="clear" w:color="auto" w:fill="FFFFFF"/>
        </w:rPr>
        <w:t>[50]</w:t>
      </w:r>
      <w:r w:rsidR="00C35598" w:rsidRPr="00844A40">
        <w:rPr>
          <w:rStyle w:val="Hipervnculo"/>
          <w:color w:val="auto"/>
          <w:u w:val="none"/>
          <w:shd w:val="clear" w:color="auto" w:fill="FFFFFF"/>
        </w:rPr>
        <w:fldChar w:fldCharType="end"/>
      </w:r>
      <w:r w:rsidR="008E3773">
        <w:rPr>
          <w:color w:val="auto"/>
          <w:shd w:val="clear" w:color="auto" w:fill="FFFFFF"/>
        </w:rPr>
        <w:t>. Esto se debe a una sobre</w:t>
      </w:r>
      <w:r w:rsidR="008E3773" w:rsidRPr="00912087">
        <w:rPr>
          <w:color w:val="auto"/>
          <w:shd w:val="clear" w:color="auto" w:fill="FFFFFF"/>
        </w:rPr>
        <w:t xml:space="preserve"> estimulación</w:t>
      </w:r>
      <w:r w:rsidR="00912087" w:rsidRPr="00912087">
        <w:rPr>
          <w:color w:val="auto"/>
          <w:shd w:val="clear" w:color="auto" w:fill="FFFFFF"/>
        </w:rPr>
        <w:t xml:space="preserve"> de la </w:t>
      </w:r>
      <w:hyperlink r:id="rId22" w:tooltip="Gluconeogénesis" w:history="1">
        <w:r w:rsidR="00912087" w:rsidRPr="00912087">
          <w:rPr>
            <w:rStyle w:val="Hipervnculo"/>
            <w:color w:val="auto"/>
            <w:u w:val="none"/>
            <w:shd w:val="clear" w:color="auto" w:fill="FFFFFF"/>
          </w:rPr>
          <w:t>gluconeogénesis</w:t>
        </w:r>
      </w:hyperlink>
      <w:r w:rsidR="00912087" w:rsidRPr="00912087">
        <w:rPr>
          <w:color w:val="auto"/>
          <w:shd w:val="clear" w:color="auto" w:fill="FFFFFF"/>
        </w:rPr>
        <w:t xml:space="preserve"> hepática y la inhibición </w:t>
      </w:r>
      <w:r w:rsidR="008E3773">
        <w:rPr>
          <w:color w:val="auto"/>
          <w:shd w:val="clear" w:color="auto" w:fill="FFFFFF"/>
        </w:rPr>
        <w:t xml:space="preserve">en transporte de </w:t>
      </w:r>
      <w:r w:rsidR="00912087" w:rsidRPr="00912087">
        <w:rPr>
          <w:color w:val="auto"/>
          <w:shd w:val="clear" w:color="auto" w:fill="FFFFFF"/>
        </w:rPr>
        <w:t xml:space="preserve">glucosa </w:t>
      </w:r>
      <w:r w:rsidR="008E3773">
        <w:rPr>
          <w:color w:val="auto"/>
          <w:shd w:val="clear" w:color="auto" w:fill="FFFFFF"/>
        </w:rPr>
        <w:t xml:space="preserve">debido a que se altera la </w:t>
      </w:r>
      <w:r w:rsidR="008E3773" w:rsidRPr="00577A5B">
        <w:rPr>
          <w:color w:val="auto"/>
          <w:shd w:val="clear" w:color="auto" w:fill="FFFFFF"/>
        </w:rPr>
        <w:t>traslocación</w:t>
      </w:r>
      <w:r w:rsidR="00912087" w:rsidRPr="00912087">
        <w:rPr>
          <w:color w:val="auto"/>
          <w:shd w:val="clear" w:color="auto" w:fill="FFFFFF"/>
        </w:rPr>
        <w:t xml:space="preserve"> de transportadores de glucosa </w:t>
      </w:r>
      <w:r w:rsidR="008E3773">
        <w:rPr>
          <w:color w:val="auto"/>
          <w:shd w:val="clear" w:color="auto" w:fill="FFFFFF"/>
        </w:rPr>
        <w:t xml:space="preserve">dependientes de insulina </w:t>
      </w:r>
      <w:r w:rsidR="00912087" w:rsidRPr="00912087">
        <w:rPr>
          <w:color w:val="auto"/>
          <w:shd w:val="clear" w:color="auto" w:fill="FFFFFF"/>
        </w:rPr>
        <w:t> </w:t>
      </w:r>
      <w:r w:rsidR="008E3773">
        <w:rPr>
          <w:color w:val="auto"/>
          <w:shd w:val="clear" w:color="auto" w:fill="FFFFFF"/>
        </w:rPr>
        <w:t xml:space="preserve">como el </w:t>
      </w:r>
      <w:hyperlink r:id="rId23" w:tooltip="GLUT4" w:history="1">
        <w:r w:rsidR="00912087" w:rsidRPr="00912087">
          <w:rPr>
            <w:rStyle w:val="Hipervnculo"/>
            <w:color w:val="auto"/>
            <w:u w:val="none"/>
            <w:shd w:val="clear" w:color="auto" w:fill="FFFFFF"/>
          </w:rPr>
          <w:t>GLUT4</w:t>
        </w:r>
      </w:hyperlink>
      <w:r w:rsidR="001A66BE">
        <w:rPr>
          <w:rStyle w:val="Hipervnculo"/>
          <w:color w:val="auto"/>
          <w:u w:val="none"/>
          <w:shd w:val="clear" w:color="auto" w:fill="FFFFFF"/>
        </w:rPr>
        <w:t xml:space="preserve"> </w:t>
      </w:r>
      <w:r w:rsidR="001A66BE" w:rsidRPr="00844A40">
        <w:rPr>
          <w:rStyle w:val="Hipervnculo"/>
          <w:color w:val="auto"/>
          <w:u w:val="none"/>
          <w:shd w:val="clear" w:color="auto" w:fill="FFFFFF"/>
        </w:rPr>
        <w:fldChar w:fldCharType="begin" w:fldLock="1"/>
      </w:r>
      <w:r w:rsidR="007A190A" w:rsidRPr="00844A40">
        <w:rPr>
          <w:rStyle w:val="Hipervnculo"/>
          <w:color w:val="auto"/>
          <w:u w:val="none"/>
          <w:shd w:val="clear" w:color="auto" w:fill="FFFFFF"/>
        </w:rPr>
        <w:instrText>ADDIN CSL_CITATION {"citationItems":[{"id":"ITEM-1","itemData":{"DOI":"10.1016/j.gene.2018.10.025","ISSN":"03781119","PMID":"30316925","abstract":"Glucose transport into skeletal muscle is mediated by the principal glucose transporter protein, GLUT4, which can be transported from intracellular vesicles to the cytoplasmic membrane, and the translocation of GLUT4 vesicles requires a variety of Rab proteins. Previously we reported a new type of TBC1D15 from C. plagiosum with Rab-GAP activity for Rab7. Here we reported that TBC1D15 regulated glucose uptake by affecting the translocation of GLUT4 through late endosomal pathway. When TBC1D15 was knocked out by CRISPR/Cas9, a significant reduction in 2-NBDG uptake was observed, and the total amount of GLUT4 was significantly reduced in TBC1D15-/- cells compared to that in WT cells. Furthermore, concentrated distribution of Rab7 in Lamp1-decorated late endosome/lysosome and an increase in co-localization between GLUT4 and Rab7 was observed in TBC1D15-/- cells. These results suggested that TBC1D15 served as a master regulator in GLUT4 translocation and further affected GLUT4-mediated glucose uptake.","author":[{"dropping-particle":"","family":"Wu","given":"Jia","non-dropping-particle":"","parse-names":false,"suffix":""},{"dropping-particle":"","family":"Cheng","given":"Dandan","non-dropping-particle":"","parse-names":false,"suffix":""},{"dropping-particle":"","family":"Liu","given":"Li","non-dropping-particle":"","parse-names":false,"suffix":""},{"dropping-particle":"","family":"Lv","given":"Zhengbing","non-dropping-particle":"","parse-names":false,"suffix":""},{"dropping-particle":"","family":"Liu","given":"Kuancheng","non-dropping-particle":"","parse-names":false,"suffix":""}],"container-title":"Gene","id":"ITEM-1","issued":{"date-parts":[["2019","1","11"]]},"page":"210-215","title":"TBC1D15 affects glucose uptake by regulating GLUT4 translocation","type":"article-journal","volume":"683"},"uris":["http://www.mendeley.com/documents/?uuid=8fe359e5-a341-3947-955d-a6fd2415d8ee"]}],"mendeley":{"formattedCitation":"[51]","plainTextFormattedCitation":"[51]","previouslyFormattedCitation":"[51]"},"properties":{"noteIndex":0},"schema":"https://github.com/citation-style-language/schema/raw/master/csl-citation.json"}</w:instrText>
      </w:r>
      <w:r w:rsidR="001A66BE" w:rsidRPr="00844A40">
        <w:rPr>
          <w:rStyle w:val="Hipervnculo"/>
          <w:color w:val="auto"/>
          <w:u w:val="none"/>
          <w:shd w:val="clear" w:color="auto" w:fill="FFFFFF"/>
        </w:rPr>
        <w:fldChar w:fldCharType="separate"/>
      </w:r>
      <w:r w:rsidR="00F36D49" w:rsidRPr="00844A40">
        <w:rPr>
          <w:rStyle w:val="Hipervnculo"/>
          <w:noProof/>
          <w:color w:val="auto"/>
          <w:u w:val="none"/>
          <w:shd w:val="clear" w:color="auto" w:fill="FFFFFF"/>
        </w:rPr>
        <w:t>[51]</w:t>
      </w:r>
      <w:r w:rsidR="001A66BE" w:rsidRPr="00844A40">
        <w:rPr>
          <w:rStyle w:val="Hipervnculo"/>
          <w:color w:val="auto"/>
          <w:u w:val="none"/>
          <w:shd w:val="clear" w:color="auto" w:fill="FFFFFF"/>
        </w:rPr>
        <w:fldChar w:fldCharType="end"/>
      </w:r>
      <w:r w:rsidR="008E3773" w:rsidRPr="00844A40">
        <w:rPr>
          <w:color w:val="auto"/>
        </w:rPr>
        <w:t>.</w:t>
      </w:r>
      <w:r w:rsidR="008E3773">
        <w:t xml:space="preserve"> </w:t>
      </w:r>
      <w:r w:rsidR="005464A1">
        <w:t>Así</w:t>
      </w:r>
      <w:r w:rsidR="008E3773">
        <w:t xml:space="preserve"> mismo, también desregula</w:t>
      </w:r>
      <w:r w:rsidR="001104AB">
        <w:t xml:space="preserve"> la expresión de la </w:t>
      </w:r>
      <w:proofErr w:type="spellStart"/>
      <w:r w:rsidR="001104AB">
        <w:t>glucocinasa</w:t>
      </w:r>
      <w:proofErr w:type="spellEnd"/>
      <w:r w:rsidR="001104AB">
        <w:t xml:space="preserve"> y de la </w:t>
      </w:r>
      <w:proofErr w:type="spellStart"/>
      <w:r w:rsidR="001104AB">
        <w:t>hexocinasa</w:t>
      </w:r>
      <w:proofErr w:type="spellEnd"/>
      <w:r w:rsidR="00912087" w:rsidRPr="00912087">
        <w:rPr>
          <w:color w:val="auto"/>
          <w:shd w:val="clear" w:color="auto" w:fill="FFFFFF"/>
        </w:rPr>
        <w:t>.</w:t>
      </w:r>
      <w:r w:rsidR="00502B04">
        <w:rPr>
          <w:color w:val="auto"/>
          <w:shd w:val="clear" w:color="auto" w:fill="FFFFFF"/>
        </w:rPr>
        <w:t xml:space="preserve"> </w:t>
      </w:r>
      <w:r w:rsidR="001104AB" w:rsidRPr="00B55A5F">
        <w:rPr>
          <w:color w:val="auto"/>
          <w:shd w:val="clear" w:color="auto" w:fill="FFFFFF"/>
        </w:rPr>
        <w:t>Otro efecto adverso es el incremento del metabolismo basal</w:t>
      </w:r>
      <w:r w:rsidR="008E3773" w:rsidRPr="00B55A5F">
        <w:rPr>
          <w:color w:val="auto"/>
          <w:shd w:val="clear" w:color="auto" w:fill="FFFFFF"/>
        </w:rPr>
        <w:t xml:space="preserve">, </w:t>
      </w:r>
      <w:r w:rsidR="001104AB" w:rsidRPr="00B55A5F">
        <w:rPr>
          <w:color w:val="auto"/>
          <w:shd w:val="clear" w:color="auto" w:fill="FFFFFF"/>
        </w:rPr>
        <w:t xml:space="preserve">la producción de radicales libres y el daño </w:t>
      </w:r>
      <w:proofErr w:type="spellStart"/>
      <w:r w:rsidR="00AA1DA1">
        <w:rPr>
          <w:color w:val="auto"/>
          <w:shd w:val="clear" w:color="auto" w:fill="FFFFFF"/>
        </w:rPr>
        <w:t>oxidatí</w:t>
      </w:r>
      <w:r w:rsidR="00CD5593" w:rsidRPr="00B55A5F">
        <w:rPr>
          <w:color w:val="auto"/>
          <w:shd w:val="clear" w:color="auto" w:fill="FFFFFF"/>
        </w:rPr>
        <w:t>vo</w:t>
      </w:r>
      <w:proofErr w:type="spellEnd"/>
      <w:r w:rsidR="001104AB" w:rsidRPr="00B55A5F">
        <w:rPr>
          <w:color w:val="auto"/>
          <w:shd w:val="clear" w:color="auto" w:fill="FFFFFF"/>
        </w:rPr>
        <w:t xml:space="preserve"> a macromoléculas</w:t>
      </w:r>
      <w:r w:rsidR="00680C6B">
        <w:rPr>
          <w:color w:val="auto"/>
          <w:shd w:val="clear" w:color="auto" w:fill="FFFFFF"/>
        </w:rPr>
        <w:t xml:space="preserve"> </w:t>
      </w:r>
      <w:r w:rsidR="00680C6B" w:rsidRPr="00844A40">
        <w:rPr>
          <w:color w:val="auto"/>
          <w:shd w:val="clear" w:color="auto" w:fill="FFFFFF"/>
        </w:rPr>
        <w:fldChar w:fldCharType="begin" w:fldLock="1"/>
      </w:r>
      <w:r w:rsidR="007A190A" w:rsidRPr="00844A40">
        <w:rPr>
          <w:color w:val="auto"/>
          <w:shd w:val="clear" w:color="auto" w:fill="FFFFFF"/>
        </w:rPr>
        <w:instrText>ADDIN CSL_CITATION {"citationItems":[{"id":"ITEM-1","itemData":{"DOI":"10.1016/j.yebeh.2018.09.027","ISSN":"15255050","PMID":"30342389","abstract":"The imbalance between antioxidant system and reactive oxygen species (ROS) generation is related to epileptogenesis, neuronal death, and seizure frequency. Treatment with vitamin E has been associated with neuroprotection and control of seizures. In most experimental studies, vitamin E treatment has short duration. Therefore, the aim of this study was to verify the role of long-term treatment with vitamin E in rats submitted to the pilocarpine model of epilepsy. Rats were divided into two main groups: control (Ctr) and pilocarpine (Pilo). Each one was subdivided according to treatment: vehicle (Ctr V and Pilo V) or vitamin E at dosages of 6 IU/kg/day (Ctr E6 and Pilo E6) or 60 IU/kg/day (Ctr E60 and Pilo E60). Treatment lasted 120 days from status epilepticus (SE). There were no statistical differences concerning treatment in the Ctr group for all variables, so the data were grouped. Carbonyl content in the hippocampus of Pilo V and Pilo E6 was higher compared with that of the Ctr group (8 ± 1.5, 7.1 ± 1, and 3.1 ± 0.3 nmol carbonyl/mg protein, respectively for Pilo V, Pilo E6, and Ctr; p &lt; 0.05). Carbonyl content was restored to control values in Pilo E60 rats (4.2 ± 1.1 and 3.1 ± 0.3 nmol carbonyl/mg protein, respectively for Pilo E60 and Ctr; p &gt; 0.05). The volume of the hippocampal formation (6.5 ± 0.3, 6.6 ± 0.4, 6.3 ± 0.3, and 7.4 ± 0.2, respectively for Pilo V, Pilo E6, Pilo E60, and Ctr) and subfields CA1 (1.6 ± 0.1, 1.4 ± 0.2, 1.5 ± 0.1, and 2 ± 0.05, respectively for Pilo V, Pilo E6, Pilo E60, and Ctr) and CA3 (1.7 ± 0.1, 1.5 ± 0.2, 1.4 ± 0.1, and 2 ± 0.1, respectively for Pilo V, Pilo E6, Pilo E60, and Ctr) was reduced in the Pilo group regardless of treatment. Parvalbumin immunostaining was increased in the hilus of the Pilo E60 group compared with that in the Ctr group (26 ± 2 and 39.6 ± 8.3 neurons, respectively for Ctr and Pilo E60). No difference was found in seizure frequency and Neo-Timm staining. Therefore, long-term treatment with 60 IU/kg/day of vitamin E prevented oxidative damage in the hippocampus and increased hilar parvalbumin expression in rats with epilepsy without a reduction in seizure frequency.","author":[{"dropping-particle":"","family":"Pansani","given":"Aline Priscila","non-dropping-particle":"","parse-names":false,"suffix":""},{"dropping-particle":"","family":"Cysneiros","given":"Roberta Monterazzo","non-dropping-particle":"","parse-names":false,"suffix":""},{"dropping-particle":"","family":"Colugnati","given":"Diego Basile","non-dropping-particle":"","parse-names":false,"suffix":""},{"dropping-particle":"","family":"Janjoppi","given":"Luciana","non-dropping-particle":"","parse-names":false,"suffix":""},{"dropping-particle":"","family":"Ferrari","given":"Danuza","non-dropping-particle":"","parse-names":false,"suffix":""},{"dropping-particle":"","family":"Lima","given":"Eliângela","non-dropping-particle":"de","parse-names":false,"suffix":""},{"dropping-particle":"","family":"Ghazale","given":"Poliana Peres","non-dropping-particle":"","parse-names":false,"suffix":""},{"dropping-particle":"","family":"Sinigaglia-Coimbra","given":"Rita","non-dropping-particle":"","parse-names":false,"suffix":""},{"dropping-particle":"","family":"Scorza","given":"Fulvio Alexandre","non-dropping-particle":"","parse-names":false,"suffix":""}],"container-title":"Epilepsy &amp; Behavior","id":"ITEM-1","issued":{"date-parts":[["2018","11","17"]]},"page":"301-307","title":"Long-term monotherapy treatment with vitamin E reduces oxidative stress, but not seizure frequency in rats submitted to the pilocarpine model of epilepsy","type":"article-journal","volume":"88"},"uris":["http://www.mendeley.com/documents/?uuid=a4b91580-7c81-348a-bb9d-ddb9e89a2c6a"]}],"mendeley":{"formattedCitation":"[52]","plainTextFormattedCitation":"[52]","previouslyFormattedCitation":"[52]"},"properties":{"noteIndex":0},"schema":"https://github.com/citation-style-language/schema/raw/master/csl-citation.json"}</w:instrText>
      </w:r>
      <w:r w:rsidR="00680C6B" w:rsidRPr="00844A40">
        <w:rPr>
          <w:color w:val="auto"/>
          <w:shd w:val="clear" w:color="auto" w:fill="FFFFFF"/>
        </w:rPr>
        <w:fldChar w:fldCharType="separate"/>
      </w:r>
      <w:r w:rsidR="00F36D49" w:rsidRPr="00844A40">
        <w:rPr>
          <w:noProof/>
          <w:color w:val="auto"/>
          <w:shd w:val="clear" w:color="auto" w:fill="FFFFFF"/>
        </w:rPr>
        <w:t>[52]</w:t>
      </w:r>
      <w:r w:rsidR="00680C6B" w:rsidRPr="00844A40">
        <w:rPr>
          <w:color w:val="auto"/>
          <w:shd w:val="clear" w:color="auto" w:fill="FFFFFF"/>
        </w:rPr>
        <w:fldChar w:fldCharType="end"/>
      </w:r>
      <w:r w:rsidR="001104AB" w:rsidRPr="00B55A5F">
        <w:rPr>
          <w:color w:val="auto"/>
          <w:shd w:val="clear" w:color="auto" w:fill="FFFFFF"/>
        </w:rPr>
        <w:t>. Por tanto podría considerarse como un pro-oxidante endógeno. De manera crónica</w:t>
      </w:r>
      <w:r w:rsidR="008E3773" w:rsidRPr="00B55A5F">
        <w:rPr>
          <w:color w:val="auto"/>
          <w:shd w:val="clear" w:color="auto" w:fill="FFFFFF"/>
        </w:rPr>
        <w:t>,</w:t>
      </w:r>
      <w:r w:rsidR="001104AB" w:rsidRPr="00B55A5F">
        <w:rPr>
          <w:color w:val="auto"/>
          <w:shd w:val="clear" w:color="auto" w:fill="FFFFFF"/>
        </w:rPr>
        <w:t xml:space="preserve"> tanto las catecolaminas como los glucocorticoides, p</w:t>
      </w:r>
      <w:r w:rsidR="009E65AE" w:rsidRPr="00B55A5F">
        <w:rPr>
          <w:color w:val="auto"/>
          <w:shd w:val="clear" w:color="auto" w:fill="FFFFFF"/>
        </w:rPr>
        <w:t>ueden</w:t>
      </w:r>
      <w:r w:rsidR="001104AB" w:rsidRPr="00B55A5F">
        <w:rPr>
          <w:color w:val="auto"/>
          <w:shd w:val="clear" w:color="auto" w:fill="FFFFFF"/>
        </w:rPr>
        <w:t xml:space="preserve"> ocasionar  un desequilibrio del estado </w:t>
      </w:r>
      <w:proofErr w:type="spellStart"/>
      <w:r w:rsidR="001104AB" w:rsidRPr="00B55A5F">
        <w:rPr>
          <w:color w:val="auto"/>
          <w:shd w:val="clear" w:color="auto" w:fill="FFFFFF"/>
        </w:rPr>
        <w:t>redox</w:t>
      </w:r>
      <w:proofErr w:type="spellEnd"/>
      <w:r w:rsidR="001104AB" w:rsidRPr="00B55A5F">
        <w:rPr>
          <w:color w:val="auto"/>
          <w:shd w:val="clear" w:color="auto" w:fill="FFFFFF"/>
        </w:rPr>
        <w:t xml:space="preserve"> a través del agotamiento o consumo de los sistemas antioxidantes endógenos. Lo que llevaría al daño </w:t>
      </w:r>
      <w:proofErr w:type="spellStart"/>
      <w:r w:rsidR="00AA1DA1">
        <w:rPr>
          <w:color w:val="auto"/>
          <w:shd w:val="clear" w:color="auto" w:fill="FFFFFF"/>
        </w:rPr>
        <w:t>oxidatí</w:t>
      </w:r>
      <w:r w:rsidR="00CD5593" w:rsidRPr="00B55A5F">
        <w:rPr>
          <w:color w:val="auto"/>
          <w:shd w:val="clear" w:color="auto" w:fill="FFFFFF"/>
        </w:rPr>
        <w:t>vo</w:t>
      </w:r>
      <w:proofErr w:type="spellEnd"/>
      <w:r w:rsidR="001104AB" w:rsidRPr="00B55A5F">
        <w:rPr>
          <w:color w:val="auto"/>
          <w:shd w:val="clear" w:color="auto" w:fill="FFFFFF"/>
        </w:rPr>
        <w:t xml:space="preserve"> y las subsecuentes consecuencias de este. La vasoconstricción por catecolaminas </w:t>
      </w:r>
      <w:r w:rsidR="008E3773" w:rsidRPr="00B55A5F">
        <w:rPr>
          <w:color w:val="auto"/>
          <w:shd w:val="clear" w:color="auto" w:fill="FFFFFF"/>
        </w:rPr>
        <w:t xml:space="preserve">puede ocasionar la síntesis y </w:t>
      </w:r>
      <w:r w:rsidR="001104AB" w:rsidRPr="00B55A5F">
        <w:rPr>
          <w:color w:val="auto"/>
          <w:shd w:val="clear" w:color="auto" w:fill="FFFFFF"/>
        </w:rPr>
        <w:t xml:space="preserve"> secreción de factores locales de relajación como el </w:t>
      </w:r>
      <w:r w:rsidR="005464A1" w:rsidRPr="00B55A5F">
        <w:rPr>
          <w:color w:val="auto"/>
          <w:shd w:val="clear" w:color="auto" w:fill="FFFFFF"/>
        </w:rPr>
        <w:t>óxido</w:t>
      </w:r>
      <w:r w:rsidR="001104AB" w:rsidRPr="00B55A5F">
        <w:rPr>
          <w:color w:val="auto"/>
          <w:shd w:val="clear" w:color="auto" w:fill="FFFFFF"/>
        </w:rPr>
        <w:t xml:space="preserve"> nítrico, el cual a su vez se considera un radical libre</w:t>
      </w:r>
      <w:r w:rsidR="005464A1" w:rsidRPr="00B55A5F">
        <w:rPr>
          <w:color w:val="auto"/>
          <w:shd w:val="clear" w:color="auto" w:fill="FFFFFF"/>
        </w:rPr>
        <w:t xml:space="preserve"> </w:t>
      </w:r>
      <w:r w:rsidR="00873046" w:rsidRPr="00844A40">
        <w:rPr>
          <w:color w:val="auto"/>
          <w:shd w:val="clear" w:color="auto" w:fill="FFFFFF"/>
        </w:rPr>
        <w:fldChar w:fldCharType="begin" w:fldLock="1"/>
      </w:r>
      <w:r w:rsidR="007A190A" w:rsidRPr="00844A40">
        <w:rPr>
          <w:color w:val="auto"/>
          <w:shd w:val="clear" w:color="auto" w:fill="FFFFFF"/>
        </w:rPr>
        <w:instrText>ADDIN CSL_CITATION {"citationItems":[{"id":"ITEM-1","itemData":{"DOI":"10.1111/bph.14522","ISSN":"00071188","PMID":"30341769","abstract":"Endothelial nitric oxide synthase (eNOS), and its product nitric oxide (NO), are vital components critical for the control of vasomotor function and cardiovascular homeostasis. In the present review, we will take a deep dive into eNOS enzymology, function and mechanisms regulating endothelial NO. The mechanisms regulating eNOS and NO synthesis discussed herein include alterations to transcriptional, post-translational modifications and protein-protein regulations. Moreover, we will discuss the phenotypes associated with various eNOS mutants and the consequences of a disrupted eNOS/NO cascade highlighting the importance of eNOS function and vascular homeostasis.","author":[{"dropping-particle":"","family":"Garcia","given":"Victor","non-dropping-particle":"","parse-names":false,"suffix":""},{"dropping-particle":"","family":"Sessa","given":"William C","non-dropping-particle":"","parse-names":false,"suffix":""}],"container-title":"British Journal of Pharmacology","id":"ITEM-1","issued":{"date-parts":[["2018","10","19"]]},"title":"Endothelial Nitric Oxide Synthase (eNOS): Perspective and Recent Developments","type":"article-journal"},"uris":["http://www.mendeley.com/documents/?uuid=ec077948-d17c-344f-8611-ee07b76e40c2"]}],"mendeley":{"formattedCitation":"[53]","plainTextFormattedCitation":"[53]","previouslyFormattedCitation":"[53]"},"properties":{"noteIndex":0},"schema":"https://github.com/citation-style-language/schema/raw/master/csl-citation.json"}</w:instrText>
      </w:r>
      <w:r w:rsidR="00873046" w:rsidRPr="00844A40">
        <w:rPr>
          <w:color w:val="auto"/>
          <w:shd w:val="clear" w:color="auto" w:fill="FFFFFF"/>
        </w:rPr>
        <w:fldChar w:fldCharType="separate"/>
      </w:r>
      <w:r w:rsidR="00F36D49" w:rsidRPr="00844A40">
        <w:rPr>
          <w:noProof/>
          <w:color w:val="auto"/>
          <w:shd w:val="clear" w:color="auto" w:fill="FFFFFF"/>
        </w:rPr>
        <w:t>[53]</w:t>
      </w:r>
      <w:r w:rsidR="00873046" w:rsidRPr="00844A40">
        <w:rPr>
          <w:color w:val="auto"/>
          <w:shd w:val="clear" w:color="auto" w:fill="FFFFFF"/>
        </w:rPr>
        <w:fldChar w:fldCharType="end"/>
      </w:r>
      <w:r w:rsidR="001104AB" w:rsidRPr="00B55A5F">
        <w:rPr>
          <w:color w:val="auto"/>
          <w:shd w:val="clear" w:color="auto" w:fill="FFFFFF"/>
        </w:rPr>
        <w:t>. De tal forma</w:t>
      </w:r>
      <w:r w:rsidR="009E65AE" w:rsidRPr="00B55A5F">
        <w:rPr>
          <w:color w:val="auto"/>
          <w:shd w:val="clear" w:color="auto" w:fill="FFFFFF"/>
        </w:rPr>
        <w:t>,</w:t>
      </w:r>
      <w:r w:rsidR="001104AB" w:rsidRPr="00B55A5F">
        <w:rPr>
          <w:color w:val="auto"/>
          <w:shd w:val="clear" w:color="auto" w:fill="FFFFFF"/>
        </w:rPr>
        <w:t xml:space="preserve"> ambas hormonas del estrés, pueden propiciar el incremento de radicales libres debido a su acción directa o indirecta sobre las funciones biológicas. </w:t>
      </w:r>
      <w:r w:rsidR="005E618F" w:rsidRPr="00B55A5F">
        <w:rPr>
          <w:color w:val="auto"/>
          <w:shd w:val="clear" w:color="auto" w:fill="FFFFFF"/>
        </w:rPr>
        <w:t xml:space="preserve">En esta relación, se ha observado </w:t>
      </w:r>
      <w:r w:rsidR="008E3773" w:rsidRPr="00B55A5F">
        <w:rPr>
          <w:color w:val="auto"/>
          <w:shd w:val="clear" w:color="auto" w:fill="FFFFFF"/>
        </w:rPr>
        <w:t xml:space="preserve">que tanto el estrés o la aplicación de corticoides sintéticos, producen </w:t>
      </w:r>
      <w:r w:rsidR="005E618F" w:rsidRPr="00B55A5F">
        <w:rPr>
          <w:color w:val="auto"/>
          <w:shd w:val="clear" w:color="auto" w:fill="FFFFFF"/>
        </w:rPr>
        <w:t xml:space="preserve">daño </w:t>
      </w:r>
      <w:proofErr w:type="spellStart"/>
      <w:r w:rsidR="00AA1DA1">
        <w:rPr>
          <w:color w:val="auto"/>
          <w:shd w:val="clear" w:color="auto" w:fill="FFFFFF"/>
        </w:rPr>
        <w:t>oxidatí</w:t>
      </w:r>
      <w:r w:rsidR="00CD5593" w:rsidRPr="00B55A5F">
        <w:rPr>
          <w:color w:val="auto"/>
          <w:shd w:val="clear" w:color="auto" w:fill="FFFFFF"/>
        </w:rPr>
        <w:t>vo</w:t>
      </w:r>
      <w:proofErr w:type="spellEnd"/>
      <w:r w:rsidR="005E618F" w:rsidRPr="00B55A5F">
        <w:rPr>
          <w:color w:val="auto"/>
          <w:shd w:val="clear" w:color="auto" w:fill="FFFFFF"/>
        </w:rPr>
        <w:t xml:space="preserve"> a proteínas, lípidos y el ADN. En consecuencia, estudios recientes </w:t>
      </w:r>
      <w:r w:rsidR="008E3773" w:rsidRPr="00B55A5F">
        <w:rPr>
          <w:color w:val="auto"/>
          <w:shd w:val="clear" w:color="auto" w:fill="FFFFFF"/>
        </w:rPr>
        <w:t xml:space="preserve">también </w:t>
      </w:r>
      <w:r w:rsidR="005E618F" w:rsidRPr="00B55A5F">
        <w:rPr>
          <w:color w:val="auto"/>
          <w:shd w:val="clear" w:color="auto" w:fill="FFFFFF"/>
        </w:rPr>
        <w:t xml:space="preserve">establecen una relación directa entre el estrés </w:t>
      </w:r>
      <w:proofErr w:type="spellStart"/>
      <w:r w:rsidR="005E618F" w:rsidRPr="00B55A5F">
        <w:rPr>
          <w:color w:val="auto"/>
          <w:shd w:val="clear" w:color="auto" w:fill="FFFFFF"/>
        </w:rPr>
        <w:t>oxidatívo</w:t>
      </w:r>
      <w:proofErr w:type="spellEnd"/>
      <w:r w:rsidR="005E618F" w:rsidRPr="00B55A5F">
        <w:rPr>
          <w:color w:val="auto"/>
          <w:shd w:val="clear" w:color="auto" w:fill="FFFFFF"/>
        </w:rPr>
        <w:t xml:space="preserve"> y el desarrollo de  un estado inflamatorio silencioso.</w:t>
      </w:r>
      <w:r w:rsidR="005E618F">
        <w:rPr>
          <w:color w:val="auto"/>
          <w:shd w:val="clear" w:color="auto" w:fill="FFFFFF"/>
        </w:rPr>
        <w:t xml:space="preserve"> </w:t>
      </w:r>
    </w:p>
    <w:p w:rsidR="008C7771" w:rsidRPr="008C7771" w:rsidRDefault="008C7771" w:rsidP="00254BF4">
      <w:pPr>
        <w:rPr>
          <w:rStyle w:val="nfasis"/>
        </w:rPr>
      </w:pPr>
    </w:p>
    <w:p w:rsidR="00AC6362" w:rsidRPr="000E04D4" w:rsidRDefault="00AB0DF2" w:rsidP="0073446D">
      <w:pPr>
        <w:pStyle w:val="Prrafodelista"/>
        <w:numPr>
          <w:ilvl w:val="1"/>
          <w:numId w:val="8"/>
        </w:numPr>
        <w:rPr>
          <w:rStyle w:val="nfasis"/>
          <w:rFonts w:ascii="Times New Roman" w:hAnsi="Times New Roman"/>
          <w:b/>
          <w:sz w:val="24"/>
          <w:szCs w:val="24"/>
        </w:rPr>
      </w:pPr>
      <w:r w:rsidRPr="000E04D4">
        <w:rPr>
          <w:rStyle w:val="nfasis"/>
          <w:rFonts w:ascii="Times New Roman" w:hAnsi="Times New Roman"/>
          <w:b/>
          <w:sz w:val="24"/>
          <w:szCs w:val="24"/>
        </w:rPr>
        <w:lastRenderedPageBreak/>
        <w:t>Relación e</w:t>
      </w:r>
      <w:r w:rsidR="000E04D4" w:rsidRPr="000E04D4">
        <w:rPr>
          <w:rStyle w:val="nfasis"/>
          <w:rFonts w:ascii="Times New Roman" w:hAnsi="Times New Roman"/>
          <w:b/>
          <w:sz w:val="24"/>
          <w:szCs w:val="24"/>
        </w:rPr>
        <w:t>ntre el estado inflamatorio y</w:t>
      </w:r>
      <w:r w:rsidRPr="000E04D4">
        <w:rPr>
          <w:rStyle w:val="nfasis"/>
          <w:rFonts w:ascii="Times New Roman" w:hAnsi="Times New Roman"/>
          <w:b/>
          <w:sz w:val="24"/>
          <w:szCs w:val="24"/>
        </w:rPr>
        <w:t xml:space="preserve"> estrés neuroendocrino</w:t>
      </w:r>
    </w:p>
    <w:p w:rsidR="00E9587B" w:rsidRDefault="007E3697" w:rsidP="00C7199D">
      <w:pPr>
        <w:pStyle w:val="NormalWeb"/>
        <w:shd w:val="clear" w:color="auto" w:fill="FFFFFF"/>
        <w:spacing w:line="480" w:lineRule="auto"/>
        <w:jc w:val="both"/>
      </w:pPr>
      <w:r>
        <w:t>Durante procesos inflamatorios agudos</w:t>
      </w:r>
      <w:r w:rsidR="00D84810">
        <w:t xml:space="preserve"> y</w:t>
      </w:r>
      <w:r w:rsidR="002C1FE8">
        <w:t>/o trauma</w:t>
      </w:r>
      <w:r>
        <w:t>,</w:t>
      </w:r>
      <w:r w:rsidR="002C1FE8">
        <w:t xml:space="preserve"> </w:t>
      </w:r>
      <w:r>
        <w:t xml:space="preserve">el  daño tisular espontaneo o por invasión de agentes patógenos, </w:t>
      </w:r>
      <w:r w:rsidR="00B147DD">
        <w:t xml:space="preserve">desencadena fenómenos vasculares, </w:t>
      </w:r>
      <w:r>
        <w:t xml:space="preserve">celulares </w:t>
      </w:r>
      <w:r w:rsidR="00F305B0">
        <w:t xml:space="preserve">y </w:t>
      </w:r>
      <w:r w:rsidR="00B147DD">
        <w:t xml:space="preserve">humorales </w:t>
      </w:r>
      <w:r w:rsidR="00F305B0">
        <w:t>innatos o adquiridos</w:t>
      </w:r>
      <w:r w:rsidR="007A190A">
        <w:t xml:space="preserve"> </w:t>
      </w:r>
      <w:r w:rsidR="007A190A" w:rsidRPr="00844A40">
        <w:rPr>
          <w:color w:val="auto"/>
        </w:rPr>
        <w:fldChar w:fldCharType="begin" w:fldLock="1"/>
      </w:r>
      <w:r w:rsidR="003F1BCB" w:rsidRPr="00844A40">
        <w:rPr>
          <w:color w:val="auto"/>
        </w:rPr>
        <w:instrText>ADDIN CSL_CITATION {"citationItems":[{"id":"ITEM-1","itemData":{"DOI":"10.1007/s12308-016-0272-9","ISSN":"1868-9256","PMID":"30338008","abstract":"Objectives Langerhans cell histiocytosis (LCH) is a monoclonal proliferation of antigen presenting cells (APC). In benign APCs, antigen loading occurs in the Major Histocompatibility class II (MHCII)-lysosomal compartment of the endocytic pathway followed by transport to the cell surface upon antigen stimulation. The pattern of MHC II expression in LCH is not well characterized. Methods The cellular localization of MHCII was determined using immunohistochemisty (IHC). Staining pattern for the representative MHCII molecule, HLA-DR, (cell surface, cytoplasmic granular, or cytoplasmic globular) and intensity (0 to 3+) were recorded for normal tissues and 44 LCH samples along with available clinicopathologic features. Results were confirmed with a different antibody to confirm the appearance. Results In the normal tissue survey, strong HLA-DR cell surface expression was present on APCs, benign B cells, some T cells, and pulmonary macrophages. A granular cytoplasmic staining pattern (without surface expression) was seen in benign Langerhans cells (LCs) in the skin and histiocytes. Strikingly, all 44 LCH samples demonstrated both cytoplasmic granular and an unusual \"globular\" staining pattern with no surface staining. Conclusion This is the first report of a highly specific HLA-DR staining pattern in LCH detected by IHC. The cytoplasmic perinuclear globular localization of MHCII may possibly be useful in diagnostics and may result from an immature/antigen-naïve differentiation state of the neoplastic cell.","author":[{"dropping-particle":"","family":"Redd","given":"Lucas","non-dropping-particle":"","parse-names":false,"suffix":""},{"dropping-particle":"","family":"Schmelz","given":"Monika","non-dropping-particle":"","parse-names":false,"suffix":""},{"dropping-particle":"","family":"Burack","given":"W. Richard","non-dropping-particle":"","parse-names":false,"suffix":""},{"dropping-particle":"","family":"Cook","given":"James R.","non-dropping-particle":"","parse-names":false,"suffix":""},{"dropping-particle":"","family":"Day","given":"Antony W.","non-dropping-particle":"","parse-names":false,"suffix":""},{"dropping-particle":"","family":"Rimsza","given":"Lisa","non-dropping-particle":"","parse-names":false,"suffix":""}],"container-title":"Journal of Hematopathology","id":"ITEM-1","issue":"3","issued":{"date-parts":[["2016","9","10"]]},"page":"107-112","title":"Langerhans cell histiocytosis shows distinct cytoplasmic expression of major histocompatibility class II antigens","type":"article-journal","volume":"9"},"uris":["http://www.mendeley.com/documents/?uuid=ff7acf3b-8abb-382e-994d-840c2cdac568"]}],"mendeley":{"formattedCitation":"[54]","plainTextFormattedCitation":"[54]","previouslyFormattedCitation":"[54]"},"properties":{"noteIndex":0},"schema":"https://github.com/citation-style-language/schema/raw/master/csl-citation.json"}</w:instrText>
      </w:r>
      <w:r w:rsidR="007A190A" w:rsidRPr="00844A40">
        <w:rPr>
          <w:color w:val="auto"/>
        </w:rPr>
        <w:fldChar w:fldCharType="separate"/>
      </w:r>
      <w:r w:rsidR="003F1BCB" w:rsidRPr="00844A40">
        <w:rPr>
          <w:noProof/>
          <w:color w:val="auto"/>
        </w:rPr>
        <w:t>[54]</w:t>
      </w:r>
      <w:r w:rsidR="007A190A" w:rsidRPr="00844A40">
        <w:rPr>
          <w:color w:val="auto"/>
        </w:rPr>
        <w:fldChar w:fldCharType="end"/>
      </w:r>
      <w:r>
        <w:t>.</w:t>
      </w:r>
      <w:r w:rsidR="001122C2">
        <w:t xml:space="preserve"> </w:t>
      </w:r>
      <w:r w:rsidR="00F305B0">
        <w:t>El sistema del complemento</w:t>
      </w:r>
      <w:r w:rsidR="00D84810">
        <w:t xml:space="preserve"> y </w:t>
      </w:r>
      <w:r w:rsidR="00F305B0">
        <w:t xml:space="preserve"> la </w:t>
      </w:r>
      <w:r w:rsidR="00D84810">
        <w:t>producción de anticuerpos</w:t>
      </w:r>
      <w:r w:rsidR="001122C2">
        <w:t xml:space="preserve"> </w:t>
      </w:r>
      <w:r w:rsidR="00F305B0">
        <w:t xml:space="preserve">por las células inmunitarias, permiten </w:t>
      </w:r>
      <w:r w:rsidR="00C749E7">
        <w:t xml:space="preserve">destruir, aislar o diluir </w:t>
      </w:r>
      <w:r w:rsidR="00FB60BC">
        <w:t>los antígenos</w:t>
      </w:r>
      <w:r w:rsidR="007211C9">
        <w:t xml:space="preserve"> (virus, traumatismos, agentes físicos y químicos, necrosis, reacciones inmunitarias, etc</w:t>
      </w:r>
      <w:r w:rsidR="00CD5593">
        <w:t>.</w:t>
      </w:r>
      <w:r w:rsidR="007211C9">
        <w:t>)</w:t>
      </w:r>
      <w:r w:rsidR="00F305B0">
        <w:t>, y a s</w:t>
      </w:r>
      <w:r w:rsidR="00AB0DF2">
        <w:t>u</w:t>
      </w:r>
      <w:r w:rsidR="00F305B0">
        <w:t xml:space="preserve"> vez también participan en los mecanismos para la reparación del d</w:t>
      </w:r>
      <w:r w:rsidR="00C749E7">
        <w:t xml:space="preserve">año </w:t>
      </w:r>
      <w:r w:rsidR="0008075B" w:rsidRPr="00844A40">
        <w:rPr>
          <w:color w:val="auto"/>
        </w:rPr>
        <w:fldChar w:fldCharType="begin" w:fldLock="1"/>
      </w:r>
      <w:r w:rsidR="003F1BCB" w:rsidRPr="00844A40">
        <w:rPr>
          <w:color w:val="auto"/>
        </w:rPr>
        <w:instrText>ADDIN CSL_CITATION {"citationItems":[{"id":"ITEM-1","itemData":{"ISBN":"9781437717815","author":[{"dropping-particle":"","family":"Kumar, Victor. Abbas, Abdul. Aster","given":"Jon.","non-dropping-particle":"","parse-names":false,"suffix":""}],"id":"ITEM-1","issued":{"date-parts":[["2013"]]},"number-of-pages":"921","title":"Humana, Robbins Patología","type":"book"},"uris":["http://www.mendeley.com/documents/?uuid=725a26dd-b843-48b6-b41a-0c262ba0e2ca"]}],"mendeley":{"formattedCitation":"[55]","plainTextFormattedCitation":"[55]","previouslyFormattedCitation":"[55]"},"properties":{"noteIndex":0},"schema":"https://github.com/citation-style-language/schema/raw/master/csl-citation.json"}</w:instrText>
      </w:r>
      <w:r w:rsidR="0008075B" w:rsidRPr="00844A40">
        <w:rPr>
          <w:color w:val="auto"/>
        </w:rPr>
        <w:fldChar w:fldCharType="separate"/>
      </w:r>
      <w:r w:rsidR="003F1BCB" w:rsidRPr="00844A40">
        <w:rPr>
          <w:noProof/>
          <w:color w:val="auto"/>
        </w:rPr>
        <w:t>[55]</w:t>
      </w:r>
      <w:r w:rsidR="0008075B" w:rsidRPr="00844A40">
        <w:rPr>
          <w:color w:val="auto"/>
        </w:rPr>
        <w:fldChar w:fldCharType="end"/>
      </w:r>
      <w:r w:rsidR="001122C2" w:rsidRPr="00844A40">
        <w:rPr>
          <w:color w:val="auto"/>
        </w:rPr>
        <w:t>.</w:t>
      </w:r>
      <w:r w:rsidR="001122C2">
        <w:t xml:space="preserve"> </w:t>
      </w:r>
      <w:r w:rsidR="00F305B0">
        <w:t xml:space="preserve">Por otro lado, </w:t>
      </w:r>
      <w:r w:rsidR="00FB60BC">
        <w:t xml:space="preserve"> </w:t>
      </w:r>
      <w:r w:rsidR="00F305B0">
        <w:t xml:space="preserve">la agresión antigénica </w:t>
      </w:r>
      <w:r w:rsidR="0039774F">
        <w:t>a un órgano</w:t>
      </w:r>
      <w:r w:rsidR="000B2045">
        <w:t xml:space="preserve"> vascularizado, </w:t>
      </w:r>
      <w:r w:rsidR="00F305B0">
        <w:t>conduce a una respuesta de tres fases:</w:t>
      </w:r>
      <w:r w:rsidR="000B2045">
        <w:t xml:space="preserve"> </w:t>
      </w:r>
      <w:r w:rsidR="00F305B0">
        <w:t>1- inicial o de</w:t>
      </w:r>
      <w:r w:rsidR="000B2045">
        <w:t xml:space="preserve"> agresión</w:t>
      </w:r>
      <w:r w:rsidR="00F305B0">
        <w:t xml:space="preserve"> en donde la cantidad de </w:t>
      </w:r>
      <w:r w:rsidR="00415827">
        <w:t>antígenos</w:t>
      </w:r>
      <w:r w:rsidR="00F305B0">
        <w:t xml:space="preserve"> es predominante en la zona de lesión</w:t>
      </w:r>
      <w:r w:rsidR="000B2045">
        <w:t>,</w:t>
      </w:r>
      <w:r w:rsidR="00FB60BC">
        <w:t xml:space="preserve"> </w:t>
      </w:r>
      <w:r w:rsidR="00415827">
        <w:t>2.-</w:t>
      </w:r>
      <w:r w:rsidR="000B2045">
        <w:t xml:space="preserve"> r</w:t>
      </w:r>
      <w:r w:rsidR="00EB491A">
        <w:t>eacción</w:t>
      </w:r>
      <w:r w:rsidR="00F305B0">
        <w:t xml:space="preserve"> o de equilibrio</w:t>
      </w:r>
      <w:r w:rsidR="000B2045">
        <w:t>,</w:t>
      </w:r>
      <w:r w:rsidR="00FB60BC">
        <w:t xml:space="preserve"> </w:t>
      </w:r>
      <w:r w:rsidR="00F305B0">
        <w:t xml:space="preserve">en este </w:t>
      </w:r>
      <w:r w:rsidR="00415827">
        <w:t>estadio</w:t>
      </w:r>
      <w:r w:rsidR="00F305B0">
        <w:t xml:space="preserve"> </w:t>
      </w:r>
      <w:r w:rsidR="00FB60BC">
        <w:t>el huésped responde al antígeno</w:t>
      </w:r>
      <w:r w:rsidR="00F305B0">
        <w:t>, y produce un equilibrio. 3-</w:t>
      </w:r>
      <w:r w:rsidR="00F51498">
        <w:t>resolución,</w:t>
      </w:r>
      <w:r w:rsidR="00EB491A">
        <w:t xml:space="preserve"> </w:t>
      </w:r>
      <w:r w:rsidR="00F305B0">
        <w:t>en esta etapa, la respuesta inmunitaria y celular, aclaran el proceso de agresión y se consolidan los mecanismos de reparación</w:t>
      </w:r>
      <w:r w:rsidR="00EB491A">
        <w:t>.</w:t>
      </w:r>
      <w:r w:rsidR="00EB1857">
        <w:t xml:space="preserve"> </w:t>
      </w:r>
      <w:r w:rsidR="00F305B0">
        <w:t xml:space="preserve">Durante estas fases, se amplifica la </w:t>
      </w:r>
      <w:r w:rsidR="00D84810">
        <w:t>respuesta local</w:t>
      </w:r>
      <w:r w:rsidR="00F305B0">
        <w:t xml:space="preserve">, </w:t>
      </w:r>
      <w:r w:rsidR="00D84810">
        <w:t xml:space="preserve"> </w:t>
      </w:r>
      <w:r w:rsidR="00B9402F">
        <w:t>en donde se incrementa y se facilita el infiltrado</w:t>
      </w:r>
      <w:r w:rsidR="00F305B0">
        <w:t xml:space="preserve"> de elementos </w:t>
      </w:r>
      <w:r w:rsidR="00B9402F">
        <w:t>sanguíneos</w:t>
      </w:r>
      <w:r w:rsidR="00F305B0">
        <w:t xml:space="preserve">: </w:t>
      </w:r>
      <w:r w:rsidR="00D84810">
        <w:t>granulocitos, linfocitos</w:t>
      </w:r>
      <w:r w:rsidR="00B9402F">
        <w:t>, monocitos, macrófagos,</w:t>
      </w:r>
      <w:r w:rsidR="00D84810">
        <w:t xml:space="preserve"> </w:t>
      </w:r>
      <w:r w:rsidR="00B9402F">
        <w:t>componentes plasmáticos</w:t>
      </w:r>
      <w:r w:rsidR="00046DB4">
        <w:t xml:space="preserve"> </w:t>
      </w:r>
      <w:r w:rsidR="00046DB4" w:rsidRPr="00844A40">
        <w:rPr>
          <w:color w:val="auto"/>
        </w:rPr>
        <w:fldChar w:fldCharType="begin" w:fldLock="1"/>
      </w:r>
      <w:r w:rsidR="003F1BCB" w:rsidRPr="00844A40">
        <w:rPr>
          <w:color w:val="auto"/>
        </w:rPr>
        <w:instrText>ADDIN CSL_CITATION {"citationItems":[{"id":"ITEM-1","itemData":{"DOI":"10.1292/jvms.18-0406","ISSN":"0916-7250","PMID":"30333381","abstract":"The present study describes the association between inflammatory cell types and feline infectious peritonitis virus (FIPV) antigen in the brain of 4 cats diagnosed as feline infectious peritonitis (FIP). Immunohistochemically, FIPV antigens were detected in the inflammatory foci of the leptomeninges, choroid plexus and ventricles in 3 of the 4 cats. In 3 cases, inflammatory foci mainly consisted of CD204- and Iba1-positive macrophages, and the FIPV antigens were found in the macrophages. In the other case which was negative for FIPV antigen, severe inflammation predominantly consisting of CD20-positive B lymphocytes was observed in the leptomeninges and subventricles, accompanied with diffuse proliferation of gemistocytic astrocytes. The difference in histopathology may reflect the inflammatory process or the strain variation of FIP virus.","author":[{"dropping-particle":"","family":"WANG","given":"Huanan","non-dropping-particle":"","parse-names":false,"suffix":""},{"dropping-particle":"","family":"HIRABAYASHI","given":"Miyuki","non-dropping-particle":"","parse-names":false,"suffix":""},{"dropping-particle":"","family":"CHAMBERS","given":"James K.","non-dropping-particle":"","parse-names":false,"suffix":""},{"dropping-particle":"","family":"UCHIDA","given":"Kazuyuki","non-dropping-particle":"","parse-names":false,"suffix":""},{"dropping-particle":"","family":"NAKAYAMA","given":"Hiroyuki","non-dropping-particle":"","parse-names":false,"suffix":""}],"container-title":"Journal of Veterinary Medical Science","id":"ITEM-1","issued":{"date-parts":[["2018","10","17"]]},"title":"Immunohistochemical studies on meningoencephalitis in feline infectious peritonitis (FIP)","type":"article-journal"},"uris":["http://www.mendeley.com/documents/?uuid=019122f4-f600-3127-80b4-b9b910605131"]}],"mendeley":{"formattedCitation":"[56]","plainTextFormattedCitation":"[56]","previouslyFormattedCitation":"[56]"},"properties":{"noteIndex":0},"schema":"https://github.com/citation-style-language/schema/raw/master/csl-citation.json"}</w:instrText>
      </w:r>
      <w:r w:rsidR="00046DB4" w:rsidRPr="00844A40">
        <w:rPr>
          <w:color w:val="auto"/>
        </w:rPr>
        <w:fldChar w:fldCharType="separate"/>
      </w:r>
      <w:r w:rsidR="003F1BCB" w:rsidRPr="00844A40">
        <w:rPr>
          <w:noProof/>
          <w:color w:val="auto"/>
        </w:rPr>
        <w:t>[56]</w:t>
      </w:r>
      <w:r w:rsidR="00046DB4" w:rsidRPr="00844A40">
        <w:rPr>
          <w:color w:val="auto"/>
        </w:rPr>
        <w:fldChar w:fldCharType="end"/>
      </w:r>
      <w:r w:rsidR="00B9402F">
        <w:t>.</w:t>
      </w:r>
      <w:r w:rsidR="00D84810">
        <w:t xml:space="preserve"> </w:t>
      </w:r>
      <w:r w:rsidR="00B9402F">
        <w:t>De manera inicial ocurre</w:t>
      </w:r>
      <w:r w:rsidR="00BF4D3B">
        <w:t xml:space="preserve"> vasoconstricción</w:t>
      </w:r>
      <w:r w:rsidR="00EB1857">
        <w:t xml:space="preserve"> </w:t>
      </w:r>
      <w:r w:rsidR="00B9402F">
        <w:t>transitoria</w:t>
      </w:r>
      <w:r w:rsidR="00BF4D3B">
        <w:t xml:space="preserve">, posteriormente </w:t>
      </w:r>
      <w:r w:rsidR="00B9402F">
        <w:t xml:space="preserve">ocurre </w:t>
      </w:r>
      <w:r w:rsidR="00D84810">
        <w:t xml:space="preserve">vasodilatación </w:t>
      </w:r>
      <w:r w:rsidR="00B9402F">
        <w:t xml:space="preserve">mediada por histamina </w:t>
      </w:r>
      <w:r w:rsidR="00D84810">
        <w:t xml:space="preserve">para incrementar </w:t>
      </w:r>
      <w:r w:rsidR="00B9402F">
        <w:t xml:space="preserve">el aporte sanguíneo, y </w:t>
      </w:r>
      <w:r w:rsidR="00D84810">
        <w:t xml:space="preserve">al mismo tiempo se </w:t>
      </w:r>
      <w:r w:rsidR="00B9402F">
        <w:t>incrementa la permeabilidad</w:t>
      </w:r>
      <w:r w:rsidR="00D37C46">
        <w:t xml:space="preserve"> vascular</w:t>
      </w:r>
      <w:r w:rsidR="00D84810">
        <w:t xml:space="preserve"> para facilitar extravasación de proteínas y células</w:t>
      </w:r>
      <w:r w:rsidR="006B18AC">
        <w:t xml:space="preserve"> </w:t>
      </w:r>
      <w:r w:rsidR="0008075B" w:rsidRPr="00844A40">
        <w:rPr>
          <w:color w:val="auto"/>
        </w:rPr>
        <w:fldChar w:fldCharType="begin" w:fldLock="1"/>
      </w:r>
      <w:r w:rsidR="003F1BCB" w:rsidRPr="00844A40">
        <w:rPr>
          <w:color w:val="auto"/>
        </w:rPr>
        <w:instrText>ADDIN CSL_CITATION {"citationItems":[{"id":"ITEM-1","itemData":{"ISBN":"9781437717815","author":[{"dropping-particle":"","family":"Kumar, Victor. Abbas, Abdul. Aster","given":"Jon.","non-dropping-particle":"","parse-names":false,"suffix":""}],"id":"ITEM-1","issued":{"date-parts":[["2013"]]},"number-of-pages":"921","title":"Humana, Robbins Patología","type":"book"},"uris":["http://www.mendeley.com/documents/?uuid=725a26dd-b843-48b6-b41a-0c262ba0e2ca"]}],"mendeley":{"formattedCitation":"[55]","plainTextFormattedCitation":"[55]","previouslyFormattedCitation":"[55]"},"properties":{"noteIndex":0},"schema":"https://github.com/citation-style-language/schema/raw/master/csl-citation.json"}</w:instrText>
      </w:r>
      <w:r w:rsidR="0008075B" w:rsidRPr="00844A40">
        <w:rPr>
          <w:color w:val="auto"/>
        </w:rPr>
        <w:fldChar w:fldCharType="separate"/>
      </w:r>
      <w:r w:rsidR="003F1BCB" w:rsidRPr="00844A40">
        <w:rPr>
          <w:noProof/>
          <w:color w:val="auto"/>
        </w:rPr>
        <w:t>[55]</w:t>
      </w:r>
      <w:r w:rsidR="0008075B" w:rsidRPr="00844A40">
        <w:rPr>
          <w:color w:val="auto"/>
        </w:rPr>
        <w:fldChar w:fldCharType="end"/>
      </w:r>
      <w:r w:rsidR="00D84810">
        <w:t xml:space="preserve">. </w:t>
      </w:r>
      <w:r w:rsidR="00B9402F">
        <w:t>De manera alterna</w:t>
      </w:r>
      <w:r w:rsidR="003D3DC9">
        <w:t>, se</w:t>
      </w:r>
      <w:r w:rsidR="00D84810">
        <w:t xml:space="preserve"> estimula la expresión de moléculas de adhesión sobre células endoteliales </w:t>
      </w:r>
      <w:r w:rsidR="00B9402F">
        <w:t>e integrinas sobre las células inmunitarias. Esto a su vez,  favorece la marginación y anclaje de las células al endotelio para su posterior migración celular por diapédesis</w:t>
      </w:r>
      <w:r w:rsidR="003D3DC9">
        <w:t xml:space="preserve"> </w:t>
      </w:r>
      <w:r w:rsidR="0008075B" w:rsidRPr="00844A40">
        <w:rPr>
          <w:color w:val="auto"/>
        </w:rPr>
        <w:fldChar w:fldCharType="begin" w:fldLock="1"/>
      </w:r>
      <w:r w:rsidR="003F1BCB" w:rsidRPr="00844A40">
        <w:rPr>
          <w:color w:val="auto"/>
        </w:rPr>
        <w:instrText>ADDIN CSL_CITATION {"citationItems":[{"id":"ITEM-1","itemData":{"author":[{"dropping-particle":"","family":"Hernández Cariro","given":"Abel","non-dropping-particle":"","parse-names":false,"suffix":""}],"id":"ITEM-1","issued":{"date-parts":[["2009"]]},"number-of-pages":"129","title":"Marcaje de ciprofloxacina con Tc-99m para el diagnóstico de infecciones. Comparación y evaluación preclínica de dos métodos","type":"thesis"},"uris":["http://www.mendeley.com/documents/?uuid=4a175fcc-8906-4d80-acad-b4195d0e0575"]}],"mendeley":{"formattedCitation":"[57]","plainTextFormattedCitation":"[57]","previouslyFormattedCitation":"[57]"},"properties":{"noteIndex":0},"schema":"https://github.com/citation-style-language/schema/raw/master/csl-citation.json"}</w:instrText>
      </w:r>
      <w:r w:rsidR="0008075B" w:rsidRPr="00844A40">
        <w:rPr>
          <w:color w:val="auto"/>
        </w:rPr>
        <w:fldChar w:fldCharType="separate"/>
      </w:r>
      <w:r w:rsidR="003F1BCB" w:rsidRPr="00844A40">
        <w:rPr>
          <w:noProof/>
          <w:color w:val="auto"/>
        </w:rPr>
        <w:t>[57]</w:t>
      </w:r>
      <w:r w:rsidR="0008075B" w:rsidRPr="00844A40">
        <w:rPr>
          <w:color w:val="auto"/>
        </w:rPr>
        <w:fldChar w:fldCharType="end"/>
      </w:r>
      <w:r w:rsidR="002C1FE8">
        <w:t xml:space="preserve">. </w:t>
      </w:r>
      <w:r w:rsidR="00B9402F">
        <w:t>Respecto a este último proceso,</w:t>
      </w:r>
      <w:r w:rsidR="00D84810">
        <w:t xml:space="preserve"> </w:t>
      </w:r>
      <w:r w:rsidR="00B9402F">
        <w:t xml:space="preserve">las células </w:t>
      </w:r>
      <w:r w:rsidR="00D84810">
        <w:t xml:space="preserve">penetran al </w:t>
      </w:r>
      <w:r w:rsidR="00107EDB">
        <w:t xml:space="preserve">órgano </w:t>
      </w:r>
      <w:r w:rsidR="00D84810">
        <w:t xml:space="preserve">inflamado siguiendo un gradiente de </w:t>
      </w:r>
      <w:r w:rsidR="00046DB4">
        <w:t>atracción química</w:t>
      </w:r>
      <w:r w:rsidR="00D84810">
        <w:t xml:space="preserve">. El proceso comienza en pocos minutos después de producida una agresión al organismo y se resuelve en </w:t>
      </w:r>
      <w:r w:rsidR="008063C9">
        <w:t xml:space="preserve">un periodo de </w:t>
      </w:r>
      <w:r w:rsidR="00D84810">
        <w:t xml:space="preserve">horas </w:t>
      </w:r>
      <w:r w:rsidR="008063C9">
        <w:t>a</w:t>
      </w:r>
      <w:r w:rsidR="00D84810">
        <w:t xml:space="preserve"> días </w:t>
      </w:r>
      <w:r w:rsidR="00397E09" w:rsidRPr="00844A40">
        <w:rPr>
          <w:color w:val="auto"/>
        </w:rPr>
        <w:fldChar w:fldCharType="begin" w:fldLock="1"/>
      </w:r>
      <w:r w:rsidR="003F1BCB" w:rsidRPr="00844A40">
        <w:rPr>
          <w:color w:val="auto"/>
        </w:rPr>
        <w:instrText>ADDIN CSL_CITATION {"citationItems":[{"id":"ITEM-1","itemData":{"DOI":"10.1007/s13398-014-0173-7.2","ISBN":"978-1-4051-9683-3 (pbk.)","ISSN":"0717-6163","PMID":"15003161","abstract":"\"Roitt's Essephytntial Immunology - the textbook of choice for students and instructors of immunology worldwide Bringing you fully up-to-date with the latest knowledge and concepts about the workings of the immune system, the hallmark easy-reading style of Roitt's Essential Immunology clearly explains the key principles needed by medical and health sciences students, from the basis of immunity to clinical applications. Beautifully presented, with brand new illustrations, the pedagogy has been strengthened throughout, and includes \"just to recap...\" sections at the beginning of each chapter, reminding the reader of key findings and principles, and summary sections at the end of each chapter that are ideal for quick study and revision. Also available as a FREE enhanced Wiley Desktop Edition (upon purchase of the book), Roitt's Essential Immunology is supported by a suite of online resources at www.roitt.com including: Interactive MCQs and SBA questions for each chapter, with feedback on all answers selected . Animations and videos showing key concepts. Fully downloadable figures and illustrations, further reading and useful links Extracts from the Encyclopaedia of Life Science Podcasts to reinforce the key principles explained in the text: ideal for revision 'on the go' \"--Provided by publisher. \"A new, 12th edition of the definitive Immunology textbook, now fully up-to-date on the latest knowledge and concepts about the workings of the immune system. Essential Immunology is a perfect course textbook to support a series of lectures, or themes, on Immunology: pedagogy has been strengthened throughout, and the text is now fully supported by a suite of online resources as well as a FREE enhanced Wiley Desktop Edition\"--Provided by publisher.","author":[{"dropping-particle":"","family":"Delves, P. J., Martin","given":"D. R","non-dropping-particle":"","parse-names":false,"suffix":""}],"container-title":"Journal of Experimental and Theoretical Physics","id":"ITEM-1","issue":"5","issued":{"date-parts":[["1998"]]},"number-of-pages":"839-849","title":"Roitt's essential immunology","type":"book","volume":"86"},"uris":["http://www.mendeley.com/documents/?uuid=04d89ce8-83f5-375c-9c02-41237946c352"]}],"mendeley":{"formattedCitation":"[58]","plainTextFormattedCitation":"[58]","previouslyFormattedCitation":"[58]"},"properties":{"noteIndex":0},"schema":"https://github.com/citation-style-language/schema/raw/master/csl-citation.json"}</w:instrText>
      </w:r>
      <w:r w:rsidR="00397E09" w:rsidRPr="00844A40">
        <w:rPr>
          <w:color w:val="auto"/>
        </w:rPr>
        <w:fldChar w:fldCharType="separate"/>
      </w:r>
      <w:r w:rsidR="003F1BCB" w:rsidRPr="00844A40">
        <w:rPr>
          <w:noProof/>
          <w:color w:val="auto"/>
        </w:rPr>
        <w:t>[58]</w:t>
      </w:r>
      <w:r w:rsidR="00397E09" w:rsidRPr="00844A40">
        <w:rPr>
          <w:color w:val="auto"/>
        </w:rPr>
        <w:fldChar w:fldCharType="end"/>
      </w:r>
      <w:r w:rsidR="00D84810">
        <w:t xml:space="preserve">. </w:t>
      </w:r>
      <w:r w:rsidR="00B9402F">
        <w:t>En conjunto</w:t>
      </w:r>
      <w:r w:rsidR="008063C9">
        <w:t>,</w:t>
      </w:r>
      <w:r w:rsidR="00B9402F">
        <w:t xml:space="preserve"> esta respuesta produce</w:t>
      </w:r>
      <w:r w:rsidR="008063C9">
        <w:t xml:space="preserve"> los</w:t>
      </w:r>
      <w:r w:rsidR="00B9402F">
        <w:t xml:space="preserve"> </w:t>
      </w:r>
      <w:r w:rsidR="00D84810">
        <w:t>s</w:t>
      </w:r>
      <w:r w:rsidR="00B9402F">
        <w:t>ignos</w:t>
      </w:r>
      <w:r w:rsidR="00D84810">
        <w:t xml:space="preserve"> clásicos de </w:t>
      </w:r>
      <w:r w:rsidR="00C7199D">
        <w:t xml:space="preserve">la </w:t>
      </w:r>
      <w:r w:rsidR="00D84810">
        <w:lastRenderedPageBreak/>
        <w:t>inflamación aguda (rubor, edema, calor y dolor).</w:t>
      </w:r>
      <w:r w:rsidR="00C7199D">
        <w:t xml:space="preserve"> Si</w:t>
      </w:r>
      <w:r w:rsidR="00C97F9A">
        <w:t xml:space="preserve"> el </w:t>
      </w:r>
      <w:r w:rsidR="00C7199D">
        <w:t xml:space="preserve">estado </w:t>
      </w:r>
      <w:r w:rsidR="00C97F9A">
        <w:t>inflamatorio persiste</w:t>
      </w:r>
      <w:r w:rsidR="00D74EB9">
        <w:t xml:space="preserve"> </w:t>
      </w:r>
      <w:r w:rsidR="00C7199D">
        <w:t>con el tiempo</w:t>
      </w:r>
      <w:r w:rsidR="00AB0DF2">
        <w:t>,</w:t>
      </w:r>
      <w:r w:rsidR="00C7199D">
        <w:t xml:space="preserve"> </w:t>
      </w:r>
      <w:r w:rsidR="00FB60BC">
        <w:t>se denomina</w:t>
      </w:r>
      <w:r w:rsidR="00632662">
        <w:t xml:space="preserve"> “inflamación crónica”. </w:t>
      </w:r>
      <w:r w:rsidR="00FB60BC">
        <w:t>En este proceso</w:t>
      </w:r>
      <w:r w:rsidR="00AB0DF2">
        <w:t>,</w:t>
      </w:r>
      <w:r w:rsidR="00FB60BC">
        <w:t xml:space="preserve"> </w:t>
      </w:r>
      <w:r w:rsidR="00C7199D">
        <w:t>los</w:t>
      </w:r>
      <w:r w:rsidR="00632662">
        <w:t xml:space="preserve"> polimorfonucleares</w:t>
      </w:r>
      <w:r w:rsidR="00B1198B">
        <w:t xml:space="preserve"> (característic</w:t>
      </w:r>
      <w:r w:rsidR="00C7199D">
        <w:t>os</w:t>
      </w:r>
      <w:r w:rsidR="00B1198B">
        <w:t xml:space="preserve"> de inflamación aguda)</w:t>
      </w:r>
      <w:r w:rsidR="00632662">
        <w:t xml:space="preserve"> migran fuera de la lesión y desaparece</w:t>
      </w:r>
      <w:r w:rsidR="00E9587B">
        <w:t xml:space="preserve">n los </w:t>
      </w:r>
      <w:r w:rsidR="00AB0DF2">
        <w:t>signos</w:t>
      </w:r>
      <w:r w:rsidR="00C7199D">
        <w:t xml:space="preserve"> </w:t>
      </w:r>
      <w:r w:rsidR="00B1198B">
        <w:t>mencionados</w:t>
      </w:r>
      <w:r w:rsidR="00632662">
        <w:t>.</w:t>
      </w:r>
      <w:r w:rsidR="00A058E8" w:rsidRPr="00A058E8">
        <w:t xml:space="preserve"> </w:t>
      </w:r>
      <w:r w:rsidR="00AB0DF2">
        <w:t>En consecuencia</w:t>
      </w:r>
      <w:r w:rsidR="00E9587B">
        <w:t xml:space="preserve">, </w:t>
      </w:r>
      <w:r w:rsidR="00AB0DF2">
        <w:t>los linfocitos y macrófagos son las células inmunitarias que predominan en el infiltrado,</w:t>
      </w:r>
      <w:r w:rsidR="00C7199D">
        <w:t xml:space="preserve"> </w:t>
      </w:r>
      <w:r w:rsidR="00AB0DF2">
        <w:t>y esta respuesta</w:t>
      </w:r>
      <w:r w:rsidR="00C7199D">
        <w:t xml:space="preserve"> se considera una  </w:t>
      </w:r>
      <w:r w:rsidR="00E9587B">
        <w:t xml:space="preserve">característica </w:t>
      </w:r>
      <w:r w:rsidR="00C7199D">
        <w:t>primordial de la inflamación crónica,</w:t>
      </w:r>
      <w:r w:rsidR="00E9587B">
        <w:t xml:space="preserve"> la cual puede durar de semanas, meses e </w:t>
      </w:r>
      <w:r w:rsidR="00B1198B">
        <w:t>incluso</w:t>
      </w:r>
      <w:r w:rsidR="00E9587B">
        <w:t xml:space="preserve"> </w:t>
      </w:r>
      <w:r w:rsidR="00E6496A">
        <w:t>años</w:t>
      </w:r>
      <w:r w:rsidR="00E9587B" w:rsidRPr="00E6496A">
        <w:t>.</w:t>
      </w:r>
      <w:r w:rsidR="00E9587B">
        <w:t xml:space="preserve"> </w:t>
      </w:r>
    </w:p>
    <w:p w:rsidR="00766537" w:rsidRDefault="00DF7782" w:rsidP="002F484F">
      <w:pPr>
        <w:pStyle w:val="NormalWeb"/>
        <w:shd w:val="clear" w:color="auto" w:fill="FFFFFF"/>
        <w:spacing w:line="480" w:lineRule="auto"/>
        <w:jc w:val="both"/>
      </w:pPr>
      <w:r>
        <w:t>La inflamación en los sistemas biológicos está controlada</w:t>
      </w:r>
      <w:r w:rsidR="00E62986">
        <w:t xml:space="preserve"> principalmente por el estrés</w:t>
      </w:r>
      <w:r w:rsidR="008E62C2">
        <w:t xml:space="preserve"> neuroendocrino</w:t>
      </w:r>
      <w:r w:rsidR="00C109EA">
        <w:t>,</w:t>
      </w:r>
      <w:r w:rsidR="00E62986">
        <w:t xml:space="preserve"> a</w:t>
      </w:r>
      <w:r w:rsidR="00AC6362" w:rsidRPr="00A62A31">
        <w:t xml:space="preserve"> través</w:t>
      </w:r>
      <w:r w:rsidR="00C109EA">
        <w:t>,</w:t>
      </w:r>
      <w:r w:rsidR="00AC6362" w:rsidRPr="00A62A31">
        <w:t xml:space="preserve"> de diferentes rutas fisio</w:t>
      </w:r>
      <w:r w:rsidR="0076344A">
        <w:t>lógicas y metabólicas,</w:t>
      </w:r>
      <w:r w:rsidR="00AC6362" w:rsidRPr="00A62A31">
        <w:t xml:space="preserve"> provoca cambios en el normal funcionamiento de los diferente</w:t>
      </w:r>
      <w:r>
        <w:t xml:space="preserve">s sistemas involucrados </w:t>
      </w:r>
      <w:r w:rsidR="003F6696">
        <w:t>en estos procesos</w:t>
      </w:r>
      <w:r w:rsidR="00E62986">
        <w:t xml:space="preserve"> </w:t>
      </w:r>
      <w:r w:rsidR="00D40854" w:rsidRPr="00844A40">
        <w:rPr>
          <w:color w:val="auto"/>
        </w:rPr>
        <w:fldChar w:fldCharType="begin" w:fldLock="1"/>
      </w:r>
      <w:r w:rsidR="003F1BCB" w:rsidRPr="00844A40">
        <w:rPr>
          <w:color w:val="auto"/>
        </w:rPr>
        <w:instrText>ADDIN CSL_CITATION {"citationItems":[{"id":"ITEM-1","itemData":{"DOI":"10.1016/j.ejmech.2018.09.068","ISSN":"02235234","PMID":"30342423","abstract":"Myeloid differentiation primary response protein 88 (MyD88), an essential adapter protein used by toll-like receptors (TLR), is a promising target molecule for the treatment of respiratory inflammatory diseases. Previous studies explored the activities of novel 2-amino-4-phenylthiazole analogue (6) in inflammation-induced cancer, and identified the analogue as an inhibitor of MyD88 toll/interleukin-1 receptor (TIR) homology domain dimerization. Here, we describe the synthesis of 47 new analogues by modifying different sites on this lead compound and assessed their anti-inflammatory activities in lipopolysaccharide-induced mouse primary peritoneal macrophages (MPMs). The most promising compound, 15d, was found to effectively interact with MyD88 protein and prevented formation of the MyD88 homodimeric complex. Furthermore, 15d showed in vivo anti-inflammatory activity in LPS-caused model of acute lung injury. This work provides new candidates as MyD88 inhibitors to combat inflammation diseases.","author":[{"dropping-particle":"","family":"Chen","given":"Lingfeng","non-dropping-particle":"","parse-names":false,"suffix":""},{"dropping-particle":"","family":"Chen","given":"Hongjin","non-dropping-particle":"","parse-names":false,"suffix":""},{"dropping-particle":"","family":"Chen","given":"Pengqin","non-dropping-particle":"","parse-names":false,"suffix":""},{"dropping-particle":"","family":"Zhang","given":"Wenxin","non-dropping-particle":"","parse-names":false,"suffix":""},{"dropping-particle":"","family":"Wu","given":"Chao","non-dropping-particle":"","parse-names":false,"suffix":""},{"dropping-particle":"","family":"Sun","given":"Chuchu","non-dropping-particle":"","parse-names":false,"suffix":""},{"dropping-particle":"","family":"Luo","given":"Wu","non-dropping-particle":"","parse-names":false,"suffix":""},{"dropping-particle":"","family":"Zheng","given":"Lulu","non-dropping-particle":"","parse-names":false,"suffix":""},{"dropping-particle":"","family":"Liu","given":"Zhiguo","non-dropping-particle":"","parse-names":false,"suffix":""},{"dropping-particle":"","family":"Liang","given":"Guang","non-dropping-particle":"","parse-names":false,"suffix":""}],"container-title":"European Journal of Medicinal Chemistry","id":"ITEM-1","issued":{"date-parts":[["2019","1","12"]]},"page":"22-38","title":"Development of 2-amino-4-phenylthiazole analogues to disrupt myeloid differentiation factor 88 and prevent inflammatory responses in acute lung injury","type":"article-journal","volume":"161"},"uris":["http://www.mendeley.com/documents/?uuid=81f22b1c-4d74-3b35-a7ab-46b7a689fd84"]},{"id":"ITEM-2","itemData":{"DOI":"10.1016/j.carpath.2018.10.004","ISSN":"10548807","PMID":"30342320","abstract":"BACKGROUND Chronic exposure to industrial noise is known to affect biological systems, namely, by inducing fibrosis in the absence of inflammatory cells. In rat hearts exposed to this environmental hazard, we have previously found myocardial and perivascular fibrosis. The acoustic spectrum of industrial environments is particularly rich in high-intensity infrasound (&lt;20 Hz), whose effects on the heart are unknown. We evaluated the morphological changes induced by IFS in rat coronaries in the presence and absence of dexamethasone. METHODS Adult Wistar rats were divided into three groups: group A (GA)-IFS (&lt;20 Hz, 120 dB)-exposed rats for 28 days treated with dexamethasone; group B (GB)-IFS-exposed rats; group C (GC)-age-matched controls. The midventricle was prepared for observation with an optical microscope using 100× magnification. Thirty-one arterial vessels were selected (GA 8, GB 10, GC 13). The vessel caliber, thickness of the wall, and perivascular dimensions were quantified using image J software. Mann-Whitney and Kruskal-Wallis tests were used to compare the groups for lumen-to-vessel wall (L/W) and vessel wall-to-perivascular tissue (W/P) ratios. RESULTS IFS-exposed rats exhibited a prominent perivascular tissue. The median L/W and median W/P ratios were 0.54 and 0.48, 0.66 and 0.49, and 0.71 and 0.68, respectively, in GA, GB, and GC. The W/P ratio was significantly higher in GC compared with IFS-exposed animals (P=.001). The difference was significant between GC and GB (P=.008) but not between GC and GA. CONCLUSION IFS induces coronary perivascular fibrosis that differs under treatment with corticosteroid.","author":[{"dropping-particle":"","family":"Lousinha","given":"Ana","non-dropping-particle":"","parse-names":false,"suffix":""},{"dropping-particle":"","family":"R. Oliveira","given":"Maria João","non-dropping-particle":"","parse-names":false,"suffix":""},{"dropping-particle":"","family":"Borrecho","given":"Gonçalo","non-dropping-particle":"","parse-names":false,"suffix":""},{"dropping-particle":"","family":"Brito","given":"José","non-dropping-particle":"","parse-names":false,"suffix":""},{"dropping-particle":"","family":"Oliveira","given":"Pedro","non-dropping-particle":"","parse-names":false,"suffix":""},{"dropping-particle":"","family":"Oliveira de Carvalho","given":"António","non-dropping-particle":"","parse-names":false,"suffix":""},{"dropping-particle":"","family":"Freitas","given":"Diamantino","non-dropping-particle":"","parse-names":false,"suffix":""},{"dropping-particle":"","family":"P. Águas","given":"Artur","non-dropping-particle":"","parse-names":false,"suffix":""},{"dropping-particle":"","family":"Antunes","given":"Eduardo","non-dropping-particle":"","parse-names":false,"suffix":""}],"container-title":"Cardiovascular Pathology","id":"ITEM-2","issued":{"date-parts":[["2018","11","9"]]},"page":"39-44","title":"Infrasound induces coronary perivascular fibrosis in rats","type":"article-journal","volume":"37"},"uris":["http://www.mendeley.com/documents/?uuid=fe24c3b7-774c-3ecf-a2da-16b614a23d8c"]}],"mendeley":{"formattedCitation":"[59, 60]","plainTextFormattedCitation":"[59, 60]","previouslyFormattedCitation":"[59, 60]"},"properties":{"noteIndex":0},"schema":"https://github.com/citation-style-language/schema/raw/master/csl-citation.json"}</w:instrText>
      </w:r>
      <w:r w:rsidR="00D40854" w:rsidRPr="00844A40">
        <w:rPr>
          <w:color w:val="auto"/>
        </w:rPr>
        <w:fldChar w:fldCharType="separate"/>
      </w:r>
      <w:r w:rsidR="003F1BCB" w:rsidRPr="00844A40">
        <w:rPr>
          <w:noProof/>
          <w:color w:val="auto"/>
        </w:rPr>
        <w:t>[59, 60]</w:t>
      </w:r>
      <w:r w:rsidR="00D40854" w:rsidRPr="00844A40">
        <w:rPr>
          <w:color w:val="auto"/>
        </w:rPr>
        <w:fldChar w:fldCharType="end"/>
      </w:r>
      <w:r w:rsidR="00AC6362" w:rsidRPr="00A62A31">
        <w:t>.</w:t>
      </w:r>
      <w:r w:rsidR="003F6696">
        <w:t xml:space="preserve"> L</w:t>
      </w:r>
      <w:r w:rsidR="00AC6362" w:rsidRPr="0017332F">
        <w:t>a relación</w:t>
      </w:r>
      <w:r w:rsidR="005D7BAC">
        <w:t xml:space="preserve"> bidireccional</w:t>
      </w:r>
      <w:r w:rsidR="00AC6362" w:rsidRPr="0017332F">
        <w:t xml:space="preserve"> entre</w:t>
      </w:r>
      <w:r w:rsidR="005D7BAC">
        <w:t xml:space="preserve"> el sistema </w:t>
      </w:r>
      <w:r w:rsidR="00FD679B">
        <w:t xml:space="preserve">nervioso </w:t>
      </w:r>
      <w:r w:rsidR="005D7BAC">
        <w:t xml:space="preserve">y </w:t>
      </w:r>
      <w:r w:rsidR="0076344A">
        <w:t>el sistema</w:t>
      </w:r>
      <w:r w:rsidR="00FD679B" w:rsidRPr="00FD679B">
        <w:t xml:space="preserve"> </w:t>
      </w:r>
      <w:r w:rsidR="00FD679B">
        <w:t>neuroendocrino</w:t>
      </w:r>
      <w:r w:rsidR="0076344A">
        <w:t>,</w:t>
      </w:r>
      <w:r w:rsidR="005D7BAC">
        <w:t xml:space="preserve"> </w:t>
      </w:r>
      <w:r w:rsidR="003F6696">
        <w:t>son sistemas que se activan eficientemente ante el</w:t>
      </w:r>
      <w:r w:rsidR="005D7BAC">
        <w:t xml:space="preserve"> </w:t>
      </w:r>
      <w:r w:rsidR="00AC6362" w:rsidRPr="0017332F">
        <w:t>aumento de marcadores</w:t>
      </w:r>
      <w:r w:rsidR="003F6696">
        <w:t xml:space="preserve"> sanguíneos</w:t>
      </w:r>
      <w:r w:rsidR="00AC6362" w:rsidRPr="0017332F">
        <w:t xml:space="preserve"> de la inflamación</w:t>
      </w:r>
      <w:r w:rsidR="003F6696">
        <w:t>, tales como;</w:t>
      </w:r>
      <w:r w:rsidR="00AC6362" w:rsidRPr="0017332F">
        <w:t xml:space="preserve"> Proteína C reactiva (PCR), la Interleucina (IL)-6, y el F</w:t>
      </w:r>
      <w:r w:rsidR="000F3B94">
        <w:t>actor de Necrosis Tumoral (TNF)</w:t>
      </w:r>
      <w:r w:rsidR="005D7BAC">
        <w:t xml:space="preserve"> característica primordial del estado inflamatorio</w:t>
      </w:r>
      <w:r w:rsidR="000F3B94">
        <w:t xml:space="preserve"> </w:t>
      </w:r>
      <w:r w:rsidR="00D40854" w:rsidRPr="00844A40">
        <w:rPr>
          <w:noProof/>
          <w:color w:val="auto"/>
        </w:rPr>
        <w:fldChar w:fldCharType="begin" w:fldLock="1"/>
      </w:r>
      <w:r w:rsidR="003F1BCB" w:rsidRPr="00844A40">
        <w:rPr>
          <w:noProof/>
          <w:color w:val="auto"/>
        </w:rPr>
        <w:instrText>ADDIN CSL_CITATION {"citationItems":[{"id":"ITEM-1","itemData":{"DOI":"10.1016/j.coi.2018.10.005","ISSN":"09527915","PMID":"30342375","abstract":"Increasing evidence suggests a role for the immune system to finely tune metabolic homeostasis. The possibility that the immune system can likewise regulate islet endocrine function has only commenced drawing attention. Islet beta cells are the main producers of insulin and have to dynamically respond to fluctuating insulin demands of the body. While inflammation has long been considered as an important pathogenic feature of diabetes development, pioneer studies have shown that immune cells reside inside pancreatic islets under steady state and that components of the immune system can promote beta cell insulin production. The present review will thus highlight the recent research on specific immune pathways regulating beta cell function discussing the beneficial influence of innate immune cells.","author":[{"dropping-particle":"","family":"Dalmas","given":"Elise","non-dropping-particle":"","parse-names":false,"suffix":""}],"container-title":"Current Opinion in Immunology","id":"ITEM-1","issued":{"date-parts":[["2019","2","17"]]},"page":"44-49","title":"Innate immune priming of insulin secretion","type":"article-journal","volume":"56"},"uris":["http://www.mendeley.com/documents/?uuid=70c18559-fb8a-31a6-bedb-9898df6be631"]},{"id":"ITEM-2","itemData":{"DOI":"10.1016/j.ijbiomac.2018.10.116","ISSN":"01418130","PMID":"30342124","abstract":"Many microalgal species produce a wide range of highly-value products which are interesting for biotechnological applications. Cultivation of microalgal species Dictyosphaerium pulchellum and Dictyosphaerium tetrachotomum, strains Růžicka and Fott resulted yields of 0.2, 0.7 and 1.8 g/L of extracellular biopolymers (EPSs), respectively. All biopolymers were shown to be anionic proteoglycans. The sugar composition analyses of all EPSs showed high contents of hexoses and the presence of partially methylated monosaccharide residues, i.e. hexoses, and deoxy hexoses. The dominant sugar component of all EPSs was found to be galactose. Extracellular microalgal biopolymers were subjected to immunobiological and immunotoxicological evaluation using murine melanoma cancer cells B16, murine fibroblast cell line NIH-3T3, murine macrophages cell line RAW 264.7 and skin construct EpiDerm™ (EPI-200). The EPSs exerted the antiproliferative effectivity; treatment of EPS induced proinflammatory cytokines TNF-α, IL-6, IL-12, IL-1β and IL-17, also engaged in anti-cancer immunity. Immunotoxicological studies revealed their non-toxic character and safe application on EpiDerm™.","author":[{"dropping-particle":"","family":"Halaj","given":"Michal","non-dropping-particle":"","parse-names":false,"suffix":""},{"dropping-particle":"","family":"Paulovičová","given":"Ema","non-dropping-particle":"","parse-names":false,"suffix":""},{"dropping-particle":"","family":"Paulovičová","given":"Lucia","non-dropping-particle":"","parse-names":false,"suffix":""},{"dropping-particle":"","family":"Jantová","given":"Soňa","non-dropping-particle":"","parse-names":false,"suffix":""},{"dropping-particle":"","family":"Cepák","given":"Vladislav","non-dropping-particle":"","parse-names":false,"suffix":""},{"dropping-particle":"","family":"Lukavský","given":"Jaromír","non-dropping-particle":"","parse-names":false,"suffix":""},{"dropping-particle":"","family":"Capek","given":"Peter","non-dropping-particle":"","parse-names":false,"suffix":""}],"container-title":"International Journal of Biological Macromolecules","id":"ITEM-2","issued":{"date-parts":[["2018","10","17"]]},"title":"Extracellular biopolymers produced by Dictyosphaerium family - Chemical and immunomodulative properties","type":"article-journal"},"uris":["http://www.mendeley.com/documents/?uuid=e2ec75d8-972b-3769-94c0-569ecedc6ea5"]}],"mendeley":{"formattedCitation":"[61, 62]","plainTextFormattedCitation":"[61, 62]","previouslyFormattedCitation":"[61, 62]"},"properties":{"noteIndex":0},"schema":"https://github.com/citation-style-language/schema/raw/master/csl-citation.json"}</w:instrText>
      </w:r>
      <w:r w:rsidR="00D40854" w:rsidRPr="00844A40">
        <w:rPr>
          <w:noProof/>
          <w:color w:val="auto"/>
        </w:rPr>
        <w:fldChar w:fldCharType="separate"/>
      </w:r>
      <w:r w:rsidR="003F1BCB" w:rsidRPr="00844A40">
        <w:rPr>
          <w:noProof/>
          <w:color w:val="auto"/>
        </w:rPr>
        <w:t>[61, 62]</w:t>
      </w:r>
      <w:r w:rsidR="00D40854" w:rsidRPr="00844A40">
        <w:rPr>
          <w:noProof/>
          <w:color w:val="auto"/>
        </w:rPr>
        <w:fldChar w:fldCharType="end"/>
      </w:r>
      <w:r w:rsidR="00AC6362" w:rsidRPr="00A62A31">
        <w:t>.</w:t>
      </w:r>
      <w:r w:rsidR="00130E9C">
        <w:t xml:space="preserve"> En relación a esto, se sabe que estas citocinas proinflamatorias tienen la capacidad de activar y regular </w:t>
      </w:r>
      <w:r w:rsidR="003F6696">
        <w:t xml:space="preserve">el eje HPA. Una vez que se produce la hipersecreción de cortisol por la </w:t>
      </w:r>
      <w:r w:rsidR="00F11641">
        <w:t>corteza</w:t>
      </w:r>
      <w:r w:rsidR="003F6696">
        <w:t xml:space="preserve"> </w:t>
      </w:r>
      <w:r w:rsidR="00F11641">
        <w:t>suprarrenal</w:t>
      </w:r>
      <w:r w:rsidR="003F6696">
        <w:t xml:space="preserve">, este además de ejercer un estado de retroalimentación negativa sobre su mismo eje, puede ejercer un efecto </w:t>
      </w:r>
      <w:proofErr w:type="spellStart"/>
      <w:r w:rsidR="00F11641">
        <w:t>pleiotropico</w:t>
      </w:r>
      <w:proofErr w:type="spellEnd"/>
      <w:r w:rsidR="003F6696">
        <w:t xml:space="preserve"> sobre el sistema inmunitario. E</w:t>
      </w:r>
      <w:r w:rsidR="00FC31EF">
        <w:t>l</w:t>
      </w:r>
      <w:r w:rsidR="003F6696">
        <w:t xml:space="preserve"> estrés agudo puede ejercer mecanismos de activación que conducen a la producción de citocinas proinflamatorias, mientras que los niveles elevados o crónicos del cortisol tiene efectos adversos sobre el sistema inmunitario</w:t>
      </w:r>
      <w:r w:rsidR="00D11725">
        <w:t xml:space="preserve"> </w:t>
      </w:r>
      <w:r w:rsidR="00D11725" w:rsidRPr="00844A40">
        <w:rPr>
          <w:color w:val="auto"/>
        </w:rPr>
        <w:fldChar w:fldCharType="begin" w:fldLock="1"/>
      </w:r>
      <w:r w:rsidR="003F1BCB" w:rsidRPr="00844A40">
        <w:rPr>
          <w:color w:val="auto"/>
        </w:rPr>
        <w:instrText>ADDIN CSL_CITATION {"citationItems":[{"id":"ITEM-1","itemData":{"DOI":"10.1016/j.carpath.2018.10.004","ISSN":"10548807","PMID":"30342320","abstract":"BACKGROUND Chronic exposure to industrial noise is known to affect biological systems, namely, by inducing fibrosis in the absence of inflammatory cells. In rat hearts exposed to this environmental hazard, we have previously found myocardial and perivascular fibrosis. The acoustic spectrum of industrial environments is particularly rich in high-intensity infrasound (&lt;20 Hz), whose effects on the heart are unknown. We evaluated the morphological changes induced by IFS in rat coronaries in the presence and absence of dexamethasone. METHODS Adult Wistar rats were divided into three groups: group A (GA)-IFS (&lt;20 Hz, 120 dB)-exposed rats for 28 days treated with dexamethasone; group B (GB)-IFS-exposed rats; group C (GC)-age-matched controls. The midventricle was prepared for observation with an optical microscope using 100× magnification. Thirty-one arterial vessels were selected (GA 8, GB 10, GC 13). The vessel caliber, thickness of the wall, and perivascular dimensions were quantified using image J software. Mann-Whitney and Kruskal-Wallis tests were used to compare the groups for lumen-to-vessel wall (L/W) and vessel wall-to-perivascular tissue (W/P) ratios. RESULTS IFS-exposed rats exhibited a prominent perivascular tissue. The median L/W and median W/P ratios were 0.54 and 0.48, 0.66 and 0.49, and 0.71 and 0.68, respectively, in GA, GB, and GC. The W/P ratio was significantly higher in GC compared with IFS-exposed animals (P=.001). The difference was significant between GC and GB (P=.008) but not between GC and GA. CONCLUSION IFS induces coronary perivascular fibrosis that differs under treatment with corticosteroid.","author":[{"dropping-particle":"","family":"Lousinha","given":"Ana","non-dropping-particle":"","parse-names":false,"suffix":""},{"dropping-particle":"","family":"R. Oliveira","given":"Maria João","non-dropping-particle":"","parse-names":false,"suffix":""},{"dropping-particle":"","family":"Borrecho","given":"Gonçalo","non-dropping-particle":"","parse-names":false,"suffix":""},{"dropping-particle":"","family":"Brito","given":"José","non-dropping-particle":"","parse-names":false,"suffix":""},{"dropping-particle":"","family":"Oliveira","given":"Pedro","non-dropping-particle":"","parse-names":false,"suffix":""},{"dropping-particle":"","family":"Oliveira de Carvalho","given":"António","non-dropping-particle":"","parse-names":false,"suffix":""},{"dropping-particle":"","family":"Freitas","given":"Diamantino","non-dropping-particle":"","parse-names":false,"suffix":""},{"dropping-particle":"","family":"P. Águas","given":"Artur","non-dropping-particle":"","parse-names":false,"suffix":""},{"dropping-particle":"","family":"Antunes","given":"Eduardo","non-dropping-particle":"","parse-names":false,"suffix":""}],"container-title":"Cardiovascular Pathology","id":"ITEM-1","issued":{"date-parts":[["2018","11","9"]]},"page":"39-44","title":"Infrasound induces coronary perivascular fibrosis in rats","type":"article-journal","volume":"37"},"uris":["http://www.mendeley.com/documents/?uuid=fe24c3b7-774c-3ecf-a2da-16b614a23d8c"]}],"mendeley":{"formattedCitation":"[60]","plainTextFormattedCitation":"[60]","previouslyFormattedCitation":"[60]"},"properties":{"noteIndex":0},"schema":"https://github.com/citation-style-language/schema/raw/master/csl-citation.json"}</w:instrText>
      </w:r>
      <w:r w:rsidR="00D11725" w:rsidRPr="00844A40">
        <w:rPr>
          <w:color w:val="auto"/>
        </w:rPr>
        <w:fldChar w:fldCharType="separate"/>
      </w:r>
      <w:r w:rsidR="003F1BCB" w:rsidRPr="00844A40">
        <w:rPr>
          <w:noProof/>
          <w:color w:val="auto"/>
        </w:rPr>
        <w:t>[60]</w:t>
      </w:r>
      <w:r w:rsidR="00D11725" w:rsidRPr="00844A40">
        <w:rPr>
          <w:color w:val="auto"/>
        </w:rPr>
        <w:fldChar w:fldCharType="end"/>
      </w:r>
      <w:r w:rsidR="003F6696">
        <w:t xml:space="preserve">. Dentro de los efectos inmunosupresores, se considera que provoca apoptosis de las células inmunitarias, disminución de la proliferación, de la diferenciación, de la actividad </w:t>
      </w:r>
      <w:proofErr w:type="spellStart"/>
      <w:r w:rsidR="003F6696">
        <w:t>citolitíca</w:t>
      </w:r>
      <w:proofErr w:type="spellEnd"/>
      <w:r w:rsidR="003F6696">
        <w:t xml:space="preserve"> y citotóxica, una menor respuesta a vacunas y de memoria inmunitaria, una mayor migración y </w:t>
      </w:r>
      <w:proofErr w:type="spellStart"/>
      <w:r w:rsidR="003F6696">
        <w:t>demarginación</w:t>
      </w:r>
      <w:proofErr w:type="spellEnd"/>
      <w:r w:rsidR="003F6696">
        <w:t xml:space="preserve"> celular, una menor producción de anticuerpos, entre otros. Por </w:t>
      </w:r>
      <w:r w:rsidR="003F6696">
        <w:lastRenderedPageBreak/>
        <w:t>tanto estos efectos inmunosupresores de los glucocorticoides, por los cuales se disminuye la respuesta inmunitaria o se ejercen los efectos antiinflamatorios. Tanto l</w:t>
      </w:r>
      <w:r w:rsidR="003F6696" w:rsidRPr="00A62A31">
        <w:t>a excesiva o cons</w:t>
      </w:r>
      <w:r w:rsidR="003F6696">
        <w:t xml:space="preserve">tante estimulación la vías adrenocortical como </w:t>
      </w:r>
      <w:proofErr w:type="spellStart"/>
      <w:r w:rsidR="003F6696">
        <w:t>adrenomedular</w:t>
      </w:r>
      <w:proofErr w:type="spellEnd"/>
      <w:r w:rsidR="003F6696">
        <w:t xml:space="preserve">, </w:t>
      </w:r>
      <w:r w:rsidR="00AC6362" w:rsidRPr="00A62A31">
        <w:t>puede interferir en su control sobre otros sistemas fisiológicos, y provocar altera</w:t>
      </w:r>
      <w:r w:rsidR="001E441F">
        <w:t xml:space="preserve">ciones de la respuesta </w:t>
      </w:r>
      <w:r w:rsidR="00F6364E">
        <w:t xml:space="preserve"> </w:t>
      </w:r>
      <w:r w:rsidR="001E441F">
        <w:t xml:space="preserve">inflamatoria </w:t>
      </w:r>
      <w:r w:rsidR="00AC6362">
        <w:t xml:space="preserve"> </w:t>
      </w:r>
      <w:r w:rsidR="007402A1" w:rsidRPr="00844A40">
        <w:rPr>
          <w:noProof/>
          <w:color w:val="auto"/>
        </w:rPr>
        <w:fldChar w:fldCharType="begin" w:fldLock="1"/>
      </w:r>
      <w:r w:rsidR="007402A1" w:rsidRPr="00844A40">
        <w:rPr>
          <w:noProof/>
          <w:color w:val="auto"/>
        </w:rPr>
        <w:instrText>ADDIN CSL_CITATION {"citationItems":[{"id":"ITEM-1","itemData":{"DOI":"10.3109/10253890.2014.919447","ISSN":"1025-3890","PMID":"24773147","abstract":"Exogenous cortisol administration has been used to test the influence of glucocorticoids on a variety of outcomes, including memory and affect. Careful control of factors known to influence cortisol and other endogenous hormone levels is central to the success of this research. While the use of hormonal birth control (HBC) is known to exert many physiological effects, including decreasing the salivary cortisol response to stress, it is unknown how HBC influences circulating cortisol levels after exogenous cortisol administration. To determine those effects, we examined the role of HBC on participants' cortisol levels after receiving synthetic cortisol (hydrocortisone) in two separate studies. In Study 1, 24 healthy women taking HBC and 26 healthy men were administered a 0.1 mg/kg body weight intravenous dose of hydrocortisone, and plasma cortisol levels were measured over 3 h. In Study 2, 61 participants (34 women; 16 were on HBC) received a 15 mg hydrocortisone pill, and salivary cortisol levels were measured over 6 h. Taken together, results from these studies suggest that HBC use is associated with a greater cortisol increase following cortisol administration. These data have important methodological implications: (1) when given a controlled dose of hydrocortisone, cortisol levels may increase more dramatically in women taking HBC versus women not on HBC or men; and (2) in studies manipulating cortisol levels, women on hormonal contraceptives should be investigated as a separate group.","author":[{"dropping-particle":"","family":"Gaffey","given":"Allison E.","non-dropping-particle":"","parse-names":false,"suffix":""},{"dropping-particle":"","family":"Wirth","given":"Michelle M.","non-dropping-particle":"","parse-names":false,"suffix":""},{"dropping-particle":"","family":"Hoks","given":"Roxanne M.","non-dropping-particle":"","parse-names":false,"suffix":""},{"dropping-particle":"","family":"Jahn","given":"Allison L.","non-dropping-particle":"","parse-names":false,"suffix":""},{"dropping-particle":"","family":"Abercrombie","given":"Heather C.","non-dropping-particle":"","parse-names":false,"suffix":""}],"container-title":"Stress","id":"ITEM-1","issue":"4","issued":{"date-parts":[["2014","7","29"]]},"page":"314-320","title":"Circulating cortisol levels after exogenous cortisol administration are higher in women using hormonal contraceptives: data from two preliminary studies","type":"article-journal","volume":"17"},"uris":["http://www.mendeley.com/documents/?uuid=3761a65f-d6a5-3201-bcd1-49f44cb5c1e4"]}],"mendeley":{"formattedCitation":"[10]","plainTextFormattedCitation":"[10]","previouslyFormattedCitation":"[10]"},"properties":{"noteIndex":0},"schema":"https://github.com/citation-style-language/schema/raw/master/csl-citation.json"}</w:instrText>
      </w:r>
      <w:r w:rsidR="007402A1" w:rsidRPr="00844A40">
        <w:rPr>
          <w:noProof/>
          <w:color w:val="auto"/>
        </w:rPr>
        <w:fldChar w:fldCharType="separate"/>
      </w:r>
      <w:r w:rsidR="007402A1" w:rsidRPr="00844A40">
        <w:rPr>
          <w:noProof/>
          <w:color w:val="auto"/>
        </w:rPr>
        <w:t>[10]</w:t>
      </w:r>
      <w:r w:rsidR="007402A1" w:rsidRPr="00844A40">
        <w:rPr>
          <w:noProof/>
          <w:color w:val="auto"/>
        </w:rPr>
        <w:fldChar w:fldCharType="end"/>
      </w:r>
      <w:r w:rsidR="00AC6362" w:rsidRPr="00844A40">
        <w:rPr>
          <w:color w:val="auto"/>
        </w:rPr>
        <w:t>.</w:t>
      </w:r>
      <w:r w:rsidR="00AC6362" w:rsidRPr="00A62A31">
        <w:t xml:space="preserve"> Los glucocorticoides usualmente regulan la respuesta inmune inhibiendo la producción de IL-6 y dando por te</w:t>
      </w:r>
      <w:r w:rsidR="00AC6362">
        <w:t>rminada la cascada inflamatoria</w:t>
      </w:r>
      <w:r w:rsidR="00AC6362">
        <w:rPr>
          <w:noProof/>
        </w:rPr>
        <w:t xml:space="preserve"> </w:t>
      </w:r>
      <w:r w:rsidR="007402A1" w:rsidRPr="00844A40">
        <w:rPr>
          <w:noProof/>
          <w:color w:val="auto"/>
        </w:rPr>
        <w:fldChar w:fldCharType="begin" w:fldLock="1"/>
      </w:r>
      <w:r w:rsidR="003F1BCB" w:rsidRPr="00844A40">
        <w:rPr>
          <w:noProof/>
          <w:color w:val="auto"/>
        </w:rPr>
        <w:instrText>ADDIN CSL_CITATION {"citationItems":[{"id":"ITEM-1","itemData":{"DOI":"10.1016/j.fsi.2018.09.052","ISSN":"10504648","PMID":"30343007","abstract":"The present study aimed to determine the chronic toxicity of 1-methyl-3-octylimidazolium bromide ([C8mim]Br) on the silver carp to further reveal the toxicological mechanisms of ionic liquids. Chronic exposure of silver carp to [C8mim]Br at concentrations of 1.095 and 4.380 mg/L for 60 d was conducted under laboratory conditions. The results revealed that chronic exposure to [C8mim]Br inhibited the activity of superoxide dismutase (SOD), catalase (CAT), and glutathione peroxidase (GPx) and reduced glutathione (GSH) levels while markedly increasing malondialdehyde (MDA) and protein carbonyl (PC) levels in fish spleen, indicating that [C8mim]Br treatment induced oxidative stress. Additionally, long-term exposure to [C8mim]Br markedly upregulated the expressions of nuclear factor-κB (NF-κB), inducible nitric oxide synthase (iNOS), interleukin-1β (IL-1β), IL-6, tumour necrosis factor-α (TNF-α), and interferon-γ (IFN-γ); altered the levels of transforming growth factor-β (TGF-β); and increased the mRNA levels of p38MAPK, c-fos, c-jun, and c-myc, suggesting that long-term exposure to [C8mim]Br might promote the inflammatory response in fish spleen and that p38MAPK/NF-κB signalling may potentially be involved in this process. Moreover, [C8mim]Br-exposure altered lysozyme activity and complement 3 (C3) and immunoglobulin M (IgM) content, indicating that chronic [C8mim]Br exposure also has immunotoxic effects on silver carp. Furthermore, we also found that [C8mim]Br exposure reduced miR-125b levels, altered miR-143 levels, and upregulated miR-155 and miR-21 levels, suggesting that these miRNAs may be involved in the [C8mim]Br-induced inflammatory response in fish spleen. In summary, the present study indicates that chronic exposure to [C8mim]Br induces inflammation in fish spleen and that oxidative stress-mediated p38MAPK/NF-κB signalling and miRNAs may play a key role in this process.","author":[{"dropping-particle":"","family":"Ma","given":"Junguo","non-dropping-particle":"","parse-names":false,"suffix":""},{"dropping-particle":"","family":"Chen","given":"Xi","non-dropping-particle":"","parse-names":false,"suffix":""},{"dropping-particle":"","family":"Xin","given":"Guangyuan","non-dropping-particle":"","parse-names":false,"suffix":""},{"dropping-particle":"","family":"Li","given":"Xiaoyu","non-dropping-particle":"","parse-names":false,"suffix":""}],"container-title":"Fish &amp; Shellfish Immunology","id":"ITEM-1","issued":{"date-parts":[["2018","10","18"]]},"title":"Chronic exposure to the ionic liquid [C8mim]Br induces inflammation in silver carp spleen: Involvement of oxidative stress-mediated p38MAPK/NF-κB signalling and microRNAs","type":"article-journal"},"uris":["http://www.mendeley.com/documents/?uuid=de1048e2-738c-380a-8d5d-a0e5b7b314ef"]}],"mendeley":{"formattedCitation":"[63]","plainTextFormattedCitation":"[63]","previouslyFormattedCitation":"[63]"},"properties":{"noteIndex":0},"schema":"https://github.com/citation-style-language/schema/raw/master/csl-citation.json"}</w:instrText>
      </w:r>
      <w:r w:rsidR="007402A1" w:rsidRPr="00844A40">
        <w:rPr>
          <w:noProof/>
          <w:color w:val="auto"/>
        </w:rPr>
        <w:fldChar w:fldCharType="separate"/>
      </w:r>
      <w:r w:rsidR="003F1BCB" w:rsidRPr="00844A40">
        <w:rPr>
          <w:noProof/>
          <w:color w:val="auto"/>
        </w:rPr>
        <w:t>[63]</w:t>
      </w:r>
      <w:r w:rsidR="007402A1" w:rsidRPr="00844A40">
        <w:rPr>
          <w:noProof/>
          <w:color w:val="auto"/>
        </w:rPr>
        <w:fldChar w:fldCharType="end"/>
      </w:r>
      <w:r w:rsidR="00AC6362" w:rsidRPr="00844A40">
        <w:rPr>
          <w:color w:val="auto"/>
        </w:rPr>
        <w:t>.</w:t>
      </w:r>
      <w:r w:rsidR="00AC6362" w:rsidRPr="00A62A31">
        <w:t xml:space="preserve"> La continua exposición al cortisol, propia de los estados de estrés, induciría a una desensibilización de los receptores de glucocorticoides de determinadas células inmunitarias, como monocitos o macrófagos, involucrada en el proceso inflamatorio, alterando el efecto de control del cortisol sobre la inflamación</w:t>
      </w:r>
      <w:r w:rsidR="00202E02">
        <w:t xml:space="preserve"> </w:t>
      </w:r>
      <w:r w:rsidR="007402A1" w:rsidRPr="00844A40">
        <w:rPr>
          <w:color w:val="auto"/>
        </w:rPr>
        <w:fldChar w:fldCharType="begin" w:fldLock="1"/>
      </w:r>
      <w:r w:rsidR="007402A1" w:rsidRPr="00844A40">
        <w:rPr>
          <w:color w:val="auto"/>
        </w:rPr>
        <w:instrText>ADDIN CSL_CITATION {"citationItems":[{"id":"ITEM-1","itemData":{"DOI":"10.1007/s00415-013-7231-5","ISSN":"0340-5354","PMID":"24477489","abstract":"Studies in non-stroke patients have shown an association between dysregulation of the hypothalamic-pituitary-adrenal axis and morbidity and mortality. We conducted a systematic review to evaluate cortisol levels in acute stroke and their associations with outcome. We searched MEDLINE and EMBASE for articles up to April 2013 and PsychINFO for articles up to July 2013, using the keywords \"cortisol\" and \"stroke\" and associated terms or synonyms. We included studies published in peer-reviewed journals that recruited 10 or more participants and measured cortisol at least once in the first year following stroke. Data were extracted regarding cortisol levels, including changes over time and their relationship to stroke severity, and outcome. Of 11,240 abstracts, 101 full texts were obtained and 48 fulfilled our inclusion criteria. Cortisol levels were high in the first week after stroke in the majority of studies (26 studies, n = 1,340). Higher cortisol was associated with dependency (8/11 studies, n = 822), delirium (5/6 studies, n = 269) depression (3/5 studies n = 117) and mortality (8/10 studies, n = 856). Five studies adjusted for stroke severity; one found an association between higher cortisol and dependency, and three found an association between higher cortisol and mortality. Cortisol levels are high for at least 7 days after stroke. Elevated cortisol after stroke is associated with dependency, morbidity, and mortality; however, there is insufficient evidence to conclude that these relationships are independent of stroke severity.","author":[{"dropping-particle":"","family":"Barugh","given":"Amanda Jayne","non-dropping-particle":"","parse-names":false,"suffix":""},{"dropping-particle":"","family":"Gray","given":"Paul","non-dropping-particle":"","parse-names":false,"suffix":""},{"dropping-particle":"","family":"Shenkin","given":"Susan Deborah","non-dropping-particle":"","parse-names":false,"suffix":""},{"dropping-particle":"","family":"MacLullich","given":"Alasdair Maurice Joseph","non-dropping-particle":"","parse-names":false,"suffix":""},{"dropping-particle":"","family":"Mead","given":"Gillian Elizabeth","non-dropping-particle":"","parse-names":false,"suffix":""}],"container-title":"Journal of Neurology","id":"ITEM-1","issue":"3","issued":{"date-parts":[["2014","3","30"]]},"page":"533-545","title":"Cortisol levels and the severity and outcomes of acute stroke: a systematic review","type":"article-journal","volume":"261"},"uris":["http://www.mendeley.com/documents/?uuid=f11970f3-f159-3e07-bd84-846531c7d8ce"]}],"mendeley":{"formattedCitation":"[9]","plainTextFormattedCitation":"[9]","previouslyFormattedCitation":"[9]"},"properties":{"noteIndex":0},"schema":"https://github.com/citation-style-language/schema/raw/master/csl-citation.json"}</w:instrText>
      </w:r>
      <w:r w:rsidR="007402A1" w:rsidRPr="00844A40">
        <w:rPr>
          <w:color w:val="auto"/>
        </w:rPr>
        <w:fldChar w:fldCharType="separate"/>
      </w:r>
      <w:r w:rsidR="007402A1" w:rsidRPr="00844A40">
        <w:rPr>
          <w:noProof/>
          <w:color w:val="auto"/>
        </w:rPr>
        <w:t>[9]</w:t>
      </w:r>
      <w:r w:rsidR="007402A1" w:rsidRPr="00844A40">
        <w:rPr>
          <w:color w:val="auto"/>
        </w:rPr>
        <w:fldChar w:fldCharType="end"/>
      </w:r>
      <w:r w:rsidR="00AC6362" w:rsidRPr="00844A40">
        <w:rPr>
          <w:color w:val="auto"/>
        </w:rPr>
        <w:t>.</w:t>
      </w:r>
      <w:r w:rsidR="00AC6362" w:rsidRPr="00A62A31">
        <w:t xml:space="preserve"> Así mismo, el estrés crónico se asociaría con una desensibilización, o mayor resistencia, de los receptores de los linfoci</w:t>
      </w:r>
      <w:r w:rsidR="000F3B94">
        <w:t>tos a los glucocorticoides</w:t>
      </w:r>
      <w:r w:rsidR="00AC6362" w:rsidRPr="00A62A31">
        <w:t xml:space="preserve">. Además se ha descubierto que determinadas células del sistema inmunitario, como macrófagos y monocitos, tiene en sus membranas receptores para la CRH, y la unión CRH-célula inmunitaria provoca la liberación de </w:t>
      </w:r>
      <w:r w:rsidR="000F3B94" w:rsidRPr="00A62A31">
        <w:t>cito</w:t>
      </w:r>
      <w:r w:rsidR="001E441F">
        <w:t>c</w:t>
      </w:r>
      <w:r w:rsidR="000F3B94" w:rsidRPr="00A62A31">
        <w:t>inas</w:t>
      </w:r>
      <w:r w:rsidR="00AC6362" w:rsidRPr="00A62A31">
        <w:t xml:space="preserve"> </w:t>
      </w:r>
      <w:proofErr w:type="spellStart"/>
      <w:r w:rsidR="00AC6362" w:rsidRPr="00A62A31">
        <w:t>pro-inflamatorias</w:t>
      </w:r>
      <w:proofErr w:type="spellEnd"/>
      <w:r w:rsidR="00DA3DE1">
        <w:t xml:space="preserve"> </w:t>
      </w:r>
      <w:r w:rsidR="007402A1" w:rsidRPr="00844A40">
        <w:rPr>
          <w:color w:val="auto"/>
        </w:rPr>
        <w:fldChar w:fldCharType="begin" w:fldLock="1"/>
      </w:r>
      <w:r w:rsidR="003F1BCB" w:rsidRPr="00844A40">
        <w:rPr>
          <w:color w:val="auto"/>
        </w:rPr>
        <w:instrText>ADDIN CSL_CITATION {"citationItems":[{"id":"ITEM-1","itemData":{"DOI":"10.3389/fendo.2018.00568","ISSN":"1664-2392","PMID":"30319548","abstract":"Stress stimuli are ubiquitous and women do not enjoy any exemptions. The physiologic \"fight-or-flight\" response may be deleterious to the female lower genital tract microbiome if the stress stimuli persist for longer than necessary. Persistent exposure to psychosocial stress and stimulation of the hypothalamic-pituitary-adrenal (HPA) and sympathetic-adrenal-medullary (SAM) axes, and associated hormones are risk factors for several infections including genitourinary tract infections. Though this could be due to a dysregulated immune response, a cortisol-induced inhibition of vaginal glycogen deposition may be involved especially in the instance of vaginal infection. The estrogen-related increased vaginal glycogen and epithelial maturation are required for the maintenance of a healthy vaginal ecosystem (eubiosis). The ability of cortisol to disrupt this process as indicated in animal models is important in the pathogenesis of vaginal dysbiosis and the subsequent development of infection and inflammation. This phenomenon may be more crucial in pregnancy where a healthy Lactobacillus-dominated vaginal microbiota is sacrosanct, and there is local production of more corticotropin-releasing hormone (CRH) from the decidua, fetal membranes and placenta. To highlight the relationship between the stress hormone cortisol and the vaginal microbiomial architecture and function, the potential role of cortisol in the maintenance of vaginal health is examined.","author":[{"dropping-particle":"","family":"Amabebe","given":"Emmanuel","non-dropping-particle":"","parse-names":false,"suffix":""},{"dropping-particle":"","family":"Anumba","given":"Dilly O. C.","non-dropping-particle":"","parse-names":false,"suffix":""}],"container-title":"Frontiers in Endocrinology","id":"ITEM-1","issued":{"date-parts":[["2018","9","24"]]},"page":"568","title":"Psychosocial Stress, Cortisol Levels, and Maintenance of Vaginal Health","type":"article-journal","volume":"9"},"uris":["http://www.mendeley.com/documents/?uuid=e5ff70b7-9abb-34b7-97a8-9bcf6c4d3d8a"]}],"mendeley":{"formattedCitation":"[64]","plainTextFormattedCitation":"[64]","previouslyFormattedCitation":"[64]"},"properties":{"noteIndex":0},"schema":"https://github.com/citation-style-language/schema/raw/master/csl-citation.json"}</w:instrText>
      </w:r>
      <w:r w:rsidR="007402A1" w:rsidRPr="00844A40">
        <w:rPr>
          <w:color w:val="auto"/>
        </w:rPr>
        <w:fldChar w:fldCharType="separate"/>
      </w:r>
      <w:r w:rsidR="003F1BCB" w:rsidRPr="00844A40">
        <w:rPr>
          <w:noProof/>
          <w:color w:val="auto"/>
        </w:rPr>
        <w:t>[64]</w:t>
      </w:r>
      <w:r w:rsidR="007402A1" w:rsidRPr="00844A40">
        <w:rPr>
          <w:color w:val="auto"/>
        </w:rPr>
        <w:fldChar w:fldCharType="end"/>
      </w:r>
      <w:r w:rsidR="00AC6362" w:rsidRPr="00A62A31">
        <w:t xml:space="preserve">. El estrés crónico también aumenta la liberación de </w:t>
      </w:r>
      <w:r w:rsidR="000F3B94" w:rsidRPr="000F3B94">
        <w:t>norepinefrina</w:t>
      </w:r>
      <w:r w:rsidR="00AC6362" w:rsidRPr="00A62A31">
        <w:t xml:space="preserve">, que provocaría la expresión de genes que sintetizan proteínas pro-inflamatorias. En estudios experimentales se ha visto como a la liberación de </w:t>
      </w:r>
      <w:r w:rsidR="000F3B94" w:rsidRPr="000F3B94">
        <w:t>norepinefrina</w:t>
      </w:r>
      <w:r w:rsidR="00AC6362" w:rsidRPr="00A62A31">
        <w:t xml:space="preserve"> le sigue la activación </w:t>
      </w:r>
      <w:r w:rsidR="00AC6362">
        <w:t xml:space="preserve">del factor nuclear </w:t>
      </w:r>
      <w:r w:rsidR="007402A1">
        <w:t>kappa beta (NF-kB) en monocitos</w:t>
      </w:r>
      <w:r w:rsidR="00AC6362" w:rsidRPr="00A62A31">
        <w:t xml:space="preserve">, </w:t>
      </w:r>
      <w:r w:rsidR="001E441F">
        <w:t xml:space="preserve">y </w:t>
      </w:r>
      <w:r w:rsidR="00AC6362" w:rsidRPr="00A62A31">
        <w:t xml:space="preserve">el </w:t>
      </w:r>
      <w:r w:rsidR="001E441F">
        <w:t xml:space="preserve">factor de transcripción NF-kB </w:t>
      </w:r>
      <w:r w:rsidR="00AC6362" w:rsidRPr="00A62A31">
        <w:t xml:space="preserve">influye </w:t>
      </w:r>
      <w:r w:rsidR="001E441F">
        <w:t>sobre múltiples</w:t>
      </w:r>
      <w:r w:rsidR="00AC6362" w:rsidRPr="00A62A31">
        <w:t xml:space="preserve"> genes </w:t>
      </w:r>
      <w:r w:rsidR="001E441F">
        <w:t xml:space="preserve">que conducen a la expresión de </w:t>
      </w:r>
      <w:r w:rsidR="00AC6362" w:rsidRPr="00A62A31">
        <w:t>mediadores pro</w:t>
      </w:r>
      <w:r w:rsidR="00AC6362">
        <w:t>-inflamatorios</w:t>
      </w:r>
      <w:r w:rsidR="00AC6362">
        <w:rPr>
          <w:noProof/>
        </w:rPr>
        <w:t xml:space="preserve"> </w:t>
      </w:r>
      <w:r w:rsidR="004C677F" w:rsidRPr="00844A40">
        <w:rPr>
          <w:noProof/>
          <w:color w:val="auto"/>
        </w:rPr>
        <w:fldChar w:fldCharType="begin" w:fldLock="1"/>
      </w:r>
      <w:r w:rsidR="003F1BCB" w:rsidRPr="00844A40">
        <w:rPr>
          <w:noProof/>
          <w:color w:val="auto"/>
        </w:rPr>
        <w:instrText>ADDIN CSL_CITATION {"citationItems":[{"id":"ITEM-1","itemData":{"DOI":"10.1111/jcmm.13950","ISSN":"15821838","PMID":"30334371","abstract":"BACKGROUND Circulating endothelial-derived microparticles (EMPs) are reported to be increased in acute coronary syndrome (ACS). However, it remains unclear whether EMPs from dysfunctional endothelium participate in the initiation and progression of ACS and what the underlying mechanisms might be. METHODS Plasma EMPs were measured in 22 patients with ACS and 20 control patients without coronary artery diseases. EMPs from dysfunctional human umbilical vein endothelial cells (HUVECs) stressed by serum-starvation or hypoxia were compared to the EMPs from healthy HUVECs. Confocal and fluorescent microscopy was used to visualize the incorporation of EMPs into monocytes and the translocation of NF-кB. Monocyte adhesion, cell proliferation, and phagocytosis were detected by PKH26 red fluorescent labelling, Ki67 immunostaining, and Sudan IV staining for uptake of oxidized low-density lipoprotein, respectively. RESULTS Plasma EMPs was significantly increased in ACS patients compared to controls. EMPs were incorporated into monocytes and EMPs from stressed HUVECs produced more pro-inflammatory cytokines compared to vehicle control, which was depended on NF-кB and IL-1β signal pathways. EMPs from dysfunctional endothelium promoted monocyte adherence via NF-кB and IL-1β-mediated MCP-1 and CCR-5 signals, as well as proliferation via the NF-кB and IL-1β-mediated Cyclin D1 signals. Finally, EMPs from dysfunctional endothelium showed greater promotion of macrophage phagocytosis forming foam cells to produce more pro-inflammatory cytokines. CONCLUSION MPs might be involved in the inflammatory process in patients with ACS via NF-κB and IL-1β-dependent signals. Targeting EMP-mediated inflammatory responses may be a promising therapeutic strategy to limit the progression of disease in ACS.","author":[{"dropping-particle":"","family":"Wang","given":"Yanfang","non-dropping-particle":"","parse-names":false,"suffix":""},{"dropping-particle":"","family":"Liu","given":"Jie","non-dropping-particle":"","parse-names":false,"suffix":""},{"dropping-particle":"","family":"Chen","given":"Xiaoli","non-dropping-particle":"","parse-names":false,"suffix":""},{"dropping-particle":"","family":"Sun","given":"Huimin","non-dropping-particle":"","parse-names":false,"suffix":""},{"dropping-particle":"","family":"Peng","given":"Sheng","non-dropping-particle":"","parse-names":false,"suffix":""},{"dropping-particle":"","family":"Kuang","given":"Yashu","non-dropping-particle":"","parse-names":false,"suffix":""},{"dropping-particle":"","family":"Pi","given":"Jingjiang","non-dropping-particle":"","parse-names":false,"suffix":""},{"dropping-particle":"","family":"Zhuang","given":"Tao","non-dropping-particle":"","parse-names":false,"suffix":""},{"dropping-particle":"","family":"Zhang","given":"Lin","non-dropping-particle":"","parse-names":false,"suffix":""},{"dropping-particle":"","family":"Yu","given":"Zuoren","non-dropping-particle":"","parse-names":false,"suffix":""},{"dropping-particle":"","family":"Tomlinson","given":"Brain","non-dropping-particle":"","parse-names":false,"suffix":""},{"dropping-particle":"","family":"Chan","given":"Paul","non-dropping-particle":"","parse-names":false,"suffix":""},{"dropping-particle":"","family":"Chen","given":"Yihan","non-dropping-particle":"","parse-names":false,"suffix":""},{"dropping-particle":"","family":"Zhang","given":"Yuzhen","non-dropping-particle":"","parse-names":false,"suffix":""},{"dropping-particle":"","family":"Li","given":"Ying","non-dropping-particle":"","parse-names":false,"suffix":""}],"container-title":"Journal of Cellular and Molecular Medicine","id":"ITEM-1","issued":{"date-parts":[["2018","10","18"]]},"title":"Dysfunctional endothelial-derived microparticles promote inflammatory macrophage formation via NF-кB and IL-1β signal pathways","type":"article-journal"},"uris":["http://www.mendeley.com/documents/?uuid=c573696e-ae71-3e01-b8b3-e737b3857be6"]}],"mendeley":{"formattedCitation":"[65]","plainTextFormattedCitation":"[65]","previouslyFormattedCitation":"[65]"},"properties":{"noteIndex":0},"schema":"https://github.com/citation-style-language/schema/raw/master/csl-citation.json"}</w:instrText>
      </w:r>
      <w:r w:rsidR="004C677F" w:rsidRPr="00844A40">
        <w:rPr>
          <w:noProof/>
          <w:color w:val="auto"/>
        </w:rPr>
        <w:fldChar w:fldCharType="separate"/>
      </w:r>
      <w:r w:rsidR="003F1BCB" w:rsidRPr="00844A40">
        <w:rPr>
          <w:noProof/>
          <w:color w:val="auto"/>
        </w:rPr>
        <w:t>[65]</w:t>
      </w:r>
      <w:r w:rsidR="004C677F" w:rsidRPr="00844A40">
        <w:rPr>
          <w:noProof/>
          <w:color w:val="auto"/>
        </w:rPr>
        <w:fldChar w:fldCharType="end"/>
      </w:r>
      <w:r w:rsidR="00AC6362" w:rsidRPr="00A62A31">
        <w:t>.</w:t>
      </w:r>
      <w:r w:rsidR="00AC6362">
        <w:t xml:space="preserve"> </w:t>
      </w:r>
      <w:r w:rsidR="00F11641">
        <w:t xml:space="preserve"> En este contexto, al momento se desconocen por completo los efectos duales o dosis dependientes que pueden ejercer los glucocorticoides y las catecolaminas, </w:t>
      </w:r>
      <w:r w:rsidR="002F484F">
        <w:t>sobre la respuesta</w:t>
      </w:r>
      <w:r w:rsidR="00F11641">
        <w:t xml:space="preserve"> antiinflamatori</w:t>
      </w:r>
      <w:r w:rsidR="002F484F">
        <w:t>a</w:t>
      </w:r>
      <w:r w:rsidR="00F11641">
        <w:t xml:space="preserve"> o </w:t>
      </w:r>
      <w:r w:rsidR="001877DF">
        <w:t>proinflamatoria</w:t>
      </w:r>
      <w:r w:rsidR="00F11641">
        <w:t xml:space="preserve">. </w:t>
      </w:r>
    </w:p>
    <w:p w:rsidR="00FA409B" w:rsidRPr="003F1B2D" w:rsidRDefault="00FA409B" w:rsidP="002F484F">
      <w:pPr>
        <w:pStyle w:val="NormalWeb"/>
        <w:shd w:val="clear" w:color="auto" w:fill="FFFFFF"/>
        <w:spacing w:line="480" w:lineRule="auto"/>
        <w:jc w:val="both"/>
        <w:rPr>
          <w:color w:val="auto"/>
          <w:shd w:val="clear" w:color="auto" w:fill="FFFFFF"/>
        </w:rPr>
      </w:pPr>
    </w:p>
    <w:p w:rsidR="0071545E" w:rsidRPr="000E04D4" w:rsidRDefault="005A1726" w:rsidP="005A1726">
      <w:pPr>
        <w:pStyle w:val="NormalWeb"/>
        <w:shd w:val="clear" w:color="auto" w:fill="FFFFFF"/>
        <w:spacing w:line="480" w:lineRule="auto"/>
        <w:jc w:val="both"/>
        <w:rPr>
          <w:b/>
        </w:rPr>
      </w:pPr>
      <w:r w:rsidRPr="000E04D4">
        <w:rPr>
          <w:b/>
        </w:rPr>
        <w:lastRenderedPageBreak/>
        <w:t xml:space="preserve">Metodologías </w:t>
      </w:r>
      <w:r w:rsidR="0071545E" w:rsidRPr="000E04D4">
        <w:rPr>
          <w:b/>
        </w:rPr>
        <w:t>para evaluar la respuesta inflamatoria</w:t>
      </w:r>
    </w:p>
    <w:p w:rsidR="008F128D" w:rsidRDefault="0071545E" w:rsidP="007750EB">
      <w:pPr>
        <w:pStyle w:val="NormalWeb"/>
        <w:shd w:val="clear" w:color="auto" w:fill="FFFFFF"/>
        <w:spacing w:line="480" w:lineRule="auto"/>
        <w:jc w:val="both"/>
      </w:pPr>
      <w:r>
        <w:t>De manera cuantitativa o cualitativa, la detección de mar</w:t>
      </w:r>
      <w:r w:rsidR="0055265E">
        <w:t>cadores de inflamación se puede</w:t>
      </w:r>
      <w:r>
        <w:t xml:space="preserve"> evaluar a través de marcadores celulares, humorales, moleculares, bioquímicos, histopatológicos,  morfológicos</w:t>
      </w:r>
      <w:r w:rsidR="008F128D">
        <w:t>,</w:t>
      </w:r>
      <w:r>
        <w:t xml:space="preserve"> etc</w:t>
      </w:r>
      <w:r w:rsidR="008F128D">
        <w:t>.</w:t>
      </w:r>
      <w:r w:rsidR="0055265E">
        <w:t xml:space="preserve"> </w:t>
      </w:r>
      <w:r w:rsidR="004C677F" w:rsidRPr="00844A40">
        <w:rPr>
          <w:color w:val="auto"/>
        </w:rPr>
        <w:fldChar w:fldCharType="begin" w:fldLock="1"/>
      </w:r>
      <w:r w:rsidR="003F1BCB" w:rsidRPr="00844A40">
        <w:rPr>
          <w:color w:val="auto"/>
        </w:rPr>
        <w:instrText>ADDIN CSL_CITATION {"citationItems":[{"id":"ITEM-1","itemData":{"DOI":"10.1111/jcmm.13950","ISSN":"15821838","PMID":"30334371","abstract":"BACKGROUND Circulating endothelial-derived microparticles (EMPs) are reported to be increased in acute coronary syndrome (ACS). However, it remains unclear whether EMPs from dysfunctional endothelium participate in the initiation and progression of ACS and what the underlying mechanisms might be. METHODS Plasma EMPs were measured in 22 patients with ACS and 20 control patients without coronary artery diseases. EMPs from dysfunctional human umbilical vein endothelial cells (HUVECs) stressed by serum-starvation or hypoxia were compared to the EMPs from healthy HUVECs. Confocal and fluorescent microscopy was used to visualize the incorporation of EMPs into monocytes and the translocation of NF-кB. Monocyte adhesion, cell proliferation, and phagocytosis were detected by PKH26 red fluorescent labelling, Ki67 immunostaining, and Sudan IV staining for uptake of oxidized low-density lipoprotein, respectively. RESULTS Plasma EMPs was significantly increased in ACS patients compared to controls. EMPs were incorporated into monocytes and EMPs from stressed HUVECs produced more pro-inflammatory cytokines compared to vehicle control, which was depended on NF-кB and IL-1β signal pathways. EMPs from dysfunctional endothelium promoted monocyte adherence via NF-кB and IL-1β-mediated MCP-1 and CCR-5 signals, as well as proliferation via the NF-кB and IL-1β-mediated Cyclin D1 signals. Finally, EMPs from dysfunctional endothelium showed greater promotion of macrophage phagocytosis forming foam cells to produce more pro-inflammatory cytokines. CONCLUSION MPs might be involved in the inflammatory process in patients with ACS via NF-κB and IL-1β-dependent signals. Targeting EMP-mediated inflammatory responses may be a promising therapeutic strategy to limit the progression of disease in ACS.","author":[{"dropping-particle":"","family":"Wang","given":"Yanfang","non-dropping-particle":"","parse-names":false,"suffix":""},{"dropping-particle":"","family":"Liu","given":"Jie","non-dropping-particle":"","parse-names":false,"suffix":""},{"dropping-particle":"","family":"Chen","given":"Xiaoli","non-dropping-particle":"","parse-names":false,"suffix":""},{"dropping-particle":"","family":"Sun","given":"Huimin","non-dropping-particle":"","parse-names":false,"suffix":""},{"dropping-particle":"","family":"Peng","given":"Sheng","non-dropping-particle":"","parse-names":false,"suffix":""},{"dropping-particle":"","family":"Kuang","given":"Yashu","non-dropping-particle":"","parse-names":false,"suffix":""},{"dropping-particle":"","family":"Pi","given":"Jingjiang","non-dropping-particle":"","parse-names":false,"suffix":""},{"dropping-particle":"","family":"Zhuang","given":"Tao","non-dropping-particle":"","parse-names":false,"suffix":""},{"dropping-particle":"","family":"Zhang","given":"Lin","non-dropping-particle":"","parse-names":false,"suffix":""},{"dropping-particle":"","family":"Yu","given":"Zuoren","non-dropping-particle":"","parse-names":false,"suffix":""},{"dropping-particle":"","family":"Tomlinson","given":"Brain","non-dropping-particle":"","parse-names":false,"suffix":""},{"dropping-particle":"","family":"Chan","given":"Paul","non-dropping-particle":"","parse-names":false,"suffix":""},{"dropping-particle":"","family":"Chen","given":"Yihan","non-dropping-particle":"","parse-names":false,"suffix":""},{"dropping-particle":"","family":"Zhang","given":"Yuzhen","non-dropping-particle":"","parse-names":false,"suffix":""},{"dropping-particle":"","family":"Li","given":"Ying","non-dropping-particle":"","parse-names":false,"suffix":""}],"container-title":"Journal of Cellular and Molecular Medicine","id":"ITEM-1","issued":{"date-parts":[["2018","10","18"]]},"title":"Dysfunctional endothelial-derived microparticles promote inflammatory macrophage formation via NF-кB and IL-1β signal pathways","type":"article-journal"},"uris":["http://www.mendeley.com/documents/?uuid=c573696e-ae71-3e01-b8b3-e737b3857be6"]}],"mendeley":{"formattedCitation":"[65]","plainTextFormattedCitation":"[65]","previouslyFormattedCitation":"[65]"},"properties":{"noteIndex":0},"schema":"https://github.com/citation-style-language/schema/raw/master/csl-citation.json"}</w:instrText>
      </w:r>
      <w:r w:rsidR="004C677F" w:rsidRPr="00844A40">
        <w:rPr>
          <w:color w:val="auto"/>
        </w:rPr>
        <w:fldChar w:fldCharType="separate"/>
      </w:r>
      <w:r w:rsidR="003F1BCB" w:rsidRPr="00844A40">
        <w:rPr>
          <w:noProof/>
          <w:color w:val="auto"/>
        </w:rPr>
        <w:t>[65]</w:t>
      </w:r>
      <w:r w:rsidR="004C677F" w:rsidRPr="00844A40">
        <w:rPr>
          <w:color w:val="auto"/>
        </w:rPr>
        <w:fldChar w:fldCharType="end"/>
      </w:r>
      <w:r w:rsidRPr="00844A40">
        <w:rPr>
          <w:color w:val="auto"/>
        </w:rPr>
        <w:t>.</w:t>
      </w:r>
      <w:r w:rsidR="005018BC">
        <w:t xml:space="preserve"> Analizados</w:t>
      </w:r>
      <w:r>
        <w:t xml:space="preserve"> a través de distintas metodologías clínicas o de investigación como s</w:t>
      </w:r>
      <w:r w:rsidR="00CE0235">
        <w:t xml:space="preserve">on: </w:t>
      </w:r>
      <w:r w:rsidR="00CD5593">
        <w:t>Inmunohistoquímica</w:t>
      </w:r>
      <w:r w:rsidR="00CE0235">
        <w:t>, ELISA, c</w:t>
      </w:r>
      <w:r>
        <w:t xml:space="preserve">itometría de flujo, análisis tisular, </w:t>
      </w:r>
      <w:r w:rsidR="005018BC">
        <w:t xml:space="preserve">y </w:t>
      </w:r>
      <w:r>
        <w:t>pruebas bioquímicas de rutina</w:t>
      </w:r>
      <w:r w:rsidR="005018BC">
        <w:t>.</w:t>
      </w:r>
      <w:r w:rsidR="008F128D">
        <w:t xml:space="preserve"> </w:t>
      </w:r>
      <w:r w:rsidR="005018BC">
        <w:t xml:space="preserve">En relación a esto, el campo de la medicina nuclear, también han permitido estudiar la inflamación a través de estudios de imagen </w:t>
      </w:r>
      <w:proofErr w:type="spellStart"/>
      <w:r w:rsidR="005018BC">
        <w:t>gammagráfica</w:t>
      </w:r>
      <w:proofErr w:type="spellEnd"/>
      <w:r w:rsidR="005018BC">
        <w:t>, sobre todo en los casos de estados inflamato</w:t>
      </w:r>
      <w:r w:rsidR="00E048BD">
        <w:t>rios de difícil diagnóstico. No obstante</w:t>
      </w:r>
      <w:r w:rsidR="005018BC">
        <w:t xml:space="preserve">, la </w:t>
      </w:r>
      <w:r w:rsidR="00CE0235">
        <w:t>tomografía axial computarizada (</w:t>
      </w:r>
      <w:r w:rsidR="00660157">
        <w:t>TAC</w:t>
      </w:r>
      <w:r w:rsidR="00CE0235">
        <w:t xml:space="preserve">), </w:t>
      </w:r>
      <w:proofErr w:type="spellStart"/>
      <w:r w:rsidR="008F128D">
        <w:t>ó</w:t>
      </w:r>
      <w:proofErr w:type="spellEnd"/>
      <w:r w:rsidR="008F128D">
        <w:t xml:space="preserve"> </w:t>
      </w:r>
      <w:r w:rsidR="005018BC">
        <w:t>la</w:t>
      </w:r>
      <w:r w:rsidR="00CE0235">
        <w:t xml:space="preserve"> Resonancia Magnética Nuclear (RMN)</w:t>
      </w:r>
      <w:r w:rsidR="004C677F">
        <w:t xml:space="preserve"> </w:t>
      </w:r>
      <w:r w:rsidR="004C677F" w:rsidRPr="00844A40">
        <w:rPr>
          <w:color w:val="auto"/>
        </w:rPr>
        <w:fldChar w:fldCharType="begin" w:fldLock="1"/>
      </w:r>
      <w:r w:rsidR="003F1BCB" w:rsidRPr="00844A40">
        <w:rPr>
          <w:color w:val="auto"/>
        </w:rPr>
        <w:instrText>ADDIN CSL_CITATION {"citationItems":[{"id":"ITEM-1","itemData":{"DOI":"10.1118/1.2805477","ISSN":"00942405","PMID":"18293575","abstract":"Cellular neural networks (CNNs) are massively parallel cellular structures with learning abilities. They can be used to realize complex image processing applications efficiently and in almost real time. In this preliminary study, we propose a novel, robust, and fully automated system based on CNNs to facilitate lesion localization in contrast-enhanced MR mammography, a difficult task requiring the processing of a large number of images with attention paid to minute details. The data set consists of 1170 slices containing one precontrast and five postcontrast bilateral axial MR mammograms from 39 patients with 37 malignant and 39 benign mass lesions acquired using a 1.5 Tesla MR scanner with the following parameters: 3D FLASH sequence, TR/TE 9.80/4.76 ms, flip angle 250, slice thickness 2.5 mm, and 0.625 x 0.625 mm2 in-plane resolution. Six hundred slices with 21 benign and 25 malignant lesions of this set are used for training the CNNs; the remaining data are used for test purposes. The breast region of interest is first segmented from precontrast images using four 2D CNNs connected in cascade, specially designed to minimize false detections due to muscles, heart, lungs, and thoracic cavity. To identify deceptively enhancing regions, a 3D nMITR map of the segmented breast is computed and converted into binary form. During this process tissues that have low degrees of enhancements are discarded. To boost lesions, this binary image is processed by a 3D CNN with a control template consisting of three layers of 11 x 11 cells and a fuzzy c-partitioning output function. A set of decision rules extracted empirically from the training data set based on volume and 3D eccentricity features is used to make final decisions and localize lesions. The segmentation algorithm performs well with high average precision, high true positive volume fraction, and low false positive volume fraction with an overall performance of 0.93 +/- 0.05, 0.96 +/- 0.04, and 0.03 +/- 0.05, respectively (training: 0.93 +/- 0.04, 0.94 +/- 0.04, and 0.02 +/- 0.03; test: 0.93 +/- 0.05, 0.97 +/- 0.03, and 0.05 +/- 0.06). The lesion detection performance of the system is quite satisfactory; for the training data set the maximum detection sensitivity is 100% with false-positive detections of 0.28/lesion, 0.09/slice, and 0.65/case; for the test data set the maximum detection sensitivity is 97% with false-positive detections of 0.43/lesion, 0.11/slice, and 0.68/case. On the average, for a detection…","author":[{"dropping-particle":"","family":"Ertas","given":"Gokhan","non-dropping-particle":"","parse-names":false,"suffix":""},{"dropping-particle":"","family":"Gulcur","given":"H. Ozcan","non-dropping-particle":"","parse-names":false,"suffix":""},{"dropping-particle":"","family":"Tunaci","given":"Mehtap","non-dropping-particle":"","parse-names":false,"suffix":""},{"dropping-particle":"","family":"Osman","given":"Onur","non-dropping-particle":"","parse-names":false,"suffix":""},{"dropping-particle":"","family":"Ucan","given":"Osman Nuri","non-dropping-particle":"","parse-names":false,"suffix":""}],"container-title":"Medical Physics","id":"ITEM-1","issue":"1","issued":{"date-parts":[["2007","12","20"]]},"page":"195-205","title":"A preliminary study on computerized lesion localization in MR mammography using 3D nMITR maps, multilayer cellular neural networks, and fuzzy c-partitioning","type":"article-journal","volume":"35"},"uris":["http://www.mendeley.com/documents/?uuid=4520b413-536b-33d6-9727-9679249e71eb"]}],"mendeley":{"formattedCitation":"[66]","plainTextFormattedCitation":"[66]","previouslyFormattedCitation":"[66]"},"properties":{"noteIndex":0},"schema":"https://github.com/citation-style-language/schema/raw/master/csl-citation.json"}</w:instrText>
      </w:r>
      <w:r w:rsidR="004C677F" w:rsidRPr="00844A40">
        <w:rPr>
          <w:color w:val="auto"/>
        </w:rPr>
        <w:fldChar w:fldCharType="separate"/>
      </w:r>
      <w:r w:rsidR="003F1BCB" w:rsidRPr="00844A40">
        <w:rPr>
          <w:noProof/>
          <w:color w:val="auto"/>
        </w:rPr>
        <w:t>[66]</w:t>
      </w:r>
      <w:r w:rsidR="004C677F" w:rsidRPr="00844A40">
        <w:rPr>
          <w:color w:val="auto"/>
        </w:rPr>
        <w:fldChar w:fldCharType="end"/>
      </w:r>
      <w:r w:rsidR="005018BC">
        <w:t>, además de presentar gran resolución espacial</w:t>
      </w:r>
      <w:r w:rsidR="00CE0235">
        <w:t xml:space="preserve"> </w:t>
      </w:r>
      <w:r w:rsidR="005018BC">
        <w:t>y la capacidad para identificar</w:t>
      </w:r>
      <w:r w:rsidR="00CE0235">
        <w:t xml:space="preserve"> regiones </w:t>
      </w:r>
      <w:r w:rsidR="005018BC">
        <w:t xml:space="preserve">de inflamatorias de gran tamaño que se acompañan de </w:t>
      </w:r>
      <w:r w:rsidR="00CE0235">
        <w:t xml:space="preserve">daño anatómico, </w:t>
      </w:r>
      <w:r w:rsidR="005018BC">
        <w:t xml:space="preserve">tienen la limitante de que solo pueden ser útiles para realizar </w:t>
      </w:r>
      <w:r w:rsidR="008D6E27">
        <w:t>diagnóstico</w:t>
      </w:r>
      <w:r w:rsidR="005018BC">
        <w:t xml:space="preserve"> d</w:t>
      </w:r>
      <w:r w:rsidR="004C677F">
        <w:t>e estados inflamatorios tardíos</w:t>
      </w:r>
      <w:r w:rsidR="00CE0235">
        <w:t xml:space="preserve">. </w:t>
      </w:r>
    </w:p>
    <w:p w:rsidR="0071545E" w:rsidRPr="000E04D4" w:rsidRDefault="0071545E" w:rsidP="005018BC">
      <w:pPr>
        <w:pStyle w:val="NormalWeb"/>
        <w:shd w:val="clear" w:color="auto" w:fill="FFFFFF"/>
        <w:spacing w:line="480" w:lineRule="auto"/>
        <w:jc w:val="both"/>
        <w:rPr>
          <w:b/>
        </w:rPr>
      </w:pPr>
      <w:r w:rsidRPr="000E04D4">
        <w:rPr>
          <w:b/>
        </w:rPr>
        <w:t xml:space="preserve">Pruebas </w:t>
      </w:r>
      <w:r w:rsidR="00030986" w:rsidRPr="000E04D4">
        <w:rPr>
          <w:b/>
        </w:rPr>
        <w:t>diagnósticas</w:t>
      </w:r>
      <w:r w:rsidRPr="000E04D4">
        <w:rPr>
          <w:b/>
        </w:rPr>
        <w:t xml:space="preserve"> del estado inflamatorio por medicina nuclear. </w:t>
      </w:r>
    </w:p>
    <w:p w:rsidR="00FA409B" w:rsidRPr="007750EB" w:rsidRDefault="006D0ABA" w:rsidP="005B66D3">
      <w:pPr>
        <w:pStyle w:val="NormalWeb"/>
        <w:shd w:val="clear" w:color="auto" w:fill="FFFFFF"/>
        <w:spacing w:line="480" w:lineRule="auto"/>
        <w:jc w:val="both"/>
      </w:pPr>
      <w:r>
        <w:t xml:space="preserve">En medicina nuclear se emplea una amplia gama de trazadores o radiofármacos para el </w:t>
      </w:r>
      <w:r w:rsidR="008D6E27">
        <w:t>diagnóstico</w:t>
      </w:r>
      <w:r>
        <w:t xml:space="preserve"> de procesos inflamatorios. En esta metodología, se emplea</w:t>
      </w:r>
      <w:r w:rsidR="00D33C38">
        <w:t xml:space="preserve"> una cámara</w:t>
      </w:r>
      <w:r w:rsidR="0095148D">
        <w:t xml:space="preserve"> </w:t>
      </w:r>
      <w:r w:rsidR="00D33C38">
        <w:t>gamma, la cual capta la radiación emitida desde el interior del paciente y por medio</w:t>
      </w:r>
      <w:r w:rsidR="003345FC">
        <w:t xml:space="preserve"> de algoritmos y</w:t>
      </w:r>
      <w:r w:rsidR="00D33C38">
        <w:t xml:space="preserve"> un sistema</w:t>
      </w:r>
      <w:r w:rsidR="003345FC">
        <w:t xml:space="preserve"> de cómputo convierte esta señal en imágenes </w:t>
      </w:r>
      <w:proofErr w:type="spellStart"/>
      <w:r w:rsidR="003345FC">
        <w:t>gamma</w:t>
      </w:r>
      <w:r w:rsidR="00945F9A">
        <w:t>gráficas</w:t>
      </w:r>
      <w:proofErr w:type="spellEnd"/>
      <w:r>
        <w:t>.</w:t>
      </w:r>
      <w:r w:rsidR="00945F9A">
        <w:t xml:space="preserve"> </w:t>
      </w:r>
      <w:r>
        <w:t>E</w:t>
      </w:r>
      <w:r w:rsidR="00945F9A">
        <w:t>sto</w:t>
      </w:r>
      <w:r w:rsidR="00210C91">
        <w:t xml:space="preserve"> permite diagnosticar</w:t>
      </w:r>
      <w:r w:rsidR="00945F9A">
        <w:t xml:space="preserve"> </w:t>
      </w:r>
      <w:r w:rsidR="00210C91">
        <w:t>múltiples</w:t>
      </w:r>
      <w:r w:rsidR="00945F9A">
        <w:t xml:space="preserve"> patologías incluyendo </w:t>
      </w:r>
      <w:r w:rsidR="00836C4D">
        <w:t>procesos de infección e inflamación estéril</w:t>
      </w:r>
      <w:r w:rsidR="0095148D">
        <w:t xml:space="preserve"> antes de que ocurra, </w:t>
      </w:r>
      <w:r w:rsidR="00DC4BE4">
        <w:t xml:space="preserve">mediante la utilización de los </w:t>
      </w:r>
      <w:r w:rsidR="00152A7F">
        <w:t xml:space="preserve">radionúclidos </w:t>
      </w:r>
      <w:r w:rsidR="00152A7F" w:rsidRPr="00152A7F">
        <w:rPr>
          <w:vertAlign w:val="superscript"/>
        </w:rPr>
        <w:t>99m</w:t>
      </w:r>
      <w:r w:rsidR="00DC4BE4">
        <w:t>Tc e</w:t>
      </w:r>
      <w:r w:rsidR="00152A7F">
        <w:t xml:space="preserve"> </w:t>
      </w:r>
      <w:r w:rsidR="00152A7F" w:rsidRPr="00152A7F">
        <w:rPr>
          <w:vertAlign w:val="superscript"/>
        </w:rPr>
        <w:t>111</w:t>
      </w:r>
      <w:r w:rsidR="00152A7F">
        <w:t>In ma</w:t>
      </w:r>
      <w:r>
        <w:t>rcados con diferentes moléculas</w:t>
      </w:r>
      <w:r w:rsidR="005B66D3">
        <w:t xml:space="preserve"> </w:t>
      </w:r>
      <w:r w:rsidR="005B66D3" w:rsidRPr="00844A40">
        <w:rPr>
          <w:color w:val="auto"/>
        </w:rPr>
        <w:fldChar w:fldCharType="begin" w:fldLock="1"/>
      </w:r>
      <w:r w:rsidR="007211D3" w:rsidRPr="00844A40">
        <w:rPr>
          <w:color w:val="auto"/>
        </w:rPr>
        <w:instrText>ADDIN CSL_CITATION {"citationItems":[{"id":"ITEM-1","itemData":{"author":[{"dropping-particle":"","family":"Hernández Cariro","given":"Abel","non-dropping-particle":"","parse-names":false,"suffix":""}],"id":"ITEM-1","issued":{"date-parts":[["2009"]]},"number-of-pages":"129","title":"Marcaje de ciprofloxacina con Tc-99m para el diagnóstico de infecciones. Comparación y evaluación preclínica de dos métodos","type":"thesis"},"uris":["http://www.mendeley.com/documents/?uuid=4a175fcc-8906-4d80-acad-b4195d0e0575"]}],"mendeley":{"formattedCitation":"[57]","plainTextFormattedCitation":"[57]","previouslyFormattedCitation":"[57]"},"properties":{"noteIndex":0},"schema":"https://github.com/citation-style-language/schema/raw/master/csl-citation.json"}</w:instrText>
      </w:r>
      <w:r w:rsidR="005B66D3" w:rsidRPr="00844A40">
        <w:rPr>
          <w:color w:val="auto"/>
        </w:rPr>
        <w:fldChar w:fldCharType="separate"/>
      </w:r>
      <w:r w:rsidR="005B66D3" w:rsidRPr="00844A40">
        <w:rPr>
          <w:noProof/>
          <w:color w:val="auto"/>
        </w:rPr>
        <w:t>[57]</w:t>
      </w:r>
      <w:r w:rsidR="005B66D3" w:rsidRPr="00844A40">
        <w:rPr>
          <w:color w:val="auto"/>
        </w:rPr>
        <w:fldChar w:fldCharType="end"/>
      </w:r>
      <w:r w:rsidRPr="00844A40">
        <w:rPr>
          <w:color w:val="auto"/>
        </w:rPr>
        <w:t>.</w:t>
      </w:r>
      <w:r>
        <w:t xml:space="preserve"> En la actualidad </w:t>
      </w:r>
      <w:r w:rsidR="00152A7F">
        <w:t>citrato de galio (</w:t>
      </w:r>
      <w:r w:rsidR="00152A7F" w:rsidRPr="009F20F5">
        <w:rPr>
          <w:vertAlign w:val="superscript"/>
        </w:rPr>
        <w:t>67</w:t>
      </w:r>
      <w:r w:rsidR="00152A7F">
        <w:t>Ga)</w:t>
      </w:r>
      <w:r w:rsidR="00F34D9A">
        <w:t>,</w:t>
      </w:r>
      <w:r w:rsidR="00152A7F" w:rsidRPr="00152A7F">
        <w:t xml:space="preserve"> </w:t>
      </w:r>
      <w:r w:rsidR="00152A7F" w:rsidRPr="000C1EE6">
        <w:t>ha mostrado</w:t>
      </w:r>
      <w:r w:rsidR="00152A7F" w:rsidRPr="00152A7F">
        <w:t xml:space="preserve"> </w:t>
      </w:r>
      <w:r>
        <w:t>la capacidad de ser captado preferencialmente en regiones</w:t>
      </w:r>
      <w:r w:rsidR="00DC4BE4">
        <w:t xml:space="preserve"> </w:t>
      </w:r>
      <w:r>
        <w:t>inflamatorias</w:t>
      </w:r>
      <w:r w:rsidR="00AC6362">
        <w:t xml:space="preserve"> </w:t>
      </w:r>
      <w:r w:rsidR="0008075B" w:rsidRPr="00844A40">
        <w:rPr>
          <w:noProof/>
          <w:color w:val="auto"/>
        </w:rPr>
        <w:fldChar w:fldCharType="begin" w:fldLock="1"/>
      </w:r>
      <w:r w:rsidR="003F1BCB" w:rsidRPr="00844A40">
        <w:rPr>
          <w:noProof/>
          <w:color w:val="auto"/>
        </w:rPr>
        <w:instrText>ADDIN CSL_CITATION {"citationItems":[{"id":"ITEM-1","itemData":{"DOI":"10.1259/0007-1285-44-521-361","ISBN":"0007-1285","ISSN":"00071285","PMID":"5108360","abstract":"Abstract A brief review has been made of the uses of radioisotopes of gallium and recent reports of tumour scanning with 67Ga citrate. In our own work 25 patients have been scanned 48–72 hours following an intravenous injection of 2·5 mCi of carrier-free 67Ga citrate. Twenty-four of the 25 patients had proven neoplasia, the remaining patient was found to have breast abscesses. Eight patients showed localized uptake of 67Ga in malignant neoplasms or metastases and in a further two there was doubtful localization. In two patients uptake of 67Ga was shown in inflammatory lesions. Within the group of 15 carcinomas of the breast all positive scans were in locally advanced or metastatic disease. The possible mechanisms for 67Ga localization and clinical implications are briefly discussed.","author":[{"dropping-particle":"","family":"Lavender","given":"J. P.","non-dropping-particle":"","parse-names":false,"suffix":""},{"dropping-particle":"","family":"Lowe","given":"J.","non-dropping-particle":"","parse-names":false,"suffix":""},{"dropping-particle":"","family":"Barker","given":"J. R.","non-dropping-particle":"","parse-names":false,"suffix":""},{"dropping-particle":"","family":"Burn","given":"J. I.","non-dropping-particle":"","parse-names":false,"suffix":""},{"dropping-particle":"","family":"Chaudhri","given":"M. A.","non-dropping-particle":"","parse-names":false,"suffix":""}],"container-title":"The British journal of radiology","id":"ITEM-1","issue":"521","issued":{"date-parts":[["1971"]]},"page":"361-366","title":"Gallium 67 citrate scanning in neoplastic and inflammatory lesions.","type":"article-journal","volume":"44"},"uris":["http://www.mendeley.com/documents/?uuid=a82acbfe-bfad-4c81-9c7b-f77dc24cbdac"]}],"mendeley":{"formattedCitation":"[67]","plainTextFormattedCitation":"[67]","previouslyFormattedCitation":"[67]"},"properties":{"noteIndex":0},"schema":"https://github.com/citation-style-language/schema/raw/master/csl-citation.json"}</w:instrText>
      </w:r>
      <w:r w:rsidR="0008075B" w:rsidRPr="00844A40">
        <w:rPr>
          <w:noProof/>
          <w:color w:val="auto"/>
        </w:rPr>
        <w:fldChar w:fldCharType="separate"/>
      </w:r>
      <w:r w:rsidR="003F1BCB" w:rsidRPr="00844A40">
        <w:rPr>
          <w:noProof/>
          <w:color w:val="auto"/>
        </w:rPr>
        <w:t>[67]</w:t>
      </w:r>
      <w:r w:rsidR="0008075B" w:rsidRPr="00844A40">
        <w:rPr>
          <w:noProof/>
          <w:color w:val="auto"/>
        </w:rPr>
        <w:fldChar w:fldCharType="end"/>
      </w:r>
      <w:r w:rsidR="00AC6362" w:rsidRPr="00844A40">
        <w:rPr>
          <w:color w:val="auto"/>
        </w:rPr>
        <w:t>.</w:t>
      </w:r>
      <w:r w:rsidR="00AC6362">
        <w:rPr>
          <w:color w:val="FF0000"/>
        </w:rPr>
        <w:t xml:space="preserve"> </w:t>
      </w:r>
      <w:r w:rsidR="00F61CEF" w:rsidRPr="00F61CEF">
        <w:rPr>
          <w:color w:val="auto"/>
        </w:rPr>
        <w:t xml:space="preserve">Esto </w:t>
      </w:r>
      <w:r w:rsidR="00F61CEF">
        <w:t xml:space="preserve">facilita la atención </w:t>
      </w:r>
      <w:r w:rsidR="00F61CEF">
        <w:lastRenderedPageBreak/>
        <w:t xml:space="preserve">terapéutica a tiempo y evita, por tanto, la expansión de la enfermedad así como las complicaciones posteriores. </w:t>
      </w:r>
      <w:r>
        <w:t xml:space="preserve"> </w:t>
      </w:r>
      <w:r w:rsidR="00210C91">
        <w:t>E</w:t>
      </w:r>
      <w:r w:rsidR="00210C91" w:rsidRPr="00A945C0">
        <w:t xml:space="preserve">l </w:t>
      </w:r>
      <w:r w:rsidR="00210C91" w:rsidRPr="00A945C0">
        <w:rPr>
          <w:vertAlign w:val="superscript"/>
        </w:rPr>
        <w:t>67</w:t>
      </w:r>
      <w:r w:rsidR="00210C91">
        <w:t>Ga</w:t>
      </w:r>
      <w:r w:rsidR="00210C91" w:rsidRPr="00A945C0">
        <w:t xml:space="preserve"> </w:t>
      </w:r>
      <w:r w:rsidR="00210C91">
        <w:t>se utiliza para localizar</w:t>
      </w:r>
      <w:r w:rsidR="00210C91" w:rsidRPr="00A945C0">
        <w:t xml:space="preserve"> lesiones</w:t>
      </w:r>
      <w:r w:rsidR="00210C91">
        <w:t>,</w:t>
      </w:r>
      <w:r w:rsidR="00210C91" w:rsidRPr="00A945C0">
        <w:t xml:space="preserve"> </w:t>
      </w:r>
      <w:r w:rsidR="00210C91">
        <w:t>mediante el d</w:t>
      </w:r>
      <w:r w:rsidR="00210C91" w:rsidRPr="00A62A31">
        <w:t xml:space="preserve">iagnóstico de </w:t>
      </w:r>
      <w:r>
        <w:t xml:space="preserve">procesos </w:t>
      </w:r>
      <w:r w:rsidR="00210C91" w:rsidRPr="00A62A31">
        <w:t>inflamatori</w:t>
      </w:r>
      <w:r>
        <w:t xml:space="preserve">os </w:t>
      </w:r>
      <w:r w:rsidR="00210C91" w:rsidRPr="00A62A31">
        <w:t>específic</w:t>
      </w:r>
      <w:r>
        <w:t>o</w:t>
      </w:r>
      <w:r w:rsidR="00210C91" w:rsidRPr="00A62A31">
        <w:t xml:space="preserve">s, especialmente </w:t>
      </w:r>
      <w:r w:rsidR="00210C91" w:rsidRPr="00A945C0">
        <w:t xml:space="preserve">las que afectan al pulmón como sarcoidosis </w:t>
      </w:r>
      <w:r w:rsidR="00210C91">
        <w:t>e</w:t>
      </w:r>
      <w:r w:rsidR="00210C91" w:rsidRPr="00A62A31">
        <w:t xml:space="preserve"> infecciones oportunistas por </w:t>
      </w:r>
      <w:proofErr w:type="spellStart"/>
      <w:r w:rsidR="00210C91" w:rsidRPr="00A62A31">
        <w:t>Pneumocystis</w:t>
      </w:r>
      <w:proofErr w:type="spellEnd"/>
      <w:r w:rsidR="00210C91" w:rsidRPr="00A62A31">
        <w:t xml:space="preserve"> </w:t>
      </w:r>
      <w:proofErr w:type="spellStart"/>
      <w:r w:rsidR="00210C91" w:rsidRPr="00A62A31">
        <w:t>carinii</w:t>
      </w:r>
      <w:proofErr w:type="spellEnd"/>
      <w:r w:rsidR="00210C91">
        <w:t xml:space="preserve">. </w:t>
      </w:r>
      <w:r w:rsidR="007D5BAC">
        <w:t>Así</w:t>
      </w:r>
      <w:r>
        <w:t xml:space="preserve"> mismo se ha empleado para</w:t>
      </w:r>
      <w:r w:rsidR="00210C91">
        <w:t xml:space="preserve"> c</w:t>
      </w:r>
      <w:r w:rsidR="00210C91" w:rsidRPr="00A62A31">
        <w:t xml:space="preserve">aracterizar y/o localizar lesiones inflamatorias extrapulmonares, </w:t>
      </w:r>
      <w:r w:rsidR="00210C91">
        <w:t>como</w:t>
      </w:r>
      <w:r w:rsidR="00210C91" w:rsidRPr="00A62A31">
        <w:t xml:space="preserve"> </w:t>
      </w:r>
      <w:proofErr w:type="spellStart"/>
      <w:r w:rsidR="00210C91" w:rsidRPr="00A62A31">
        <w:t>linfadenopatía</w:t>
      </w:r>
      <w:proofErr w:type="spellEnd"/>
      <w:r w:rsidR="00210C91" w:rsidRPr="00A62A31">
        <w:t xml:space="preserve"> tuberculosa o fiebre de origen desconocido</w:t>
      </w:r>
      <w:r w:rsidR="00210C91">
        <w:t xml:space="preserve"> </w:t>
      </w:r>
      <w:r w:rsidR="004C677F" w:rsidRPr="00844A40">
        <w:rPr>
          <w:color w:val="auto"/>
        </w:rPr>
        <w:fldChar w:fldCharType="begin" w:fldLock="1"/>
      </w:r>
      <w:r w:rsidR="003F1BCB" w:rsidRPr="00844A40">
        <w:rPr>
          <w:color w:val="auto"/>
        </w:rPr>
        <w:instrText>ADDIN CSL_CITATION {"citationItems":[{"id":"ITEM-1","itemData":{"author":[{"dropping-particle":"","family":"Meller","given":"Johannes","non-dropping-particle":"","parse-names":false,"suffix":""},{"dropping-particle":"","family":"Sahlmann","given":"Carsten-oliver","non-dropping-particle":"","parse-names":false,"suffix":""},{"dropping-particle":"","family":"Scheel","given":"Alexander Konrad","non-dropping-particle":"","parse-names":false,"suffix":""}],"container-title":"The Journal of nuclear medicine","id":"ITEM-1","issued":{"date-parts":[["2007"]]},"page":"35-45","title":"18F-FDG PET and PET / CT in Fever of Unknown Origin","type":"article-journal","volume":"48"},"uris":["http://www.mendeley.com/documents/?uuid=2fd900d9-b28a-440e-8270-0bbf2d3acfff"]}],"mendeley":{"formattedCitation":"[68]","plainTextFormattedCitation":"[68]","previouslyFormattedCitation":"[68]"},"properties":{"noteIndex":0},"schema":"https://github.com/citation-style-language/schema/raw/master/csl-citation.json"}</w:instrText>
      </w:r>
      <w:r w:rsidR="004C677F" w:rsidRPr="00844A40">
        <w:rPr>
          <w:color w:val="auto"/>
        </w:rPr>
        <w:fldChar w:fldCharType="separate"/>
      </w:r>
      <w:r w:rsidR="003F1BCB" w:rsidRPr="00844A40">
        <w:rPr>
          <w:noProof/>
          <w:color w:val="auto"/>
        </w:rPr>
        <w:t>[68]</w:t>
      </w:r>
      <w:r w:rsidR="004C677F" w:rsidRPr="00844A40">
        <w:rPr>
          <w:color w:val="auto"/>
        </w:rPr>
        <w:fldChar w:fldCharType="end"/>
      </w:r>
      <w:r w:rsidR="00210C91" w:rsidRPr="00844A40">
        <w:rPr>
          <w:color w:val="auto"/>
        </w:rPr>
        <w:t>.</w:t>
      </w:r>
      <w:r w:rsidR="00210C91" w:rsidRPr="00A62A31">
        <w:t xml:space="preserve"> </w:t>
      </w:r>
    </w:p>
    <w:p w:rsidR="00AC6362" w:rsidRPr="000E04D4" w:rsidRDefault="00AC6362" w:rsidP="0073446D">
      <w:pPr>
        <w:pStyle w:val="Prrafodelista"/>
        <w:numPr>
          <w:ilvl w:val="1"/>
          <w:numId w:val="8"/>
        </w:numPr>
        <w:rPr>
          <w:rStyle w:val="nfasis"/>
          <w:rFonts w:ascii="Times New Roman" w:hAnsi="Times New Roman"/>
          <w:b/>
          <w:sz w:val="24"/>
          <w:szCs w:val="24"/>
        </w:rPr>
      </w:pPr>
      <w:r w:rsidRPr="000E04D4">
        <w:rPr>
          <w:rStyle w:val="nfasis"/>
          <w:rFonts w:ascii="Times New Roman" w:hAnsi="Times New Roman"/>
          <w:b/>
          <w:sz w:val="24"/>
          <w:szCs w:val="24"/>
        </w:rPr>
        <w:t>Galio</w:t>
      </w:r>
    </w:p>
    <w:p w:rsidR="0076697E" w:rsidRPr="007750EB" w:rsidRDefault="00AC6362" w:rsidP="007F1B10">
      <w:pPr>
        <w:pStyle w:val="NormalWeb"/>
        <w:shd w:val="clear" w:color="auto" w:fill="FFFFFF"/>
        <w:spacing w:line="480" w:lineRule="auto"/>
        <w:jc w:val="both"/>
      </w:pPr>
      <w:r>
        <w:t>El Galio</w:t>
      </w:r>
      <w:r w:rsidR="00752F52">
        <w:t xml:space="preserve"> (Ga)</w:t>
      </w:r>
      <w:r>
        <w:t xml:space="preserve"> es un metal que posee característ</w:t>
      </w:r>
      <w:r w:rsidR="009637CF">
        <w:t>icas químicas análogas al Hierro</w:t>
      </w:r>
      <w:r w:rsidR="0038687A">
        <w:t>, como se muestra en la</w:t>
      </w:r>
      <w:r w:rsidR="005B66D3">
        <w:t xml:space="preserve"> tabla 1</w:t>
      </w:r>
      <w:r w:rsidR="006D0ABA">
        <w:t>.</w:t>
      </w:r>
      <w:r w:rsidR="009637CF">
        <w:t xml:space="preserve"> </w:t>
      </w:r>
      <w:r w:rsidR="006D0ABA">
        <w:t xml:space="preserve">La similitud </w:t>
      </w:r>
      <w:r w:rsidR="00AE0C2C">
        <w:t>bioquímica</w:t>
      </w:r>
      <w:r>
        <w:t xml:space="preserve"> del Galio y del Hierro </w:t>
      </w:r>
      <w:r w:rsidR="00AE0C2C">
        <w:t xml:space="preserve">le permiten al primero, la propiedad </w:t>
      </w:r>
      <w:r w:rsidR="006A4A71">
        <w:t xml:space="preserve">de </w:t>
      </w:r>
      <w:r w:rsidR="00AE0C2C">
        <w:t xml:space="preserve">unión con </w:t>
      </w:r>
      <w:r>
        <w:t xml:space="preserve">proteínas </w:t>
      </w:r>
      <w:r w:rsidR="00AE0C2C">
        <w:t>transportadoras</w:t>
      </w:r>
      <w:r>
        <w:t xml:space="preserve"> del Hierro (Fe 3+)</w:t>
      </w:r>
      <w:r>
        <w:rPr>
          <w:noProof/>
        </w:rPr>
        <w:t xml:space="preserve"> </w:t>
      </w:r>
      <w:r w:rsidR="005B00F5" w:rsidRPr="00844A40">
        <w:rPr>
          <w:noProof/>
          <w:color w:val="auto"/>
        </w:rPr>
        <w:fldChar w:fldCharType="begin" w:fldLock="1"/>
      </w:r>
      <w:r w:rsidR="003F1BCB" w:rsidRPr="00844A40">
        <w:rPr>
          <w:noProof/>
          <w:color w:val="auto"/>
        </w:rPr>
        <w:instrText>ADDIN CSL_CITATION {"citationItems":[{"id":"ITEM-1","itemData":{"ISSN":"0161-5505","PMID":"7420194","abstract":"The radioactive gallium analog of ferrichrome, Ga-67 deferriferrichrome, has been prepared and compared with ferrichrome in the specific siderophore-transport system of Ustilago sphaerogena. The gallium analog is taken up by the cells in an active transport process indistinguishable from that of ferrichrome. Ga(III) effectively competes with Fe(III) for siderophore ligands both in vitro and in vivo at a rate that is highly dependent upon the chemical nature of the ligand. The findings may explain how Ga(III) mimics Fe(III) in clinical use.","author":[{"dropping-particle":"","family":"Emery","given":"T","non-dropping-particle":"","parse-names":false,"suffix":""},{"dropping-particle":"","family":"Hoffer","given":"P B","non-dropping-particle":"","parse-names":false,"suffix":""}],"container-title":"Journal of nuclear medicine : official publication, Society of Nuclear Medicine","id":"ITEM-1","issue":"10","issued":{"date-parts":[["1980","10"]]},"page":"935-9","title":"Siderophore-mediated mechanism of gallium uptake demonstrated in the microorganism Ustilago sphaerogena.","type":"article-journal","volume":"21"},"uris":["http://www.mendeley.com/documents/?uuid=b1504557-0122-358e-8598-f8ef36c50944"]},{"id":"ITEM-2","itemData":{"ISSN":"0001-2998","PMID":"6998000","abstract":"In spite of localization of gallium in the lungs in a large variety of inflammatory pulmonary diseases, the chest radiograph is and will continue to be the principal diagnostic tool for evaluation of pulmonary inflammatory disease. The 67Ga-citrate scan, however, serves as a study complementary to chest radiography because it indicates the extent, localization, and degree of activity of the inflammatory disease with greater accuracy than do the radiographic studies. It also permits the physician to follow progression of the disease or response to treatment and possible to detect disseminated interstitial disease not visualized on radiographs. Gallium-67 scanning may be used in the evaluation of patients with lymphorecticular neoplasms (Hodgkin's disease and malignant lymphomas) both during initial staging and in evaluation of the response to therapy. The 67Ga-citrate scan is useful in the evaluation of patients with lung cancer provided its limitations are kept in mind. It cannot and should not replace the pathologist's microscope. The scan is useful as a screening test only in patients who have radiographic lesions not consistent with inflammatory disease and in whom invasive diagnostic procedures or exploratory surgery are contraindicated unless the probability of detecting a resectable tumor is high. However, the limited resolution of the scanning system restricts the possibility of detecting lesions before they become radiographically visible. The histologic type of the lesion appears to have no effect on the probability of detection. As a noninvasive procedure, the 67Ga-citrate scan complements mediastinoscopy by indicating which lymph nodes should be biopsied. It is also useful in evaluation of the controlateral hilar node region. The scan frequently detects clinically unsuspected extrathoracic lesions. It may therefore be a useful initial procedure in guiding the work-up of the patient with a known or strongly suspected tumor. The combination of the 67Ga scan with the chest radiograph could provide the information necessary for presurgical clinical staging in patients who have no symptoms that suggest distant metastases. Gallium-67 scans may be useful in indicating the effectiveness of treatment and the sensitivity of a tumor to radiation.","author":[{"dropping-particle":"","family":"Bekerman","given":"C","non-dropping-particle":"","parse-names":false,"suffix":""},{"dropping-particle":"","family":"Hoffer","given":"P B","non-dropping-particle":"","parse-names":false,"suffix":""},{"dropping-particle":"","family":"Bitran","given":"J D","non-dropping-particle":"","parse-names":false,"suffix":""},{"dropping-particle":"","family":"Gupta","given":"R G","non-dropping-particle":"","parse-names":false,"suffix":""}],"container-title":"Seminars in nuclear medicine","id":"ITEM-2","issue":"3","issued":{"date-parts":[["1980","7"]]},"page":"286-301","title":"Gallium-67 citrate imaging studies of the lung.","type":"article-journal","volume":"10"},"uris":["http://www.mendeley.com/documents/?uuid=356864b0-f330-3c25-9d81-f2e526bfea78"]}],"mendeley":{"formattedCitation":"[69, 70]","plainTextFormattedCitation":"[69, 70]","previouslyFormattedCitation":"[69, 70]"},"properties":{"noteIndex":0},"schema":"https://github.com/citation-style-language/schema/raw/master/csl-citation.json"}</w:instrText>
      </w:r>
      <w:r w:rsidR="005B00F5" w:rsidRPr="00844A40">
        <w:rPr>
          <w:noProof/>
          <w:color w:val="auto"/>
        </w:rPr>
        <w:fldChar w:fldCharType="separate"/>
      </w:r>
      <w:r w:rsidR="003F1BCB" w:rsidRPr="00844A40">
        <w:rPr>
          <w:noProof/>
          <w:color w:val="auto"/>
        </w:rPr>
        <w:t>[69, 70]</w:t>
      </w:r>
      <w:r w:rsidR="005B00F5" w:rsidRPr="00844A40">
        <w:rPr>
          <w:noProof/>
          <w:color w:val="auto"/>
        </w:rPr>
        <w:fldChar w:fldCharType="end"/>
      </w:r>
      <w:r w:rsidRPr="00844A40">
        <w:rPr>
          <w:color w:val="auto"/>
        </w:rPr>
        <w:t>.</w:t>
      </w:r>
      <w:r w:rsidR="00AE0C2C">
        <w:t xml:space="preserve"> </w:t>
      </w:r>
      <w:r w:rsidRPr="00A807E5">
        <w:t>El citrato de galio (</w:t>
      </w:r>
      <w:r w:rsidR="008C441C" w:rsidRPr="008C441C">
        <w:rPr>
          <w:vertAlign w:val="superscript"/>
        </w:rPr>
        <w:t>67</w:t>
      </w:r>
      <w:r w:rsidRPr="00A807E5">
        <w:t>Ga)</w:t>
      </w:r>
      <w:r w:rsidR="00DB7D54">
        <w:t xml:space="preserve"> </w:t>
      </w:r>
      <w:r w:rsidR="002A7C57">
        <w:t xml:space="preserve">es un </w:t>
      </w:r>
      <w:proofErr w:type="spellStart"/>
      <w:r w:rsidR="002A7C57">
        <w:t>radiotrazador</w:t>
      </w:r>
      <w:proofErr w:type="spellEnd"/>
      <w:r w:rsidR="002A7C57">
        <w:t xml:space="preserve"> no específico para el diagnóstico de inflamación e infección</w:t>
      </w:r>
      <w:r w:rsidR="008F2048">
        <w:t>,</w:t>
      </w:r>
      <w:r w:rsidR="008F2048" w:rsidRPr="008F2048">
        <w:t xml:space="preserve"> </w:t>
      </w:r>
      <w:r w:rsidR="008F2048">
        <w:t xml:space="preserve">es </w:t>
      </w:r>
      <w:r w:rsidR="00DC7C33">
        <w:t>producido por medio de un</w:t>
      </w:r>
      <w:r w:rsidR="008F2048">
        <w:t xml:space="preserve"> ciclotrón</w:t>
      </w:r>
      <w:r w:rsidR="005B00F5">
        <w:t xml:space="preserve"> </w:t>
      </w:r>
      <w:r w:rsidR="005B00F5" w:rsidRPr="00844A40">
        <w:rPr>
          <w:color w:val="auto"/>
        </w:rPr>
        <w:fldChar w:fldCharType="begin" w:fldLock="1"/>
      </w:r>
      <w:r w:rsidR="003F1BCB" w:rsidRPr="00844A40">
        <w:rPr>
          <w:color w:val="auto"/>
        </w:rPr>
        <w:instrText>ADDIN CSL_CITATION {"citationItems":[{"id":"ITEM-1","itemData":{"DOI":"10.1148/radiology.135.2.7367641","ISSN":"0033-8419","PMID":"7367641","abstract":"Eighteen patients who underwent whole-body scintigraphy 24 and 48 hours after intravenous injection of 67Ga-citrate were evaluated retrospectively. At 24 hours, 7 of the 16 normal patients (44%) and both abnormal patients demonstrated significant pulmonary uptake. However, by 48 hours, only 2 normal patients (12%) remained positive, while both abnormal patients continued to show significant pulmonary activity. The authors conclude that 48-hour 67Ga images offer improved specificity and uncompromised sensitivty in patients with diffuse pulmonary disease.","author":[{"dropping-particle":"","family":"Simon","given":"T R","non-dropping-particle":"","parse-names":false,"suffix":""},{"dropping-particle":"","family":"Li","given":"J","non-dropping-particle":"","parse-names":false,"suffix":""},{"dropping-particle":"","family":"Hoffer","given":"P B","non-dropping-particle":"","parse-names":false,"suffix":""}],"container-title":"Radiology","id":"ITEM-1","issue":"2","issued":{"date-parts":[["1980","5"]]},"page":"445-447","title":"The nonspecificity of diffuse pulmonary uptake of 67Ga on 24-hour images.","type":"article-journal","volume":"135"},"uris":["http://www.mendeley.com/documents/?uuid=252fa269-d6d9-3c77-ad7a-3ce8199b9e89"]}],"mendeley":{"formattedCitation":"[71]","plainTextFormattedCitation":"[71]","previouslyFormattedCitation":"[71]"},"properties":{"noteIndex":0},"schema":"https://github.com/citation-style-language/schema/raw/master/csl-citation.json"}</w:instrText>
      </w:r>
      <w:r w:rsidR="005B00F5" w:rsidRPr="00844A40">
        <w:rPr>
          <w:color w:val="auto"/>
        </w:rPr>
        <w:fldChar w:fldCharType="separate"/>
      </w:r>
      <w:r w:rsidR="003F1BCB" w:rsidRPr="00844A40">
        <w:rPr>
          <w:noProof/>
          <w:color w:val="auto"/>
        </w:rPr>
        <w:t>[71]</w:t>
      </w:r>
      <w:r w:rsidR="005B00F5" w:rsidRPr="00844A40">
        <w:rPr>
          <w:color w:val="auto"/>
        </w:rPr>
        <w:fldChar w:fldCharType="end"/>
      </w:r>
      <w:r w:rsidR="00DB7D54" w:rsidRPr="00844A40">
        <w:rPr>
          <w:color w:val="auto"/>
        </w:rPr>
        <w:t>.</w:t>
      </w:r>
      <w:r w:rsidR="00DB7D54">
        <w:t xml:space="preserve">  </w:t>
      </w:r>
      <w:r w:rsidR="001B74DE">
        <w:t xml:space="preserve">Tiene </w:t>
      </w:r>
      <w:r w:rsidR="00517872">
        <w:t xml:space="preserve">una </w:t>
      </w:r>
      <w:r w:rsidR="001B74DE">
        <w:t>vida medía física de 78 horas</w:t>
      </w:r>
      <w:r w:rsidR="00AE0C2C">
        <w:t xml:space="preserve">, </w:t>
      </w:r>
      <w:r w:rsidR="001B74DE">
        <w:t>decae mediante la emisión de rayos gamma con un espe</w:t>
      </w:r>
      <w:r w:rsidR="006941E7">
        <w:t>ctro de energías que va desde 91</w:t>
      </w:r>
      <w:r w:rsidR="001B74DE">
        <w:t xml:space="preserve">-880 </w:t>
      </w:r>
      <w:proofErr w:type="spellStart"/>
      <w:r w:rsidR="001B74DE">
        <w:t>KeV</w:t>
      </w:r>
      <w:proofErr w:type="spellEnd"/>
      <w:r w:rsidR="001B74DE">
        <w:t xml:space="preserve">, siendo las energías 93, 184, 296 y 388 </w:t>
      </w:r>
      <w:proofErr w:type="spellStart"/>
      <w:r w:rsidR="001B74DE">
        <w:t>KeV</w:t>
      </w:r>
      <w:proofErr w:type="spellEnd"/>
      <w:r w:rsidR="001B74DE">
        <w:t xml:space="preserve">, </w:t>
      </w:r>
      <w:r w:rsidR="006941E7">
        <w:t xml:space="preserve">las </w:t>
      </w:r>
      <w:r w:rsidR="001B74DE">
        <w:t>más úti</w:t>
      </w:r>
      <w:r w:rsidR="006941E7">
        <w:t>les para el diagnóstico médico</w:t>
      </w:r>
      <w:r w:rsidR="00AE0C2C">
        <w:t>.</w:t>
      </w:r>
      <w:r w:rsidR="00517872">
        <w:t xml:space="preserve"> </w:t>
      </w:r>
      <w:r w:rsidR="00AE0C2C">
        <w:t>E</w:t>
      </w:r>
      <w:r w:rsidR="00517872">
        <w:t xml:space="preserve">l esquema de </w:t>
      </w:r>
      <w:r w:rsidR="006941E7">
        <w:t>decaimiento</w:t>
      </w:r>
      <w:r w:rsidR="00517872">
        <w:t xml:space="preserve"> </w:t>
      </w:r>
      <w:r w:rsidR="005B66D3">
        <w:t>se muestra en la tabla 2</w:t>
      </w:r>
      <w:r w:rsidR="001A2460">
        <w:t xml:space="preserve"> </w:t>
      </w:r>
      <w:r w:rsidR="0008075B" w:rsidRPr="00844A40">
        <w:rPr>
          <w:color w:val="auto"/>
        </w:rPr>
        <w:fldChar w:fldCharType="begin" w:fldLock="1"/>
      </w:r>
      <w:r w:rsidR="003F1BCB" w:rsidRPr="00844A40">
        <w:rPr>
          <w:color w:val="auto"/>
        </w:rPr>
        <w:instrText>ADDIN CSL_CITATION {"citationItems":[{"id":"ITEM-1","itemData":{"URL":"http://hps.org/publicinformation/radardecaydata.cfm","author":[{"dropping-particle":"","family":"Society","given":"Health Physics","non-dropping-particle":"","parse-names":false,"suffix":""}],"id":"ITEM-1","issued":{"date-parts":[["0"]]},"title":"Radionuclide Decay Data","type":"webpage"},"uris":["http://www.mendeley.com/documents/?uuid=3c70e3cc-e67c-4033-a974-109e6461c892"]}],"mendeley":{"formattedCitation":"[72]","plainTextFormattedCitation":"[72]","previouslyFormattedCitation":"[72]"},"properties":{"noteIndex":0},"schema":"https://github.com/citation-style-language/schema/raw/master/csl-citation.json"}</w:instrText>
      </w:r>
      <w:r w:rsidR="0008075B" w:rsidRPr="00844A40">
        <w:rPr>
          <w:color w:val="auto"/>
        </w:rPr>
        <w:fldChar w:fldCharType="separate"/>
      </w:r>
      <w:r w:rsidR="003F1BCB" w:rsidRPr="00844A40">
        <w:rPr>
          <w:noProof/>
          <w:color w:val="auto"/>
        </w:rPr>
        <w:t>[72]</w:t>
      </w:r>
      <w:r w:rsidR="0008075B" w:rsidRPr="00844A40">
        <w:rPr>
          <w:color w:val="auto"/>
        </w:rPr>
        <w:fldChar w:fldCharType="end"/>
      </w:r>
      <w:r w:rsidR="008F2048" w:rsidRPr="00844A40">
        <w:rPr>
          <w:color w:val="auto"/>
        </w:rPr>
        <w:t>.</w:t>
      </w:r>
      <w:r w:rsidR="00AF58E5">
        <w:t xml:space="preserve"> </w:t>
      </w:r>
    </w:p>
    <w:p w:rsidR="005B66D3" w:rsidRDefault="00713672" w:rsidP="003A4593">
      <w:pPr>
        <w:pStyle w:val="Prrafodelista1"/>
        <w:spacing w:line="480" w:lineRule="auto"/>
        <w:ind w:left="0"/>
        <w:jc w:val="both"/>
        <w:rPr>
          <w:rFonts w:ascii="Times New Roman" w:hAnsi="Times New Roman"/>
          <w:sz w:val="24"/>
          <w:szCs w:val="24"/>
        </w:rPr>
      </w:pPr>
      <w:r>
        <w:rPr>
          <w:rFonts w:ascii="Times New Roman" w:hAnsi="Times New Roman"/>
          <w:sz w:val="24"/>
          <w:szCs w:val="24"/>
        </w:rPr>
        <w:t>El mecanismo de unión de</w:t>
      </w:r>
      <w:r w:rsidR="0094576D">
        <w:rPr>
          <w:rFonts w:ascii="Times New Roman" w:hAnsi="Times New Roman"/>
          <w:sz w:val="24"/>
          <w:szCs w:val="24"/>
        </w:rPr>
        <w:t xml:space="preserve">l </w:t>
      </w:r>
      <w:r w:rsidR="0094576D" w:rsidRPr="0094576D">
        <w:rPr>
          <w:rFonts w:ascii="Times New Roman" w:hAnsi="Times New Roman"/>
          <w:sz w:val="24"/>
          <w:szCs w:val="24"/>
          <w:vertAlign w:val="superscript"/>
        </w:rPr>
        <w:t>67</w:t>
      </w:r>
      <w:r w:rsidR="0094576D">
        <w:rPr>
          <w:rFonts w:ascii="Times New Roman" w:hAnsi="Times New Roman"/>
          <w:sz w:val="24"/>
          <w:szCs w:val="24"/>
        </w:rPr>
        <w:t xml:space="preserve">Ga </w:t>
      </w:r>
      <w:r>
        <w:rPr>
          <w:rFonts w:ascii="Times New Roman" w:hAnsi="Times New Roman"/>
          <w:sz w:val="24"/>
          <w:szCs w:val="24"/>
        </w:rPr>
        <w:t>a la región inflamada</w:t>
      </w:r>
      <w:r w:rsidR="00C669F2">
        <w:rPr>
          <w:rFonts w:ascii="Times New Roman" w:hAnsi="Times New Roman"/>
          <w:sz w:val="24"/>
          <w:szCs w:val="24"/>
        </w:rPr>
        <w:t xml:space="preserve"> aún no está bien </w:t>
      </w:r>
      <w:r w:rsidR="00623E38">
        <w:rPr>
          <w:rFonts w:ascii="Times New Roman" w:hAnsi="Times New Roman"/>
          <w:sz w:val="24"/>
          <w:szCs w:val="24"/>
        </w:rPr>
        <w:t>establecido, pero se puede explicar</w:t>
      </w:r>
      <w:r>
        <w:rPr>
          <w:rFonts w:ascii="Times New Roman" w:hAnsi="Times New Roman"/>
          <w:sz w:val="24"/>
          <w:szCs w:val="24"/>
        </w:rPr>
        <w:t xml:space="preserve"> mediante </w:t>
      </w:r>
      <w:r w:rsidR="00AC6362" w:rsidRPr="00A807E5">
        <w:rPr>
          <w:rFonts w:ascii="Times New Roman" w:hAnsi="Times New Roman"/>
          <w:sz w:val="24"/>
          <w:szCs w:val="24"/>
        </w:rPr>
        <w:t>la</w:t>
      </w:r>
      <w:r>
        <w:rPr>
          <w:rFonts w:ascii="Times New Roman" w:hAnsi="Times New Roman"/>
          <w:sz w:val="24"/>
          <w:szCs w:val="24"/>
        </w:rPr>
        <w:t xml:space="preserve"> unión a la</w:t>
      </w:r>
      <w:r w:rsidR="00AC6362" w:rsidRPr="00A807E5">
        <w:rPr>
          <w:rFonts w:ascii="Times New Roman" w:hAnsi="Times New Roman"/>
          <w:sz w:val="24"/>
          <w:szCs w:val="24"/>
        </w:rPr>
        <w:t xml:space="preserve"> transferrina plasmática, atraviesa el endotelio capilar y se une al Receptor de Transferrina en la superficie celular</w:t>
      </w:r>
      <w:r w:rsidR="00A41F1C">
        <w:rPr>
          <w:rFonts w:ascii="Times New Roman" w:hAnsi="Times New Roman"/>
          <w:sz w:val="24"/>
          <w:szCs w:val="24"/>
        </w:rPr>
        <w:t xml:space="preserve"> </w:t>
      </w:r>
      <w:r w:rsidR="00A41F1C" w:rsidRPr="00844A40">
        <w:rPr>
          <w:rFonts w:ascii="Times New Roman" w:hAnsi="Times New Roman"/>
          <w:sz w:val="24"/>
          <w:szCs w:val="24"/>
        </w:rPr>
        <w:fldChar w:fldCharType="begin" w:fldLock="1"/>
      </w:r>
      <w:r w:rsidR="003F1BCB" w:rsidRPr="00844A40">
        <w:rPr>
          <w:rFonts w:ascii="Times New Roman" w:hAnsi="Times New Roman"/>
          <w:sz w:val="24"/>
          <w:szCs w:val="24"/>
        </w:rPr>
        <w:instrText>ADDIN CSL_CITATION {"citationItems":[{"id":"ITEM-1","itemData":{"author":[{"dropping-particle":"","family":"Tsan","given":"Min-fu","non-dropping-particle":"","parse-names":false,"suffix":""}],"container-title":"The Journal of Nuclear Medicine","id":"ITEM-1","issue":"151","issued":{"date-parts":[["1985"]]},"page":"88-93","title":"Mechanism of Gaffium-67 Accumulation in Inflammatory Lesions Since the first demonstration of","type":"article-journal","volume":"26"},"uris":["http://www.mendeley.com/documents/?uuid=3cda7097-e0f6-4ba1-951d-e40a0f7b14a5"]}],"mendeley":{"formattedCitation":"[73]","plainTextFormattedCitation":"[73]","previouslyFormattedCitation":"[73]"},"properties":{"noteIndex":0},"schema":"https://github.com/citation-style-language/schema/raw/master/csl-citation.json"}</w:instrText>
      </w:r>
      <w:r w:rsidR="00A41F1C" w:rsidRPr="00844A40">
        <w:rPr>
          <w:rFonts w:ascii="Times New Roman" w:hAnsi="Times New Roman"/>
          <w:sz w:val="24"/>
          <w:szCs w:val="24"/>
        </w:rPr>
        <w:fldChar w:fldCharType="separate"/>
      </w:r>
      <w:r w:rsidR="003F1BCB" w:rsidRPr="00844A40">
        <w:rPr>
          <w:rFonts w:ascii="Times New Roman" w:hAnsi="Times New Roman"/>
          <w:noProof/>
          <w:sz w:val="24"/>
          <w:szCs w:val="24"/>
        </w:rPr>
        <w:t>[73]</w:t>
      </w:r>
      <w:r w:rsidR="00A41F1C" w:rsidRPr="00844A40">
        <w:rPr>
          <w:rFonts w:ascii="Times New Roman" w:hAnsi="Times New Roman"/>
          <w:sz w:val="24"/>
          <w:szCs w:val="24"/>
        </w:rPr>
        <w:fldChar w:fldCharType="end"/>
      </w:r>
      <w:r w:rsidR="00AC6362" w:rsidRPr="00844A40">
        <w:rPr>
          <w:rFonts w:ascii="Times New Roman" w:hAnsi="Times New Roman"/>
          <w:sz w:val="24"/>
          <w:szCs w:val="24"/>
        </w:rPr>
        <w:t>.</w:t>
      </w:r>
      <w:r w:rsidR="00AC6362" w:rsidRPr="00A807E5">
        <w:rPr>
          <w:rFonts w:ascii="Times New Roman" w:hAnsi="Times New Roman"/>
          <w:sz w:val="24"/>
          <w:szCs w:val="24"/>
        </w:rPr>
        <w:t xml:space="preserve"> El complejo metálico unido a la transferrina y el receptor de transferrina son incorporados a la célula por endocitosis, localizándose en los lisosomas de las células tumorales.</w:t>
      </w:r>
      <w:r w:rsidR="00C669F2">
        <w:rPr>
          <w:rFonts w:ascii="Times New Roman" w:hAnsi="Times New Roman"/>
          <w:sz w:val="24"/>
          <w:szCs w:val="24"/>
        </w:rPr>
        <w:t xml:space="preserve"> </w:t>
      </w:r>
      <w:r w:rsidR="00C669F2" w:rsidRPr="00C669F2">
        <w:rPr>
          <w:rFonts w:ascii="Times New Roman" w:hAnsi="Times New Roman"/>
          <w:sz w:val="24"/>
          <w:szCs w:val="24"/>
        </w:rPr>
        <w:t>Así mismo, e</w:t>
      </w:r>
      <w:r w:rsidR="00AC6362" w:rsidRPr="00C669F2">
        <w:rPr>
          <w:rFonts w:ascii="Times New Roman" w:hAnsi="Times New Roman"/>
          <w:sz w:val="24"/>
          <w:szCs w:val="24"/>
        </w:rPr>
        <w:t xml:space="preserve">stas propiedades </w:t>
      </w:r>
      <w:r w:rsidR="00C669F2">
        <w:rPr>
          <w:rFonts w:ascii="Times New Roman" w:hAnsi="Times New Roman"/>
          <w:sz w:val="24"/>
          <w:szCs w:val="24"/>
        </w:rPr>
        <w:t xml:space="preserve"> también </w:t>
      </w:r>
      <w:r w:rsidR="00AC6362" w:rsidRPr="00C669F2">
        <w:rPr>
          <w:rFonts w:ascii="Times New Roman" w:hAnsi="Times New Roman"/>
          <w:sz w:val="24"/>
          <w:szCs w:val="24"/>
        </w:rPr>
        <w:t xml:space="preserve">permiten su introducción fisiológica en las mismas moléculas de transporte del Fe 3+: </w:t>
      </w:r>
      <w:r w:rsidR="00AC6362" w:rsidRPr="00C669F2">
        <w:rPr>
          <w:rStyle w:val="Textoennegrita"/>
          <w:rFonts w:ascii="Times New Roman" w:hAnsi="Times New Roman"/>
          <w:b w:val="0"/>
          <w:sz w:val="24"/>
          <w:szCs w:val="24"/>
        </w:rPr>
        <w:t>transferrina, lactoferrina</w:t>
      </w:r>
      <w:r w:rsidR="00AC6362" w:rsidRPr="00C669F2">
        <w:rPr>
          <w:rStyle w:val="Textoennegrita"/>
          <w:rFonts w:ascii="Times New Roman" w:hAnsi="Times New Roman"/>
          <w:sz w:val="24"/>
          <w:szCs w:val="24"/>
        </w:rPr>
        <w:t xml:space="preserve"> </w:t>
      </w:r>
      <w:r w:rsidR="00AC6362" w:rsidRPr="00C669F2">
        <w:rPr>
          <w:rFonts w:ascii="Times New Roman" w:hAnsi="Times New Roman"/>
          <w:sz w:val="24"/>
          <w:szCs w:val="24"/>
        </w:rPr>
        <w:t xml:space="preserve">y </w:t>
      </w:r>
      <w:r w:rsidR="00AC6362" w:rsidRPr="00C669F2">
        <w:rPr>
          <w:rStyle w:val="Textoennegrita"/>
          <w:rFonts w:ascii="Times New Roman" w:hAnsi="Times New Roman"/>
          <w:b w:val="0"/>
          <w:sz w:val="24"/>
          <w:szCs w:val="24"/>
        </w:rPr>
        <w:t>ferritina</w:t>
      </w:r>
      <w:r w:rsidR="00AC6362" w:rsidRPr="00C669F2">
        <w:rPr>
          <w:rFonts w:ascii="Times New Roman" w:hAnsi="Times New Roman"/>
          <w:sz w:val="24"/>
          <w:szCs w:val="24"/>
        </w:rPr>
        <w:t xml:space="preserve">. La </w:t>
      </w:r>
      <w:r w:rsidR="00AC6362" w:rsidRPr="00C669F2">
        <w:rPr>
          <w:rStyle w:val="Textoennegrita"/>
          <w:rFonts w:ascii="Times New Roman" w:hAnsi="Times New Roman"/>
          <w:b w:val="0"/>
          <w:sz w:val="24"/>
          <w:szCs w:val="24"/>
        </w:rPr>
        <w:t>transferrina</w:t>
      </w:r>
      <w:r w:rsidR="00AC6362" w:rsidRPr="00C669F2">
        <w:rPr>
          <w:rFonts w:ascii="Times New Roman" w:hAnsi="Times New Roman"/>
          <w:sz w:val="24"/>
          <w:szCs w:val="24"/>
        </w:rPr>
        <w:t xml:space="preserve"> e</w:t>
      </w:r>
      <w:r w:rsidR="00FE3681">
        <w:rPr>
          <w:rFonts w:ascii="Times New Roman" w:hAnsi="Times New Roman"/>
          <w:sz w:val="24"/>
          <w:szCs w:val="24"/>
        </w:rPr>
        <w:t>s una proteína de transporte del</w:t>
      </w:r>
      <w:r w:rsidR="00AC6362" w:rsidRPr="00C669F2">
        <w:rPr>
          <w:rFonts w:ascii="Times New Roman" w:hAnsi="Times New Roman"/>
          <w:sz w:val="24"/>
          <w:szCs w:val="24"/>
        </w:rPr>
        <w:t xml:space="preserve"> plasma y </w:t>
      </w:r>
      <w:r w:rsidR="00AC6362" w:rsidRPr="00C669F2">
        <w:rPr>
          <w:rFonts w:ascii="Times New Roman" w:hAnsi="Times New Roman"/>
          <w:sz w:val="24"/>
          <w:szCs w:val="24"/>
        </w:rPr>
        <w:lastRenderedPageBreak/>
        <w:t>del espacio extravascu</w:t>
      </w:r>
      <w:r w:rsidR="00623E38">
        <w:rPr>
          <w:rFonts w:ascii="Times New Roman" w:hAnsi="Times New Roman"/>
          <w:sz w:val="24"/>
          <w:szCs w:val="24"/>
        </w:rPr>
        <w:t>lar al interior de la célula por medio de</w:t>
      </w:r>
      <w:r w:rsidR="00AC6362" w:rsidRPr="00C669F2">
        <w:rPr>
          <w:rFonts w:ascii="Times New Roman" w:hAnsi="Times New Roman"/>
          <w:sz w:val="24"/>
          <w:szCs w:val="24"/>
        </w:rPr>
        <w:t xml:space="preserve"> los receptores de transferrina</w:t>
      </w:r>
      <w:r w:rsidR="00BA46DE" w:rsidRPr="00C669F2">
        <w:rPr>
          <w:rFonts w:ascii="Times New Roman" w:hAnsi="Times New Roman"/>
          <w:sz w:val="24"/>
          <w:szCs w:val="24"/>
        </w:rPr>
        <w:t xml:space="preserve"> </w:t>
      </w:r>
      <w:r w:rsidR="003F1BCB" w:rsidRPr="00844A40">
        <w:rPr>
          <w:rFonts w:ascii="Times New Roman" w:hAnsi="Times New Roman"/>
          <w:sz w:val="24"/>
          <w:szCs w:val="24"/>
        </w:rPr>
        <w:fldChar w:fldCharType="begin" w:fldLock="1"/>
      </w:r>
      <w:r w:rsidR="0074566E" w:rsidRPr="00844A40">
        <w:rPr>
          <w:rFonts w:ascii="Times New Roman" w:hAnsi="Times New Roman"/>
          <w:sz w:val="24"/>
          <w:szCs w:val="24"/>
        </w:rPr>
        <w:instrText>ADDIN CSL_CITATION {"citationItems":[{"id":"ITEM-1","itemData":{"author":[{"dropping-particle":"","family":"Burgos","given":"Vicente Cascante","non-dropping-particle":"","parse-names":false,"suffix":""}],"container-title":"Doctor","id":"ITEM-1","issued":{"date-parts":[["1999"]]},"title":"El Receptor Soluble De La Transferrina : Estudio Clínico De Un Nuevo Marcador Del Metabolismo del Hierro","type":"thesis"},"uris":["http://www.mendeley.com/documents/?uuid=034395d2-fccf-4828-927e-f171d43dd40a"]}],"mendeley":{"formattedCitation":"[74]","plainTextFormattedCitation":"[74]","previouslyFormattedCitation":"[74]"},"properties":{"noteIndex":0},"schema":"https://github.com/citation-style-language/schema/raw/master/csl-citation.json"}</w:instrText>
      </w:r>
      <w:r w:rsidR="003F1BCB" w:rsidRPr="00844A40">
        <w:rPr>
          <w:rFonts w:ascii="Times New Roman" w:hAnsi="Times New Roman"/>
          <w:sz w:val="24"/>
          <w:szCs w:val="24"/>
        </w:rPr>
        <w:fldChar w:fldCharType="separate"/>
      </w:r>
      <w:r w:rsidR="003F1BCB" w:rsidRPr="00844A40">
        <w:rPr>
          <w:rFonts w:ascii="Times New Roman" w:hAnsi="Times New Roman"/>
          <w:noProof/>
          <w:sz w:val="24"/>
          <w:szCs w:val="24"/>
        </w:rPr>
        <w:t>[74]</w:t>
      </w:r>
      <w:r w:rsidR="003F1BCB" w:rsidRPr="00844A40">
        <w:rPr>
          <w:rFonts w:ascii="Times New Roman" w:hAnsi="Times New Roman"/>
          <w:sz w:val="24"/>
          <w:szCs w:val="24"/>
        </w:rPr>
        <w:fldChar w:fldCharType="end"/>
      </w:r>
      <w:r w:rsidR="00AC6362" w:rsidRPr="00844A40">
        <w:rPr>
          <w:rFonts w:ascii="Times New Roman" w:hAnsi="Times New Roman"/>
          <w:sz w:val="24"/>
          <w:szCs w:val="24"/>
        </w:rPr>
        <w:t>.</w:t>
      </w:r>
      <w:r w:rsidR="00AC6362" w:rsidRPr="00C669F2">
        <w:rPr>
          <w:rFonts w:ascii="Times New Roman" w:hAnsi="Times New Roman"/>
          <w:sz w:val="24"/>
          <w:szCs w:val="24"/>
        </w:rPr>
        <w:t xml:space="preserve"> </w:t>
      </w:r>
      <w:r w:rsidR="00623E38">
        <w:rPr>
          <w:rFonts w:ascii="Times New Roman" w:hAnsi="Times New Roman"/>
          <w:sz w:val="24"/>
          <w:szCs w:val="24"/>
        </w:rPr>
        <w:t>A su vez, l</w:t>
      </w:r>
      <w:r w:rsidR="00AC6362" w:rsidRPr="00C669F2">
        <w:rPr>
          <w:rFonts w:ascii="Times New Roman" w:hAnsi="Times New Roman"/>
          <w:sz w:val="24"/>
          <w:szCs w:val="24"/>
        </w:rPr>
        <w:t xml:space="preserve">os receptores de transferrina están presentes en todas las células nucleadas en un rango muy amplio. Estos se expresan en mayor número en los hepatocitos, las células de Kupffer, precursores eritroides, macrófagos y el epitelio de las mucosas. La </w:t>
      </w:r>
      <w:r w:rsidR="00AC6362" w:rsidRPr="00C669F2">
        <w:rPr>
          <w:rStyle w:val="Textoennegrita"/>
          <w:rFonts w:ascii="Times New Roman" w:hAnsi="Times New Roman"/>
          <w:b w:val="0"/>
          <w:sz w:val="24"/>
          <w:szCs w:val="24"/>
        </w:rPr>
        <w:t>lactoferrina</w:t>
      </w:r>
      <w:r w:rsidR="00AC6362" w:rsidRPr="00C669F2">
        <w:rPr>
          <w:rFonts w:ascii="Times New Roman" w:hAnsi="Times New Roman"/>
          <w:sz w:val="24"/>
          <w:szCs w:val="24"/>
        </w:rPr>
        <w:t xml:space="preserve"> se encuentra en glándulas mamarias, lacrimales y salivales. La </w:t>
      </w:r>
      <w:r w:rsidR="00AC6362" w:rsidRPr="00C669F2">
        <w:rPr>
          <w:rStyle w:val="Textoennegrita"/>
          <w:rFonts w:ascii="Times New Roman" w:hAnsi="Times New Roman"/>
          <w:b w:val="0"/>
          <w:sz w:val="24"/>
          <w:szCs w:val="24"/>
        </w:rPr>
        <w:t>ferritina</w:t>
      </w:r>
      <w:r w:rsidR="00AC6362" w:rsidRPr="00C669F2">
        <w:rPr>
          <w:rFonts w:ascii="Times New Roman" w:hAnsi="Times New Roman"/>
          <w:sz w:val="24"/>
          <w:szCs w:val="24"/>
        </w:rPr>
        <w:t xml:space="preserve"> es una proteína que almacena Fe, está presente en la mayoría de las células y se concentra en las células de Kupffer. </w:t>
      </w:r>
    </w:p>
    <w:tbl>
      <w:tblPr>
        <w:tblStyle w:val="Sombreadoclaro"/>
        <w:tblW w:w="0" w:type="auto"/>
        <w:jc w:val="center"/>
        <w:tblLook w:val="04A0" w:firstRow="1" w:lastRow="0" w:firstColumn="1" w:lastColumn="0" w:noHBand="0" w:noVBand="1"/>
      </w:tblPr>
      <w:tblGrid>
        <w:gridCol w:w="2943"/>
        <w:gridCol w:w="1687"/>
        <w:gridCol w:w="2315"/>
      </w:tblGrid>
      <w:tr w:rsidR="005B66D3" w:rsidTr="00844A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Default="005B66D3" w:rsidP="00844A40">
            <w:pPr>
              <w:pStyle w:val="NormalWeb"/>
              <w:spacing w:line="360" w:lineRule="auto"/>
              <w:jc w:val="center"/>
            </w:pPr>
            <w:r>
              <w:t>Nombre-Símbolo</w:t>
            </w:r>
          </w:p>
        </w:tc>
        <w:tc>
          <w:tcPr>
            <w:tcW w:w="1687" w:type="dxa"/>
          </w:tcPr>
          <w:p w:rsidR="005B66D3" w:rsidRDefault="005B66D3" w:rsidP="00844A40">
            <w:pPr>
              <w:pStyle w:val="NormalWeb"/>
              <w:spacing w:line="360" w:lineRule="auto"/>
              <w:jc w:val="center"/>
              <w:cnfStyle w:val="100000000000" w:firstRow="1" w:lastRow="0" w:firstColumn="0" w:lastColumn="0" w:oddVBand="0" w:evenVBand="0" w:oddHBand="0" w:evenHBand="0" w:firstRowFirstColumn="0" w:firstRowLastColumn="0" w:lastRowFirstColumn="0" w:lastRowLastColumn="0"/>
            </w:pPr>
            <w:r>
              <w:t>Galio-Ga</w:t>
            </w:r>
          </w:p>
        </w:tc>
        <w:tc>
          <w:tcPr>
            <w:tcW w:w="2315" w:type="dxa"/>
          </w:tcPr>
          <w:p w:rsidR="005B66D3" w:rsidRDefault="005B66D3" w:rsidP="00844A40">
            <w:pPr>
              <w:pStyle w:val="NormalWeb"/>
              <w:spacing w:line="360" w:lineRule="auto"/>
              <w:jc w:val="center"/>
              <w:cnfStyle w:val="100000000000" w:firstRow="1" w:lastRow="0" w:firstColumn="0" w:lastColumn="0" w:oddVBand="0" w:evenVBand="0" w:oddHBand="0" w:evenHBand="0" w:firstRowFirstColumn="0" w:firstRowLastColumn="0" w:lastRowFirstColumn="0" w:lastRowLastColumn="0"/>
            </w:pPr>
            <w:r>
              <w:t>Hierro-Fe</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Numero atómico</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31</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26</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Valencia</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3</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2,3</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Estado de oxidación</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3</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3</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Electronegatividad</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1,6</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1,8</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Radio Covalente (Å)</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1,26</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1,25</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Radio iónico (Å)</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0,62</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0,64</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Radio Atómico (Å)</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1,41</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1,26</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Configuración electrónica</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Ar]3d</w:t>
            </w:r>
            <w:r w:rsidRPr="007635E1">
              <w:rPr>
                <w:vertAlign w:val="superscript"/>
              </w:rPr>
              <w:t>10</w:t>
            </w:r>
            <w:r w:rsidRPr="007635E1">
              <w:t>4S</w:t>
            </w:r>
            <w:r w:rsidRPr="007635E1">
              <w:rPr>
                <w:vertAlign w:val="superscript"/>
              </w:rPr>
              <w:t>2</w:t>
            </w:r>
            <w:r w:rsidRPr="007635E1">
              <w:t>4p</w:t>
            </w:r>
            <w:r w:rsidRPr="007635E1">
              <w:rPr>
                <w:vertAlign w:val="superscript"/>
              </w:rPr>
              <w:t>1</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Ar]3d</w:t>
            </w:r>
            <w:r w:rsidRPr="007635E1">
              <w:rPr>
                <w:vertAlign w:val="superscript"/>
              </w:rPr>
              <w:t>6</w:t>
            </w:r>
            <w:r w:rsidRPr="007635E1">
              <w:t>4S</w:t>
            </w:r>
            <w:r w:rsidRPr="007635E1">
              <w:rPr>
                <w:vertAlign w:val="superscript"/>
              </w:rPr>
              <w:t>2</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before="0" w:beforeAutospacing="0" w:after="0" w:afterAutospacing="0" w:line="360" w:lineRule="auto"/>
              <w:jc w:val="center"/>
              <w:rPr>
                <w:b w:val="0"/>
              </w:rPr>
            </w:pPr>
            <w:r w:rsidRPr="007635E1">
              <w:rPr>
                <w:b w:val="0"/>
              </w:rPr>
              <w:t>Primer potencial de ionización (eV)</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6,02</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7,94</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lang w:val="es-MX"/>
              </w:rPr>
            </w:pPr>
            <w:r w:rsidRPr="007635E1">
              <w:rPr>
                <w:b w:val="0"/>
                <w:lang w:val="es-MX"/>
              </w:rPr>
              <w:t>Masa atómica (g/mol)</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69,72</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55,847</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Densidad (g/ml)</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5,91</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7,86</w:t>
            </w:r>
          </w:p>
        </w:tc>
      </w:tr>
      <w:tr w:rsidR="005B66D3" w:rsidTr="00844A40">
        <w:trPr>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Punto de ebullición (</w:t>
            </w:r>
            <w:r>
              <w:rPr>
                <w:b w:val="0"/>
              </w:rPr>
              <w:t>°C</w:t>
            </w:r>
            <w:r w:rsidRPr="007635E1">
              <w:rPr>
                <w:b w:val="0"/>
              </w:rPr>
              <w:t>)</w:t>
            </w:r>
          </w:p>
        </w:tc>
        <w:tc>
          <w:tcPr>
            <w:tcW w:w="1687"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2237</w:t>
            </w:r>
          </w:p>
        </w:tc>
        <w:tc>
          <w:tcPr>
            <w:tcW w:w="2315" w:type="dxa"/>
          </w:tcPr>
          <w:p w:rsidR="005B66D3" w:rsidRPr="007635E1" w:rsidRDefault="005B66D3" w:rsidP="00844A40">
            <w:pPr>
              <w:pStyle w:val="NormalWeb"/>
              <w:spacing w:line="360" w:lineRule="auto"/>
              <w:jc w:val="center"/>
              <w:cnfStyle w:val="000000000000" w:firstRow="0" w:lastRow="0" w:firstColumn="0" w:lastColumn="0" w:oddVBand="0" w:evenVBand="0" w:oddHBand="0" w:evenHBand="0" w:firstRowFirstColumn="0" w:firstRowLastColumn="0" w:lastRowFirstColumn="0" w:lastRowLastColumn="0"/>
            </w:pPr>
            <w:r w:rsidRPr="007635E1">
              <w:t>3000</w:t>
            </w:r>
          </w:p>
        </w:tc>
      </w:tr>
      <w:tr w:rsidR="005B66D3"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rsidR="005B66D3" w:rsidRPr="007635E1" w:rsidRDefault="005B66D3" w:rsidP="00844A40">
            <w:pPr>
              <w:pStyle w:val="NormalWeb"/>
              <w:spacing w:line="360" w:lineRule="auto"/>
              <w:jc w:val="center"/>
              <w:rPr>
                <w:b w:val="0"/>
              </w:rPr>
            </w:pPr>
            <w:r w:rsidRPr="007635E1">
              <w:rPr>
                <w:b w:val="0"/>
              </w:rPr>
              <w:t>Punto de fusión (</w:t>
            </w:r>
            <w:r>
              <w:rPr>
                <w:b w:val="0"/>
              </w:rPr>
              <w:t>°C</w:t>
            </w:r>
            <w:r w:rsidRPr="007635E1">
              <w:rPr>
                <w:b w:val="0"/>
              </w:rPr>
              <w:t>)</w:t>
            </w:r>
          </w:p>
        </w:tc>
        <w:tc>
          <w:tcPr>
            <w:tcW w:w="1687"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29,8</w:t>
            </w:r>
          </w:p>
        </w:tc>
        <w:tc>
          <w:tcPr>
            <w:tcW w:w="2315" w:type="dxa"/>
          </w:tcPr>
          <w:p w:rsidR="005B66D3" w:rsidRPr="007635E1" w:rsidRDefault="005B66D3" w:rsidP="00844A40">
            <w:pPr>
              <w:pStyle w:val="NormalWeb"/>
              <w:spacing w:line="360" w:lineRule="auto"/>
              <w:jc w:val="center"/>
              <w:cnfStyle w:val="000000100000" w:firstRow="0" w:lastRow="0" w:firstColumn="0" w:lastColumn="0" w:oddVBand="0" w:evenVBand="0" w:oddHBand="1" w:evenHBand="0" w:firstRowFirstColumn="0" w:firstRowLastColumn="0" w:lastRowFirstColumn="0" w:lastRowLastColumn="0"/>
            </w:pPr>
            <w:r w:rsidRPr="007635E1">
              <w:t>1536</w:t>
            </w:r>
          </w:p>
        </w:tc>
      </w:tr>
    </w:tbl>
    <w:p w:rsidR="005B66D3" w:rsidRPr="00274BF5" w:rsidRDefault="005B66D3" w:rsidP="005B66D3">
      <w:pPr>
        <w:pStyle w:val="Prrafodelista1"/>
        <w:spacing w:before="240" w:line="480" w:lineRule="auto"/>
        <w:ind w:left="0"/>
        <w:jc w:val="center"/>
        <w:rPr>
          <w:rFonts w:ascii="Times New Roman" w:hAnsi="Times New Roman"/>
          <w:sz w:val="24"/>
          <w:szCs w:val="24"/>
          <w:lang w:val="es-MX"/>
        </w:rPr>
      </w:pPr>
      <w:r>
        <w:rPr>
          <w:rFonts w:ascii="Times New Roman" w:hAnsi="Times New Roman"/>
          <w:b/>
          <w:sz w:val="24"/>
          <w:szCs w:val="24"/>
        </w:rPr>
        <w:t>Tabla 1</w:t>
      </w:r>
      <w:r w:rsidRPr="00274BF5">
        <w:rPr>
          <w:rFonts w:ascii="Times New Roman" w:hAnsi="Times New Roman"/>
          <w:b/>
          <w:sz w:val="24"/>
          <w:szCs w:val="24"/>
        </w:rPr>
        <w:t>.</w:t>
      </w:r>
      <w:r w:rsidRPr="00274BF5">
        <w:rPr>
          <w:rFonts w:ascii="Times New Roman" w:hAnsi="Times New Roman"/>
          <w:sz w:val="24"/>
          <w:szCs w:val="24"/>
        </w:rPr>
        <w:t xml:space="preserve"> Propiedade</w:t>
      </w:r>
      <w:r>
        <w:rPr>
          <w:rFonts w:ascii="Times New Roman" w:hAnsi="Times New Roman"/>
          <w:sz w:val="24"/>
          <w:szCs w:val="24"/>
        </w:rPr>
        <w:t>s físicas y químicas del galio e</w:t>
      </w:r>
      <w:r w:rsidRPr="00274BF5">
        <w:rPr>
          <w:rFonts w:ascii="Times New Roman" w:hAnsi="Times New Roman"/>
          <w:sz w:val="24"/>
          <w:szCs w:val="24"/>
        </w:rPr>
        <w:t xml:space="preserve"> hierro.</w:t>
      </w:r>
    </w:p>
    <w:p w:rsidR="0076697E" w:rsidRDefault="0076697E" w:rsidP="003A4593">
      <w:pPr>
        <w:pStyle w:val="Prrafodelista1"/>
        <w:spacing w:line="480" w:lineRule="auto"/>
        <w:ind w:left="0"/>
        <w:jc w:val="both"/>
        <w:rPr>
          <w:rFonts w:ascii="Times New Roman" w:hAnsi="Times New Roman"/>
          <w:sz w:val="24"/>
          <w:szCs w:val="24"/>
          <w:lang w:val="es-MX"/>
        </w:rPr>
      </w:pPr>
    </w:p>
    <w:p w:rsidR="005B66D3" w:rsidRPr="005B66D3" w:rsidRDefault="005B66D3" w:rsidP="003A4593">
      <w:pPr>
        <w:pStyle w:val="Prrafodelista1"/>
        <w:spacing w:line="480" w:lineRule="auto"/>
        <w:ind w:left="0"/>
        <w:jc w:val="both"/>
        <w:rPr>
          <w:rFonts w:ascii="Times New Roman" w:hAnsi="Times New Roman"/>
          <w:sz w:val="24"/>
          <w:szCs w:val="24"/>
          <w:lang w:val="es-MX"/>
        </w:rPr>
      </w:pPr>
    </w:p>
    <w:tbl>
      <w:tblPr>
        <w:tblStyle w:val="Cuadrculaclara"/>
        <w:tblW w:w="0" w:type="auto"/>
        <w:jc w:val="center"/>
        <w:tblLook w:val="04A0" w:firstRow="1" w:lastRow="0" w:firstColumn="1" w:lastColumn="0" w:noHBand="0" w:noVBand="1"/>
      </w:tblPr>
      <w:tblGrid>
        <w:gridCol w:w="1526"/>
        <w:gridCol w:w="2150"/>
        <w:gridCol w:w="1349"/>
      </w:tblGrid>
      <w:tr w:rsidR="0076697E" w:rsidRPr="00D217E2" w:rsidTr="002436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jc w:val="center"/>
              <w:rPr>
                <w:rFonts w:cs="Times New Roman"/>
                <w:color w:val="000000"/>
                <w:lang w:eastAsia="es-MX"/>
              </w:rPr>
            </w:pPr>
            <w:r>
              <w:rPr>
                <w:rFonts w:cs="Times New Roman"/>
                <w:color w:val="000000"/>
                <w:lang w:eastAsia="es-MX"/>
              </w:rPr>
              <w:lastRenderedPageBreak/>
              <w:t>Emisió</w:t>
            </w:r>
            <w:r w:rsidRPr="00D217E2">
              <w:rPr>
                <w:rFonts w:cs="Times New Roman"/>
                <w:color w:val="000000"/>
                <w:lang w:eastAsia="es-MX"/>
              </w:rPr>
              <w:t>n</w:t>
            </w:r>
          </w:p>
        </w:tc>
        <w:tc>
          <w:tcPr>
            <w:tcW w:w="2150" w:type="dxa"/>
            <w:hideMark/>
          </w:tcPr>
          <w:p w:rsidR="0076697E" w:rsidRDefault="0076697E" w:rsidP="00904187">
            <w:pPr>
              <w:jc w:val="center"/>
              <w:cnfStyle w:val="100000000000" w:firstRow="1" w:lastRow="0" w:firstColumn="0" w:lastColumn="0" w:oddVBand="0" w:evenVBand="0" w:oddHBand="0" w:evenHBand="0" w:firstRowFirstColumn="0" w:firstRowLastColumn="0" w:lastRowFirstColumn="0" w:lastRowLastColumn="0"/>
              <w:rPr>
                <w:rFonts w:cs="Times New Roman"/>
                <w:color w:val="000000"/>
                <w:lang w:eastAsia="es-MX"/>
              </w:rPr>
            </w:pPr>
            <w:r>
              <w:rPr>
                <w:rFonts w:cs="Times New Roman"/>
                <w:color w:val="000000"/>
                <w:lang w:eastAsia="es-MX"/>
              </w:rPr>
              <w:t xml:space="preserve"> Energía promedio</w:t>
            </w:r>
            <w:r w:rsidRPr="00D217E2">
              <w:rPr>
                <w:rFonts w:cs="Times New Roman"/>
                <w:color w:val="000000"/>
                <w:lang w:eastAsia="es-MX"/>
              </w:rPr>
              <w:t xml:space="preserve"> </w:t>
            </w:r>
          </w:p>
          <w:p w:rsidR="0076697E" w:rsidRPr="00D217E2" w:rsidRDefault="0076697E" w:rsidP="00904187">
            <w:pPr>
              <w:jc w:val="center"/>
              <w:cnfStyle w:val="100000000000" w:firstRow="1" w:lastRow="0" w:firstColumn="0" w:lastColumn="0" w:oddVBand="0" w:evenVBand="0" w:oddHBand="0" w:evenHBand="0" w:firstRowFirstColumn="0" w:firstRowLastColumn="0" w:lastRowFirstColumn="0" w:lastRowLastColumn="0"/>
              <w:rPr>
                <w:rFonts w:cs="Times New Roman"/>
                <w:color w:val="000000"/>
                <w:lang w:eastAsia="es-MX"/>
              </w:rPr>
            </w:pPr>
            <w:r w:rsidRPr="00D217E2">
              <w:rPr>
                <w:rFonts w:cs="Times New Roman"/>
                <w:color w:val="000000"/>
                <w:lang w:eastAsia="es-MX"/>
              </w:rPr>
              <w:t>(MeV)</w:t>
            </w:r>
          </w:p>
        </w:tc>
        <w:tc>
          <w:tcPr>
            <w:tcW w:w="1349" w:type="dxa"/>
            <w:hideMark/>
          </w:tcPr>
          <w:p w:rsidR="0076697E" w:rsidRPr="00D217E2" w:rsidRDefault="0076697E" w:rsidP="00904187">
            <w:pPr>
              <w:jc w:val="center"/>
              <w:cnfStyle w:val="100000000000" w:firstRow="1" w:lastRow="0" w:firstColumn="0" w:lastColumn="0" w:oddVBand="0" w:evenVBand="0" w:oddHBand="0" w:evenHBand="0" w:firstRowFirstColumn="0" w:firstRowLastColumn="0" w:lastRowFirstColumn="0" w:lastRowLastColumn="0"/>
              <w:rPr>
                <w:rFonts w:cs="Times New Roman"/>
                <w:color w:val="000000"/>
                <w:lang w:eastAsia="es-MX"/>
              </w:rPr>
            </w:pPr>
            <w:r>
              <w:rPr>
                <w:rFonts w:cs="Times New Roman"/>
                <w:color w:val="000000"/>
                <w:lang w:eastAsia="es-MX"/>
              </w:rPr>
              <w:t>Frecuencia</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proofErr w:type="spellStart"/>
            <w:r w:rsidRPr="00D217E2">
              <w:rPr>
                <w:rFonts w:cs="Times New Roman"/>
                <w:color w:val="000000"/>
                <w:lang w:eastAsia="es-MX"/>
              </w:rPr>
              <w:t>Auger</w:t>
            </w:r>
            <w:proofErr w:type="spellEnd"/>
            <w:r w:rsidRPr="00D217E2">
              <w:rPr>
                <w:rFonts w:cs="Times New Roman"/>
                <w:color w:val="000000"/>
                <w:lang w:eastAsia="es-MX"/>
              </w:rPr>
              <w:t>-L e–</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10</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1.6600</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proofErr w:type="spellStart"/>
            <w:r w:rsidRPr="00D217E2">
              <w:rPr>
                <w:rFonts w:cs="Times New Roman"/>
                <w:color w:val="000000"/>
                <w:lang w:eastAsia="es-MX"/>
              </w:rPr>
              <w:t>Auger</w:t>
            </w:r>
            <w:proofErr w:type="spellEnd"/>
            <w:r w:rsidRPr="00D217E2">
              <w:rPr>
                <w:rFonts w:cs="Times New Roman"/>
                <w:color w:val="000000"/>
                <w:lang w:eastAsia="es-MX"/>
              </w:rPr>
              <w:t>-K e–</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75</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619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K e–</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816</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21</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K e–</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837</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300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L e–</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901</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02</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L e–</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921</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361</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K e–</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1749</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33</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L e–</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1834</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04</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ce-K e–</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1993</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02</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L X-</w:t>
            </w:r>
            <w:proofErr w:type="spellStart"/>
            <w:r w:rsidRPr="00D217E2">
              <w:rPr>
                <w:rFonts w:cs="Times New Roman"/>
                <w:color w:val="000000"/>
                <w:lang w:eastAsia="es-MX"/>
              </w:rPr>
              <w:t>ray</w:t>
            </w:r>
            <w:proofErr w:type="spellEnd"/>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10</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8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Kα2 X-</w:t>
            </w:r>
            <w:proofErr w:type="spellStart"/>
            <w:r w:rsidRPr="00D217E2">
              <w:rPr>
                <w:rFonts w:cs="Times New Roman"/>
                <w:color w:val="000000"/>
                <w:lang w:eastAsia="es-MX"/>
              </w:rPr>
              <w:t>ray</w:t>
            </w:r>
            <w:proofErr w:type="spellEnd"/>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86</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1700</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Kα1 X-</w:t>
            </w:r>
            <w:proofErr w:type="spellStart"/>
            <w:r w:rsidRPr="00D217E2">
              <w:rPr>
                <w:rFonts w:cs="Times New Roman"/>
                <w:color w:val="000000"/>
                <w:lang w:eastAsia="es-MX"/>
              </w:rPr>
              <w:t>ray</w:t>
            </w:r>
            <w:proofErr w:type="spellEnd"/>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86</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333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Kβ X-</w:t>
            </w:r>
            <w:proofErr w:type="spellStart"/>
            <w:r w:rsidRPr="00D217E2">
              <w:rPr>
                <w:rFonts w:cs="Times New Roman"/>
                <w:color w:val="000000"/>
                <w:lang w:eastAsia="es-MX"/>
              </w:rPr>
              <w:t>ray</w:t>
            </w:r>
            <w:proofErr w:type="spellEnd"/>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96</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680</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913</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316</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933</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3920</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1846</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212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2090</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240</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3002</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1680</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3935</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468</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4942</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07</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7031</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01</w:t>
            </w:r>
          </w:p>
        </w:tc>
      </w:tr>
      <w:tr w:rsidR="0076697E" w:rsidRPr="00D217E2" w:rsidTr="0024360B">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7944</w:t>
            </w:r>
          </w:p>
        </w:tc>
        <w:tc>
          <w:tcPr>
            <w:tcW w:w="1349" w:type="dxa"/>
            <w:hideMark/>
          </w:tcPr>
          <w:p w:rsidR="0076697E" w:rsidRPr="00D217E2" w:rsidRDefault="0076697E" w:rsidP="00904187">
            <w:pPr>
              <w:jc w:val="center"/>
              <w:cnfStyle w:val="000000010000" w:firstRow="0" w:lastRow="0" w:firstColumn="0" w:lastColumn="0" w:oddVBand="0" w:evenVBand="0" w:oddHBand="0" w:evenHBand="1" w:firstRowFirstColumn="0" w:firstRowLastColumn="0" w:lastRowFirstColumn="0" w:lastRowLastColumn="0"/>
              <w:rPr>
                <w:color w:val="000000"/>
                <w:lang w:eastAsia="es-MX"/>
              </w:rPr>
            </w:pPr>
            <w:r w:rsidRPr="00D217E2">
              <w:rPr>
                <w:color w:val="000000"/>
                <w:lang w:eastAsia="es-MX"/>
              </w:rPr>
              <w:t>0.0005</w:t>
            </w:r>
          </w:p>
        </w:tc>
      </w:tr>
      <w:tr w:rsidR="0076697E" w:rsidRPr="00D217E2" w:rsidTr="00243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rsidR="0076697E" w:rsidRPr="00D217E2" w:rsidRDefault="0076697E" w:rsidP="00904187">
            <w:pPr>
              <w:rPr>
                <w:rFonts w:cs="Times New Roman"/>
                <w:color w:val="000000"/>
                <w:lang w:eastAsia="es-MX"/>
              </w:rPr>
            </w:pPr>
            <w:r w:rsidRPr="00D217E2">
              <w:rPr>
                <w:rFonts w:cs="Times New Roman"/>
                <w:color w:val="000000"/>
                <w:lang w:eastAsia="es-MX"/>
              </w:rPr>
              <w:t>γ</w:t>
            </w:r>
          </w:p>
        </w:tc>
        <w:tc>
          <w:tcPr>
            <w:tcW w:w="2150"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8877</w:t>
            </w:r>
          </w:p>
        </w:tc>
        <w:tc>
          <w:tcPr>
            <w:tcW w:w="1349" w:type="dxa"/>
            <w:hideMark/>
          </w:tcPr>
          <w:p w:rsidR="0076697E" w:rsidRPr="00D217E2" w:rsidRDefault="0076697E" w:rsidP="00904187">
            <w:pPr>
              <w:jc w:val="center"/>
              <w:cnfStyle w:val="000000100000" w:firstRow="0" w:lastRow="0" w:firstColumn="0" w:lastColumn="0" w:oddVBand="0" w:evenVBand="0" w:oddHBand="1" w:evenHBand="0" w:firstRowFirstColumn="0" w:firstRowLastColumn="0" w:lastRowFirstColumn="0" w:lastRowLastColumn="0"/>
              <w:rPr>
                <w:color w:val="000000"/>
                <w:lang w:eastAsia="es-MX"/>
              </w:rPr>
            </w:pPr>
            <w:r w:rsidRPr="00D217E2">
              <w:rPr>
                <w:color w:val="000000"/>
                <w:lang w:eastAsia="es-MX"/>
              </w:rPr>
              <w:t>0.0015</w:t>
            </w:r>
          </w:p>
        </w:tc>
      </w:tr>
    </w:tbl>
    <w:p w:rsidR="0024360B" w:rsidRPr="00AC108E" w:rsidRDefault="005B66D3" w:rsidP="00AC108E">
      <w:pPr>
        <w:pStyle w:val="Prrafodelista1"/>
        <w:spacing w:before="240" w:after="0" w:line="360" w:lineRule="auto"/>
        <w:ind w:left="0"/>
        <w:jc w:val="center"/>
        <w:rPr>
          <w:rFonts w:ascii="Times New Roman" w:hAnsi="Times New Roman"/>
          <w:sz w:val="24"/>
          <w:szCs w:val="24"/>
        </w:rPr>
      </w:pPr>
      <w:r>
        <w:rPr>
          <w:rFonts w:ascii="Times New Roman" w:hAnsi="Times New Roman"/>
          <w:b/>
          <w:sz w:val="24"/>
          <w:szCs w:val="24"/>
        </w:rPr>
        <w:t>Tabla 2</w:t>
      </w:r>
      <w:r w:rsidR="0024360B">
        <w:rPr>
          <w:rFonts w:ascii="Times New Roman" w:hAnsi="Times New Roman"/>
          <w:sz w:val="24"/>
          <w:szCs w:val="24"/>
        </w:rPr>
        <w:t xml:space="preserve">. Esquema de decaimiento del </w:t>
      </w:r>
      <w:r w:rsidR="0024360B" w:rsidRPr="00D217E2">
        <w:rPr>
          <w:rFonts w:ascii="Times New Roman" w:hAnsi="Times New Roman"/>
          <w:sz w:val="24"/>
          <w:szCs w:val="24"/>
          <w:vertAlign w:val="superscript"/>
        </w:rPr>
        <w:t>67</w:t>
      </w:r>
      <w:r w:rsidR="0024360B">
        <w:rPr>
          <w:rFonts w:ascii="Times New Roman" w:hAnsi="Times New Roman"/>
          <w:sz w:val="24"/>
          <w:szCs w:val="24"/>
        </w:rPr>
        <w:t xml:space="preserve">Ga. Fuente: </w:t>
      </w:r>
      <w:r w:rsidR="0024360B" w:rsidRPr="00D217E2">
        <w:rPr>
          <w:rFonts w:ascii="Times New Roman" w:hAnsi="Times New Roman"/>
          <w:sz w:val="24"/>
          <w:szCs w:val="24"/>
        </w:rPr>
        <w:t>http://hps.org/publicinformation/radardecaydata.cfm</w:t>
      </w:r>
    </w:p>
    <w:p w:rsidR="00733F01" w:rsidRDefault="007472BF" w:rsidP="007750EB">
      <w:pPr>
        <w:pStyle w:val="NormalWeb"/>
        <w:shd w:val="clear" w:color="auto" w:fill="FFFFFF"/>
        <w:spacing w:line="480" w:lineRule="auto"/>
        <w:jc w:val="both"/>
      </w:pPr>
      <w:r>
        <w:t xml:space="preserve">El </w:t>
      </w:r>
      <w:r w:rsidRPr="007472BF">
        <w:rPr>
          <w:vertAlign w:val="superscript"/>
        </w:rPr>
        <w:t>67</w:t>
      </w:r>
      <w:r>
        <w:t>Ga f</w:t>
      </w:r>
      <w:r w:rsidRPr="007472BF">
        <w:t xml:space="preserve">ue utilizado por primera en 1969 en estudios en humanos por Lavender, </w:t>
      </w:r>
      <w:r w:rsidR="009E65AE">
        <w:t xml:space="preserve">y </w:t>
      </w:r>
      <w:proofErr w:type="spellStart"/>
      <w:r w:rsidR="009E65AE">
        <w:t>cols</w:t>
      </w:r>
      <w:proofErr w:type="spellEnd"/>
      <w:r w:rsidRPr="007472BF">
        <w:t xml:space="preserve">  y Edwards </w:t>
      </w:r>
      <w:r w:rsidR="009E65AE">
        <w:t xml:space="preserve">y </w:t>
      </w:r>
      <w:proofErr w:type="spellStart"/>
      <w:r w:rsidR="009E65AE">
        <w:t>cols</w:t>
      </w:r>
      <w:proofErr w:type="spellEnd"/>
      <w:r>
        <w:t>, para la</w:t>
      </w:r>
      <w:r w:rsidRPr="007472BF">
        <w:t xml:space="preserve"> </w:t>
      </w:r>
      <w:r>
        <w:t>evaluación con relación a linfomas</w:t>
      </w:r>
      <w:r w:rsidRPr="007472BF">
        <w:rPr>
          <w:rStyle w:val="Refdenotaalpie"/>
          <w:color w:val="FF0000"/>
        </w:rPr>
        <w:t xml:space="preserve"> </w:t>
      </w:r>
      <w:r w:rsidR="0008075B" w:rsidRPr="00844A40">
        <w:rPr>
          <w:rStyle w:val="Refdenotaalpie"/>
          <w:color w:val="auto"/>
        </w:rPr>
        <w:fldChar w:fldCharType="begin" w:fldLock="1"/>
      </w:r>
      <w:r w:rsidR="0074566E" w:rsidRPr="00844A40">
        <w:rPr>
          <w:color w:val="auto"/>
        </w:rPr>
        <w:instrText>ADDIN CSL_CITATION {"citationItems":[{"id":"ITEM-1","itemData":{"DOI":"10.1259/0007-1285-44-521-361","ISBN":"0007-1285","ISSN":"00071285","PMID":"5108360","abstract":"Abstract A brief review has been made of the uses of radioisotopes of gallium and recent reports of tumour scanning with 67Ga citrate. In our own work 25 patients have been scanned 48–72 hours following an intravenous injection of 2·5 mCi of carrier-free 67Ga citrate. Twenty-four of the 25 patients had proven neoplasia, the remaining patient was found to have breast abscesses. Eight patients showed localized uptake of 67Ga in malignant neoplasms or metastases and in a further two there was doubtful localization. In two patients uptake of 67Ga was shown in inflammatory lesions. Within the group of 15 carcinomas of the breast all positive scans were in locally advanced or metastatic disease. The possible mechanisms for 67Ga localization and clinical implications are briefly discussed.","author":[{"dropping-particle":"","family":"Lavender","given":"J. P.","non-dropping-particle":"","parse-names":false,"suffix":""},{"dropping-particle":"","family":"Lowe","given":"J.","non-dropping-particle":"","parse-names":false,"suffix":""},{"dropping-particle":"","family":"Barker","given":"J. R.","non-dropping-particle":"","parse-names":false,"suffix":""},{"dropping-particle":"","family":"Burn","given":"J. I.","non-dropping-particle":"","parse-names":false,"suffix":""},{"dropping-particle":"","family":"Chaudhri","given":"M. A.","non-dropping-particle":"","parse-names":false,"suffix":""}],"container-title":"The British journal of radiology","id":"ITEM-1","issue":"521","issued":{"date-parts":[["1971"]]},"page":"361-366","title":"Gallium 67 citrate scanning in neoplastic and inflammatory lesions.","type":"article-journal","volume":"44"},"uris":["http://www.mendeley.com/documents/?uuid=b21bee2e-f9eb-4744-8ada-913f5ebf7903"]},{"id":"ITEM-2","itemData":{"ISSN":"0161-5505","PMID":"5784705","author":[{"dropping-particle":"","family":"Edwards","given":"C L","non-dropping-particle":"","parse-names":false,"suffix":""},{"dropping-particle":"","family":"Hayes","given":"R L","non-dropping-particle":"","parse-names":false,"suffix":""}],"container-title":"Journal of nuclear medicine : official publication, Society of Nuclear Medicine","id":"ITEM-2","issue":"2","issued":{"date-parts":[["1969","2"]]},"page":"103-5","title":"Tumor scanning with 67Ga citrate.","type":"article-journal","volume":"10"},"uris":["http://www.mendeley.com/documents/?uuid=dc9b3cee-c21d-3fc7-b164-f47e5725343e"]}],"mendeley":{"formattedCitation":"[67, 75]","plainTextFormattedCitation":"[67, 75]","previouslyFormattedCitation":"[67, 75]"},"properties":{"noteIndex":0},"schema":"https://github.com/citation-style-language/schema/raw/master/csl-citation.json"}</w:instrText>
      </w:r>
      <w:r w:rsidR="0008075B" w:rsidRPr="00844A40">
        <w:rPr>
          <w:rStyle w:val="Refdenotaalpie"/>
          <w:color w:val="auto"/>
        </w:rPr>
        <w:fldChar w:fldCharType="separate"/>
      </w:r>
      <w:r w:rsidR="003F1BCB" w:rsidRPr="00844A40">
        <w:rPr>
          <w:bCs/>
          <w:noProof/>
          <w:color w:val="auto"/>
        </w:rPr>
        <w:t>[67, 75]</w:t>
      </w:r>
      <w:r w:rsidR="0008075B" w:rsidRPr="00844A40">
        <w:rPr>
          <w:rStyle w:val="Refdenotaalpie"/>
          <w:color w:val="auto"/>
        </w:rPr>
        <w:fldChar w:fldCharType="end"/>
      </w:r>
      <w:r w:rsidR="00AC6362" w:rsidRPr="00844A40">
        <w:rPr>
          <w:color w:val="auto"/>
        </w:rPr>
        <w:t>.</w:t>
      </w:r>
      <w:r w:rsidR="00AC6362">
        <w:t xml:space="preserve"> En 1996 Weiner</w:t>
      </w:r>
      <w:r w:rsidR="00AC6362" w:rsidRPr="005F2BFE">
        <w:rPr>
          <w:color w:val="FF0000"/>
        </w:rPr>
        <w:t xml:space="preserve"> </w:t>
      </w:r>
      <w:r w:rsidR="00535250">
        <w:t>relacionó</w:t>
      </w:r>
      <w:r w:rsidR="00AC6362">
        <w:t xml:space="preserve"> al Receptor de Transferrina presente en las células </w:t>
      </w:r>
      <w:proofErr w:type="spellStart"/>
      <w:r w:rsidR="00AC6362">
        <w:t>linfomatosas</w:t>
      </w:r>
      <w:proofErr w:type="spellEnd"/>
      <w:r w:rsidR="00AC6362">
        <w:t xml:space="preserve"> con el mecanismo de captación del </w:t>
      </w:r>
      <w:r w:rsidR="00AC6362" w:rsidRPr="00F9239B">
        <w:rPr>
          <w:vertAlign w:val="superscript"/>
        </w:rPr>
        <w:t>67</w:t>
      </w:r>
      <w:r w:rsidR="00B01F7E">
        <w:t>Ga</w:t>
      </w:r>
      <w:r w:rsidR="00AC6362">
        <w:t xml:space="preserve">. El Receptor de Transferrina (CD 71) cumple un destacado rol en la captación del </w:t>
      </w:r>
      <w:r w:rsidR="00AC6362" w:rsidRPr="00F9239B">
        <w:rPr>
          <w:vertAlign w:val="superscript"/>
        </w:rPr>
        <w:t>67</w:t>
      </w:r>
      <w:r w:rsidR="00AC6362">
        <w:t>Ga unido a la transferrina, aunque no sería éste el único medio de incorporación a los lisosomas de la célula tumoral</w:t>
      </w:r>
      <w:r w:rsidR="001B1867">
        <w:t xml:space="preserve"> </w:t>
      </w:r>
      <w:r w:rsidR="0074566E" w:rsidRPr="00844A40">
        <w:rPr>
          <w:color w:val="auto"/>
        </w:rPr>
        <w:fldChar w:fldCharType="begin" w:fldLock="1"/>
      </w:r>
      <w:r w:rsidR="005B66D3" w:rsidRPr="00844A40">
        <w:rPr>
          <w:color w:val="auto"/>
        </w:rPr>
        <w:instrText>ADDIN CSL_CITATION {"citationItems":[{"id":"ITEM-1","itemData":{"abstract":"Los fármacos pueden interferir en las pruebas de Medicina Nuclear por numerosos mecanismos. En algunas ocasiones alteran directamente la identidad química del radiofármaco, mientras que en otras afectan al estado fisiológico del órgano diana. En cualquier caso es importante conocer el efecto que la medicación del paciente tiene sobre la biodistribución del radiofármaco, así cómo el mecanismo por el cual interaccionan para identificar la posible causa de una captación atípica, que en algunas ocasiones incluso puede conducir a un resultado falso. El objetivo de este trabajo fue reunir las interacciones medicamentosas con radiofármacos documentadas en la literatura en una guía que sirva como instrumento de consulta útil y de fácil manejo para la práctica clínica diaria del especialista en Medicina Nuclear. La guía se ha estructurado en apartados según la prueba afectada y el radiofármaco empleado. Cada apartado incluye una tabla con los fármacos causantes de la interacción, el efecto sobre dicha prueba y el mecanismo de interacción, en caso de que sea conocido.","author":[{"dropping-particle":"","family":"Agudo","given":"Ana","non-dropping-particle":"","parse-names":false,"suffix":""},{"dropping-particle":"","family":"Gómez","given":"JL","non-dropping-particle":"","parse-names":false,"suffix":""},{"dropping-particle":"","family":"Tirado","given":"JL","non-dropping-particle":"","parse-names":false,"suffix":""}],"container-title":"Alasbimn Journal","id":"ITEM-1","issued":{"date-parts":[["2012"]]},"title":"Alteraciones en la biodistribución de los radiofármacos causadas por interacciones medicamentosas","type":"article-journal","volume":"14"},"uris":["http://www.mendeley.com/documents/?uuid=5277774e-bd1a-4e64-a85a-ba8c3fe928b7"]}],"mendeley":{"formattedCitation":"[76]","plainTextFormattedCitation":"[76]","previouslyFormattedCitation":"[76]"},"properties":{"noteIndex":0},"schema":"https://github.com/citation-style-language/schema/raw/master/csl-citation.json"}</w:instrText>
      </w:r>
      <w:r w:rsidR="0074566E" w:rsidRPr="00844A40">
        <w:rPr>
          <w:color w:val="auto"/>
        </w:rPr>
        <w:fldChar w:fldCharType="separate"/>
      </w:r>
      <w:r w:rsidR="0074566E" w:rsidRPr="00844A40">
        <w:rPr>
          <w:noProof/>
          <w:color w:val="auto"/>
        </w:rPr>
        <w:t>[76]</w:t>
      </w:r>
      <w:r w:rsidR="0074566E" w:rsidRPr="00844A40">
        <w:rPr>
          <w:color w:val="auto"/>
        </w:rPr>
        <w:fldChar w:fldCharType="end"/>
      </w:r>
      <w:r w:rsidR="00AC6362" w:rsidRPr="00844A40">
        <w:rPr>
          <w:color w:val="auto"/>
        </w:rPr>
        <w:t>.</w:t>
      </w:r>
      <w:r w:rsidR="00AC6362">
        <w:t xml:space="preserve"> Se considera una relación directa entre su densidad y el grado de captación del </w:t>
      </w:r>
      <w:r w:rsidR="00AC6362" w:rsidRPr="00F9239B">
        <w:rPr>
          <w:vertAlign w:val="superscript"/>
        </w:rPr>
        <w:t>67</w:t>
      </w:r>
      <w:r w:rsidR="00AC6362">
        <w:t xml:space="preserve">Ga por el tumor. </w:t>
      </w:r>
    </w:p>
    <w:p w:rsidR="00AC6362" w:rsidRDefault="00F81DA8" w:rsidP="007750EB">
      <w:pPr>
        <w:pStyle w:val="NormalWeb"/>
        <w:shd w:val="clear" w:color="auto" w:fill="FFFFFF"/>
        <w:spacing w:line="480" w:lineRule="auto"/>
        <w:jc w:val="both"/>
      </w:pPr>
      <w:r>
        <w:lastRenderedPageBreak/>
        <w:t>Por otra parte</w:t>
      </w:r>
      <w:r w:rsidR="00733F01">
        <w:t xml:space="preserve">, </w:t>
      </w:r>
      <w:r w:rsidR="006D7E7D">
        <w:t>la biocinética</w:t>
      </w:r>
      <w:r w:rsidR="00535250">
        <w:t xml:space="preserve"> </w:t>
      </w:r>
      <w:r w:rsidR="00535250" w:rsidRPr="00F9239B">
        <w:rPr>
          <w:vertAlign w:val="superscript"/>
        </w:rPr>
        <w:t>67</w:t>
      </w:r>
      <w:r w:rsidR="00535250" w:rsidRPr="00F9239B">
        <w:rPr>
          <w:bCs/>
        </w:rPr>
        <w:t>Ga</w:t>
      </w:r>
      <w:r w:rsidR="00535250" w:rsidRPr="009A7DBC">
        <w:rPr>
          <w:b/>
          <w:bCs/>
        </w:rPr>
        <w:t xml:space="preserve"> </w:t>
      </w:r>
      <w:r w:rsidR="006D7E7D">
        <w:t xml:space="preserve"> muestra</w:t>
      </w:r>
      <w:r w:rsidR="00733F01" w:rsidRPr="009A7DBC">
        <w:t xml:space="preserve"> la presencia de las p</w:t>
      </w:r>
      <w:r w:rsidR="006D7E7D">
        <w:t xml:space="preserve">roteínas transportadoras en </w:t>
      </w:r>
      <w:r w:rsidR="00733F01" w:rsidRPr="009A7DBC">
        <w:t>distintos órganos co</w:t>
      </w:r>
      <w:r w:rsidR="006D7E7D">
        <w:t>n una captación mayor</w:t>
      </w:r>
      <w:r w:rsidR="00733F01" w:rsidRPr="009A7DBC">
        <w:t xml:space="preserve"> en hígado, bazo, hueso, médula ósea, glándulas lacrimales, salivales, región nasofaríngea y mamas durante la lactancia. La excre</w:t>
      </w:r>
      <w:r w:rsidR="00733F01">
        <w:t>ción renal en las primeras 24 h,</w:t>
      </w:r>
      <w:r w:rsidR="006D7E7D">
        <w:t xml:space="preserve"> es de aproximadamente</w:t>
      </w:r>
      <w:r w:rsidR="00733F01" w:rsidRPr="009A7DBC">
        <w:t xml:space="preserve"> 10 y 15 % de la dosis inyectada. </w:t>
      </w:r>
      <w:r w:rsidR="006D7E7D">
        <w:t>La</w:t>
      </w:r>
      <w:r w:rsidR="00733F01" w:rsidRPr="009A7DBC">
        <w:t xml:space="preserve"> eliminación </w:t>
      </w:r>
      <w:r w:rsidR="006D7E7D">
        <w:t xml:space="preserve">es </w:t>
      </w:r>
      <w:r w:rsidR="00B01F7E">
        <w:t>predominante intestinal</w:t>
      </w:r>
      <w:r w:rsidR="00733F01" w:rsidRPr="00A41F1C">
        <w:t>.</w:t>
      </w:r>
    </w:p>
    <w:p w:rsidR="0079387F" w:rsidRDefault="0079387F" w:rsidP="007750EB">
      <w:pPr>
        <w:pStyle w:val="NormalWeb"/>
        <w:shd w:val="clear" w:color="auto" w:fill="FFFFFF"/>
        <w:spacing w:line="480" w:lineRule="auto"/>
        <w:jc w:val="both"/>
      </w:pPr>
      <w:r>
        <w:t xml:space="preserve">No obstante, esta biocinética del </w:t>
      </w:r>
      <w:r w:rsidRPr="0079387F">
        <w:rPr>
          <w:vertAlign w:val="superscript"/>
        </w:rPr>
        <w:t>67</w:t>
      </w:r>
      <w:r>
        <w:t xml:space="preserve">Ga está hecha en personas libres de estrés fisiológico por lo que es necesario investigar esta </w:t>
      </w:r>
      <w:proofErr w:type="spellStart"/>
      <w:r>
        <w:t>biodistribución</w:t>
      </w:r>
      <w:proofErr w:type="spellEnd"/>
      <w:r>
        <w:t xml:space="preserve"> en modelos de estrés.</w:t>
      </w:r>
    </w:p>
    <w:p w:rsidR="00FA409B" w:rsidRPr="001E0125" w:rsidRDefault="00FA409B" w:rsidP="00FA409B">
      <w:pPr>
        <w:pStyle w:val="NormalWeb"/>
        <w:shd w:val="clear" w:color="auto" w:fill="FFFFFF"/>
        <w:spacing w:line="480" w:lineRule="auto"/>
        <w:jc w:val="both"/>
        <w:rPr>
          <w:b/>
        </w:rPr>
      </w:pPr>
      <w:r w:rsidRPr="001E0125">
        <w:rPr>
          <w:b/>
        </w:rPr>
        <w:t>Modelos animales para el estudio del estrés</w:t>
      </w:r>
    </w:p>
    <w:p w:rsidR="00FA409B" w:rsidRPr="00FA409B" w:rsidRDefault="00FA409B" w:rsidP="00FA409B">
      <w:pPr>
        <w:pStyle w:val="NormalWeb"/>
        <w:shd w:val="clear" w:color="auto" w:fill="FFFFFF"/>
        <w:spacing w:line="480" w:lineRule="auto"/>
        <w:jc w:val="both"/>
        <w:rPr>
          <w:color w:val="auto"/>
        </w:rPr>
      </w:pPr>
      <w:r w:rsidRPr="001E0125">
        <w:t>Existe una gran variedad de modelos de estrés agudo y crónico los cuales se pueden aplicar a animales de experimentación. Un ejemplo son las alteraciones  conductuales que desarrollan los sujetos con estrés psicosocial (deterioro de la memoria) o en pacientes con episodios depresivos (anhedonia)</w:t>
      </w:r>
      <w:r>
        <w:t xml:space="preserve"> </w:t>
      </w:r>
      <w:r w:rsidRPr="00844A40">
        <w:rPr>
          <w:color w:val="auto"/>
        </w:rPr>
        <w:fldChar w:fldCharType="begin" w:fldLock="1"/>
      </w:r>
      <w:r w:rsidR="005B66D3" w:rsidRPr="00844A40">
        <w:rPr>
          <w:color w:val="auto"/>
        </w:rPr>
        <w:instrText>ADDIN CSL_CITATION {"citationItems":[{"id":"ITEM-1","itemData":{"author":[{"dropping-particle":"","family":"Subiabre","given":"Alexies Dagnino","non-dropping-particle":"","parse-names":false,"suffix":""}],"container-title":"Farmacología de Chile","id":"ITEM-1","issue":"1","issued":{"date-parts":[["2012"]]},"page":"19-26","title":"Animal Models for Study Stress and Depressive Behaviors","type":"article-journal","volume":"5"},"uris":["http://www.mendeley.com/documents/?uuid=191c5bba-2910-4bd8-88c8-f924e9244ccf"]}],"mendeley":{"formattedCitation":"[77]","plainTextFormattedCitation":"[77]","previouslyFormattedCitation":"[77]"},"properties":{"noteIndex":0},"schema":"https://github.com/citation-style-language/schema/raw/master/csl-citation.json"}</w:instrText>
      </w:r>
      <w:r w:rsidRPr="00844A40">
        <w:rPr>
          <w:color w:val="auto"/>
        </w:rPr>
        <w:fldChar w:fldCharType="separate"/>
      </w:r>
      <w:r w:rsidR="0074566E" w:rsidRPr="00844A40">
        <w:rPr>
          <w:noProof/>
          <w:color w:val="auto"/>
        </w:rPr>
        <w:t>[77]</w:t>
      </w:r>
      <w:r w:rsidRPr="00844A40">
        <w:rPr>
          <w:color w:val="auto"/>
        </w:rPr>
        <w:fldChar w:fldCharType="end"/>
      </w:r>
      <w:r w:rsidRPr="00844A40">
        <w:rPr>
          <w:color w:val="auto"/>
        </w:rPr>
        <w:t>.</w:t>
      </w:r>
      <w:r w:rsidRPr="001E0125">
        <w:t xml:space="preserve">  Para el estudio del estrés y sus efectos sobre un sistema particular, el diseño experimental y el tipo de agente estresante a emplear, depende de modelos específicos: </w:t>
      </w:r>
      <w:proofErr w:type="spellStart"/>
      <w:r w:rsidRPr="001E0125">
        <w:t>homotípicos</w:t>
      </w:r>
      <w:proofErr w:type="spellEnd"/>
      <w:r w:rsidRPr="001E0125">
        <w:t xml:space="preserve"> o </w:t>
      </w:r>
      <w:proofErr w:type="spellStart"/>
      <w:r w:rsidRPr="001E0125">
        <w:t>heterotípicos</w:t>
      </w:r>
      <w:proofErr w:type="spellEnd"/>
      <w:r w:rsidRPr="001E0125">
        <w:t>, agudos o crónicos, continuos o intermitentes. Así mismo, se debe contemplar los agentes estresantes que activan polarizadamente o más eficientemente a un sistema que a otro, ya sea las respuestas del eje HPA o del Sistema Nervioso Simpático, o en su caso la experimentación que permita la respuesta mixta o la activación simultan</w:t>
      </w:r>
      <w:r w:rsidR="001D608C">
        <w:t>ea de ambos sistemas del estrés</w:t>
      </w:r>
      <w:r w:rsidRPr="001E0125">
        <w:t xml:space="preserve"> </w:t>
      </w:r>
      <w:r w:rsidRPr="001D608C">
        <w:rPr>
          <w:color w:val="auto"/>
        </w:rPr>
        <w:fldChar w:fldCharType="begin" w:fldLock="1"/>
      </w:r>
      <w:r w:rsidR="005B66D3" w:rsidRPr="001D608C">
        <w:rPr>
          <w:color w:val="auto"/>
        </w:rPr>
        <w:instrText>ADDIN CSL_CITATION {"citationItems":[{"id":"ITEM-1","itemData":{"DOI":"10.1016/S0031-9384(98)00114-0","ISSN":"0031-9384","abstract":"LAMBERT, K. G., S. K. BUCKELEW, G. STAFFISO-SANDOZ, S. GAFFGA, W. CARPENTER, J. FISHER AND C. H. KINSLEY. Activity-stress induces atrophy of apical dendrites of hippocampal pyramidal neurons in male rats. PHYSIOL BEHAV 65(1) 43–49, 1998.—Recently, researchers have demonstrated the damaging effect of restraint-stress on hippocampal neurons. The purpose of the present study was to determine if a more chronic stressor, i.e., activity-stress (A-S), would also result in hippocampal dendritic atrophy. When activity-stress (n = 6) rats showed evidence of the criteria “stress symptoms” (after an average of 6 days), they were sacrificed and their brains were quickly removed, blocked, and placed in Golgi-Cox solution. Food-yoked control animals (n = 6) were sacrificed on the following day. Serial coronal sections (150 um) of the rostral hippocampus were cut so that the CA3 and CA1 areas could be analyzed. Stressed short-shaft neurons were significantly shorter and had fewer branch points in CA1 and CA3 neurons than the control neurons. A similar nonsignificant trend was observed in long-shaft neurons. These data suggest that a short period of chronic stress (6 days as opposed to 21 days in prior studies) induces neuronal atrophy in the hippocampus.","author":[{"dropping-particle":"","family":"Lambert","given":"Kelly G","non-dropping-particle":"","parse-names":false,"suffix":""},{"dropping-particle":"","family":"Buckelew","given":"Sara K","non-dropping-particle":"","parse-names":false,"suffix":""},{"dropping-particle":"","family":"Staffiso-Sandoz","given":"Grace","non-dropping-particle":"","parse-names":false,"suffix":""},{"dropping-particle":"","family":"Gaffga","given":"Sandra","non-dropping-particle":"","parse-names":false,"suffix":""},{"dropping-particle":"","family":"Carpenter","given":"Ward","non-dropping-particle":"","parse-names":false,"suffix":""},{"dropping-particle":"","family":"Fisher","given":"Jennifer","non-dropping-particle":"","parse-names":false,"suffix":""},{"dropping-particle":"","family":"Kinsley","given":"Craig H","non-dropping-particle":"","parse-names":false,"suffix":""}],"container-title":"Physiology &amp; Behavior","id":"ITEM-1","issue":"1","issued":{"date-parts":[["1998","8","1"]]},"page":"43-49","publisher":"Elsevier","title":"Activity-stress induces atrophy of apical dendrites of hippocampal pyramidal neurons in male rats","type":"article-journal","volume":"65"},"uris":["http://www.mendeley.com/documents/?uuid=293ddcfd-590d-3b71-b914-dddb936a59c3"]},{"id":"ITEM-2","itemData":{"ISSN":"0306-4522","PMID":"10799757","abstract":"We recently demonstrated that stress-induced cognitive deficits in rats do not correlate with hippocampal neuronal loss. Working on the premise that subtle structural changes may however be involved, we here evaluated the effects of chronic stress on hippocampal dendrite morphology, the volume of the mossy fiber system, and number and morphology of synapses between mossy fibers and CA3 dendritic excrescences. To better understand the mechanisms by which stress exerts its structural effects, we also studied these parameters in rats given exogenous corticosterone. Further, to search for signs of structural reorganization following the termination of the stress and corticosterone treatments, we analysed groups of rats returned to treatment-free conditions. All animals were assessed for spatial learning and memory performance in the Morris water maze. Consistent with previous findings, dendritic atrophy was observed in the CA3 hippocampal region of chronically stressed and corticosterone-treated rats; in addition, we observed atrophy in granule and CA1 pyramidal cells following these treatments. Additionally, profound changes in the morphology of the mossy fiber terminals and significant loss of synapses were detected in both conditions. These alterations were partially reversible following rehabilitation from stress or corticosterone treatments. The fine structural changes, which resulted from prolonged hypercortisolism, were accompanied by impairments in spatial learning and memory; the latter were undetectable following rehabilitation. We conclude that there is an intimate relationship between corticosteroid levels, hippocampal neuritic structure and hippocampal-dependent learning and memory.","author":[{"dropping-particle":"","family":"Sousa","given":"N","non-dropping-particle":"","parse-names":false,"suffix":""},{"dropping-particle":"V","family":"Lukoyanov","given":"N","non-dropping-particle":"","parse-names":false,"suffix":""},{"dropping-particle":"","family":"Madeira","given":"M D","non-dropping-particle":"","parse-names":false,"suffix":""},{"dropping-particle":"","family":"Almeida","given":"O F","non-dropping-particle":"","parse-names":false,"suffix":""},{"dropping-particle":"","family":"Paula-Barbosa","given":"M M","non-dropping-particle":"","parse-names":false,"suffix":""}],"container-title":"Neuroscience","id":"ITEM-2","issue":"2","issued":{"date-parts":[["2000"]]},"page":"253-66","title":"Reorganization of the morphology of hippocampal neurites and synapses after stress-induced damage correlates with behavioral improvement.","type":"article-journal","volume":"97"},"uris":["http://www.mendeley.com/documents/?uuid=210afb11-4bb2-3ba0-b011-a147ec98de64"]},{"id":"ITEM-3","itemData":{"DOI":"10.1034/j.1600-0420.2003.00040.x","ISSN":"13953907","PMID":"12752059","abstract":"Purpose: The aim of the study was to investigate the effects of vitamin E on stress-induced changes in visual evoked potentials (VEPs) and lipid peroxidation. Methods: Eight experimental groups of 10 rats per group were formed. These consisted of the control group (C); the group treated with vitamin E (E); groups exposed to cold stress (CS), immobilization stress (IS) and both cold and immobilization stress (CIS), and groups exposed to equivalent stresses and treated with vitamin E (CSE, ISE, CISE). Vitamin E was injected intramuscularly in a dose of 30 mg/kg/day. Results: Following chronic stress (15 days), plasma corticosterone concentrations in all experimental groups were significantly increased over those in C group. Vitamin E significantly decreased corticosterone levels in all stress groups compared with their respective control groups. Brain nitrite levels were significantly more elevated in all stress groups than in the C group. Vitamin E reduced retina and brain nitrite levels in all stress and E groups compared with their respective control groups. Vitamin E decreased glutathione peroxidase (GSH-Px) activity in retina and brain tissues in the CSE group, but increased it in the ISE group compared with their respective control groups. Lipid peroxidation was increased in brain and retina tissues in all stress groups as indicated by the significant increase in thiobarbituric acid-reactive substance (TBARS) levels with respect to the C group. Vitamin E produced a significant decrease in brain and retina TBARS levels in all stress groups with respect to their corresponding control groups. The mean latencies of P1, N1, P2, N2 and P3 components were significantly prolonged in all stress groups compared with the C group. Conclusion: Vitamin E returned the VEP latencies in the stress groups to control values. Our findings clearly indicated that vitamin E has the potential to prevent VEP changes caused by stress.","author":[{"dropping-particle":"","family":"Yargiçoǧlu","given":"Piraye","non-dropping-particle":"","parse-names":false,"suffix":""},{"dropping-particle":"","family":"Yaraş","given":"Nazmi","non-dropping-particle":"","parse-names":false,"suffix":""},{"dropping-particle":"","family":"Aǧar","given":"Aysel","non-dropping-particle":"","parse-names":false,"suffix":""},{"dropping-particle":"","family":"Gümüşlü","given":"Saadet","non-dropping-particle":"","parse-names":false,"suffix":""},{"dropping-particle":"","family":"Bilmen","given":"Süreyya","non-dropping-particle":"","parse-names":false,"suffix":""},{"dropping-particle":"","family":"Özkaya","given":"Gül","non-dropping-particle":"","parse-names":false,"suffix":""}],"container-title":"Acta Ophthalmologica Scandinavica","id":"ITEM-3","issue":"2","issued":{"date-parts":[["2003"]]},"page":"181-187","title":"The effect of vitamin E on stress-induced changes in visual evoked potentials (VEPs) in rats exposed to different experimental stress models","type":"article-journal","volume":"81"},"uris":["http://www.mendeley.com/documents/?uuid=b475fcce-0c5b-4d95-b303-487f441099e0"]},{"id":"ITEM-4","itemData":{"DOI":"10.1186/1471-230X-9-83","ISSN":"1471-230X","PMID":"19912618","abstract":"BACKGROUND Psychological stress (PS) is recognized as an important pathogenic factor which leads to metabolism disorder in many diseases. Previous studies have shown that systemic iron homeostasis in mammalians was changed under specific stress conditions. METHODS In present study, we used communication box to create psychological stress model and investigated the iron apparent absorption, iron accumulation in the apical poles of villous enterocytes and protein expressions of ferroportin 1 (FPN1), ferritin, divalent metal transporter 1 (DMT1). RESULTS Our study showed that iron apparent absorption decreased and iron significantly accumulated in the apical poles of villous enterocytes in 3 d and 7 d PS groups. The expression of intestinal FPN1 in 3 d and 7 d PS groups was lower than that of control, while the change of intestinal ferritin was opposite. However, the expression of DMT1 did not change. CONCLUSION These results demonstrate that PS can decrease iron absorption in rats, which might be related to regulation expression of iron transporters.","author":[{"dropping-particle":"","family":"Chen","given":"Jianbo","non-dropping-particle":"","parse-names":false,"suffix":""},{"dropping-particle":"","family":"Shen","given":"Hui","non-dropping-particle":"","parse-names":false,"suffix":""},{"dropping-particle":"","family":"Chen","given":"Chengjie","non-dropping-particle":"","parse-names":false,"suffix":""},{"dropping-particle":"","family":"Wang","given":"Wanyin","non-dropping-particle":"","parse-names":false,"suffix":""},{"dropping-particle":"","family":"Yu","given":"Siyu","non-dropping-particle":"","parse-names":false,"suffix":""},{"dropping-particle":"","family":"Zhao","given":"Min","non-dropping-particle":"","parse-names":false,"suffix":""},{"dropping-particle":"","family":"Li","given":"Min","non-dropping-particle":"","parse-names":false,"suffix":""}],"container-title":"BMC gastroenterology","id":"ITEM-4","issued":{"date-parts":[["2009","11","13"]]},"page":"83","publisher":"BioMed Central","title":"The effect of psychological stress on iron absorption in rats.","type":"article-journal","volume":"9"},"uris":["http://www.mendeley.com/documents/?uuid=dae1d527-82e6-3502-b817-7abde42420cc"]}],"mendeley":{"formattedCitation":"[78–81]","plainTextFormattedCitation":"[78–81]","previouslyFormattedCitation":"[78–81]"},"properties":{"noteIndex":0},"schema":"https://github.com/citation-style-language/schema/raw/master/csl-citation.json"}</w:instrText>
      </w:r>
      <w:r w:rsidRPr="001D608C">
        <w:rPr>
          <w:color w:val="auto"/>
        </w:rPr>
        <w:fldChar w:fldCharType="separate"/>
      </w:r>
      <w:r w:rsidR="0074566E" w:rsidRPr="001D608C">
        <w:rPr>
          <w:noProof/>
          <w:color w:val="auto"/>
        </w:rPr>
        <w:t>[78–81]</w:t>
      </w:r>
      <w:r w:rsidRPr="001D608C">
        <w:rPr>
          <w:color w:val="auto"/>
        </w:rPr>
        <w:fldChar w:fldCharType="end"/>
      </w:r>
      <w:r w:rsidRPr="001D608C">
        <w:rPr>
          <w:color w:val="auto"/>
        </w:rPr>
        <w:t>.</w:t>
      </w:r>
      <w:r w:rsidRPr="001E0125">
        <w:rPr>
          <w:color w:val="FF0000"/>
        </w:rPr>
        <w:t xml:space="preserve"> </w:t>
      </w:r>
      <w:r w:rsidR="005B66D3">
        <w:t xml:space="preserve">En la tabla 3 </w:t>
      </w:r>
      <w:r w:rsidRPr="001E0125">
        <w:t>se muestran diferentes tipos de agentes estresantes</w:t>
      </w:r>
      <w:r w:rsidR="001D608C">
        <w:t xml:space="preserve"> </w:t>
      </w:r>
      <w:r w:rsidRPr="001D608C">
        <w:rPr>
          <w:color w:val="auto"/>
        </w:rPr>
        <w:fldChar w:fldCharType="begin" w:fldLock="1"/>
      </w:r>
      <w:r w:rsidRPr="001D608C">
        <w:rPr>
          <w:color w:val="auto"/>
        </w:rPr>
        <w:instrText>ADDIN CSL_CITATION {"citationItems":[{"id":"ITEM-1","itemData":{"DOI":"10.1080/10253890701288935","ISBN":"1025-3890 (Print)\\n1025-3890 (Linking)","ISSN":"10253890","PMID":"17514579","abstract":"This essay describes the evolution of stress as a medical scientific idea. Claude Bernard, Walter B. Cannon and Hans Selye provided key founding concepts for the current view. Bernard introduced the idea of the internal environment bathing cells - the milieu intérieur - maintained by continual compensatory changes of bodily functions. Cannon coined the word, \"homeostasis,\" referring to a set of acceptable ranges of values for internal variables. Cannon taught that threats to homeostasis evoke activation of the sympathoadrenal system as a functional unit. Selye defined stress as a state characterized by a uniform response pattern, regardless of the particular stressor, that could lead to long-term pathologic changes. \"Allostasis\" was introduced as a concept in recognition that there is no single ideal set of steady-state conditions in life; instead, setpoints and other response criteria change continuously. Stress is now viewed neither as a perturbation nor a stereotyped response pattern but as a condition characterized by a perceived discrepancy between information about a monitored variable and criteria for eliciting patterned effector responses. Different stressors elicit different patterns of activation of the sympathetic nervous, adrenomedullary hormonal, hypothalamic-pituitary-adrenocortical and other effectors, closing negative feedback loops. This systems concept of stress yields predictions that observation or experimentation can test and that are applicable to normal physiology and to a variety of acute and chronic disorders.","author":[{"dropping-particle":"","family":"Goldstein","given":"David S.","non-dropping-particle":"","parse-names":false,"suffix":""},{"dropping-particle":"","family":"Kopin","given":"Irwin J.","non-dropping-particle":"","parse-names":false,"suffix":""}],"container-title":"Stress","id":"ITEM-1","issue":"2","issued":{"date-parts":[["2007"]]},"page":"109-120","title":"Evolution of concepts of stress","type":"article-journal","volume":"10"},"uris":["http://www.mendeley.com/documents/?uuid=125cc340-0e11-409c-81d0-d5dc7f51f598"]}],"mendeley":{"formattedCitation":"[18]","plainTextFormattedCitation":"[18]","previouslyFormattedCitation":"[18]"},"properties":{"noteIndex":0},"schema":"https://github.com/citation-style-language/schema/raw/master/csl-citation.json"}</w:instrText>
      </w:r>
      <w:r w:rsidRPr="001D608C">
        <w:rPr>
          <w:color w:val="auto"/>
        </w:rPr>
        <w:fldChar w:fldCharType="separate"/>
      </w:r>
      <w:r w:rsidRPr="001D608C">
        <w:rPr>
          <w:noProof/>
          <w:color w:val="auto"/>
        </w:rPr>
        <w:t>[18]</w:t>
      </w:r>
      <w:r w:rsidRPr="001D608C">
        <w:rPr>
          <w:color w:val="auto"/>
        </w:rPr>
        <w:fldChar w:fldCharType="end"/>
      </w:r>
      <w:r w:rsidRPr="001D608C">
        <w:rPr>
          <w:color w:val="auto"/>
        </w:rPr>
        <w:t>.</w:t>
      </w:r>
      <w:r w:rsidRPr="001E0125">
        <w:t xml:space="preserve"> En esta relación el </w:t>
      </w:r>
      <w:r w:rsidRPr="001E0125">
        <w:rPr>
          <w:color w:val="auto"/>
        </w:rPr>
        <w:t>estrés crónico por inmovilización, se considera el agente estresante más eficiente para la activa</w:t>
      </w:r>
      <w:r>
        <w:rPr>
          <w:color w:val="auto"/>
        </w:rPr>
        <w:t xml:space="preserve">ción de ambos ejes del estrés. </w:t>
      </w:r>
    </w:p>
    <w:tbl>
      <w:tblPr>
        <w:tblStyle w:val="Sombreadomedio1-nfasis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4"/>
        <w:gridCol w:w="1134"/>
        <w:gridCol w:w="1134"/>
        <w:gridCol w:w="1134"/>
      </w:tblGrid>
      <w:tr w:rsidR="00FA409B" w:rsidRPr="001E0125" w:rsidTr="00844A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left w:val="none" w:sz="0" w:space="0" w:color="auto"/>
              <w:bottom w:val="none" w:sz="0" w:space="0" w:color="auto"/>
              <w:right w:val="none" w:sz="0" w:space="0" w:color="auto"/>
            </w:tcBorders>
          </w:tcPr>
          <w:p w:rsidR="00FA409B" w:rsidRPr="001E0125" w:rsidRDefault="00FA409B" w:rsidP="00844A40">
            <w:pPr>
              <w:spacing w:line="276" w:lineRule="auto"/>
              <w:jc w:val="both"/>
              <w:rPr>
                <w:color w:val="auto"/>
              </w:rPr>
            </w:pPr>
            <w:r w:rsidRPr="001E0125">
              <w:rPr>
                <w:color w:val="auto"/>
              </w:rPr>
              <w:lastRenderedPageBreak/>
              <w:t>Estresor o  modelo de estrés</w:t>
            </w:r>
          </w:p>
          <w:p w:rsidR="00FA409B" w:rsidRPr="001E0125" w:rsidRDefault="00FA409B" w:rsidP="00844A40">
            <w:pPr>
              <w:spacing w:line="276" w:lineRule="auto"/>
              <w:jc w:val="both"/>
              <w:rPr>
                <w:color w:val="auto"/>
              </w:rPr>
            </w:pPr>
          </w:p>
        </w:tc>
        <w:tc>
          <w:tcPr>
            <w:tcW w:w="1134" w:type="dxa"/>
            <w:tcBorders>
              <w:top w:val="none" w:sz="0" w:space="0" w:color="auto"/>
              <w:left w:val="none" w:sz="0" w:space="0" w:color="auto"/>
              <w:bottom w:val="none" w:sz="0" w:space="0" w:color="auto"/>
              <w:right w:val="none" w:sz="0" w:space="0" w:color="auto"/>
            </w:tcBorders>
          </w:tcPr>
          <w:p w:rsidR="00FA409B" w:rsidRPr="001E0125" w:rsidRDefault="00FA409B" w:rsidP="00844A40">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E0125">
              <w:rPr>
                <w:color w:val="auto"/>
              </w:rPr>
              <w:t>HPA</w:t>
            </w:r>
          </w:p>
        </w:tc>
        <w:tc>
          <w:tcPr>
            <w:tcW w:w="1134" w:type="dxa"/>
            <w:tcBorders>
              <w:top w:val="none" w:sz="0" w:space="0" w:color="auto"/>
              <w:left w:val="none" w:sz="0" w:space="0" w:color="auto"/>
              <w:bottom w:val="none" w:sz="0" w:space="0" w:color="auto"/>
              <w:right w:val="none" w:sz="0" w:space="0" w:color="auto"/>
            </w:tcBorders>
          </w:tcPr>
          <w:p w:rsidR="00FA409B" w:rsidRPr="001E0125" w:rsidRDefault="00FA409B" w:rsidP="00844A40">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E0125">
              <w:rPr>
                <w:color w:val="auto"/>
              </w:rPr>
              <w:t>AHS</w:t>
            </w:r>
          </w:p>
        </w:tc>
        <w:tc>
          <w:tcPr>
            <w:tcW w:w="1134" w:type="dxa"/>
            <w:tcBorders>
              <w:top w:val="none" w:sz="0" w:space="0" w:color="auto"/>
              <w:left w:val="none" w:sz="0" w:space="0" w:color="auto"/>
              <w:bottom w:val="none" w:sz="0" w:space="0" w:color="auto"/>
              <w:right w:val="none" w:sz="0" w:space="0" w:color="auto"/>
            </w:tcBorders>
          </w:tcPr>
          <w:p w:rsidR="00FA409B" w:rsidRPr="001E0125" w:rsidRDefault="00FA409B" w:rsidP="00844A40">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E0125">
              <w:rPr>
                <w:color w:val="auto"/>
              </w:rPr>
              <w:t>SNS</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Exposición al frio,  sin hipertermia</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pPr>
            <w:r w:rsidRPr="001E0125">
              <w:t>0</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Hemorragia, sin hipotensión</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Cirugía</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Ejercicio</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Exposición al frío con hipertermia</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 xml:space="preserve">Estrés social </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Pruebas en laboratorio mental</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Hipotensión por hemorragia</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Actuación en Publico</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Dolor</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Ejercicio extenuante</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proofErr w:type="spellStart"/>
            <w:r w:rsidRPr="001E0125">
              <w:rPr>
                <w:b w:val="0"/>
              </w:rPr>
              <w:t>Glucoprivación</w:t>
            </w:r>
            <w:proofErr w:type="spellEnd"/>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Desmayo</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pPr>
            <w:r w:rsidRPr="001E0125">
              <w:t>0</w:t>
            </w:r>
          </w:p>
        </w:tc>
      </w:tr>
      <w:tr w:rsidR="00FA409B" w:rsidRPr="001E0125" w:rsidTr="00844A4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u w:val="single"/>
              </w:rPr>
            </w:pPr>
            <w:r w:rsidRPr="001E0125">
              <w:rPr>
                <w:u w:val="single"/>
              </w:rPr>
              <w:t>Inmovilización en rata</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010000" w:firstRow="0" w:lastRow="0" w:firstColumn="0" w:lastColumn="0" w:oddVBand="0" w:evenVBand="0" w:oddHBand="0" w:evenHBand="1" w:firstRowFirstColumn="0" w:firstRowLastColumn="0" w:lastRowFirstColumn="0" w:lastRowLastColumn="0"/>
              <w:rPr>
                <w:b/>
              </w:rPr>
            </w:pPr>
            <w:r w:rsidRPr="001E0125">
              <w:rPr>
                <w:b/>
              </w:rPr>
              <w:t>++++</w:t>
            </w:r>
          </w:p>
        </w:tc>
      </w:tr>
      <w:tr w:rsidR="00FA409B" w:rsidRPr="001E0125" w:rsidTr="00844A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tcBorders>
              <w:right w:val="none" w:sz="0" w:space="0" w:color="auto"/>
            </w:tcBorders>
          </w:tcPr>
          <w:p w:rsidR="00FA409B" w:rsidRPr="001E0125" w:rsidRDefault="00FA409B" w:rsidP="00844A40">
            <w:pPr>
              <w:spacing w:line="276" w:lineRule="auto"/>
              <w:jc w:val="both"/>
              <w:rPr>
                <w:b w:val="0"/>
              </w:rPr>
            </w:pPr>
            <w:r w:rsidRPr="001E0125">
              <w:rPr>
                <w:b w:val="0"/>
              </w:rPr>
              <w:t>Paro cardíaco</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righ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c>
          <w:tcPr>
            <w:tcW w:w="1134" w:type="dxa"/>
            <w:tcBorders>
              <w:left w:val="none" w:sz="0" w:space="0" w:color="auto"/>
            </w:tcBorders>
          </w:tcPr>
          <w:p w:rsidR="00FA409B" w:rsidRPr="001E0125" w:rsidRDefault="00FA409B" w:rsidP="00844A40">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1E0125">
              <w:rPr>
                <w:b/>
              </w:rPr>
              <w:t>++</w:t>
            </w:r>
          </w:p>
        </w:tc>
      </w:tr>
    </w:tbl>
    <w:p w:rsidR="00FA409B" w:rsidRPr="008C7771" w:rsidRDefault="005B66D3" w:rsidP="00FA409B">
      <w:pPr>
        <w:pStyle w:val="NormalWeb"/>
        <w:shd w:val="clear" w:color="auto" w:fill="FFFFFF"/>
        <w:spacing w:line="480" w:lineRule="auto"/>
        <w:jc w:val="both"/>
        <w:rPr>
          <w:color w:val="auto"/>
        </w:rPr>
      </w:pPr>
      <w:r>
        <w:rPr>
          <w:rFonts w:eastAsia="Calibri"/>
          <w:b/>
          <w:lang w:eastAsia="es-MX"/>
        </w:rPr>
        <w:t>Tabla 3</w:t>
      </w:r>
      <w:r w:rsidR="00FA409B" w:rsidRPr="001E0125">
        <w:rPr>
          <w:rFonts w:eastAsia="Calibri"/>
          <w:b/>
          <w:lang w:eastAsia="es-MX"/>
        </w:rPr>
        <w:t>.</w:t>
      </w:r>
      <w:r w:rsidR="00FA409B" w:rsidRPr="001E0125">
        <w:rPr>
          <w:rFonts w:eastAsia="Calibri"/>
          <w:lang w:eastAsia="es-MX"/>
        </w:rPr>
        <w:t xml:space="preserve"> Tipos de Agentes estresaste. En la tabla se evalúa de 0 a 4 cruces, la intensidad relativas de cada agente estresantes y su capacidad para activar eficientemente al eje HPA, el sistema </w:t>
      </w:r>
      <w:proofErr w:type="spellStart"/>
      <w:r w:rsidR="00FA409B" w:rsidRPr="001E0125">
        <w:rPr>
          <w:rFonts w:eastAsia="Calibri"/>
          <w:lang w:eastAsia="es-MX"/>
        </w:rPr>
        <w:t>adrenomedular</w:t>
      </w:r>
      <w:proofErr w:type="spellEnd"/>
      <w:r w:rsidR="00FA409B" w:rsidRPr="001E0125">
        <w:rPr>
          <w:rFonts w:eastAsia="Calibri"/>
          <w:lang w:eastAsia="es-MX"/>
        </w:rPr>
        <w:t xml:space="preserve"> (AHS) y sistema nor</w:t>
      </w:r>
      <w:r w:rsidR="00FA409B">
        <w:rPr>
          <w:rFonts w:eastAsia="Calibri"/>
          <w:lang w:eastAsia="es-MX"/>
        </w:rPr>
        <w:t xml:space="preserve">adrenérgico simpático (SNS), o </w:t>
      </w:r>
      <w:r w:rsidR="00FA409B" w:rsidRPr="001E0125">
        <w:rPr>
          <w:rFonts w:eastAsia="Calibri"/>
          <w:lang w:eastAsia="es-MX"/>
        </w:rPr>
        <w:t xml:space="preserve">para activar de manera conjunta a todos los sistemas </w:t>
      </w:r>
      <w:r w:rsidR="00FA409B" w:rsidRPr="001D608C">
        <w:rPr>
          <w:rFonts w:eastAsia="Calibri"/>
          <w:color w:val="auto"/>
          <w:lang w:eastAsia="es-MX"/>
        </w:rPr>
        <w:fldChar w:fldCharType="begin" w:fldLock="1"/>
      </w:r>
      <w:r w:rsidR="00FA409B" w:rsidRPr="001D608C">
        <w:rPr>
          <w:rFonts w:eastAsia="Calibri"/>
          <w:color w:val="auto"/>
          <w:lang w:eastAsia="es-MX"/>
        </w:rPr>
        <w:instrText>ADDIN CSL_CITATION {"citationItems":[{"id":"ITEM-1","itemData":{"DOI":"10.1080/10253890701288935","ISBN":"1025-3890 (Print)\\n1025-3890 (Linking)","ISSN":"10253890","PMID":"17514579","abstract":"This essay describes the evolution of stress as a medical scientific idea. Claude Bernard, Walter B. Cannon and Hans Selye provided key founding concepts for the current view. Bernard introduced the idea of the internal environment bathing cells - the milieu intérieur - maintained by continual compensatory changes of bodily functions. Cannon coined the word, \"homeostasis,\" referring to a set of acceptable ranges of values for internal variables. Cannon taught that threats to homeostasis evoke activation of the sympathoadrenal system as a functional unit. Selye defined stress as a state characterized by a uniform response pattern, regardless of the particular stressor, that could lead to long-term pathologic changes. \"Allostasis\" was introduced as a concept in recognition that there is no single ideal set of steady-state conditions in life; instead, setpoints and other response criteria change continuously. Stress is now viewed neither as a perturbation nor a stereotyped response pattern but as a condition characterized by a perceived discrepancy between information about a monitored variable and criteria for eliciting patterned effector responses. Different stressors elicit different patterns of activation of the sympathetic nervous, adrenomedullary hormonal, hypothalamic-pituitary-adrenocortical and other effectors, closing negative feedback loops. This systems concept of stress yields predictions that observation or experimentation can test and that are applicable to normal physiology and to a variety of acute and chronic disorders.","author":[{"dropping-particle":"","family":"Goldstein","given":"David S.","non-dropping-particle":"","parse-names":false,"suffix":""},{"dropping-particle":"","family":"Kopin","given":"Irwin J.","non-dropping-particle":"","parse-names":false,"suffix":""}],"container-title":"Stress","id":"ITEM-1","issue":"2","issued":{"date-parts":[["2007"]]},"page":"109-120","title":"Evolution of concepts of stress","type":"article-journal","volume":"10"},"uris":["http://www.mendeley.com/documents/?uuid=125cc340-0e11-409c-81d0-d5dc7f51f598"]}],"mendeley":{"formattedCitation":"[18]","plainTextFormattedCitation":"[18]","previouslyFormattedCitation":"[18]"},"properties":{"noteIndex":0},"schema":"https://github.com/citation-style-language/schema/raw/master/csl-citation.json"}</w:instrText>
      </w:r>
      <w:r w:rsidR="00FA409B" w:rsidRPr="001D608C">
        <w:rPr>
          <w:rFonts w:eastAsia="Calibri"/>
          <w:color w:val="auto"/>
          <w:lang w:eastAsia="es-MX"/>
        </w:rPr>
        <w:fldChar w:fldCharType="separate"/>
      </w:r>
      <w:r w:rsidR="00FA409B" w:rsidRPr="001D608C">
        <w:rPr>
          <w:rFonts w:eastAsia="Calibri"/>
          <w:noProof/>
          <w:color w:val="auto"/>
          <w:lang w:eastAsia="es-MX"/>
        </w:rPr>
        <w:t>[18]</w:t>
      </w:r>
      <w:r w:rsidR="00FA409B" w:rsidRPr="001D608C">
        <w:rPr>
          <w:rFonts w:eastAsia="Calibri"/>
          <w:color w:val="auto"/>
          <w:lang w:eastAsia="es-MX"/>
        </w:rPr>
        <w:fldChar w:fldCharType="end"/>
      </w:r>
      <w:r w:rsidR="00FA409B" w:rsidRPr="001D608C">
        <w:rPr>
          <w:rFonts w:eastAsia="Calibri"/>
          <w:color w:val="auto"/>
          <w:lang w:eastAsia="es-MX"/>
        </w:rPr>
        <w:t>.</w:t>
      </w:r>
    </w:p>
    <w:p w:rsidR="00FA409B" w:rsidRDefault="00FA409B" w:rsidP="007750EB">
      <w:pPr>
        <w:pStyle w:val="NormalWeb"/>
        <w:shd w:val="clear" w:color="auto" w:fill="FFFFFF"/>
        <w:spacing w:line="480" w:lineRule="auto"/>
        <w:jc w:val="both"/>
      </w:pPr>
    </w:p>
    <w:p w:rsidR="00B63056" w:rsidRDefault="00B63056" w:rsidP="00F82E63">
      <w:pPr>
        <w:pStyle w:val="NormalWeb"/>
        <w:shd w:val="clear" w:color="auto" w:fill="FFFFFF"/>
        <w:spacing w:line="360" w:lineRule="auto"/>
        <w:jc w:val="both"/>
      </w:pPr>
    </w:p>
    <w:p w:rsidR="00B63056" w:rsidRDefault="00B63056" w:rsidP="00F82E63">
      <w:pPr>
        <w:pStyle w:val="NormalWeb"/>
        <w:shd w:val="clear" w:color="auto" w:fill="FFFFFF"/>
        <w:spacing w:line="360" w:lineRule="auto"/>
        <w:jc w:val="both"/>
      </w:pPr>
    </w:p>
    <w:p w:rsidR="00B63056" w:rsidRDefault="00B63056" w:rsidP="00B63056">
      <w:pPr>
        <w:rPr>
          <w:color w:val="000000"/>
          <w:lang w:val="es-ES"/>
        </w:rPr>
      </w:pPr>
    </w:p>
    <w:p w:rsidR="004C467A" w:rsidRDefault="004C467A" w:rsidP="00F82E63">
      <w:pPr>
        <w:pStyle w:val="NormalWeb"/>
        <w:shd w:val="clear" w:color="auto" w:fill="FFFFFF"/>
        <w:spacing w:line="360" w:lineRule="auto"/>
        <w:jc w:val="both"/>
      </w:pPr>
    </w:p>
    <w:p w:rsidR="00B63056" w:rsidRPr="00E145C9" w:rsidRDefault="00B63056" w:rsidP="00E145C9">
      <w:pPr>
        <w:rPr>
          <w:color w:val="000000"/>
          <w:lang w:val="es-ES"/>
        </w:rPr>
      </w:pPr>
      <w:r>
        <w:br w:type="page"/>
      </w:r>
    </w:p>
    <w:p w:rsidR="00AC6362" w:rsidRPr="00B96680" w:rsidRDefault="00AC6362" w:rsidP="0073446D">
      <w:pPr>
        <w:pStyle w:val="Ttulo2"/>
        <w:numPr>
          <w:ilvl w:val="0"/>
          <w:numId w:val="7"/>
        </w:numPr>
        <w:rPr>
          <w:rFonts w:ascii="Times New Roman" w:hAnsi="Times New Roman"/>
          <w:iCs w:val="0"/>
        </w:rPr>
      </w:pPr>
      <w:bookmarkStart w:id="2" w:name="_Toc527634807"/>
      <w:r w:rsidRPr="00B96680">
        <w:rPr>
          <w:rFonts w:ascii="Times New Roman" w:hAnsi="Times New Roman"/>
          <w:iCs w:val="0"/>
        </w:rPr>
        <w:lastRenderedPageBreak/>
        <w:t>Planteamiento del problema</w:t>
      </w:r>
      <w:bookmarkEnd w:id="2"/>
    </w:p>
    <w:p w:rsidR="008D6452" w:rsidRDefault="008D6452" w:rsidP="008D6452">
      <w:pPr>
        <w:spacing w:line="360" w:lineRule="auto"/>
        <w:jc w:val="both"/>
        <w:rPr>
          <w:b/>
          <w:lang w:val="es-ES"/>
        </w:rPr>
      </w:pPr>
    </w:p>
    <w:p w:rsidR="00C917B4" w:rsidRDefault="004D03E8" w:rsidP="007750EB">
      <w:pPr>
        <w:spacing w:line="480" w:lineRule="auto"/>
        <w:jc w:val="both"/>
      </w:pPr>
      <w:r>
        <w:t>E</w:t>
      </w:r>
      <w:r w:rsidR="006A574D">
        <w:t>l estrés</w:t>
      </w:r>
      <w:r w:rsidR="003A34FA">
        <w:t xml:space="preserve"> pone en marcha sistemas</w:t>
      </w:r>
      <w:r w:rsidR="006A574D">
        <w:t xml:space="preserve"> que producen</w:t>
      </w:r>
      <w:r w:rsidR="00E844D9">
        <w:t xml:space="preserve"> desregulación hormonal (catecolaminas y glucocorticoides)</w:t>
      </w:r>
      <w:r w:rsidR="006A574D">
        <w:t xml:space="preserve"> y estas a su vez activan mecanismos</w:t>
      </w:r>
      <w:r w:rsidR="00C917B4">
        <w:t xml:space="preserve"> de defensa para contrarrestar las alteraciones</w:t>
      </w:r>
      <w:r w:rsidR="008D6452">
        <w:t xml:space="preserve"> </w:t>
      </w:r>
      <w:r w:rsidR="00C917B4" w:rsidRPr="006133FB">
        <w:t>producidas por los agentes estresantes</w:t>
      </w:r>
      <w:r>
        <w:t xml:space="preserve">. </w:t>
      </w:r>
      <w:r w:rsidRPr="004D03E8">
        <w:t>S</w:t>
      </w:r>
      <w:r w:rsidR="008D6452" w:rsidRPr="004D03E8">
        <w:t>in embargo, cuando los</w:t>
      </w:r>
      <w:r w:rsidR="008D6452">
        <w:t xml:space="preserve"> sistemas encargados d</w:t>
      </w:r>
      <w:r w:rsidR="006A574D">
        <w:t xml:space="preserve">e </w:t>
      </w:r>
      <w:r w:rsidR="008D6452">
        <w:t xml:space="preserve">controlar </w:t>
      </w:r>
      <w:r>
        <w:t xml:space="preserve">dichas </w:t>
      </w:r>
      <w:r w:rsidR="008D6452">
        <w:t>alteraciones</w:t>
      </w:r>
      <w:r w:rsidR="006A574D">
        <w:t xml:space="preserve"> no son capaces de contrarrestar las hormonas del estrés</w:t>
      </w:r>
      <w:r w:rsidR="008D6452">
        <w:t xml:space="preserve">, </w:t>
      </w:r>
      <w:r w:rsidR="00557042">
        <w:t xml:space="preserve">se </w:t>
      </w:r>
      <w:r w:rsidR="008D6452">
        <w:t>produce</w:t>
      </w:r>
      <w:r w:rsidR="00557042">
        <w:t>n</w:t>
      </w:r>
      <w:r w:rsidR="008D6452">
        <w:t xml:space="preserve"> cambios anatómico</w:t>
      </w:r>
      <w:r w:rsidR="003A34FA">
        <w:t>s y f</w:t>
      </w:r>
      <w:r w:rsidR="00107EDB">
        <w:t>isiológicos en distintos órganos</w:t>
      </w:r>
      <w:r w:rsidR="00E4749C">
        <w:t xml:space="preserve">. Con base en lo anterior, </w:t>
      </w:r>
      <w:r w:rsidR="00CD4134">
        <w:t>un escenario a tener en cuenta</w:t>
      </w:r>
      <w:r w:rsidR="008D6452">
        <w:t xml:space="preserve"> es la inflamación </w:t>
      </w:r>
      <w:r w:rsidR="006133FB">
        <w:t>silenciosa</w:t>
      </w:r>
      <w:r>
        <w:t xml:space="preserve"> y estéril</w:t>
      </w:r>
      <w:r w:rsidR="006133FB">
        <w:t xml:space="preserve"> </w:t>
      </w:r>
      <w:r w:rsidR="00CD4134">
        <w:t>que se produciría</w:t>
      </w:r>
      <w:r w:rsidR="008D6452">
        <w:t xml:space="preserve"> de manera específica en cada </w:t>
      </w:r>
      <w:r w:rsidR="005E4FCF">
        <w:t>órgano</w:t>
      </w:r>
      <w:r w:rsidR="00CD4134">
        <w:t>,</w:t>
      </w:r>
      <w:r w:rsidR="008D6452">
        <w:t xml:space="preserve"> dando </w:t>
      </w:r>
      <w:r w:rsidR="0081015D">
        <w:t xml:space="preserve">como </w:t>
      </w:r>
      <w:r w:rsidR="008D6452">
        <w:t>resultado diferentes patologías asociadas a es</w:t>
      </w:r>
      <w:r w:rsidR="0081015D">
        <w:t>te mal. Por lo que es necesario responder  a la</w:t>
      </w:r>
      <w:r w:rsidR="005E4FCF">
        <w:t xml:space="preserve"> siguiente interrogante</w:t>
      </w:r>
      <w:r w:rsidR="0081015D">
        <w:t>.</w:t>
      </w:r>
    </w:p>
    <w:p w:rsidR="007750EB" w:rsidRPr="007750EB" w:rsidRDefault="007750EB" w:rsidP="007750EB">
      <w:pPr>
        <w:spacing w:line="480" w:lineRule="auto"/>
        <w:jc w:val="both"/>
      </w:pPr>
    </w:p>
    <w:p w:rsidR="00B86272" w:rsidRDefault="00465C8B" w:rsidP="007750EB">
      <w:pPr>
        <w:spacing w:line="480" w:lineRule="auto"/>
        <w:jc w:val="both"/>
        <w:rPr>
          <w:b/>
        </w:rPr>
      </w:pPr>
      <w:r w:rsidRPr="005E4FCF">
        <w:rPr>
          <w:b/>
        </w:rPr>
        <w:t xml:space="preserve">Pregunta de investigación: </w:t>
      </w:r>
    </w:p>
    <w:p w:rsidR="008D6E27" w:rsidRPr="000E04D4" w:rsidRDefault="008D6E27" w:rsidP="007750EB">
      <w:pPr>
        <w:spacing w:line="480" w:lineRule="auto"/>
        <w:jc w:val="both"/>
        <w:rPr>
          <w:b/>
        </w:rPr>
      </w:pPr>
    </w:p>
    <w:p w:rsidR="00B57F12" w:rsidRDefault="00465C8B" w:rsidP="007750EB">
      <w:pPr>
        <w:spacing w:line="480" w:lineRule="auto"/>
        <w:jc w:val="both"/>
      </w:pPr>
      <w:r w:rsidRPr="003C52AB">
        <w:t>¿</w:t>
      </w:r>
      <w:r w:rsidR="00B57F12">
        <w:t>A partir de la biocinética</w:t>
      </w:r>
      <w:r w:rsidR="005E4FCF">
        <w:t xml:space="preserve"> del</w:t>
      </w:r>
      <w:r w:rsidR="00B57F12">
        <w:t xml:space="preserve"> </w:t>
      </w:r>
      <w:r w:rsidR="00B57F12" w:rsidRPr="006B33AC">
        <w:rPr>
          <w:vertAlign w:val="superscript"/>
        </w:rPr>
        <w:t>67</w:t>
      </w:r>
      <w:r w:rsidR="00B57F12">
        <w:t>Ga</w:t>
      </w:r>
      <w:r w:rsidR="005E4FCF">
        <w:t>-</w:t>
      </w:r>
      <w:r w:rsidR="00B57F12">
        <w:t>citrato, se puede evaluar el estado inflamatorio multiorgánico</w:t>
      </w:r>
      <w:r w:rsidR="00810108">
        <w:t xml:space="preserve"> en ratones sometidos a estrés crónico por inmovilización?</w:t>
      </w:r>
      <w:r w:rsidR="00B57F12">
        <w:t xml:space="preserve">  </w:t>
      </w:r>
    </w:p>
    <w:p w:rsidR="00B63056" w:rsidRPr="00672CE8" w:rsidRDefault="00B63056" w:rsidP="00B42479">
      <w:pPr>
        <w:spacing w:line="480" w:lineRule="auto"/>
        <w:jc w:val="both"/>
      </w:pPr>
      <w:r w:rsidRPr="00672CE8">
        <w:rPr>
          <w:b/>
        </w:rPr>
        <w:br w:type="page"/>
      </w:r>
    </w:p>
    <w:p w:rsidR="00B63056" w:rsidRDefault="00B63056" w:rsidP="00465C8B">
      <w:pPr>
        <w:spacing w:line="360" w:lineRule="auto"/>
        <w:rPr>
          <w:b/>
        </w:rPr>
      </w:pPr>
    </w:p>
    <w:p w:rsidR="00AC6362" w:rsidRPr="00B96680" w:rsidRDefault="00465C8B" w:rsidP="0073446D">
      <w:pPr>
        <w:pStyle w:val="Ttulo2"/>
        <w:numPr>
          <w:ilvl w:val="0"/>
          <w:numId w:val="7"/>
        </w:numPr>
        <w:rPr>
          <w:rFonts w:ascii="Times New Roman" w:hAnsi="Times New Roman"/>
          <w:iCs w:val="0"/>
        </w:rPr>
      </w:pPr>
      <w:bookmarkStart w:id="3" w:name="_Toc527634808"/>
      <w:r w:rsidRPr="00B96680">
        <w:rPr>
          <w:rFonts w:ascii="Times New Roman" w:hAnsi="Times New Roman"/>
          <w:iCs w:val="0"/>
        </w:rPr>
        <w:t>Justificación</w:t>
      </w:r>
      <w:bookmarkEnd w:id="3"/>
    </w:p>
    <w:p w:rsidR="00465C8B" w:rsidRDefault="00465C8B" w:rsidP="00AC6362">
      <w:pPr>
        <w:spacing w:line="360" w:lineRule="auto"/>
        <w:ind w:left="426" w:hanging="426"/>
        <w:rPr>
          <w:b/>
        </w:rPr>
      </w:pPr>
    </w:p>
    <w:p w:rsidR="00465C8B" w:rsidRDefault="00465C8B" w:rsidP="00B42479">
      <w:pPr>
        <w:spacing w:line="480" w:lineRule="auto"/>
        <w:jc w:val="both"/>
      </w:pPr>
      <w:r>
        <w:t xml:space="preserve">El estrés crónico produce la activación del sistema nervioso y endocrino, lo que conlleva a la producción de hormonas glucocorticoides y catecolaminas. El exceso o la </w:t>
      </w:r>
      <w:r w:rsidR="00EC4EEC">
        <w:t>disminución</w:t>
      </w:r>
      <w:r>
        <w:t xml:space="preserve"> de estas hormonas se relacionan con múltiples patologías que representan un problema de salud pública. En respuesta a las hormonas del estrés, las células del sistema inmunitario pueden activar una respuesta inflamatoria inespecífica, la cual únicamente se ha considerado de manera general y no particular. </w:t>
      </w:r>
      <w:r w:rsidRPr="00F51368">
        <w:t xml:space="preserve">Una posible variabilidad de la respuesta inmunitaria e inflamatoria en los distintos órganos, </w:t>
      </w:r>
      <w:r>
        <w:t>permitiría analizar la susceptibilidad de cada órgano al estrés. Por lo tanto, l</w:t>
      </w:r>
      <w:r w:rsidRPr="005D7885">
        <w:t>a de</w:t>
      </w:r>
      <w:r>
        <w:t>tección de una lesión inflamada</w:t>
      </w:r>
      <w:r w:rsidRPr="005D7885">
        <w:t xml:space="preserve"> a tiempo </w:t>
      </w:r>
      <w:r w:rsidRPr="00F51368">
        <w:t>evita la complicación del paciente y además es una vía de aportar un cuadro clínico para el tratamiento del est</w:t>
      </w:r>
      <w:r>
        <w:t>r</w:t>
      </w:r>
      <w:r w:rsidRPr="00F51368">
        <w:t>és.</w:t>
      </w:r>
      <w:r w:rsidRPr="00E93E5D">
        <w:t xml:space="preserve">  </w:t>
      </w:r>
    </w:p>
    <w:p w:rsidR="00465C8B" w:rsidRDefault="00465C8B"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E3F17" w:rsidRDefault="007E3F17" w:rsidP="005E1D84">
      <w:pPr>
        <w:spacing w:line="360" w:lineRule="auto"/>
        <w:rPr>
          <w:b/>
        </w:rPr>
      </w:pPr>
    </w:p>
    <w:p w:rsidR="007E3F17" w:rsidRDefault="007E3F17" w:rsidP="005E1D84">
      <w:pPr>
        <w:spacing w:line="360" w:lineRule="auto"/>
        <w:rPr>
          <w:b/>
        </w:rPr>
      </w:pPr>
    </w:p>
    <w:p w:rsidR="007E3F17" w:rsidRDefault="007E3F17" w:rsidP="005E1D84">
      <w:pPr>
        <w:spacing w:line="360" w:lineRule="auto"/>
        <w:rPr>
          <w:b/>
        </w:rPr>
      </w:pPr>
    </w:p>
    <w:p w:rsidR="007E3F17" w:rsidRDefault="007E3F17"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7B4490" w:rsidRDefault="007B4490" w:rsidP="005E1D84">
      <w:pPr>
        <w:spacing w:line="360" w:lineRule="auto"/>
        <w:rPr>
          <w:b/>
        </w:rPr>
      </w:pPr>
    </w:p>
    <w:p w:rsidR="00B63056" w:rsidRDefault="00B63056">
      <w:pPr>
        <w:rPr>
          <w:b/>
        </w:rPr>
      </w:pPr>
    </w:p>
    <w:p w:rsidR="005102AB" w:rsidRDefault="005102AB" w:rsidP="005102AB">
      <w:pPr>
        <w:pStyle w:val="Ttulo2"/>
        <w:ind w:left="720"/>
        <w:rPr>
          <w:rFonts w:ascii="Times New Roman" w:hAnsi="Times New Roman"/>
          <w:iCs w:val="0"/>
        </w:rPr>
      </w:pPr>
      <w:bookmarkStart w:id="4" w:name="_Toc527634809"/>
    </w:p>
    <w:p w:rsidR="005102AB" w:rsidRDefault="005102AB" w:rsidP="005102AB">
      <w:pPr>
        <w:pStyle w:val="Ttulo2"/>
        <w:ind w:left="720"/>
        <w:rPr>
          <w:rFonts w:ascii="Times New Roman" w:hAnsi="Times New Roman"/>
          <w:iCs w:val="0"/>
        </w:rPr>
      </w:pPr>
    </w:p>
    <w:p w:rsidR="00AC6362" w:rsidRPr="00B96680" w:rsidRDefault="00465C8B" w:rsidP="0073446D">
      <w:pPr>
        <w:pStyle w:val="Ttulo2"/>
        <w:numPr>
          <w:ilvl w:val="0"/>
          <w:numId w:val="7"/>
        </w:numPr>
        <w:rPr>
          <w:rFonts w:ascii="Times New Roman" w:hAnsi="Times New Roman"/>
          <w:iCs w:val="0"/>
        </w:rPr>
      </w:pPr>
      <w:r w:rsidRPr="00B96680">
        <w:rPr>
          <w:rFonts w:ascii="Times New Roman" w:hAnsi="Times New Roman"/>
          <w:iCs w:val="0"/>
        </w:rPr>
        <w:t>Hipótesis</w:t>
      </w:r>
      <w:bookmarkEnd w:id="4"/>
    </w:p>
    <w:p w:rsidR="00B50B52" w:rsidRDefault="00B50B52" w:rsidP="00B50B52">
      <w:pPr>
        <w:spacing w:line="360" w:lineRule="auto"/>
        <w:jc w:val="both"/>
      </w:pPr>
    </w:p>
    <w:p w:rsidR="0025728B" w:rsidRPr="00A807E5" w:rsidRDefault="0025728B" w:rsidP="00B50B52">
      <w:pPr>
        <w:spacing w:line="360" w:lineRule="auto"/>
        <w:rPr>
          <w:b/>
        </w:rPr>
      </w:pPr>
    </w:p>
    <w:p w:rsidR="00E317A3" w:rsidRDefault="00E317A3" w:rsidP="00B42479">
      <w:pPr>
        <w:spacing w:line="480" w:lineRule="auto"/>
        <w:jc w:val="both"/>
        <w:rPr>
          <w:b/>
        </w:rPr>
      </w:pPr>
    </w:p>
    <w:p w:rsidR="0038334E" w:rsidRPr="00B50B52" w:rsidRDefault="00465C8B" w:rsidP="00B42479">
      <w:pPr>
        <w:spacing w:line="480" w:lineRule="auto"/>
        <w:jc w:val="both"/>
        <w:rPr>
          <w:b/>
        </w:rPr>
      </w:pPr>
      <w:r w:rsidRPr="00465C8B">
        <w:rPr>
          <w:b/>
        </w:rPr>
        <w:t>Hipótesis alterna:</w:t>
      </w:r>
    </w:p>
    <w:p w:rsidR="002903DC" w:rsidRDefault="004A0022" w:rsidP="00B42479">
      <w:pPr>
        <w:spacing w:line="480" w:lineRule="auto"/>
        <w:jc w:val="both"/>
      </w:pPr>
      <w:r>
        <w:t>Sí</w:t>
      </w:r>
      <w:r w:rsidRPr="00FA6D05">
        <w:t xml:space="preserve"> el estrés crónico se </w:t>
      </w:r>
      <w:r w:rsidRPr="003C52AB">
        <w:t>asocia</w:t>
      </w:r>
      <w:r w:rsidRPr="00FA6D05">
        <w:t xml:space="preserve"> con un estado inflamatorio debido</w:t>
      </w:r>
      <w:r>
        <w:t xml:space="preserve"> a</w:t>
      </w:r>
      <w:r w:rsidRPr="00FA6D05">
        <w:t xml:space="preserve"> mecanismos indirectos, y el </w:t>
      </w:r>
      <w:r w:rsidRPr="00B50B52">
        <w:rPr>
          <w:vertAlign w:val="superscript"/>
        </w:rPr>
        <w:t>67</w:t>
      </w:r>
      <w:r w:rsidRPr="00FA6D05">
        <w:t>G</w:t>
      </w:r>
      <w:r>
        <w:t>a</w:t>
      </w:r>
      <w:r w:rsidRPr="00FA6D05">
        <w:t xml:space="preserve"> se considera un </w:t>
      </w:r>
      <w:proofErr w:type="spellStart"/>
      <w:r>
        <w:t>radio</w:t>
      </w:r>
      <w:r w:rsidRPr="00FA6D05">
        <w:t>trazador</w:t>
      </w:r>
      <w:proofErr w:type="spellEnd"/>
      <w:r w:rsidRPr="00FA6D05">
        <w:t xml:space="preserve"> para su diagnóstico, entonces los ratones sometidos a estrés crónico podrán desarrollar inflamación multiorgánica y esta podrá ser cuantificada mediante </w:t>
      </w:r>
      <w:r>
        <w:t>un incremento en los niveles de captación de</w:t>
      </w:r>
      <w:r w:rsidRPr="00FA6D05">
        <w:t xml:space="preserve">l </w:t>
      </w:r>
      <w:r w:rsidRPr="00B50B52">
        <w:rPr>
          <w:vertAlign w:val="superscript"/>
        </w:rPr>
        <w:t>67</w:t>
      </w:r>
      <w:r w:rsidRPr="00FA6D05">
        <w:t>G</w:t>
      </w:r>
      <w:r>
        <w:t>a.</w:t>
      </w:r>
    </w:p>
    <w:p w:rsidR="000E04D4" w:rsidRDefault="000E04D4" w:rsidP="00B42479">
      <w:pPr>
        <w:spacing w:line="480" w:lineRule="auto"/>
        <w:jc w:val="both"/>
      </w:pPr>
    </w:p>
    <w:p w:rsidR="004A0022" w:rsidRPr="00E317A3" w:rsidRDefault="00465C8B" w:rsidP="00E83B91">
      <w:pPr>
        <w:spacing w:line="480" w:lineRule="auto"/>
        <w:jc w:val="both"/>
        <w:rPr>
          <w:b/>
        </w:rPr>
      </w:pPr>
      <w:r w:rsidRPr="00465C8B">
        <w:rPr>
          <w:b/>
        </w:rPr>
        <w:t>Hipótesis nula:</w:t>
      </w:r>
    </w:p>
    <w:p w:rsidR="004A0022" w:rsidRPr="00FA6D05" w:rsidRDefault="004A0022" w:rsidP="004A0022">
      <w:pPr>
        <w:spacing w:line="480" w:lineRule="auto"/>
        <w:jc w:val="both"/>
      </w:pPr>
      <w:r w:rsidRPr="00E317A3">
        <w:t>Sí el estrés crónico no se asocia con un estado inflamatorio debido a</w:t>
      </w:r>
      <w:r w:rsidR="00746E8F" w:rsidRPr="00E317A3">
        <w:t xml:space="preserve"> mecanismos indirectos</w:t>
      </w:r>
      <w:r w:rsidRPr="00E317A3">
        <w:t xml:space="preserve">, entonces los ratones sometidos a estrés crónico no podrán desarrollar inflamación multiorgánica y esta </w:t>
      </w:r>
      <w:r w:rsidR="00746E8F" w:rsidRPr="00E317A3">
        <w:t xml:space="preserve">no </w:t>
      </w:r>
      <w:r w:rsidRPr="00E317A3">
        <w:t xml:space="preserve">podrá ser cuantificada mediante un incremento en los niveles de captación del </w:t>
      </w:r>
      <w:r w:rsidRPr="00E317A3">
        <w:rPr>
          <w:vertAlign w:val="superscript"/>
        </w:rPr>
        <w:t>67</w:t>
      </w:r>
      <w:r w:rsidRPr="00E317A3">
        <w:t>Ga.</w:t>
      </w:r>
    </w:p>
    <w:p w:rsidR="004A0022" w:rsidRDefault="004A0022" w:rsidP="00E83B91">
      <w:pPr>
        <w:spacing w:line="480" w:lineRule="auto"/>
        <w:jc w:val="both"/>
      </w:pPr>
    </w:p>
    <w:p w:rsidR="00E83B91" w:rsidRDefault="00E83B91">
      <w:r>
        <w:br w:type="page"/>
      </w:r>
    </w:p>
    <w:p w:rsidR="007B4490" w:rsidRPr="00E83B91" w:rsidRDefault="007B4490" w:rsidP="00E83B91">
      <w:pPr>
        <w:spacing w:line="480" w:lineRule="auto"/>
        <w:jc w:val="both"/>
      </w:pPr>
    </w:p>
    <w:p w:rsidR="00465C8B" w:rsidRDefault="00465C8B" w:rsidP="0073446D">
      <w:pPr>
        <w:pStyle w:val="Ttulo2"/>
        <w:numPr>
          <w:ilvl w:val="0"/>
          <w:numId w:val="7"/>
        </w:numPr>
        <w:rPr>
          <w:rFonts w:ascii="Times New Roman" w:hAnsi="Times New Roman"/>
          <w:iCs w:val="0"/>
        </w:rPr>
      </w:pPr>
      <w:bookmarkStart w:id="5" w:name="_Toc527634810"/>
      <w:r w:rsidRPr="00B96680">
        <w:rPr>
          <w:rFonts w:ascii="Times New Roman" w:hAnsi="Times New Roman"/>
          <w:iCs w:val="0"/>
        </w:rPr>
        <w:t>Objetivos</w:t>
      </w:r>
      <w:bookmarkEnd w:id="5"/>
    </w:p>
    <w:p w:rsidR="0039774F" w:rsidRDefault="0039774F" w:rsidP="0039774F"/>
    <w:p w:rsidR="0039774F" w:rsidRPr="0039774F" w:rsidRDefault="0039774F" w:rsidP="0039774F"/>
    <w:p w:rsidR="00465C8B" w:rsidRDefault="00465C8B" w:rsidP="00465C8B">
      <w:pPr>
        <w:spacing w:line="360" w:lineRule="auto"/>
        <w:ind w:left="426" w:hanging="426"/>
        <w:rPr>
          <w:b/>
        </w:rPr>
      </w:pPr>
    </w:p>
    <w:p w:rsidR="00877297" w:rsidRDefault="00465C8B" w:rsidP="00B42479">
      <w:pPr>
        <w:spacing w:line="480" w:lineRule="auto"/>
        <w:jc w:val="both"/>
        <w:rPr>
          <w:b/>
        </w:rPr>
      </w:pPr>
      <w:r w:rsidRPr="00465C8B">
        <w:rPr>
          <w:b/>
        </w:rPr>
        <w:t>General:</w:t>
      </w:r>
    </w:p>
    <w:p w:rsidR="00B50B52" w:rsidRPr="0039774F" w:rsidRDefault="00B50B52" w:rsidP="00B42479">
      <w:pPr>
        <w:spacing w:line="480" w:lineRule="auto"/>
        <w:jc w:val="both"/>
      </w:pPr>
      <w:r w:rsidRPr="0039774F">
        <w:t xml:space="preserve">Cuantificar mediante </w:t>
      </w:r>
      <w:r w:rsidRPr="0039774F">
        <w:rPr>
          <w:vertAlign w:val="superscript"/>
        </w:rPr>
        <w:t>67</w:t>
      </w:r>
      <w:r w:rsidRPr="0039774F">
        <w:t>Ga el estado inflamatorio multiorgánico en rat</w:t>
      </w:r>
      <w:r w:rsidR="0039774F">
        <w:t>ones sometidos a estrés crónico</w:t>
      </w:r>
    </w:p>
    <w:p w:rsidR="00465C8B" w:rsidRPr="00B932BF" w:rsidRDefault="00465C8B" w:rsidP="00B42479">
      <w:pPr>
        <w:spacing w:line="480" w:lineRule="auto"/>
        <w:jc w:val="both"/>
        <w:rPr>
          <w:u w:val="single"/>
        </w:rPr>
      </w:pPr>
    </w:p>
    <w:p w:rsidR="00465C8B" w:rsidRPr="007E3F17" w:rsidRDefault="00465C8B" w:rsidP="00B42479">
      <w:pPr>
        <w:spacing w:line="480" w:lineRule="auto"/>
        <w:jc w:val="both"/>
        <w:rPr>
          <w:b/>
        </w:rPr>
      </w:pPr>
      <w:r w:rsidRPr="00465C8B">
        <w:rPr>
          <w:b/>
        </w:rPr>
        <w:t>Específicos:</w:t>
      </w:r>
    </w:p>
    <w:p w:rsidR="003C2884" w:rsidRDefault="006739D8" w:rsidP="0073446D">
      <w:pPr>
        <w:pStyle w:val="Prrafodelista1"/>
        <w:numPr>
          <w:ilvl w:val="0"/>
          <w:numId w:val="2"/>
        </w:numPr>
        <w:spacing w:after="0" w:line="480" w:lineRule="auto"/>
        <w:jc w:val="both"/>
        <w:rPr>
          <w:rFonts w:ascii="Times New Roman" w:hAnsi="Times New Roman"/>
          <w:sz w:val="24"/>
          <w:szCs w:val="24"/>
        </w:rPr>
      </w:pPr>
      <w:r>
        <w:rPr>
          <w:rFonts w:ascii="Times New Roman" w:hAnsi="Times New Roman"/>
          <w:sz w:val="24"/>
          <w:szCs w:val="24"/>
        </w:rPr>
        <w:t xml:space="preserve">Analizar si el estrés por inmovilización modifica la captación de </w:t>
      </w:r>
      <w:r w:rsidRPr="006739D8">
        <w:rPr>
          <w:rFonts w:ascii="Times New Roman" w:hAnsi="Times New Roman"/>
          <w:sz w:val="24"/>
          <w:szCs w:val="24"/>
          <w:vertAlign w:val="superscript"/>
        </w:rPr>
        <w:t>67</w:t>
      </w:r>
      <w:r>
        <w:rPr>
          <w:rFonts w:ascii="Times New Roman" w:hAnsi="Times New Roman"/>
          <w:sz w:val="24"/>
          <w:szCs w:val="24"/>
        </w:rPr>
        <w:t xml:space="preserve">Ga en los diferentes órganos y que esto pueda sugerir inflamación local. </w:t>
      </w:r>
    </w:p>
    <w:p w:rsidR="006739D8" w:rsidRDefault="006739D8" w:rsidP="0073446D">
      <w:pPr>
        <w:pStyle w:val="Prrafodelista1"/>
        <w:numPr>
          <w:ilvl w:val="0"/>
          <w:numId w:val="2"/>
        </w:numPr>
        <w:spacing w:after="0" w:line="480" w:lineRule="auto"/>
        <w:jc w:val="both"/>
        <w:rPr>
          <w:rFonts w:ascii="Times New Roman" w:hAnsi="Times New Roman"/>
          <w:sz w:val="24"/>
          <w:szCs w:val="24"/>
        </w:rPr>
      </w:pPr>
      <w:r>
        <w:rPr>
          <w:rFonts w:ascii="Times New Roman" w:hAnsi="Times New Roman"/>
          <w:sz w:val="24"/>
          <w:szCs w:val="24"/>
        </w:rPr>
        <w:t xml:space="preserve">Evaluar </w:t>
      </w:r>
      <w:r w:rsidR="00936AD1">
        <w:rPr>
          <w:rFonts w:ascii="Times New Roman" w:hAnsi="Times New Roman"/>
          <w:sz w:val="24"/>
          <w:szCs w:val="24"/>
        </w:rPr>
        <w:t>la viabilidad de</w:t>
      </w:r>
      <w:r>
        <w:rPr>
          <w:rFonts w:ascii="Times New Roman" w:hAnsi="Times New Roman"/>
          <w:sz w:val="24"/>
          <w:szCs w:val="24"/>
        </w:rPr>
        <w:t xml:space="preserve"> </w:t>
      </w:r>
      <w:r w:rsidRPr="006739D8">
        <w:rPr>
          <w:rFonts w:ascii="Times New Roman" w:hAnsi="Times New Roman"/>
          <w:sz w:val="24"/>
          <w:szCs w:val="24"/>
          <w:vertAlign w:val="superscript"/>
        </w:rPr>
        <w:t>67</w:t>
      </w:r>
      <w:r>
        <w:rPr>
          <w:rFonts w:ascii="Times New Roman" w:hAnsi="Times New Roman"/>
          <w:sz w:val="24"/>
          <w:szCs w:val="24"/>
        </w:rPr>
        <w:t xml:space="preserve">Ga </w:t>
      </w:r>
      <w:r w:rsidR="00936AD1">
        <w:rPr>
          <w:rFonts w:ascii="Times New Roman" w:hAnsi="Times New Roman"/>
          <w:sz w:val="24"/>
          <w:szCs w:val="24"/>
        </w:rPr>
        <w:t>como un posible</w:t>
      </w:r>
      <w:r>
        <w:rPr>
          <w:rFonts w:ascii="Times New Roman" w:hAnsi="Times New Roman"/>
          <w:sz w:val="24"/>
          <w:szCs w:val="24"/>
        </w:rPr>
        <w:t xml:space="preserve"> biomarcador del estrés crónico y su relación con el estado inflamatorio en los diferentes órganos. </w:t>
      </w:r>
    </w:p>
    <w:p w:rsidR="00B57343" w:rsidRDefault="00936AD1" w:rsidP="0073446D">
      <w:pPr>
        <w:pStyle w:val="Prrafodelista1"/>
        <w:numPr>
          <w:ilvl w:val="0"/>
          <w:numId w:val="2"/>
        </w:numPr>
        <w:spacing w:after="0" w:line="480" w:lineRule="auto"/>
        <w:jc w:val="both"/>
        <w:rPr>
          <w:rFonts w:ascii="Times New Roman" w:hAnsi="Times New Roman"/>
          <w:sz w:val="24"/>
          <w:szCs w:val="24"/>
        </w:rPr>
      </w:pPr>
      <w:r>
        <w:rPr>
          <w:rFonts w:ascii="Times New Roman" w:hAnsi="Times New Roman"/>
          <w:sz w:val="24"/>
          <w:szCs w:val="24"/>
        </w:rPr>
        <w:t>Comparar</w:t>
      </w:r>
      <w:r w:rsidR="006739D8">
        <w:rPr>
          <w:rFonts w:ascii="Times New Roman" w:hAnsi="Times New Roman"/>
          <w:sz w:val="24"/>
          <w:szCs w:val="24"/>
        </w:rPr>
        <w:t xml:space="preserve"> la </w:t>
      </w:r>
      <w:proofErr w:type="spellStart"/>
      <w:r w:rsidR="006739D8">
        <w:rPr>
          <w:rFonts w:ascii="Times New Roman" w:hAnsi="Times New Roman"/>
          <w:sz w:val="24"/>
          <w:szCs w:val="24"/>
        </w:rPr>
        <w:t>biodistribución</w:t>
      </w:r>
      <w:proofErr w:type="spellEnd"/>
      <w:r w:rsidR="006739D8">
        <w:rPr>
          <w:rFonts w:ascii="Times New Roman" w:hAnsi="Times New Roman"/>
          <w:sz w:val="24"/>
          <w:szCs w:val="24"/>
        </w:rPr>
        <w:t xml:space="preserve"> del </w:t>
      </w:r>
      <w:r w:rsidR="006739D8" w:rsidRPr="00B57343">
        <w:rPr>
          <w:rFonts w:ascii="Times New Roman" w:hAnsi="Times New Roman"/>
          <w:sz w:val="24"/>
          <w:szCs w:val="24"/>
          <w:vertAlign w:val="superscript"/>
        </w:rPr>
        <w:t>67</w:t>
      </w:r>
      <w:r w:rsidR="006739D8">
        <w:rPr>
          <w:rFonts w:ascii="Times New Roman" w:hAnsi="Times New Roman"/>
          <w:sz w:val="24"/>
          <w:szCs w:val="24"/>
        </w:rPr>
        <w:t xml:space="preserve">Ga </w:t>
      </w:r>
      <w:r>
        <w:rPr>
          <w:rFonts w:ascii="Times New Roman" w:hAnsi="Times New Roman"/>
          <w:sz w:val="24"/>
          <w:szCs w:val="24"/>
        </w:rPr>
        <w:t xml:space="preserve">en </w:t>
      </w:r>
      <w:r w:rsidR="006739D8">
        <w:rPr>
          <w:rFonts w:ascii="Times New Roman" w:hAnsi="Times New Roman"/>
          <w:sz w:val="24"/>
          <w:szCs w:val="24"/>
        </w:rPr>
        <w:t>cada órgano entre</w:t>
      </w:r>
      <w:r w:rsidR="0076600A">
        <w:rPr>
          <w:rFonts w:ascii="Times New Roman" w:hAnsi="Times New Roman"/>
          <w:sz w:val="24"/>
          <w:szCs w:val="24"/>
        </w:rPr>
        <w:t xml:space="preserve"> </w:t>
      </w:r>
      <w:r w:rsidR="00B57343">
        <w:rPr>
          <w:rFonts w:ascii="Times New Roman" w:hAnsi="Times New Roman"/>
          <w:sz w:val="24"/>
          <w:szCs w:val="24"/>
        </w:rPr>
        <w:t>l</w:t>
      </w:r>
      <w:r w:rsidR="0076600A">
        <w:rPr>
          <w:rFonts w:ascii="Times New Roman" w:hAnsi="Times New Roman"/>
          <w:sz w:val="24"/>
          <w:szCs w:val="24"/>
        </w:rPr>
        <w:t>os ratones control y</w:t>
      </w:r>
      <w:r w:rsidR="00B57343">
        <w:rPr>
          <w:rFonts w:ascii="Times New Roman" w:hAnsi="Times New Roman"/>
          <w:sz w:val="24"/>
          <w:szCs w:val="24"/>
        </w:rPr>
        <w:t xml:space="preserve"> estresado</w:t>
      </w:r>
      <w:r w:rsidR="0076600A">
        <w:rPr>
          <w:rFonts w:ascii="Times New Roman" w:hAnsi="Times New Roman"/>
          <w:sz w:val="24"/>
          <w:szCs w:val="24"/>
        </w:rPr>
        <w:t>s</w:t>
      </w:r>
      <w:r w:rsidR="00B57343">
        <w:rPr>
          <w:rFonts w:ascii="Times New Roman" w:hAnsi="Times New Roman"/>
          <w:sz w:val="24"/>
          <w:szCs w:val="24"/>
        </w:rPr>
        <w:t>.</w:t>
      </w:r>
    </w:p>
    <w:p w:rsidR="0076697E" w:rsidRDefault="00980615" w:rsidP="0073446D">
      <w:pPr>
        <w:pStyle w:val="Prrafodelista1"/>
        <w:numPr>
          <w:ilvl w:val="0"/>
          <w:numId w:val="2"/>
        </w:numPr>
        <w:spacing w:after="0" w:line="480" w:lineRule="auto"/>
        <w:jc w:val="both"/>
        <w:rPr>
          <w:rFonts w:ascii="Times New Roman" w:hAnsi="Times New Roman"/>
          <w:sz w:val="24"/>
          <w:szCs w:val="24"/>
        </w:rPr>
      </w:pPr>
      <w:r>
        <w:rPr>
          <w:rFonts w:ascii="Times New Roman" w:hAnsi="Times New Roman"/>
          <w:sz w:val="24"/>
          <w:szCs w:val="24"/>
        </w:rPr>
        <w:t>Obtener los valores S</w:t>
      </w:r>
      <w:r w:rsidR="004675C0">
        <w:rPr>
          <w:rFonts w:ascii="Times New Roman" w:hAnsi="Times New Roman"/>
          <w:sz w:val="24"/>
          <w:szCs w:val="24"/>
        </w:rPr>
        <w:t xml:space="preserve"> en modelo murino matemático y</w:t>
      </w:r>
      <w:r>
        <w:rPr>
          <w:rFonts w:ascii="Times New Roman" w:hAnsi="Times New Roman"/>
          <w:sz w:val="24"/>
          <w:szCs w:val="24"/>
        </w:rPr>
        <w:t xml:space="preserve"> </w:t>
      </w:r>
      <w:r w:rsidR="004675C0" w:rsidRPr="00980615">
        <w:rPr>
          <w:rFonts w:ascii="Times New Roman" w:hAnsi="Times New Roman"/>
          <w:sz w:val="24"/>
          <w:szCs w:val="24"/>
          <w:vertAlign w:val="superscript"/>
        </w:rPr>
        <w:t>67</w:t>
      </w:r>
      <w:r w:rsidR="004675C0">
        <w:rPr>
          <w:rFonts w:ascii="Times New Roman" w:hAnsi="Times New Roman"/>
          <w:sz w:val="24"/>
          <w:szCs w:val="24"/>
        </w:rPr>
        <w:t>Ga mediante Simulación Monte Carlo</w:t>
      </w:r>
      <w:r>
        <w:rPr>
          <w:rFonts w:ascii="Times New Roman" w:hAnsi="Times New Roman"/>
          <w:sz w:val="24"/>
          <w:szCs w:val="24"/>
        </w:rPr>
        <w:t>.</w:t>
      </w:r>
    </w:p>
    <w:p w:rsidR="0076697E" w:rsidRPr="0076697E" w:rsidRDefault="0076697E" w:rsidP="0076697E">
      <w:pPr>
        <w:rPr>
          <w:lang w:val="es-ES" w:eastAsia="en-US"/>
        </w:rPr>
      </w:pPr>
      <w:r>
        <w:br w:type="page"/>
      </w:r>
    </w:p>
    <w:p w:rsidR="004E0E8B" w:rsidRPr="00B96680" w:rsidRDefault="004E0E8B" w:rsidP="0073446D">
      <w:pPr>
        <w:pStyle w:val="Ttulo2"/>
        <w:numPr>
          <w:ilvl w:val="0"/>
          <w:numId w:val="7"/>
        </w:numPr>
        <w:rPr>
          <w:rFonts w:ascii="Times New Roman" w:hAnsi="Times New Roman"/>
          <w:iCs w:val="0"/>
        </w:rPr>
      </w:pPr>
      <w:bookmarkStart w:id="6" w:name="_Toc527634811"/>
      <w:r w:rsidRPr="00B96680">
        <w:rPr>
          <w:rFonts w:ascii="Times New Roman" w:hAnsi="Times New Roman"/>
          <w:iCs w:val="0"/>
        </w:rPr>
        <w:lastRenderedPageBreak/>
        <w:t>Diseño metodológico</w:t>
      </w:r>
      <w:bookmarkEnd w:id="6"/>
      <w:r w:rsidRPr="00B96680">
        <w:rPr>
          <w:rFonts w:ascii="Times New Roman" w:hAnsi="Times New Roman"/>
          <w:iCs w:val="0"/>
        </w:rPr>
        <w:t xml:space="preserve"> </w:t>
      </w:r>
    </w:p>
    <w:p w:rsidR="005E1D84" w:rsidRDefault="005E1D84" w:rsidP="005E1D84">
      <w:pPr>
        <w:spacing w:line="360" w:lineRule="auto"/>
        <w:jc w:val="both"/>
      </w:pPr>
    </w:p>
    <w:p w:rsidR="00741E9A" w:rsidRPr="005E1360" w:rsidRDefault="00CB17EC" w:rsidP="005E1360">
      <w:pPr>
        <w:spacing w:line="480" w:lineRule="auto"/>
        <w:jc w:val="both"/>
      </w:pPr>
      <w:r>
        <w:t>T</w:t>
      </w:r>
      <w:r w:rsidR="00A5425C">
        <w:t xml:space="preserve">odos los </w:t>
      </w:r>
      <w:r w:rsidR="005E1D84" w:rsidRPr="005E1D84">
        <w:t>equipo</w:t>
      </w:r>
      <w:r w:rsidR="00A5425C">
        <w:t>s e instrumentos utilizados</w:t>
      </w:r>
      <w:r w:rsidR="005E1D84" w:rsidRPr="005E1D84">
        <w:t xml:space="preserve"> en </w:t>
      </w:r>
      <w:r w:rsidR="0092290E" w:rsidRPr="005E1D84">
        <w:t>esta</w:t>
      </w:r>
      <w:r w:rsidR="005E1D84" w:rsidRPr="005E1D84">
        <w:t xml:space="preserve"> investigación </w:t>
      </w:r>
      <w:r w:rsidR="005E1D84">
        <w:t>s</w:t>
      </w:r>
      <w:r w:rsidR="005E1D84" w:rsidRPr="005E1D84">
        <w:t xml:space="preserve">e </w:t>
      </w:r>
      <w:r>
        <w:t>les realizó un</w:t>
      </w:r>
      <w:r w:rsidRPr="00CB17EC">
        <w:t xml:space="preserve"> </w:t>
      </w:r>
      <w:r>
        <w:t>control de calidad</w:t>
      </w:r>
      <w:r w:rsidRPr="00CB17EC">
        <w:t xml:space="preserve"> </w:t>
      </w:r>
      <w:r>
        <w:t>en busca de desperfectos u daños</w:t>
      </w:r>
      <w:r w:rsidRPr="00CB17EC">
        <w:t xml:space="preserve"> </w:t>
      </w:r>
      <w:r>
        <w:t>físicos,</w:t>
      </w:r>
      <w:r w:rsidR="00575EF7">
        <w:t xml:space="preserve"> </w:t>
      </w:r>
      <w:r w:rsidR="00681F3C">
        <w:t>también se revisaron</w:t>
      </w:r>
      <w:r w:rsidR="0092290E">
        <w:t xml:space="preserve"> </w:t>
      </w:r>
      <w:r>
        <w:t>los certificados de calibración</w:t>
      </w:r>
      <w:r w:rsidR="00575EF7">
        <w:t xml:space="preserve"> vigentes</w:t>
      </w:r>
      <w:r w:rsidR="00681F3C">
        <w:t xml:space="preserve"> al año de uso</w:t>
      </w:r>
      <w:r>
        <w:t>, con el fin de obtener</w:t>
      </w:r>
      <w:r w:rsidR="00575EF7">
        <w:t xml:space="preserve"> lectur</w:t>
      </w:r>
      <w:r>
        <w:t>as</w:t>
      </w:r>
      <w:r w:rsidR="00575EF7">
        <w:t xml:space="preserve"> correctas.</w:t>
      </w:r>
      <w:r w:rsidR="005E1D84" w:rsidRPr="005E1D84">
        <w:t xml:space="preserve"> </w:t>
      </w:r>
      <w:r w:rsidR="00575EF7">
        <w:t>Al contador de pozo s</w:t>
      </w:r>
      <w:r w:rsidR="00681F3C">
        <w:t>e realizaro</w:t>
      </w:r>
      <w:r w:rsidR="005E1D84" w:rsidRPr="005E1D84">
        <w:t>n las principales inspecciones físicas, uniformidad intrínseca y nivel de fondo radiactivo</w:t>
      </w:r>
      <w:r w:rsidR="00681F3C">
        <w:t>, p</w:t>
      </w:r>
      <w:r w:rsidR="005E1D84" w:rsidRPr="005E1D84">
        <w:t>ara garantizar la confiabilidad y reproducibilidad</w:t>
      </w:r>
      <w:r w:rsidR="00B30569">
        <w:t xml:space="preserve"> de las lecturas</w:t>
      </w:r>
      <w:r w:rsidR="005E1D84" w:rsidRPr="005E1D84">
        <w:t>, así como la detección temprana de cualquier mal funcionamiento.</w:t>
      </w:r>
    </w:p>
    <w:p w:rsidR="009A677F" w:rsidRPr="00B42479" w:rsidRDefault="009A677F" w:rsidP="0073446D">
      <w:pPr>
        <w:pStyle w:val="Prrafodelista"/>
        <w:numPr>
          <w:ilvl w:val="0"/>
          <w:numId w:val="9"/>
        </w:numPr>
        <w:rPr>
          <w:vanish/>
          <w:sz w:val="24"/>
          <w:szCs w:val="24"/>
        </w:rPr>
      </w:pPr>
    </w:p>
    <w:p w:rsidR="009A677F" w:rsidRPr="00B42479" w:rsidRDefault="009A677F" w:rsidP="0073446D">
      <w:pPr>
        <w:pStyle w:val="Prrafodelista"/>
        <w:numPr>
          <w:ilvl w:val="0"/>
          <w:numId w:val="9"/>
        </w:numPr>
        <w:rPr>
          <w:vanish/>
          <w:sz w:val="24"/>
          <w:szCs w:val="24"/>
        </w:rPr>
      </w:pPr>
    </w:p>
    <w:p w:rsidR="009A677F" w:rsidRPr="00B42479" w:rsidRDefault="009A677F" w:rsidP="0073446D">
      <w:pPr>
        <w:pStyle w:val="Prrafodelista"/>
        <w:numPr>
          <w:ilvl w:val="0"/>
          <w:numId w:val="9"/>
        </w:numPr>
        <w:rPr>
          <w:vanish/>
          <w:sz w:val="24"/>
          <w:szCs w:val="24"/>
        </w:rPr>
      </w:pPr>
    </w:p>
    <w:p w:rsidR="009A677F" w:rsidRPr="00B42479" w:rsidRDefault="009A677F" w:rsidP="0073446D">
      <w:pPr>
        <w:pStyle w:val="Prrafodelista"/>
        <w:numPr>
          <w:ilvl w:val="0"/>
          <w:numId w:val="9"/>
        </w:numPr>
        <w:rPr>
          <w:vanish/>
          <w:sz w:val="24"/>
          <w:szCs w:val="24"/>
        </w:rPr>
      </w:pPr>
    </w:p>
    <w:p w:rsidR="009A677F" w:rsidRPr="00B42479" w:rsidRDefault="009A677F" w:rsidP="0073446D">
      <w:pPr>
        <w:pStyle w:val="Prrafodelista"/>
        <w:numPr>
          <w:ilvl w:val="0"/>
          <w:numId w:val="9"/>
        </w:numPr>
        <w:rPr>
          <w:vanish/>
          <w:sz w:val="24"/>
          <w:szCs w:val="24"/>
        </w:rPr>
      </w:pPr>
    </w:p>
    <w:p w:rsidR="009A677F" w:rsidRPr="00B42479" w:rsidRDefault="009A677F" w:rsidP="0073446D">
      <w:pPr>
        <w:pStyle w:val="Prrafodelista"/>
        <w:numPr>
          <w:ilvl w:val="0"/>
          <w:numId w:val="9"/>
        </w:numPr>
        <w:rPr>
          <w:vanish/>
          <w:sz w:val="24"/>
          <w:szCs w:val="24"/>
        </w:rPr>
      </w:pPr>
    </w:p>
    <w:p w:rsidR="00E34A48" w:rsidRPr="00C50A7E" w:rsidRDefault="005E1360" w:rsidP="00B33832">
      <w:pPr>
        <w:pStyle w:val="Ttulo3"/>
        <w:rPr>
          <w:rStyle w:val="nfasis"/>
          <w:rFonts w:ascii="Times New Roman" w:hAnsi="Times New Roman"/>
          <w:iCs w:val="0"/>
          <w:sz w:val="24"/>
          <w:szCs w:val="24"/>
        </w:rPr>
      </w:pPr>
      <w:bookmarkStart w:id="7" w:name="_Toc527634812"/>
      <w:r w:rsidRPr="00C50A7E">
        <w:rPr>
          <w:rStyle w:val="nfasis"/>
          <w:rFonts w:ascii="Times New Roman" w:hAnsi="Times New Roman"/>
          <w:iCs w:val="0"/>
          <w:sz w:val="24"/>
          <w:szCs w:val="24"/>
        </w:rPr>
        <w:t xml:space="preserve">6.1 </w:t>
      </w:r>
      <w:r w:rsidR="004E0E8B" w:rsidRPr="00C50A7E">
        <w:rPr>
          <w:rStyle w:val="nfasis"/>
          <w:rFonts w:ascii="Times New Roman" w:hAnsi="Times New Roman"/>
          <w:iCs w:val="0"/>
          <w:sz w:val="24"/>
          <w:szCs w:val="24"/>
        </w:rPr>
        <w:t>Diseño del estudio</w:t>
      </w:r>
      <w:bookmarkEnd w:id="7"/>
    </w:p>
    <w:p w:rsidR="005E1360" w:rsidRPr="005E1360" w:rsidRDefault="005E1360" w:rsidP="005E1360"/>
    <w:p w:rsidR="004E0E8B" w:rsidRPr="008211F0" w:rsidRDefault="00B33832" w:rsidP="0004794E">
      <w:pPr>
        <w:spacing w:line="480" w:lineRule="auto"/>
        <w:jc w:val="both"/>
      </w:pPr>
      <w:r>
        <w:t>El estudio fue</w:t>
      </w:r>
      <w:r w:rsidR="004E0E8B">
        <w:t xml:space="preserve"> experimental</w:t>
      </w:r>
      <w:r>
        <w:t xml:space="preserve">, </w:t>
      </w:r>
      <w:r w:rsidR="004E0E8B">
        <w:t>longitudinal</w:t>
      </w:r>
      <w:r w:rsidR="00E34A48">
        <w:t>, prospectivo</w:t>
      </w:r>
      <w:r w:rsidR="00EE6605">
        <w:t xml:space="preserve"> y cuantitativo.</w:t>
      </w:r>
    </w:p>
    <w:p w:rsidR="00B2430C" w:rsidRDefault="005E1360" w:rsidP="005E1360">
      <w:pPr>
        <w:pStyle w:val="Ttulo3"/>
        <w:rPr>
          <w:rStyle w:val="nfasis"/>
          <w:rFonts w:ascii="Times New Roman" w:hAnsi="Times New Roman"/>
          <w:sz w:val="24"/>
          <w:szCs w:val="24"/>
        </w:rPr>
      </w:pPr>
      <w:bookmarkStart w:id="8" w:name="_Toc527634813"/>
      <w:r>
        <w:rPr>
          <w:rStyle w:val="nfasis"/>
          <w:rFonts w:ascii="Times New Roman" w:hAnsi="Times New Roman"/>
          <w:sz w:val="24"/>
          <w:szCs w:val="24"/>
        </w:rPr>
        <w:t xml:space="preserve">6.2 </w:t>
      </w:r>
      <w:r w:rsidR="004E0E8B" w:rsidRPr="005E1360">
        <w:rPr>
          <w:rStyle w:val="nfasis"/>
          <w:rFonts w:ascii="Times New Roman" w:hAnsi="Times New Roman"/>
          <w:sz w:val="24"/>
          <w:szCs w:val="24"/>
        </w:rPr>
        <w:t>Universo y Muestra</w:t>
      </w:r>
      <w:bookmarkEnd w:id="8"/>
    </w:p>
    <w:p w:rsidR="0076697E" w:rsidRPr="0076697E" w:rsidRDefault="0076697E" w:rsidP="0076697E"/>
    <w:p w:rsidR="00B33832" w:rsidRDefault="00A813F1" w:rsidP="00B33832">
      <w:pPr>
        <w:spacing w:line="480" w:lineRule="auto"/>
      </w:pPr>
      <w:r w:rsidRPr="00B33832">
        <w:t>Universo</w:t>
      </w:r>
      <w:r w:rsidR="00B33832">
        <w:t xml:space="preserve">: El estudio se </w:t>
      </w:r>
      <w:r w:rsidR="0039774F">
        <w:t>llevó</w:t>
      </w:r>
      <w:r w:rsidR="00B33832">
        <w:t xml:space="preserve"> a cabo en</w:t>
      </w:r>
      <w:r w:rsidRPr="00687E7A">
        <w:t xml:space="preserve"> ratones </w:t>
      </w:r>
      <w:r w:rsidR="00901B35">
        <w:t xml:space="preserve">machos </w:t>
      </w:r>
      <w:r w:rsidR="00507168">
        <w:t>CD1</w:t>
      </w:r>
      <w:r w:rsidRPr="00687E7A">
        <w:t xml:space="preserve"> </w:t>
      </w:r>
    </w:p>
    <w:p w:rsidR="00A813F1" w:rsidRDefault="00A813F1" w:rsidP="00B33832">
      <w:pPr>
        <w:spacing w:line="480" w:lineRule="auto"/>
      </w:pPr>
      <w:r w:rsidRPr="00B33832">
        <w:t>Método de muestreo</w:t>
      </w:r>
      <w:r w:rsidR="00B33832">
        <w:t xml:space="preserve">: </w:t>
      </w:r>
      <w:r w:rsidRPr="00B33832">
        <w:t>Muestras no probabilísticas</w:t>
      </w:r>
      <w:r w:rsidR="00901B35" w:rsidRPr="00B33832">
        <w:t>.</w:t>
      </w:r>
    </w:p>
    <w:p w:rsidR="00F73BB1" w:rsidRDefault="00A813F1" w:rsidP="00B33832">
      <w:pPr>
        <w:spacing w:line="480" w:lineRule="auto"/>
      </w:pPr>
      <w:r w:rsidRPr="00C41468">
        <w:t>Tamaño de muestra</w:t>
      </w:r>
      <w:r w:rsidR="00B33832">
        <w:t>: se emplearon r</w:t>
      </w:r>
      <w:r>
        <w:t xml:space="preserve">atones machos </w:t>
      </w:r>
      <w:r w:rsidR="00507168">
        <w:t>CD1</w:t>
      </w:r>
      <w:r w:rsidR="00B33832">
        <w:t xml:space="preserve">, distribuidos aleatoriamente en dos grupos (n=8) para la experimentación por duplicado. 1-Grupo control sano (GC) y 2- Grupo sometido a estrés crónico por inmovilización </w:t>
      </w:r>
      <w:r w:rsidR="00901B35">
        <w:t>(</w:t>
      </w:r>
      <w:r w:rsidR="002645CA">
        <w:t>MECI</w:t>
      </w:r>
      <w:r w:rsidR="00B33832">
        <w:t>).</w:t>
      </w:r>
    </w:p>
    <w:p w:rsidR="00CA3B86" w:rsidRDefault="005E1360" w:rsidP="005E1360">
      <w:pPr>
        <w:pStyle w:val="Ttulo3"/>
        <w:rPr>
          <w:rStyle w:val="nfasis"/>
          <w:rFonts w:ascii="Times New Roman" w:eastAsia="Calibri" w:hAnsi="Times New Roman"/>
          <w:sz w:val="24"/>
          <w:szCs w:val="24"/>
          <w:lang w:eastAsia="en-US"/>
        </w:rPr>
      </w:pPr>
      <w:bookmarkStart w:id="9" w:name="_Toc527634814"/>
      <w:r>
        <w:rPr>
          <w:rStyle w:val="nfasis"/>
          <w:rFonts w:ascii="Times New Roman" w:eastAsia="Calibri" w:hAnsi="Times New Roman"/>
          <w:sz w:val="24"/>
          <w:szCs w:val="24"/>
          <w:lang w:eastAsia="en-US"/>
        </w:rPr>
        <w:t xml:space="preserve">6.3 </w:t>
      </w:r>
      <w:r w:rsidR="004E0E8B" w:rsidRPr="00C41468">
        <w:rPr>
          <w:rStyle w:val="nfasis"/>
          <w:rFonts w:ascii="Times New Roman" w:eastAsia="Calibri" w:hAnsi="Times New Roman"/>
          <w:sz w:val="24"/>
          <w:szCs w:val="24"/>
          <w:lang w:eastAsia="en-US"/>
        </w:rPr>
        <w:t>Procedimientos</w:t>
      </w:r>
      <w:bookmarkEnd w:id="9"/>
    </w:p>
    <w:p w:rsidR="005E1360" w:rsidRPr="005E1360" w:rsidRDefault="005E1360" w:rsidP="005E1360">
      <w:pPr>
        <w:rPr>
          <w:lang w:eastAsia="en-US"/>
        </w:rPr>
      </w:pPr>
    </w:p>
    <w:p w:rsidR="00B05F0C" w:rsidRDefault="00CA3B86" w:rsidP="0076697E">
      <w:pPr>
        <w:spacing w:line="480" w:lineRule="auto"/>
        <w:jc w:val="both"/>
      </w:pPr>
      <w:r>
        <w:t xml:space="preserve">Se </w:t>
      </w:r>
      <w:r w:rsidR="00DE0BDD">
        <w:t xml:space="preserve">emplearon </w:t>
      </w:r>
      <w:r>
        <w:t xml:space="preserve">16 ratones machos CD1 </w:t>
      </w:r>
      <w:r w:rsidR="00DE0BDD">
        <w:t>con un</w:t>
      </w:r>
      <w:r>
        <w:t xml:space="preserve"> peso 30-35g</w:t>
      </w:r>
      <w:r w:rsidR="007B5FFC">
        <w:t xml:space="preserve">, </w:t>
      </w:r>
      <w:r w:rsidR="00DE0BDD">
        <w:t>los cuales fueron obtenidos de</w:t>
      </w:r>
      <w:r>
        <w:t xml:space="preserve"> </w:t>
      </w:r>
      <w:r w:rsidR="00E1652C">
        <w:t xml:space="preserve">la Unidad de Experimentación y Producción Animal de la Universidad Autónoma Metropolitana, Unidad Xochimilco, Ciudad de México. </w:t>
      </w:r>
      <w:r w:rsidR="00DE0BDD">
        <w:t>Lo</w:t>
      </w:r>
      <w:r>
        <w:t>s animales</w:t>
      </w:r>
      <w:r w:rsidR="00E1652C">
        <w:t xml:space="preserve"> se mantuvieron</w:t>
      </w:r>
      <w:r>
        <w:t xml:space="preserve"> </w:t>
      </w:r>
      <w:r w:rsidR="00DE0BDD">
        <w:t>bajo cond</w:t>
      </w:r>
      <w:r w:rsidR="00E1652C">
        <w:t>ici</w:t>
      </w:r>
      <w:r w:rsidR="00DE0BDD">
        <w:t>ones estándar de bioterio</w:t>
      </w:r>
      <w:r w:rsidR="007B5FFC">
        <w:t xml:space="preserve">, </w:t>
      </w:r>
      <w:r w:rsidR="007B5FFC" w:rsidRPr="00493480">
        <w:t>temperatura de</w:t>
      </w:r>
      <w:r w:rsidR="00DE0BDD" w:rsidRPr="00493480">
        <w:t xml:space="preserve"> 20-</w:t>
      </w:r>
      <w:r w:rsidR="00C80DA7">
        <w:t>24°</w:t>
      </w:r>
      <w:r w:rsidR="00DE0BDD" w:rsidRPr="00493480">
        <w:t>C</w:t>
      </w:r>
      <w:r w:rsidR="007B5FFC" w:rsidRPr="00493480">
        <w:t>, humedad relativa</w:t>
      </w:r>
      <w:r w:rsidR="00DE0BDD" w:rsidRPr="00493480">
        <w:t xml:space="preserve"> 45-55%, </w:t>
      </w:r>
      <w:r w:rsidR="007B5FFC" w:rsidRPr="00493480">
        <w:t xml:space="preserve"> </w:t>
      </w:r>
      <w:r w:rsidR="004604B2">
        <w:t xml:space="preserve">ambiente máximo de ruido </w:t>
      </w:r>
      <w:r w:rsidR="00DE0BDD" w:rsidRPr="00493480">
        <w:t xml:space="preserve">60 </w:t>
      </w:r>
      <w:r w:rsidR="007B5FFC" w:rsidRPr="00493480">
        <w:t>d</w:t>
      </w:r>
      <w:r w:rsidR="00DE0BDD">
        <w:t>B</w:t>
      </w:r>
      <w:r w:rsidR="007B5FFC">
        <w:t>,</w:t>
      </w:r>
      <w:r>
        <w:t xml:space="preserve"> </w:t>
      </w:r>
      <w:r w:rsidR="00DE0BDD">
        <w:t xml:space="preserve">ciclos </w:t>
      </w:r>
      <w:r>
        <w:t>de luz/</w:t>
      </w:r>
      <w:r w:rsidR="00D321AE">
        <w:t>oscuridad</w:t>
      </w:r>
      <w:r>
        <w:t xml:space="preserve"> </w:t>
      </w:r>
      <w:r w:rsidR="00DE0BDD">
        <w:t>(</w:t>
      </w:r>
      <w:r>
        <w:t>12h</w:t>
      </w:r>
      <w:r w:rsidR="00DE0BDD">
        <w:t xml:space="preserve">). </w:t>
      </w:r>
      <w:r>
        <w:t xml:space="preserve"> </w:t>
      </w:r>
      <w:r w:rsidR="00DE0BDD">
        <w:t>Después</w:t>
      </w:r>
      <w:r>
        <w:t xml:space="preserve"> de d</w:t>
      </w:r>
      <w:r w:rsidR="002664F3">
        <w:t>os semanas de adaptación</w:t>
      </w:r>
      <w:r w:rsidR="00DE0BDD">
        <w:t xml:space="preserve"> previa,</w:t>
      </w:r>
      <w:r w:rsidR="002664F3">
        <w:t xml:space="preserve"> </w:t>
      </w:r>
      <w:r w:rsidR="00DE0BDD">
        <w:t xml:space="preserve"> </w:t>
      </w:r>
      <w:r w:rsidR="00DE0BDD">
        <w:lastRenderedPageBreak/>
        <w:t xml:space="preserve">fueron distribuidos  aleatoriamente en dos grupos de experimentación (n=8): I. </w:t>
      </w:r>
      <w:r>
        <w:t xml:space="preserve">control </w:t>
      </w:r>
      <w:r w:rsidR="00DE0BDD">
        <w:t xml:space="preserve">(CT) </w:t>
      </w:r>
      <w:r>
        <w:t xml:space="preserve">y </w:t>
      </w:r>
      <w:r w:rsidR="00DE0BDD">
        <w:t xml:space="preserve">II. Sometidos a estrés por inmovilización (ST). </w:t>
      </w:r>
      <w:r w:rsidR="007B5FFC">
        <w:t xml:space="preserve">Durante este tiempo </w:t>
      </w:r>
      <w:r w:rsidR="00DE0BDD">
        <w:t xml:space="preserve">se </w:t>
      </w:r>
      <w:r w:rsidR="00C80DA7">
        <w:t>documentó</w:t>
      </w:r>
      <w:r w:rsidR="00DE0BDD">
        <w:t xml:space="preserve"> la cinética de peso corporal cada tercer día</w:t>
      </w:r>
      <w:r w:rsidR="007E2894">
        <w:t xml:space="preserve">, </w:t>
      </w:r>
      <w:r w:rsidR="007E2894" w:rsidRPr="002574A4">
        <w:t>el</w:t>
      </w:r>
      <w:r w:rsidR="00DE0BDD" w:rsidRPr="002574A4">
        <w:t xml:space="preserve"> agua y alimento </w:t>
      </w:r>
      <w:r w:rsidR="007E2894" w:rsidRPr="002574A4">
        <w:t xml:space="preserve">fue </w:t>
      </w:r>
      <w:r w:rsidR="00495B6A" w:rsidRPr="00F462A0">
        <w:rPr>
          <w:i/>
        </w:rPr>
        <w:t>ad libitum</w:t>
      </w:r>
      <w:r w:rsidR="0076697E">
        <w:t xml:space="preserve">. </w:t>
      </w:r>
    </w:p>
    <w:p w:rsidR="00717D0D" w:rsidRPr="009E114B" w:rsidRDefault="004E0E8B" w:rsidP="0073446D">
      <w:pPr>
        <w:numPr>
          <w:ilvl w:val="1"/>
          <w:numId w:val="1"/>
        </w:numPr>
        <w:spacing w:line="480" w:lineRule="auto"/>
        <w:jc w:val="both"/>
        <w:rPr>
          <w:b/>
        </w:rPr>
      </w:pPr>
      <w:r w:rsidRPr="00E830EF">
        <w:rPr>
          <w:b/>
        </w:rPr>
        <w:t>Esquema de estrés</w:t>
      </w:r>
    </w:p>
    <w:p w:rsidR="00CB4A92" w:rsidRDefault="006B1912" w:rsidP="0076697E">
      <w:pPr>
        <w:spacing w:line="480" w:lineRule="auto"/>
        <w:jc w:val="both"/>
      </w:pPr>
      <w:r>
        <w:t xml:space="preserve">Los animales </w:t>
      </w:r>
      <w:r w:rsidR="00CB4A92">
        <w:t xml:space="preserve">fueron </w:t>
      </w:r>
      <w:r w:rsidR="004E0E8B">
        <w:t>sometidos a esquema de estrés crónico por inmovilización</w:t>
      </w:r>
      <w:r w:rsidR="00507168">
        <w:t xml:space="preserve"> (ST), en un periodo de </w:t>
      </w:r>
      <w:r w:rsidR="004E0E8B">
        <w:t>dos</w:t>
      </w:r>
      <w:r w:rsidR="004E0E8B" w:rsidRPr="0076203D">
        <w:t xml:space="preserve"> horas</w:t>
      </w:r>
      <w:r w:rsidR="00507168">
        <w:t xml:space="preserve"> por día, en un horario fijo</w:t>
      </w:r>
      <w:r w:rsidR="00140BDC">
        <w:t xml:space="preserve"> (10-12</w:t>
      </w:r>
      <w:r w:rsidR="004A7A96">
        <w:t>h</w:t>
      </w:r>
      <w:r w:rsidR="00CB4A92">
        <w:t>)</w:t>
      </w:r>
      <w:r w:rsidR="00507168">
        <w:t>,</w:t>
      </w:r>
      <w:r w:rsidR="00CB4A92">
        <w:t xml:space="preserve"> </w:t>
      </w:r>
      <w:r w:rsidR="004E0E8B">
        <w:t>durante</w:t>
      </w:r>
      <w:r w:rsidR="00CB4A92">
        <w:t xml:space="preserve"> </w:t>
      </w:r>
      <w:r w:rsidR="00507168">
        <w:t>14</w:t>
      </w:r>
      <w:r w:rsidR="004E0E8B">
        <w:t xml:space="preserve"> días</w:t>
      </w:r>
      <w:r w:rsidR="00507168">
        <w:t xml:space="preserve"> consecutivos</w:t>
      </w:r>
      <w:r w:rsidR="004E0E8B" w:rsidRPr="0076203D">
        <w:t>.</w:t>
      </w:r>
      <w:r w:rsidR="00CB4A92">
        <w:t xml:space="preserve"> Se fijaron</w:t>
      </w:r>
      <w:r w:rsidR="004E0E8B" w:rsidRPr="00F65E3D">
        <w:t xml:space="preserve"> con cinta adhesiva en posición ve</w:t>
      </w:r>
      <w:r>
        <w:t xml:space="preserve">ntral sobre la mesa de trabajo </w:t>
      </w:r>
      <w:r w:rsidR="004E0E8B" w:rsidRPr="00F65E3D">
        <w:t>con las ext</w:t>
      </w:r>
      <w:r w:rsidR="00CA43EF">
        <w:t>remidades extendidas,</w:t>
      </w:r>
      <w:r w:rsidR="00717D0D">
        <w:t xml:space="preserve"> </w:t>
      </w:r>
      <w:r w:rsidR="00CA43EF">
        <w:t>f</w:t>
      </w:r>
      <w:r w:rsidR="00717D0D">
        <w:t>igura 2</w:t>
      </w:r>
      <w:r w:rsidR="00CB4A92">
        <w:t>.</w:t>
      </w:r>
      <w:r w:rsidR="004E0E8B" w:rsidRPr="00F65E3D">
        <w:t xml:space="preserve"> Antes y después del periodo de est</w:t>
      </w:r>
      <w:r w:rsidR="004E0E8B">
        <w:t xml:space="preserve">rés, los animales se </w:t>
      </w:r>
      <w:r w:rsidR="00CB4A92">
        <w:t xml:space="preserve">mantuvieron </w:t>
      </w:r>
      <w:r w:rsidR="00507168">
        <w:t>con</w:t>
      </w:r>
      <w:r w:rsidR="004E0E8B" w:rsidRPr="00F65E3D">
        <w:t xml:space="preserve"> agua y comida </w:t>
      </w:r>
      <w:r w:rsidR="00CB4A92">
        <w:t xml:space="preserve"> </w:t>
      </w:r>
      <w:r w:rsidR="00495B6A">
        <w:t xml:space="preserve">a </w:t>
      </w:r>
      <w:r w:rsidR="004E0E8B" w:rsidRPr="00F65E3D">
        <w:t xml:space="preserve">libre demanda. </w:t>
      </w:r>
    </w:p>
    <w:p w:rsidR="0039361F" w:rsidRPr="00507168" w:rsidRDefault="0039361F" w:rsidP="0076697E">
      <w:pPr>
        <w:jc w:val="center"/>
        <w:rPr>
          <w:highlight w:val="green"/>
        </w:rPr>
      </w:pPr>
      <w:r w:rsidRPr="00161D1C">
        <w:rPr>
          <w:noProof/>
          <w:lang w:eastAsia="es-MX"/>
        </w:rPr>
        <w:drawing>
          <wp:inline distT="0" distB="0" distL="0" distR="0" wp14:anchorId="4ED237CA" wp14:editId="71B32AC7">
            <wp:extent cx="4923923" cy="2592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BEBA8EAE-BF5A-486C-A8C5-ECC9F3942E4B}">
                          <a14:imgProps xmlns:a14="http://schemas.microsoft.com/office/drawing/2010/main">
                            <a14:imgLayer r:embed="rId2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923923" cy="2592000"/>
                    </a:xfrm>
                    <a:prstGeom prst="rect">
                      <a:avLst/>
                    </a:prstGeom>
                    <a:noFill/>
                    <a:ln>
                      <a:noFill/>
                    </a:ln>
                  </pic:spPr>
                </pic:pic>
              </a:graphicData>
            </a:graphic>
          </wp:inline>
        </w:drawing>
      </w:r>
    </w:p>
    <w:p w:rsidR="008269AE" w:rsidRDefault="00717D0D" w:rsidP="0076697E">
      <w:pPr>
        <w:spacing w:line="360" w:lineRule="auto"/>
        <w:jc w:val="center"/>
      </w:pPr>
      <w:r w:rsidRPr="0039774F">
        <w:rPr>
          <w:b/>
        </w:rPr>
        <w:t>Figura 2</w:t>
      </w:r>
      <w:r w:rsidR="00CB4A92" w:rsidRPr="0039774F">
        <w:rPr>
          <w:b/>
        </w:rPr>
        <w:t>.</w:t>
      </w:r>
      <w:r w:rsidR="00CB4A92" w:rsidRPr="0039774F">
        <w:t xml:space="preserve"> Representación del modelo de estrés crónico por inmovilización. Vista </w:t>
      </w:r>
      <w:r w:rsidR="00507168" w:rsidRPr="0039774F">
        <w:t>dorsal</w:t>
      </w:r>
      <w:r w:rsidR="00CB4A92" w:rsidRPr="0039774F">
        <w:t>.</w:t>
      </w:r>
    </w:p>
    <w:p w:rsidR="0039774F" w:rsidRDefault="0039774F" w:rsidP="0076697E">
      <w:pPr>
        <w:spacing w:line="360" w:lineRule="auto"/>
        <w:jc w:val="center"/>
      </w:pPr>
    </w:p>
    <w:p w:rsidR="00B045ED" w:rsidRPr="006F23FA" w:rsidRDefault="004E0E8B" w:rsidP="0073446D">
      <w:pPr>
        <w:numPr>
          <w:ilvl w:val="1"/>
          <w:numId w:val="1"/>
        </w:numPr>
        <w:spacing w:line="480" w:lineRule="auto"/>
        <w:jc w:val="both"/>
        <w:rPr>
          <w:b/>
        </w:rPr>
      </w:pPr>
      <w:r>
        <w:rPr>
          <w:b/>
        </w:rPr>
        <w:t>Esquema de administración d</w:t>
      </w:r>
      <w:r w:rsidRPr="00E830EF">
        <w:rPr>
          <w:b/>
        </w:rPr>
        <w:t xml:space="preserve">el </w:t>
      </w:r>
      <w:r>
        <w:rPr>
          <w:b/>
        </w:rPr>
        <w:t>radiofármaco</w:t>
      </w:r>
      <w:r w:rsidR="00C64EAD">
        <w:rPr>
          <w:b/>
        </w:rPr>
        <w:t xml:space="preserve"> y sacr</w:t>
      </w:r>
      <w:r w:rsidR="003550B5">
        <w:rPr>
          <w:b/>
        </w:rPr>
        <w:t>i</w:t>
      </w:r>
      <w:r w:rsidR="00C64EAD">
        <w:rPr>
          <w:b/>
        </w:rPr>
        <w:t>ficio de los ratones</w:t>
      </w:r>
      <w:r w:rsidR="003550B5">
        <w:rPr>
          <w:b/>
        </w:rPr>
        <w:t>.</w:t>
      </w:r>
    </w:p>
    <w:p w:rsidR="00463FC0" w:rsidRDefault="004E0E8B" w:rsidP="006F23FA">
      <w:pPr>
        <w:spacing w:line="480" w:lineRule="auto"/>
        <w:jc w:val="both"/>
      </w:pPr>
      <w:r>
        <w:t xml:space="preserve">Se </w:t>
      </w:r>
      <w:r w:rsidR="00C64EAD">
        <w:t xml:space="preserve">administró </w:t>
      </w:r>
      <w:r w:rsidR="00C92041">
        <w:t>en promedio</w:t>
      </w:r>
      <w:r w:rsidR="00B045ED">
        <w:t xml:space="preserve"> </w:t>
      </w:r>
      <w:r w:rsidR="006F23FA">
        <w:t>11</w:t>
      </w:r>
      <w:r w:rsidR="009D5B26">
        <w:t xml:space="preserve">.1 </w:t>
      </w:r>
      <w:r w:rsidR="006F23FA">
        <w:t>-</w:t>
      </w:r>
      <w:r w:rsidR="009D5B26">
        <w:t xml:space="preserve"> </w:t>
      </w:r>
      <w:r w:rsidR="006F23FA">
        <w:t>12</w:t>
      </w:r>
      <w:r w:rsidR="009D5B26">
        <w:t>.95</w:t>
      </w:r>
      <w:r w:rsidR="00B045ED">
        <w:t xml:space="preserve"> </w:t>
      </w:r>
      <w:proofErr w:type="spellStart"/>
      <w:r w:rsidR="00B045ED" w:rsidRPr="006F23FA">
        <w:t>MBq</w:t>
      </w:r>
      <w:proofErr w:type="spellEnd"/>
      <w:r w:rsidR="00B045ED">
        <w:t xml:space="preserve"> (300</w:t>
      </w:r>
      <w:r w:rsidR="009D5B26">
        <w:t xml:space="preserve"> – </w:t>
      </w:r>
      <w:r w:rsidR="00B045ED">
        <w:t>3</w:t>
      </w:r>
      <w:r w:rsidR="00C64EAD">
        <w:t>50</w:t>
      </w:r>
      <w:r w:rsidR="009D5B26">
        <w:t xml:space="preserve"> </w:t>
      </w:r>
      <w:r w:rsidR="00C64EAD">
        <w:t>µCi</w:t>
      </w:r>
      <w:r w:rsidR="00B045ED">
        <w:t>)</w:t>
      </w:r>
      <w:r w:rsidR="00C64EAD">
        <w:t xml:space="preserve"> de</w:t>
      </w:r>
      <w:r>
        <w:t xml:space="preserve"> </w:t>
      </w:r>
      <w:r w:rsidRPr="00FD2C01">
        <w:t>citrato de galio (</w:t>
      </w:r>
      <w:r w:rsidRPr="00E830EF">
        <w:rPr>
          <w:vertAlign w:val="superscript"/>
        </w:rPr>
        <w:t>67</w:t>
      </w:r>
      <w:r>
        <w:t>Ga</w:t>
      </w:r>
      <w:r w:rsidR="003550B5">
        <w:t xml:space="preserve">) a cada </w:t>
      </w:r>
      <w:r w:rsidR="00004EF1">
        <w:t>ratón</w:t>
      </w:r>
      <w:r>
        <w:t xml:space="preserve"> </w:t>
      </w:r>
      <w:r w:rsidR="00301112">
        <w:t>por inyección i</w:t>
      </w:r>
      <w:r w:rsidR="00666F10">
        <w:t>ntraperitoneal, esto se realizó</w:t>
      </w:r>
      <w:r w:rsidR="00301112">
        <w:t xml:space="preserve"> en los dos grupos </w:t>
      </w:r>
      <w:r w:rsidR="002C0A03">
        <w:t>al día trece</w:t>
      </w:r>
      <w:r w:rsidR="00301112">
        <w:t xml:space="preserve"> del experimento</w:t>
      </w:r>
      <w:r w:rsidR="002520D3">
        <w:t>,</w:t>
      </w:r>
      <w:r w:rsidR="002C0A03">
        <w:t xml:space="preserve"> posteriormente</w:t>
      </w:r>
      <w:r>
        <w:t xml:space="preserve"> al día catorce </w:t>
      </w:r>
      <w:r w:rsidR="00C64EAD">
        <w:t xml:space="preserve">se </w:t>
      </w:r>
      <w:r w:rsidR="00004EF1">
        <w:t>sacrificaron</w:t>
      </w:r>
      <w:r w:rsidR="00C64EAD">
        <w:t xml:space="preserve"> todos los ratones mediante una </w:t>
      </w:r>
      <w:r w:rsidR="00C64EAD">
        <w:lastRenderedPageBreak/>
        <w:t>cámara de CO</w:t>
      </w:r>
      <w:r w:rsidR="00C64EAD" w:rsidRPr="00C64EAD">
        <w:rPr>
          <w:vertAlign w:val="subscript"/>
        </w:rPr>
        <w:t>2</w:t>
      </w:r>
      <w:r w:rsidR="00301112">
        <w:t xml:space="preserve"> </w:t>
      </w:r>
      <w:r w:rsidR="00301112" w:rsidRPr="0039774F">
        <w:t xml:space="preserve">esto con el fin  de </w:t>
      </w:r>
      <w:r w:rsidR="003550B5" w:rsidRPr="0039774F">
        <w:t>evi</w:t>
      </w:r>
      <w:r w:rsidR="002C0A03" w:rsidRPr="0039774F">
        <w:t>tar el</w:t>
      </w:r>
      <w:r w:rsidR="00004EF1" w:rsidRPr="0039774F">
        <w:t xml:space="preserve"> sufrimiento</w:t>
      </w:r>
      <w:r w:rsidR="00301112" w:rsidRPr="0039774F">
        <w:t xml:space="preserve"> de</w:t>
      </w:r>
      <w:r w:rsidR="002C0A03" w:rsidRPr="0039774F">
        <w:t xml:space="preserve"> los animales</w:t>
      </w:r>
      <w:r w:rsidR="00037A47" w:rsidRPr="0039774F">
        <w:t xml:space="preserve"> como se muestra en la figura 3</w:t>
      </w:r>
      <w:r w:rsidR="00463FC0" w:rsidRPr="0039774F">
        <w:t xml:space="preserve"> y 4</w:t>
      </w:r>
      <w:r w:rsidR="003550B5" w:rsidRPr="0039774F">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421"/>
      </w:tblGrid>
      <w:tr w:rsidR="00463FC0" w:rsidTr="001D4CA2">
        <w:trPr>
          <w:trHeight w:val="3088"/>
          <w:jc w:val="center"/>
        </w:trPr>
        <w:tc>
          <w:tcPr>
            <w:tcW w:w="4248" w:type="dxa"/>
          </w:tcPr>
          <w:p w:rsidR="00463FC0" w:rsidRDefault="008524E2" w:rsidP="004F21EE">
            <w:pPr>
              <w:spacing w:line="360" w:lineRule="auto"/>
              <w:jc w:val="center"/>
            </w:pPr>
            <w:r>
              <w:rPr>
                <w:noProof/>
                <w:lang w:eastAsia="es-MX"/>
              </w:rPr>
              <w:drawing>
                <wp:inline distT="0" distB="0" distL="0" distR="0" wp14:anchorId="017D11CD" wp14:editId="3620A28A">
                  <wp:extent cx="1981602" cy="1980000"/>
                  <wp:effectExtent l="0" t="0" r="0" b="0"/>
                  <wp:docPr id="4" name="Imagen 4" descr="C:\Users\Jorge\OneDrive\Pictures\Camera Roll\Ratones\IMG_20141020_184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orge\OneDrive\Pictures\Camera Roll\Ratones\IMG_20141020_184207.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81602" cy="1980000"/>
                          </a:xfrm>
                          <a:prstGeom prst="rect">
                            <a:avLst/>
                          </a:prstGeom>
                          <a:noFill/>
                          <a:ln>
                            <a:noFill/>
                          </a:ln>
                        </pic:spPr>
                      </pic:pic>
                    </a:graphicData>
                  </a:graphic>
                </wp:inline>
              </w:drawing>
            </w:r>
          </w:p>
        </w:tc>
        <w:tc>
          <w:tcPr>
            <w:tcW w:w="4421" w:type="dxa"/>
          </w:tcPr>
          <w:p w:rsidR="00463FC0" w:rsidRDefault="00DB5644" w:rsidP="004F21EE">
            <w:pPr>
              <w:spacing w:line="360" w:lineRule="auto"/>
              <w:jc w:val="center"/>
            </w:pPr>
            <w:r>
              <w:object w:dxaOrig="5249" w:dyaOrig="3870">
                <v:shape id="_x0000_i1025" type="#_x0000_t75" style="width:210pt;height:156pt;mso-position-horizontal:absolute;mso-position-vertical:absolute" o:ole="" filled="t">
                  <v:fill opacity=".5" color2="fill darken(118)" o:opacity2=".5" recolor="t" rotate="t" method="linear sigma" focus="100%" type="gradient"/>
                  <v:imagedata r:id="rId28" o:title="" gain="1.25" grayscale="t"/>
                </v:shape>
                <o:OLEObject Type="Embed" ProgID="PBrush" ShapeID="_x0000_i1025" DrawAspect="Content" ObjectID="_1610532763" r:id="rId29"/>
              </w:object>
            </w:r>
          </w:p>
        </w:tc>
      </w:tr>
      <w:tr w:rsidR="001C7D5D" w:rsidRPr="00A74260" w:rsidTr="001D4CA2">
        <w:trPr>
          <w:trHeight w:val="191"/>
          <w:jc w:val="center"/>
        </w:trPr>
        <w:tc>
          <w:tcPr>
            <w:tcW w:w="4248" w:type="dxa"/>
          </w:tcPr>
          <w:p w:rsidR="001C7D5D" w:rsidRPr="00A74260" w:rsidRDefault="001C7D5D" w:rsidP="004F21EE">
            <w:pPr>
              <w:spacing w:line="360" w:lineRule="auto"/>
              <w:jc w:val="center"/>
            </w:pPr>
            <w:r w:rsidRPr="00A74260">
              <w:t>a)</w:t>
            </w:r>
          </w:p>
        </w:tc>
        <w:tc>
          <w:tcPr>
            <w:tcW w:w="4421" w:type="dxa"/>
          </w:tcPr>
          <w:p w:rsidR="001C7D5D" w:rsidRPr="00A74260" w:rsidRDefault="001C7D5D" w:rsidP="004F21EE">
            <w:pPr>
              <w:spacing w:line="360" w:lineRule="auto"/>
              <w:jc w:val="center"/>
              <w:rPr>
                <w:noProof/>
              </w:rPr>
            </w:pPr>
            <w:r w:rsidRPr="00A74260">
              <w:rPr>
                <w:noProof/>
              </w:rPr>
              <w:t>b)</w:t>
            </w:r>
          </w:p>
        </w:tc>
      </w:tr>
    </w:tbl>
    <w:p w:rsidR="00EC5B5B" w:rsidRDefault="00463FC0" w:rsidP="003D2D7F">
      <w:pPr>
        <w:spacing w:line="360" w:lineRule="auto"/>
        <w:jc w:val="center"/>
      </w:pPr>
      <w:r w:rsidRPr="0039774F">
        <w:rPr>
          <w:b/>
        </w:rPr>
        <w:t>Figura 3.</w:t>
      </w:r>
      <w:r w:rsidRPr="0039774F">
        <w:t xml:space="preserve"> a) Administración del radiofármaco por inyección intraperitoneal y b) Sacrificio del ratón mediante una cámara de CO</w:t>
      </w:r>
      <w:r w:rsidRPr="0039774F">
        <w:rPr>
          <w:vertAlign w:val="subscript"/>
        </w:rPr>
        <w:t>2</w:t>
      </w:r>
      <w:r w:rsidRPr="0039774F">
        <w:t>.</w:t>
      </w:r>
    </w:p>
    <w:p w:rsidR="0034588C" w:rsidRDefault="0034588C" w:rsidP="003D2D7F">
      <w:pPr>
        <w:spacing w:line="360" w:lineRule="auto"/>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693B9F" w:rsidTr="00693B9F">
        <w:tc>
          <w:tcPr>
            <w:tcW w:w="9261" w:type="dxa"/>
          </w:tcPr>
          <w:p w:rsidR="00693B9F" w:rsidRDefault="00DB5644" w:rsidP="00693B9F">
            <w:pPr>
              <w:spacing w:line="360" w:lineRule="auto"/>
              <w:jc w:val="center"/>
            </w:pPr>
            <w:r>
              <w:object w:dxaOrig="15870" w:dyaOrig="6525">
                <v:shape id="_x0000_i1026" type="#_x0000_t75" style="width:427.5pt;height:175.5pt" o:ole="">
                  <v:imagedata r:id="rId30" o:title="" grayscale="t"/>
                </v:shape>
                <o:OLEObject Type="Embed" ProgID="PBrush" ShapeID="_x0000_i1026" DrawAspect="Content" ObjectID="_1610532764" r:id="rId31"/>
              </w:object>
            </w:r>
          </w:p>
        </w:tc>
      </w:tr>
    </w:tbl>
    <w:p w:rsidR="00EC5B5B" w:rsidRDefault="00463FC0" w:rsidP="0034588C">
      <w:pPr>
        <w:spacing w:line="360" w:lineRule="auto"/>
        <w:jc w:val="center"/>
      </w:pPr>
      <w:r w:rsidRPr="00F735D9">
        <w:rPr>
          <w:b/>
        </w:rPr>
        <w:t>Figura 4</w:t>
      </w:r>
      <w:r w:rsidR="00AF2837" w:rsidRPr="00F735D9">
        <w:rPr>
          <w:b/>
        </w:rPr>
        <w:t>.</w:t>
      </w:r>
      <w:r w:rsidR="00AF2837" w:rsidRPr="00F735D9">
        <w:t xml:space="preserve"> A</w:t>
      </w:r>
      <w:r w:rsidR="00EC5B5B" w:rsidRPr="00F735D9">
        <w:t>plicación del modelo de estrés crónico por inmovilización, empieza a</w:t>
      </w:r>
      <w:r w:rsidR="00916773" w:rsidRPr="00F735D9">
        <w:t xml:space="preserve"> </w:t>
      </w:r>
      <w:r w:rsidR="00F11381" w:rsidRPr="00F735D9">
        <w:t>partir del día 1,</w:t>
      </w:r>
      <w:r w:rsidR="00AF2837" w:rsidRPr="00F735D9">
        <w:t xml:space="preserve"> </w:t>
      </w:r>
      <w:r w:rsidR="00F11381" w:rsidRPr="00F735D9">
        <w:t xml:space="preserve">el día 13 se administra el </w:t>
      </w:r>
      <w:r w:rsidR="00F11381" w:rsidRPr="00F735D9">
        <w:rPr>
          <w:vertAlign w:val="superscript"/>
        </w:rPr>
        <w:t>67</w:t>
      </w:r>
      <w:r w:rsidR="00F11381" w:rsidRPr="00F735D9">
        <w:t xml:space="preserve">Ga y </w:t>
      </w:r>
      <w:r w:rsidR="00AF2837" w:rsidRPr="00F735D9">
        <w:t>termina con el sacrificio</w:t>
      </w:r>
      <w:r w:rsidR="00F11381" w:rsidRPr="00F735D9">
        <w:t xml:space="preserve"> de los ratones</w:t>
      </w:r>
      <w:r w:rsidR="00AF2837" w:rsidRPr="00F735D9">
        <w:t xml:space="preserve"> </w:t>
      </w:r>
      <w:r w:rsidR="00EC5B5B" w:rsidRPr="00F735D9">
        <w:t>el día 14.</w:t>
      </w:r>
    </w:p>
    <w:p w:rsidR="0039774F" w:rsidRDefault="0039774F" w:rsidP="0034588C">
      <w:pPr>
        <w:spacing w:line="360" w:lineRule="auto"/>
        <w:jc w:val="center"/>
      </w:pPr>
    </w:p>
    <w:p w:rsidR="00B045ED" w:rsidRPr="00F735D9" w:rsidRDefault="00E31C4F" w:rsidP="0073446D">
      <w:pPr>
        <w:numPr>
          <w:ilvl w:val="1"/>
          <w:numId w:val="1"/>
        </w:numPr>
        <w:spacing w:line="480" w:lineRule="auto"/>
        <w:jc w:val="both"/>
        <w:rPr>
          <w:b/>
        </w:rPr>
      </w:pPr>
      <w:r w:rsidRPr="00F735D9">
        <w:rPr>
          <w:b/>
        </w:rPr>
        <w:t xml:space="preserve">Cuantificación de la actividad </w:t>
      </w:r>
    </w:p>
    <w:p w:rsidR="00D733B1" w:rsidRDefault="002C0A03" w:rsidP="00A74260">
      <w:pPr>
        <w:spacing w:line="480" w:lineRule="auto"/>
        <w:jc w:val="both"/>
      </w:pPr>
      <w:r>
        <w:t>S</w:t>
      </w:r>
      <w:r w:rsidR="00D733B1">
        <w:t>e</w:t>
      </w:r>
      <w:r w:rsidR="00D733B1" w:rsidRPr="00FD2C01">
        <w:t xml:space="preserve"> </w:t>
      </w:r>
      <w:r>
        <w:t>cuantificó</w:t>
      </w:r>
      <w:r w:rsidR="00D733B1" w:rsidRPr="00FD2C01">
        <w:t xml:space="preserve"> la actividad </w:t>
      </w:r>
      <w:r>
        <w:t>mediante un</w:t>
      </w:r>
      <w:r w:rsidR="00D733B1">
        <w:t xml:space="preserve"> contador de pozo</w:t>
      </w:r>
      <w:r w:rsidR="00470120">
        <w:t>.</w:t>
      </w:r>
      <w:r>
        <w:t xml:space="preserve"> </w:t>
      </w:r>
      <w:r w:rsidR="00470120">
        <w:t xml:space="preserve">Los órganos; sangre, corazón, hígado, bazo, hueso, cerebro, riñón, estómago, </w:t>
      </w:r>
      <w:r>
        <w:t xml:space="preserve">se </w:t>
      </w:r>
      <w:r w:rsidR="00A50407">
        <w:t>colocaron</w:t>
      </w:r>
      <w:r>
        <w:t xml:space="preserve"> en el centro del detector y se </w:t>
      </w:r>
      <w:r>
        <w:lastRenderedPageBreak/>
        <w:t xml:space="preserve">procedió a </w:t>
      </w:r>
      <w:r w:rsidR="00470120">
        <w:t>realizar la medición de la captación, ver</w:t>
      </w:r>
      <w:r>
        <w:t xml:space="preserve"> </w:t>
      </w:r>
      <w:r w:rsidR="00470120">
        <w:t xml:space="preserve">figura </w:t>
      </w:r>
      <w:r w:rsidR="00070113">
        <w:t>5</w:t>
      </w:r>
      <w:r w:rsidR="00D733B1">
        <w:t>. Los desechos biológicos de los animales</w:t>
      </w:r>
      <w:r w:rsidR="00D0414C">
        <w:t>, se manejaro</w:t>
      </w:r>
      <w:r w:rsidR="00D0414C" w:rsidRPr="00290CEF">
        <w:t>n</w:t>
      </w:r>
      <w:r w:rsidR="00D733B1" w:rsidRPr="00290CEF">
        <w:t xml:space="preserve"> de acuerdo a la Norma Oficial Mexicana de Bioseguridad NOM-087-ECOL-SSA1-2002.</w:t>
      </w:r>
      <w:r w:rsidR="0062279B">
        <w:t xml:space="preserve"> </w:t>
      </w:r>
    </w:p>
    <w:p w:rsidR="00F61F8B" w:rsidRDefault="00F61F8B" w:rsidP="00D733B1">
      <w:pPr>
        <w:spacing w:line="360" w:lineRule="auto"/>
        <w:jc w:val="both"/>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3621"/>
      </w:tblGrid>
      <w:tr w:rsidR="003764C6" w:rsidTr="00ED045E">
        <w:trPr>
          <w:jc w:val="center"/>
        </w:trPr>
        <w:tc>
          <w:tcPr>
            <w:tcW w:w="2858" w:type="dxa"/>
          </w:tcPr>
          <w:p w:rsidR="003764C6" w:rsidRDefault="00DB5644" w:rsidP="00D733B1">
            <w:pPr>
              <w:spacing w:line="360" w:lineRule="auto"/>
              <w:jc w:val="both"/>
            </w:pPr>
            <w:r>
              <w:object w:dxaOrig="7695" w:dyaOrig="8295">
                <v:shape id="_x0000_i1027" type="#_x0000_t75" style="width:149.25pt;height:159.75pt" o:ole="">
                  <v:imagedata r:id="rId32" o:title="" gain="1.25" blacklevel="6554f" grayscale="t"/>
                </v:shape>
                <o:OLEObject Type="Embed" ProgID="PBrush" ShapeID="_x0000_i1027" DrawAspect="Content" ObjectID="_1610532765" r:id="rId33"/>
              </w:object>
            </w:r>
          </w:p>
          <w:p w:rsidR="00B654F5" w:rsidRDefault="00B654F5" w:rsidP="00B654F5">
            <w:pPr>
              <w:spacing w:line="360" w:lineRule="auto"/>
              <w:jc w:val="center"/>
            </w:pPr>
            <w:r>
              <w:t>a)</w:t>
            </w:r>
          </w:p>
        </w:tc>
        <w:tc>
          <w:tcPr>
            <w:tcW w:w="3621" w:type="dxa"/>
          </w:tcPr>
          <w:p w:rsidR="003764C6" w:rsidRDefault="0062279B" w:rsidP="00D733B1">
            <w:pPr>
              <w:spacing w:line="360" w:lineRule="auto"/>
              <w:jc w:val="both"/>
            </w:pPr>
            <w:r>
              <w:object w:dxaOrig="4740" w:dyaOrig="4650">
                <v:shape id="_x0000_i1028" type="#_x0000_t75" style="width:164.25pt;height:160.5pt" o:ole="">
                  <v:imagedata r:id="rId34" o:title="" grayscale="t"/>
                </v:shape>
                <o:OLEObject Type="Embed" ProgID="PBrush" ShapeID="_x0000_i1028" DrawAspect="Content" ObjectID="_1610532766" r:id="rId35"/>
              </w:object>
            </w:r>
          </w:p>
          <w:p w:rsidR="00B654F5" w:rsidRDefault="00B654F5" w:rsidP="00B654F5">
            <w:pPr>
              <w:spacing w:line="360" w:lineRule="auto"/>
              <w:jc w:val="center"/>
            </w:pPr>
            <w:r>
              <w:t>b)</w:t>
            </w:r>
          </w:p>
        </w:tc>
      </w:tr>
    </w:tbl>
    <w:p w:rsidR="00757CF8" w:rsidRDefault="00070113" w:rsidP="00F31740">
      <w:pPr>
        <w:spacing w:line="360" w:lineRule="auto"/>
        <w:jc w:val="center"/>
      </w:pPr>
      <w:r w:rsidRPr="001C113D">
        <w:rPr>
          <w:b/>
        </w:rPr>
        <w:t>Figura 5</w:t>
      </w:r>
      <w:r w:rsidR="00757CF8" w:rsidRPr="001C113D">
        <w:rPr>
          <w:b/>
        </w:rPr>
        <w:t>.</w:t>
      </w:r>
      <w:r w:rsidR="00757CF8" w:rsidRPr="00A74260">
        <w:t xml:space="preserve"> </w:t>
      </w:r>
      <w:r w:rsidR="00493A3B" w:rsidRPr="00A74260">
        <w:t>a) Detector de pozo (cuantificación de la actividad)</w:t>
      </w:r>
      <w:r w:rsidR="00474052" w:rsidRPr="00A74260">
        <w:t xml:space="preserve"> y</w:t>
      </w:r>
      <w:r w:rsidR="00493A3B" w:rsidRPr="00A74260">
        <w:t xml:space="preserve"> b) órgano de ratón</w:t>
      </w:r>
      <w:r w:rsidR="00ED045E" w:rsidRPr="00A74260">
        <w:t xml:space="preserve"> (riñones</w:t>
      </w:r>
      <w:r w:rsidR="00474052" w:rsidRPr="00A74260">
        <w:t>)</w:t>
      </w:r>
      <w:r w:rsidR="00081792" w:rsidRPr="00A74260">
        <w:t>.</w:t>
      </w:r>
    </w:p>
    <w:p w:rsidR="00B654F5" w:rsidRDefault="00B654F5" w:rsidP="00F31740">
      <w:pPr>
        <w:spacing w:line="360" w:lineRule="auto"/>
        <w:jc w:val="center"/>
      </w:pPr>
    </w:p>
    <w:p w:rsidR="002C4F71" w:rsidRPr="00F31740" w:rsidRDefault="005D02EA" w:rsidP="0073446D">
      <w:pPr>
        <w:numPr>
          <w:ilvl w:val="1"/>
          <w:numId w:val="1"/>
        </w:numPr>
        <w:spacing w:line="480" w:lineRule="auto"/>
        <w:jc w:val="both"/>
        <w:rPr>
          <w:b/>
        </w:rPr>
      </w:pPr>
      <w:r w:rsidRPr="005D02EA">
        <w:rPr>
          <w:b/>
        </w:rPr>
        <w:t xml:space="preserve">Modelo matemático de ratón </w:t>
      </w:r>
    </w:p>
    <w:p w:rsidR="004E0E8B" w:rsidRPr="008211F0" w:rsidRDefault="005D02EA" w:rsidP="0068151D">
      <w:pPr>
        <w:spacing w:line="480" w:lineRule="auto"/>
        <w:jc w:val="both"/>
      </w:pPr>
      <w:r>
        <w:t>Con las masas y medidas de</w:t>
      </w:r>
      <w:r w:rsidR="008871BF">
        <w:t xml:space="preserve"> los órganos obtenidos del ratón</w:t>
      </w:r>
      <w:r>
        <w:t xml:space="preserve"> se construyeron elipsoides para obtener los valores S</w:t>
      </w:r>
      <w:r w:rsidR="00092824">
        <w:t xml:space="preserve"> (Metodología MIRD) </w:t>
      </w:r>
      <w:r w:rsidR="007211D3" w:rsidRPr="001D608C">
        <w:fldChar w:fldCharType="begin" w:fldLock="1"/>
      </w:r>
      <w:r w:rsidR="00C131BA" w:rsidRPr="001D608C">
        <w:instrText>ADDIN CSL_CITATION {"citationItems":[{"id":"ITEM-1","itemData":{"DOI":"10025848","ISBN":"0161-5505 (Print)","ISSN":"0161-5505","PMID":"10025848","abstract":"This report describes recommended techniques for radiopharmaceutical biodistribution data acquisition and analysis in human subjects to estimate radiation absorbed dose using the Medical Internal Radiation Dose (MIRD) schema. The document has been prepared in a format to address two audiences: individuals with a primary interest in designing clinical trials who are not experts in dosimetry and individuals with extensive experience with dosimetry-based protocols and calculational methodology. For the first group, the general concepts involved in biodistribution data acquisition are presented, with guidance provided for the number of measurements (data points) required. For those with expertise in dosimetry, highlighted sections, examples and appendices have been included to provide calculational details, as well as references, for the techniques involved. This document is intended also to serve as a guide for the investigator in choosing the appropriate methodologies when acquiring and preparing product data for review by national regulatory agencies. The emphasis is on planar imaging techniques commonly available in most nuclear medicine departments and laboratories. The measurement of the biodistribution of radiopharmaceuticals is an important aspect in calculating absorbed dose from internally deposited radionuclides. Three phases are presented: data collection, data analysis and data processing. In the first phase, data collection, the identification of source regions, the determination of their appropriate temporal sampling and the acquisition of data are discussed. In the second phase, quantitative measurement techniques involving imaging by planar scintillation camera, SPECT and PET for the calculation of activity in source regions as a function of time are discussed. In addition, nonimaging measurement techniques, including external radiation monitoring, tissue-sample counting (blood and biopsy) and excreta counting are also considered. The third phase, data processing, involves curve-fitting techniques to integrate the source time-activity curves (determining the area under these curves). For some applications, compartmental modeling procedures may be used. Last, appendices are included that provide a table of symbols and definitions, a checklist for study protocol design, example formats for quantitative imaging protocols, temporal sampling error analysis techniques and selected calculational examples. The utilization of the presented approach …","author":[{"dropping-particle":"","family":"Siegel","given":"J A","non-dropping-particle":"","parse-names":false,"suffix":""},{"dropping-particle":"","family":"Thomas","given":"S R","non-dropping-particle":"","parse-names":false,"suffix":""},{"dropping-particle":"","family":"Stubbs","given":"J B","non-dropping-particle":"","parse-names":false,"suffix":""},{"dropping-particle":"","family":"Stabin","given":"M G","non-dropping-particle":"","parse-names":false,"suffix":""},{"dropping-particle":"","family":"Hays","given":"M T","non-dropping-particle":"","parse-names":false,"suffix":""},{"dropping-particle":"","family":"Koral","given":"K F","non-dropping-particle":"","parse-names":false,"suffix":""},{"dropping-particle":"","family":"Robertson","given":"J S","non-dropping-particle":"","parse-names":false,"suffix":""},{"dropping-particle":"","family":"Howell","given":"R W","non-dropping-particle":"","parse-names":false,"suffix":""},{"dropping-particle":"","family":"Wessels","given":"B W","non-dropping-particle":"","parse-names":false,"suffix":""},{"dropping-particle":"","family":"Fisher","given":"D R","non-dropping-particle":"","parse-names":false,"suffix":""},{"dropping-particle":"","family":"Weber","given":"D A","non-dropping-particle":"","parse-names":false,"suffix":""},{"dropping-particle":"","family":"Brill","given":"A B","non-dropping-particle":"","parse-names":false,"suffix":""}],"container-title":"J Nucl Med","id":"ITEM-1","issue":"2","issued":{"date-parts":[["1999","2"]]},"page":"37S-61S","title":"MIRD pamphlet no. 16: Techniques for quantitative radiopharmaceutical biodistribution data acquisition and analysis for use in human radiation dose estimates","type":"article-journal","volume":"40"},"uris":["http://www.mendeley.com/documents/?uuid=cc1cbddd-5552-35c5-9a57-373939008cb0"]}],"mendeley":{"formattedCitation":"[82]","plainTextFormattedCitation":"[82]","previouslyFormattedCitation":"[82]"},"properties":{"noteIndex":0},"schema":"https://github.com/citation-style-language/schema/raw/master/csl-citation.json"}</w:instrText>
      </w:r>
      <w:r w:rsidR="007211D3" w:rsidRPr="001D608C">
        <w:fldChar w:fldCharType="separate"/>
      </w:r>
      <w:r w:rsidR="007211D3" w:rsidRPr="001D608C">
        <w:rPr>
          <w:noProof/>
        </w:rPr>
        <w:t>[82]</w:t>
      </w:r>
      <w:r w:rsidR="007211D3" w:rsidRPr="001D608C">
        <w:fldChar w:fldCharType="end"/>
      </w:r>
      <w:r w:rsidR="00272DCC">
        <w:t>,</w:t>
      </w:r>
      <w:r>
        <w:t xml:space="preserve"> mediante simulación Monte Carlo a través del código PENELO</w:t>
      </w:r>
      <w:r w:rsidR="00081792">
        <w:t>PE. Los resultados serán</w:t>
      </w:r>
      <w:r>
        <w:t xml:space="preserve"> publicados en el libro de </w:t>
      </w:r>
      <w:r w:rsidR="00272DCC">
        <w:t>“</w:t>
      </w:r>
      <w:r>
        <w:t xml:space="preserve">Temas Selectos en Biomedicina en </w:t>
      </w:r>
      <w:r w:rsidR="00272DCC">
        <w:t>C</w:t>
      </w:r>
      <w:r>
        <w:t>iencias de la Salud Volumen II</w:t>
      </w:r>
      <w:r w:rsidR="00272DCC">
        <w:t>”</w:t>
      </w:r>
      <w:r w:rsidR="00081792">
        <w:t xml:space="preserve">, el capítulo se muestra en </w:t>
      </w:r>
      <w:r w:rsidR="006332A4">
        <w:t xml:space="preserve">el </w:t>
      </w:r>
      <w:r w:rsidR="00081792">
        <w:t>apartado 7</w:t>
      </w:r>
      <w:r w:rsidR="0068151D">
        <w:t>.</w:t>
      </w:r>
    </w:p>
    <w:p w:rsidR="004E0E8B" w:rsidRDefault="004E0E8B" w:rsidP="005E1360">
      <w:pPr>
        <w:pStyle w:val="Ttulo3"/>
        <w:rPr>
          <w:rStyle w:val="nfasis"/>
          <w:rFonts w:ascii="Times New Roman" w:hAnsi="Times New Roman"/>
          <w:sz w:val="24"/>
          <w:szCs w:val="24"/>
        </w:rPr>
      </w:pPr>
      <w:bookmarkStart w:id="10" w:name="_Toc527634815"/>
      <w:r w:rsidRPr="005E1360">
        <w:rPr>
          <w:rStyle w:val="nfasis"/>
          <w:rFonts w:ascii="Times New Roman" w:hAnsi="Times New Roman"/>
          <w:sz w:val="24"/>
          <w:szCs w:val="24"/>
        </w:rPr>
        <w:t>6.4 Criterios  de inclusión</w:t>
      </w:r>
      <w:bookmarkEnd w:id="10"/>
    </w:p>
    <w:p w:rsidR="0068151D" w:rsidRPr="0068151D" w:rsidRDefault="0068151D" w:rsidP="0068151D"/>
    <w:p w:rsidR="004E0E8B" w:rsidRPr="008211F0" w:rsidRDefault="00507168" w:rsidP="0073446D">
      <w:pPr>
        <w:numPr>
          <w:ilvl w:val="0"/>
          <w:numId w:val="11"/>
        </w:numPr>
        <w:spacing w:line="480" w:lineRule="auto"/>
        <w:jc w:val="both"/>
      </w:pPr>
      <w:r>
        <w:t>Ratones machos CD</w:t>
      </w:r>
      <w:r w:rsidR="004E0E8B">
        <w:t xml:space="preserve">1 de peso entre 30-35 g.  </w:t>
      </w:r>
    </w:p>
    <w:p w:rsidR="004E0E8B" w:rsidRDefault="004E0E8B" w:rsidP="005E1360">
      <w:pPr>
        <w:pStyle w:val="Ttulo3"/>
        <w:rPr>
          <w:rStyle w:val="nfasis"/>
          <w:rFonts w:ascii="Times New Roman" w:hAnsi="Times New Roman"/>
          <w:sz w:val="24"/>
          <w:szCs w:val="24"/>
        </w:rPr>
      </w:pPr>
      <w:bookmarkStart w:id="11" w:name="_Toc527634816"/>
      <w:r w:rsidRPr="005E1360">
        <w:rPr>
          <w:rStyle w:val="nfasis"/>
          <w:rFonts w:ascii="Times New Roman" w:hAnsi="Times New Roman"/>
          <w:sz w:val="24"/>
          <w:szCs w:val="24"/>
        </w:rPr>
        <w:t>6.5 Criterios de exclusión</w:t>
      </w:r>
      <w:bookmarkEnd w:id="11"/>
    </w:p>
    <w:p w:rsidR="0068151D" w:rsidRPr="0068151D" w:rsidRDefault="0068151D" w:rsidP="0068151D"/>
    <w:p w:rsidR="005560CA" w:rsidRPr="00F415AE" w:rsidRDefault="004E0E8B" w:rsidP="0073446D">
      <w:pPr>
        <w:numPr>
          <w:ilvl w:val="0"/>
          <w:numId w:val="12"/>
        </w:numPr>
        <w:spacing w:line="480" w:lineRule="auto"/>
        <w:jc w:val="both"/>
      </w:pPr>
      <w:r w:rsidRPr="00F415AE">
        <w:t xml:space="preserve">Ratones </w:t>
      </w:r>
      <w:r w:rsidR="00810108">
        <w:t>que no cumplan con los estándares p</w:t>
      </w:r>
      <w:r w:rsidR="00092824">
        <w:t>r</w:t>
      </w:r>
      <w:r w:rsidR="00810108">
        <w:t>opuestos, que enfermen o mueran durante la fase experimental</w:t>
      </w:r>
      <w:r w:rsidRPr="00F415AE">
        <w:t>.</w:t>
      </w:r>
    </w:p>
    <w:p w:rsidR="005560CA" w:rsidRPr="00B815C1" w:rsidRDefault="005560CA" w:rsidP="002414FA">
      <w:pPr>
        <w:spacing w:line="480" w:lineRule="auto"/>
        <w:ind w:left="708"/>
        <w:jc w:val="both"/>
        <w:rPr>
          <w:b/>
        </w:rPr>
      </w:pPr>
      <w:r w:rsidRPr="00B815C1">
        <w:rPr>
          <w:b/>
        </w:rPr>
        <w:lastRenderedPageBreak/>
        <w:t>Criterios de eliminación</w:t>
      </w:r>
    </w:p>
    <w:p w:rsidR="004E0E8B" w:rsidRPr="008211F0" w:rsidRDefault="005560CA" w:rsidP="0073446D">
      <w:pPr>
        <w:numPr>
          <w:ilvl w:val="0"/>
          <w:numId w:val="13"/>
        </w:numPr>
        <w:spacing w:line="480" w:lineRule="auto"/>
        <w:jc w:val="both"/>
      </w:pPr>
      <w:r w:rsidRPr="005560CA">
        <w:t xml:space="preserve">Ratones </w:t>
      </w:r>
      <w:r w:rsidR="00810108">
        <w:t>que presenten c</w:t>
      </w:r>
      <w:r w:rsidR="00AB709F">
        <w:t xml:space="preserve">ambios en la </w:t>
      </w:r>
      <w:proofErr w:type="spellStart"/>
      <w:r w:rsidR="00AB709F">
        <w:t>biodistribución</w:t>
      </w:r>
      <w:proofErr w:type="spellEnd"/>
      <w:r w:rsidR="00AB709F">
        <w:t xml:space="preserve"> d</w:t>
      </w:r>
      <w:r w:rsidR="00810108">
        <w:t xml:space="preserve">el </w:t>
      </w:r>
      <w:r w:rsidR="00810108" w:rsidRPr="00810108">
        <w:rPr>
          <w:vertAlign w:val="superscript"/>
        </w:rPr>
        <w:t>67</w:t>
      </w:r>
      <w:r w:rsidR="00810108">
        <w:t>Ga citrato (acumulación en un sitio especifico, aunado a una deficiencia en la captación), o en su caso, una tasa de aclaramiento renal acelerada.</w:t>
      </w:r>
    </w:p>
    <w:p w:rsidR="007377C1" w:rsidRDefault="004E0E8B" w:rsidP="005E1360">
      <w:pPr>
        <w:pStyle w:val="Ttulo3"/>
        <w:rPr>
          <w:rStyle w:val="nfasis"/>
          <w:rFonts w:ascii="Times New Roman" w:hAnsi="Times New Roman"/>
          <w:sz w:val="24"/>
          <w:szCs w:val="24"/>
        </w:rPr>
      </w:pPr>
      <w:bookmarkStart w:id="12" w:name="_Toc527634817"/>
      <w:r w:rsidRPr="005E1360">
        <w:rPr>
          <w:rStyle w:val="nfasis"/>
          <w:rFonts w:ascii="Times New Roman" w:hAnsi="Times New Roman"/>
          <w:sz w:val="24"/>
          <w:szCs w:val="24"/>
        </w:rPr>
        <w:t>6.6. Instrumentos</w:t>
      </w:r>
      <w:bookmarkEnd w:id="12"/>
      <w:r w:rsidRPr="005E1360">
        <w:rPr>
          <w:rStyle w:val="nfasis"/>
          <w:rFonts w:ascii="Times New Roman" w:hAnsi="Times New Roman"/>
          <w:sz w:val="24"/>
          <w:szCs w:val="24"/>
        </w:rPr>
        <w:t xml:space="preserve"> </w:t>
      </w:r>
    </w:p>
    <w:p w:rsidR="00F04E7F" w:rsidRPr="00F04E7F" w:rsidRDefault="00F04E7F" w:rsidP="00F04E7F"/>
    <w:p w:rsidR="00A8474F" w:rsidRDefault="00470120" w:rsidP="0073446D">
      <w:pPr>
        <w:numPr>
          <w:ilvl w:val="0"/>
          <w:numId w:val="14"/>
        </w:numPr>
        <w:spacing w:line="480" w:lineRule="auto"/>
        <w:jc w:val="both"/>
      </w:pPr>
      <w:r>
        <w:t>Insumos de b</w:t>
      </w:r>
      <w:r w:rsidR="00A8474F">
        <w:t>ioterio</w:t>
      </w:r>
      <w:r>
        <w:t xml:space="preserve"> e </w:t>
      </w:r>
      <w:r w:rsidR="00A8474F">
        <w:t xml:space="preserve"> </w:t>
      </w:r>
      <w:r>
        <w:t>instrumental para el modelo</w:t>
      </w:r>
      <w:r w:rsidR="00A8474F">
        <w:t xml:space="preserve"> de estrés</w:t>
      </w:r>
      <w:r>
        <w:t xml:space="preserve"> por inmo</w:t>
      </w:r>
      <w:r w:rsidR="00DA04A6">
        <w:t>vilización y para el sacrificio</w:t>
      </w:r>
      <w:r>
        <w:t xml:space="preserve"> </w:t>
      </w:r>
      <w:r w:rsidR="00A8474F">
        <w:t xml:space="preserve"> </w:t>
      </w:r>
    </w:p>
    <w:p w:rsidR="00470120" w:rsidRDefault="00470120" w:rsidP="0073446D">
      <w:pPr>
        <w:pStyle w:val="Prrafodelista"/>
        <w:numPr>
          <w:ilvl w:val="0"/>
          <w:numId w:val="3"/>
        </w:numPr>
        <w:spacing w:line="480" w:lineRule="auto"/>
        <w:jc w:val="both"/>
        <w:rPr>
          <w:rFonts w:ascii="Times New Roman" w:hAnsi="Times New Roman"/>
          <w:sz w:val="24"/>
          <w:szCs w:val="24"/>
        </w:rPr>
      </w:pPr>
      <w:r w:rsidRPr="00470120">
        <w:rPr>
          <w:rFonts w:ascii="Times New Roman" w:hAnsi="Times New Roman"/>
          <w:sz w:val="24"/>
          <w:szCs w:val="24"/>
        </w:rPr>
        <w:t xml:space="preserve">Insumos e instrumental para el mantenimiento de la cepa de </w:t>
      </w:r>
      <w:r>
        <w:rPr>
          <w:rFonts w:ascii="Times New Roman" w:hAnsi="Times New Roman"/>
          <w:sz w:val="24"/>
          <w:szCs w:val="24"/>
        </w:rPr>
        <w:t>ratones</w:t>
      </w:r>
    </w:p>
    <w:p w:rsidR="003E7A6C" w:rsidRPr="00CD58F3" w:rsidRDefault="00470120" w:rsidP="0073446D">
      <w:pPr>
        <w:pStyle w:val="Prrafodelista"/>
        <w:numPr>
          <w:ilvl w:val="0"/>
          <w:numId w:val="3"/>
        </w:numPr>
        <w:spacing w:line="480" w:lineRule="auto"/>
        <w:jc w:val="both"/>
        <w:rPr>
          <w:rFonts w:ascii="Times New Roman" w:hAnsi="Times New Roman"/>
          <w:sz w:val="24"/>
          <w:szCs w:val="24"/>
        </w:rPr>
      </w:pPr>
      <w:r>
        <w:rPr>
          <w:rFonts w:ascii="Times New Roman" w:hAnsi="Times New Roman"/>
          <w:sz w:val="24"/>
          <w:szCs w:val="24"/>
        </w:rPr>
        <w:t>C</w:t>
      </w:r>
      <w:r w:rsidR="003E7A6C" w:rsidRPr="00CD58F3">
        <w:rPr>
          <w:rFonts w:ascii="Times New Roman" w:hAnsi="Times New Roman"/>
          <w:sz w:val="24"/>
          <w:szCs w:val="24"/>
        </w:rPr>
        <w:t>ámara de CO</w:t>
      </w:r>
      <w:r w:rsidR="003E7A6C" w:rsidRPr="00CD58F3">
        <w:rPr>
          <w:rFonts w:ascii="Times New Roman" w:hAnsi="Times New Roman"/>
          <w:sz w:val="24"/>
          <w:szCs w:val="24"/>
          <w:vertAlign w:val="subscript"/>
        </w:rPr>
        <w:t>2</w:t>
      </w:r>
    </w:p>
    <w:p w:rsidR="00A8474F" w:rsidRPr="00CD58F3" w:rsidRDefault="003E7A6C" w:rsidP="0073446D">
      <w:pPr>
        <w:pStyle w:val="Prrafodelista"/>
        <w:numPr>
          <w:ilvl w:val="0"/>
          <w:numId w:val="3"/>
        </w:numPr>
        <w:spacing w:line="480" w:lineRule="auto"/>
        <w:jc w:val="both"/>
        <w:rPr>
          <w:rFonts w:ascii="Times New Roman" w:hAnsi="Times New Roman"/>
          <w:sz w:val="24"/>
          <w:szCs w:val="24"/>
        </w:rPr>
      </w:pPr>
      <w:r w:rsidRPr="00CD58F3">
        <w:rPr>
          <w:rFonts w:ascii="Times New Roman" w:hAnsi="Times New Roman"/>
          <w:sz w:val="24"/>
          <w:szCs w:val="24"/>
        </w:rPr>
        <w:t xml:space="preserve">Material quirúrgico </w:t>
      </w:r>
      <w:r w:rsidR="00470120">
        <w:rPr>
          <w:rFonts w:ascii="Times New Roman" w:hAnsi="Times New Roman"/>
          <w:sz w:val="24"/>
          <w:szCs w:val="24"/>
        </w:rPr>
        <w:t>para micro</w:t>
      </w:r>
      <w:r w:rsidR="00507168">
        <w:rPr>
          <w:rFonts w:ascii="Times New Roman" w:hAnsi="Times New Roman"/>
          <w:sz w:val="24"/>
          <w:szCs w:val="24"/>
        </w:rPr>
        <w:t>-</w:t>
      </w:r>
      <w:r w:rsidR="00BF6273">
        <w:rPr>
          <w:rFonts w:ascii="Times New Roman" w:hAnsi="Times New Roman"/>
          <w:sz w:val="24"/>
          <w:szCs w:val="24"/>
        </w:rPr>
        <w:t>disección</w:t>
      </w:r>
    </w:p>
    <w:p w:rsidR="007377C1" w:rsidRDefault="00FB77B9" w:rsidP="0073446D">
      <w:pPr>
        <w:numPr>
          <w:ilvl w:val="0"/>
          <w:numId w:val="15"/>
        </w:numPr>
        <w:spacing w:line="480" w:lineRule="auto"/>
        <w:jc w:val="both"/>
      </w:pPr>
      <w:r>
        <w:t>Cuarto caliente en</w:t>
      </w:r>
      <w:r w:rsidR="007377C1">
        <w:t xml:space="preserve"> Medicina Nuclear</w:t>
      </w:r>
      <w:r w:rsidR="008A6892">
        <w:t xml:space="preserve"> </w:t>
      </w:r>
    </w:p>
    <w:p w:rsidR="007377C1" w:rsidRPr="00FB77B9" w:rsidRDefault="007377C1" w:rsidP="0073446D">
      <w:pPr>
        <w:pStyle w:val="Prrafodelista"/>
        <w:numPr>
          <w:ilvl w:val="0"/>
          <w:numId w:val="3"/>
        </w:numPr>
        <w:spacing w:line="480" w:lineRule="auto"/>
        <w:jc w:val="both"/>
        <w:rPr>
          <w:rFonts w:ascii="Times New Roman" w:hAnsi="Times New Roman"/>
          <w:sz w:val="24"/>
          <w:szCs w:val="24"/>
        </w:rPr>
      </w:pPr>
      <w:r w:rsidRPr="00FB77B9">
        <w:rPr>
          <w:rFonts w:ascii="Times New Roman" w:hAnsi="Times New Roman"/>
          <w:sz w:val="24"/>
          <w:szCs w:val="24"/>
        </w:rPr>
        <w:t>Campana de extracción</w:t>
      </w:r>
      <w:r w:rsidR="00470120">
        <w:rPr>
          <w:rFonts w:ascii="Times New Roman" w:hAnsi="Times New Roman"/>
          <w:sz w:val="24"/>
          <w:szCs w:val="24"/>
        </w:rPr>
        <w:t xml:space="preserve"> e insumos para la aplicación de radiofárm</w:t>
      </w:r>
      <w:r w:rsidR="00BF6273">
        <w:rPr>
          <w:rFonts w:ascii="Times New Roman" w:hAnsi="Times New Roman"/>
          <w:sz w:val="24"/>
          <w:szCs w:val="24"/>
        </w:rPr>
        <w:t>aco y de protección radiológica</w:t>
      </w:r>
    </w:p>
    <w:p w:rsidR="007377C1" w:rsidRPr="00FB77B9" w:rsidRDefault="005A07E6" w:rsidP="0073446D">
      <w:pPr>
        <w:pStyle w:val="Prrafodelista"/>
        <w:numPr>
          <w:ilvl w:val="0"/>
          <w:numId w:val="3"/>
        </w:numPr>
        <w:spacing w:line="480" w:lineRule="auto"/>
        <w:jc w:val="both"/>
        <w:rPr>
          <w:rFonts w:ascii="Times New Roman" w:hAnsi="Times New Roman"/>
          <w:sz w:val="24"/>
          <w:szCs w:val="24"/>
        </w:rPr>
      </w:pPr>
      <w:r w:rsidRPr="00FB77B9">
        <w:rPr>
          <w:rFonts w:ascii="Times New Roman" w:hAnsi="Times New Roman"/>
          <w:sz w:val="24"/>
          <w:szCs w:val="24"/>
        </w:rPr>
        <w:t>Contador de pozo (</w:t>
      </w:r>
      <w:proofErr w:type="spellStart"/>
      <w:r w:rsidRPr="00FB77B9">
        <w:rPr>
          <w:rFonts w:ascii="Times New Roman" w:hAnsi="Times New Roman"/>
          <w:sz w:val="24"/>
          <w:szCs w:val="24"/>
        </w:rPr>
        <w:t>Capintec</w:t>
      </w:r>
      <w:proofErr w:type="spellEnd"/>
      <w:r w:rsidRPr="00FB77B9">
        <w:rPr>
          <w:rFonts w:ascii="Times New Roman" w:hAnsi="Times New Roman"/>
          <w:sz w:val="24"/>
          <w:szCs w:val="24"/>
        </w:rPr>
        <w:t xml:space="preserve">), contador Geiger </w:t>
      </w:r>
      <w:r w:rsidR="008A6892" w:rsidRPr="00FB77B9">
        <w:rPr>
          <w:rFonts w:ascii="Times New Roman" w:hAnsi="Times New Roman"/>
          <w:sz w:val="24"/>
          <w:szCs w:val="24"/>
        </w:rPr>
        <w:t>Müller</w:t>
      </w:r>
      <w:r w:rsidR="00CF6D4F">
        <w:rPr>
          <w:rFonts w:ascii="Times New Roman" w:hAnsi="Times New Roman"/>
          <w:sz w:val="24"/>
          <w:szCs w:val="24"/>
        </w:rPr>
        <w:t xml:space="preserve"> y</w:t>
      </w:r>
      <w:r w:rsidRPr="00FB77B9">
        <w:rPr>
          <w:rFonts w:ascii="Times New Roman" w:hAnsi="Times New Roman"/>
          <w:sz w:val="24"/>
          <w:szCs w:val="24"/>
        </w:rPr>
        <w:t xml:space="preserve"> dosímetro personal</w:t>
      </w:r>
      <w:r w:rsidR="007377C1" w:rsidRPr="00FB77B9">
        <w:rPr>
          <w:rFonts w:ascii="Times New Roman" w:hAnsi="Times New Roman"/>
          <w:sz w:val="24"/>
          <w:szCs w:val="24"/>
        </w:rPr>
        <w:t xml:space="preserve"> </w:t>
      </w:r>
    </w:p>
    <w:p w:rsidR="007377C1" w:rsidRDefault="007377C1" w:rsidP="0073446D">
      <w:pPr>
        <w:numPr>
          <w:ilvl w:val="0"/>
          <w:numId w:val="16"/>
        </w:numPr>
        <w:spacing w:line="480" w:lineRule="auto"/>
        <w:jc w:val="both"/>
      </w:pPr>
      <w:r>
        <w:t>Laboratorio de Simulación Montecarlo</w:t>
      </w:r>
    </w:p>
    <w:p w:rsidR="007377C1" w:rsidRPr="00FB77B9" w:rsidRDefault="00470120" w:rsidP="0073446D">
      <w:pPr>
        <w:pStyle w:val="Prrafodelista"/>
        <w:numPr>
          <w:ilvl w:val="0"/>
          <w:numId w:val="3"/>
        </w:numPr>
        <w:spacing w:line="480" w:lineRule="auto"/>
        <w:jc w:val="both"/>
        <w:rPr>
          <w:rFonts w:ascii="Times New Roman" w:hAnsi="Times New Roman"/>
          <w:sz w:val="24"/>
          <w:szCs w:val="24"/>
        </w:rPr>
      </w:pPr>
      <w:r>
        <w:rPr>
          <w:rFonts w:ascii="Times New Roman" w:hAnsi="Times New Roman"/>
          <w:sz w:val="24"/>
          <w:szCs w:val="24"/>
        </w:rPr>
        <w:t xml:space="preserve">Central de </w:t>
      </w:r>
      <w:r w:rsidR="00844E54">
        <w:rPr>
          <w:rFonts w:ascii="Times New Roman" w:hAnsi="Times New Roman"/>
          <w:sz w:val="24"/>
          <w:szCs w:val="24"/>
        </w:rPr>
        <w:t>cómputo</w:t>
      </w:r>
      <w:r>
        <w:rPr>
          <w:rFonts w:ascii="Times New Roman" w:hAnsi="Times New Roman"/>
          <w:sz w:val="24"/>
          <w:szCs w:val="24"/>
        </w:rPr>
        <w:t xml:space="preserve"> </w:t>
      </w:r>
      <w:r w:rsidR="00A8474F" w:rsidRPr="00FB77B9">
        <w:rPr>
          <w:rFonts w:ascii="Times New Roman" w:hAnsi="Times New Roman"/>
          <w:sz w:val="24"/>
          <w:szCs w:val="24"/>
        </w:rPr>
        <w:t>para Simulación Monte Carlo</w:t>
      </w:r>
      <w:r w:rsidR="006676B7" w:rsidRPr="00FB77B9">
        <w:rPr>
          <w:rFonts w:ascii="Times New Roman" w:hAnsi="Times New Roman"/>
          <w:sz w:val="24"/>
          <w:szCs w:val="24"/>
        </w:rPr>
        <w:t xml:space="preserve"> con código PENELOPE</w:t>
      </w:r>
    </w:p>
    <w:p w:rsidR="005A07E6" w:rsidRDefault="004E0E8B" w:rsidP="005E1360">
      <w:pPr>
        <w:pStyle w:val="Ttulo3"/>
        <w:rPr>
          <w:rStyle w:val="nfasis"/>
          <w:rFonts w:ascii="Times New Roman" w:hAnsi="Times New Roman"/>
          <w:sz w:val="24"/>
          <w:szCs w:val="24"/>
        </w:rPr>
      </w:pPr>
      <w:bookmarkStart w:id="13" w:name="_Toc527634818"/>
      <w:r w:rsidRPr="005E1360">
        <w:rPr>
          <w:rStyle w:val="nfasis"/>
          <w:rFonts w:ascii="Times New Roman" w:hAnsi="Times New Roman"/>
          <w:sz w:val="24"/>
          <w:szCs w:val="24"/>
        </w:rPr>
        <w:t>6.7 Recolección de datos</w:t>
      </w:r>
      <w:bookmarkEnd w:id="13"/>
    </w:p>
    <w:p w:rsidR="0068151D" w:rsidRPr="0068151D" w:rsidRDefault="0068151D" w:rsidP="0068151D"/>
    <w:p w:rsidR="00FB422A" w:rsidRDefault="00CA744E" w:rsidP="007C759D">
      <w:pPr>
        <w:spacing w:line="480" w:lineRule="auto"/>
        <w:jc w:val="both"/>
      </w:pPr>
      <w:r>
        <w:t>La medición</w:t>
      </w:r>
      <w:r w:rsidR="008228B3">
        <w:t xml:space="preserve"> de la actividad </w:t>
      </w:r>
      <w:r>
        <w:t xml:space="preserve">en cada órgano </w:t>
      </w:r>
      <w:r w:rsidR="001A2096">
        <w:t>se obtuvo</w:t>
      </w:r>
      <w:r w:rsidR="008228B3">
        <w:t xml:space="preserve"> de manera cu</w:t>
      </w:r>
      <w:r w:rsidR="001A2096">
        <w:t>antitativa y directa mediante el</w:t>
      </w:r>
      <w:r w:rsidR="008228B3">
        <w:t xml:space="preserve"> contador de pozo.</w:t>
      </w:r>
      <w:r>
        <w:t xml:space="preserve"> </w:t>
      </w:r>
    </w:p>
    <w:p w:rsidR="008A6F30" w:rsidRPr="008211F0" w:rsidRDefault="008A6F30" w:rsidP="007C759D">
      <w:pPr>
        <w:spacing w:line="480" w:lineRule="auto"/>
        <w:jc w:val="both"/>
      </w:pPr>
    </w:p>
    <w:p w:rsidR="00D14D59" w:rsidRDefault="004E0E8B" w:rsidP="005E1360">
      <w:pPr>
        <w:pStyle w:val="Ttulo3"/>
        <w:rPr>
          <w:rStyle w:val="nfasis"/>
          <w:rFonts w:ascii="Times New Roman" w:hAnsi="Times New Roman"/>
          <w:sz w:val="24"/>
          <w:szCs w:val="24"/>
        </w:rPr>
      </w:pPr>
      <w:bookmarkStart w:id="14" w:name="_Toc527634819"/>
      <w:r w:rsidRPr="005E1360">
        <w:rPr>
          <w:rStyle w:val="nfasis"/>
          <w:rFonts w:ascii="Times New Roman" w:hAnsi="Times New Roman"/>
          <w:sz w:val="24"/>
          <w:szCs w:val="24"/>
        </w:rPr>
        <w:lastRenderedPageBreak/>
        <w:t>6.8 Análisis de datos</w:t>
      </w:r>
      <w:bookmarkEnd w:id="14"/>
    </w:p>
    <w:p w:rsidR="0068151D" w:rsidRPr="0068151D" w:rsidRDefault="0068151D" w:rsidP="0068151D"/>
    <w:p w:rsidR="009D4BA2" w:rsidRPr="008211F0" w:rsidRDefault="009D4BA2" w:rsidP="00FB422A">
      <w:pPr>
        <w:spacing w:line="480" w:lineRule="auto"/>
        <w:jc w:val="both"/>
      </w:pPr>
      <w:r w:rsidRPr="00D14D59">
        <w:t>El análisis esta</w:t>
      </w:r>
      <w:r w:rsidR="006D6ADF">
        <w:t>dístico se realizó</w:t>
      </w:r>
      <w:r w:rsidR="003A32E4">
        <w:t xml:space="preserve"> mediante</w:t>
      </w:r>
      <w:r w:rsidRPr="00D14D59">
        <w:t xml:space="preserve"> estadística descriptiva</w:t>
      </w:r>
      <w:r w:rsidR="00D14D59" w:rsidRPr="00D14D59">
        <w:t xml:space="preserve"> y usando el test de U de Mann </w:t>
      </w:r>
      <w:r w:rsidR="00D26A8E" w:rsidRPr="00D14D59">
        <w:t>Whitney</w:t>
      </w:r>
      <w:r w:rsidR="00D14D59" w:rsidRPr="00D14D59">
        <w:t xml:space="preserve"> para cada </w:t>
      </w:r>
      <w:r w:rsidR="00D26A8E" w:rsidRPr="00D14D59">
        <w:t>órgano</w:t>
      </w:r>
      <w:r w:rsidRPr="00D14D59">
        <w:t xml:space="preserve">, </w:t>
      </w:r>
      <w:r w:rsidR="00D14D59" w:rsidRPr="00D14D59">
        <w:t xml:space="preserve">en </w:t>
      </w:r>
      <w:r w:rsidR="00D26A8E" w:rsidRPr="00D14D59">
        <w:t>conjunto</w:t>
      </w:r>
      <w:r w:rsidR="00D14D59" w:rsidRPr="00D14D59">
        <w:t xml:space="preserve"> con</w:t>
      </w:r>
      <w:r w:rsidRPr="00D14D59">
        <w:t xml:space="preserve"> la desviación estándar.</w:t>
      </w:r>
    </w:p>
    <w:p w:rsidR="008228B3" w:rsidRDefault="004E0E8B" w:rsidP="005E1360">
      <w:pPr>
        <w:pStyle w:val="Ttulo3"/>
        <w:rPr>
          <w:rStyle w:val="nfasis"/>
          <w:rFonts w:ascii="Times New Roman" w:hAnsi="Times New Roman"/>
          <w:sz w:val="24"/>
          <w:szCs w:val="24"/>
        </w:rPr>
      </w:pPr>
      <w:bookmarkStart w:id="15" w:name="_Toc527634820"/>
      <w:r w:rsidRPr="005E1360">
        <w:rPr>
          <w:rStyle w:val="nfasis"/>
          <w:rFonts w:ascii="Times New Roman" w:hAnsi="Times New Roman"/>
          <w:sz w:val="24"/>
          <w:szCs w:val="24"/>
        </w:rPr>
        <w:t>6.9 Aspecto ético</w:t>
      </w:r>
      <w:bookmarkEnd w:id="15"/>
    </w:p>
    <w:p w:rsidR="0068151D" w:rsidRPr="0068151D" w:rsidRDefault="0068151D" w:rsidP="0068151D"/>
    <w:p w:rsidR="007B4490" w:rsidRDefault="006D6ADF" w:rsidP="007C759D">
      <w:pPr>
        <w:spacing w:line="480" w:lineRule="auto"/>
        <w:jc w:val="both"/>
      </w:pPr>
      <w:r>
        <w:t>El estudio se llevó</w:t>
      </w:r>
      <w:r w:rsidR="008228B3" w:rsidRPr="00290CEF">
        <w:t xml:space="preserve"> a cabo bajo la  norma  </w:t>
      </w:r>
      <w:hyperlink r:id="rId36" w:tgtFrame="_blank" w:history="1">
        <w:r w:rsidR="008228B3" w:rsidRPr="00290CEF">
          <w:t>NOM-012-STPS-1999</w:t>
        </w:r>
      </w:hyperlink>
      <w:r w:rsidR="008228B3" w:rsidRPr="00290CEF">
        <w:t xml:space="preserve"> para condiciones de seguridad e higiene en centros de trabajo donde se produzcan, usen, almacenen o transporten fuentes de radiación</w:t>
      </w:r>
      <w:r w:rsidR="00470120">
        <w:t xml:space="preserve"> (</w:t>
      </w:r>
      <w:r w:rsidR="008228B3" w:rsidRPr="00290CEF">
        <w:t xml:space="preserve">norma </w:t>
      </w:r>
      <w:hyperlink r:id="rId37" w:tgtFrame="_blank" w:history="1">
        <w:r w:rsidR="008228B3" w:rsidRPr="00290CEF">
          <w:t>NOM-004-NUCL-1994</w:t>
        </w:r>
      </w:hyperlink>
      <w:r w:rsidR="008228B3" w:rsidRPr="00290CEF">
        <w:t xml:space="preserve"> de clasificación de desechos radiactivos y norma </w:t>
      </w:r>
      <w:hyperlink r:id="rId38" w:tgtFrame="_blank" w:history="1">
        <w:r w:rsidR="008228B3" w:rsidRPr="00290CEF">
          <w:t>NOM-36-NUCL-2001</w:t>
        </w:r>
      </w:hyperlink>
      <w:r w:rsidR="00FB422A">
        <w:t xml:space="preserve">de </w:t>
      </w:r>
      <w:r w:rsidR="008228B3" w:rsidRPr="00290CEF">
        <w:t>requerimientos para instalaciones de tratamiento y acondiciona</w:t>
      </w:r>
      <w:r w:rsidR="00FB422A">
        <w:t>miento de desechos radiactivos</w:t>
      </w:r>
      <w:r w:rsidR="00470120">
        <w:t>)</w:t>
      </w:r>
      <w:r w:rsidR="00FB422A">
        <w:t>.</w:t>
      </w:r>
      <w:r w:rsidR="00470120">
        <w:t xml:space="preserve"> </w:t>
      </w:r>
      <w:r w:rsidR="008228B3">
        <w:t xml:space="preserve">Los desechos biológicos </w:t>
      </w:r>
      <w:r w:rsidR="008228B3" w:rsidRPr="00290CEF">
        <w:t>de animal</w:t>
      </w:r>
      <w:r w:rsidR="008228B3">
        <w:t>es</w:t>
      </w:r>
      <w:r w:rsidR="008228B3" w:rsidRPr="00290CEF">
        <w:t xml:space="preserve"> se manejar</w:t>
      </w:r>
      <w:r w:rsidR="00470120">
        <w:t>on</w:t>
      </w:r>
      <w:r w:rsidR="008228B3" w:rsidRPr="00290CEF">
        <w:t xml:space="preserve"> de acuerdo a la Norma Oficial Mexicana de Bioseguridad NOM-087-ECOL-SSA1-2002.</w:t>
      </w:r>
    </w:p>
    <w:p w:rsidR="001671EC" w:rsidRDefault="001671EC" w:rsidP="00E56491">
      <w:pPr>
        <w:spacing w:line="360" w:lineRule="auto"/>
        <w:jc w:val="both"/>
      </w:pPr>
    </w:p>
    <w:p w:rsidR="007C759D" w:rsidRDefault="007C759D" w:rsidP="00E56491">
      <w:pPr>
        <w:spacing w:line="360" w:lineRule="auto"/>
        <w:jc w:val="both"/>
      </w:pPr>
    </w:p>
    <w:p w:rsidR="007C759D" w:rsidRDefault="007C759D" w:rsidP="00E56491">
      <w:pPr>
        <w:spacing w:line="360" w:lineRule="auto"/>
        <w:jc w:val="both"/>
      </w:pPr>
    </w:p>
    <w:p w:rsidR="007C759D" w:rsidRDefault="007C759D" w:rsidP="00E56491">
      <w:pPr>
        <w:spacing w:line="360" w:lineRule="auto"/>
        <w:jc w:val="both"/>
      </w:pPr>
    </w:p>
    <w:p w:rsidR="007C759D" w:rsidRDefault="007C759D" w:rsidP="00E56491">
      <w:pPr>
        <w:spacing w:line="360" w:lineRule="auto"/>
        <w:jc w:val="both"/>
      </w:pPr>
    </w:p>
    <w:p w:rsidR="007C759D" w:rsidRDefault="007C759D" w:rsidP="00E56491">
      <w:pPr>
        <w:spacing w:line="360" w:lineRule="auto"/>
        <w:jc w:val="both"/>
      </w:pPr>
    </w:p>
    <w:p w:rsidR="007C759D" w:rsidRPr="001671EC" w:rsidRDefault="007C759D" w:rsidP="007C759D">
      <w:r>
        <w:br w:type="page"/>
      </w:r>
    </w:p>
    <w:p w:rsidR="00741E9A" w:rsidRPr="00B96680" w:rsidRDefault="004E0E8B" w:rsidP="0073446D">
      <w:pPr>
        <w:pStyle w:val="Ttulo2"/>
        <w:numPr>
          <w:ilvl w:val="0"/>
          <w:numId w:val="7"/>
        </w:numPr>
        <w:rPr>
          <w:rFonts w:ascii="Times New Roman" w:hAnsi="Times New Roman"/>
          <w:iCs w:val="0"/>
        </w:rPr>
      </w:pPr>
      <w:bookmarkStart w:id="16" w:name="_Toc527634821"/>
      <w:r w:rsidRPr="00B96680">
        <w:rPr>
          <w:rFonts w:ascii="Times New Roman" w:hAnsi="Times New Roman"/>
          <w:iCs w:val="0"/>
        </w:rPr>
        <w:lastRenderedPageBreak/>
        <w:t>Resultados</w:t>
      </w:r>
      <w:bookmarkEnd w:id="16"/>
    </w:p>
    <w:p w:rsidR="00110652" w:rsidRPr="00B72C2F" w:rsidRDefault="00110652" w:rsidP="008D270D">
      <w:pPr>
        <w:autoSpaceDE w:val="0"/>
        <w:autoSpaceDN w:val="0"/>
        <w:adjustRightInd w:val="0"/>
        <w:spacing w:line="360" w:lineRule="auto"/>
        <w:ind w:left="300"/>
        <w:jc w:val="both"/>
        <w:rPr>
          <w:rFonts w:eastAsia="Calibri"/>
          <w:b/>
          <w:color w:val="000000"/>
          <w:lang w:val="pt-BR" w:eastAsia="es-MX"/>
        </w:rPr>
      </w:pPr>
    </w:p>
    <w:p w:rsidR="00110652" w:rsidRDefault="00C50A7E" w:rsidP="00C50A7E">
      <w:pPr>
        <w:pStyle w:val="Ttulo3"/>
        <w:rPr>
          <w:rStyle w:val="nfasis"/>
          <w:rFonts w:ascii="Times New Roman" w:hAnsi="Times New Roman"/>
          <w:sz w:val="24"/>
          <w:szCs w:val="24"/>
        </w:rPr>
      </w:pPr>
      <w:r>
        <w:rPr>
          <w:rStyle w:val="nfasis"/>
          <w:rFonts w:ascii="Times New Roman" w:hAnsi="Times New Roman"/>
          <w:sz w:val="24"/>
          <w:szCs w:val="24"/>
        </w:rPr>
        <w:t xml:space="preserve">7.1 </w:t>
      </w:r>
      <w:bookmarkStart w:id="17" w:name="_Toc527634822"/>
      <w:r w:rsidR="008D270D" w:rsidRPr="00C50A7E">
        <w:rPr>
          <w:rStyle w:val="nfasis"/>
          <w:rFonts w:ascii="Times New Roman" w:hAnsi="Times New Roman"/>
          <w:sz w:val="24"/>
          <w:szCs w:val="24"/>
        </w:rPr>
        <w:t>C</w:t>
      </w:r>
      <w:r w:rsidR="004E0E8B" w:rsidRPr="00C50A7E">
        <w:rPr>
          <w:rStyle w:val="nfasis"/>
          <w:rFonts w:ascii="Times New Roman" w:hAnsi="Times New Roman"/>
          <w:sz w:val="24"/>
          <w:szCs w:val="24"/>
        </w:rPr>
        <w:t>apítulo de libro aceptado</w:t>
      </w:r>
      <w:bookmarkEnd w:id="17"/>
    </w:p>
    <w:p w:rsidR="00B96680" w:rsidRPr="00B96680" w:rsidRDefault="00B96680" w:rsidP="00B96680"/>
    <w:p w:rsidR="004E0E8B" w:rsidRPr="00C50A7E" w:rsidRDefault="004E0E8B" w:rsidP="00C50A7E">
      <w:pPr>
        <w:pStyle w:val="Ttulo4"/>
        <w:rPr>
          <w:rFonts w:ascii="Times New Roman" w:hAnsi="Times New Roman" w:cs="Times New Roman"/>
          <w:color w:val="auto"/>
        </w:rPr>
      </w:pPr>
      <w:bookmarkStart w:id="18" w:name="_Toc527634823"/>
      <w:r w:rsidRPr="00C50A7E">
        <w:rPr>
          <w:rFonts w:ascii="Times New Roman" w:hAnsi="Times New Roman" w:cs="Times New Roman"/>
          <w:color w:val="auto"/>
        </w:rPr>
        <w:t xml:space="preserve">7.1.1 </w:t>
      </w:r>
      <w:r w:rsidR="008D270D" w:rsidRPr="00C50A7E">
        <w:rPr>
          <w:rFonts w:ascii="Times New Roman" w:hAnsi="Times New Roman" w:cs="Times New Roman"/>
          <w:color w:val="auto"/>
        </w:rPr>
        <w:t xml:space="preserve">Título del </w:t>
      </w:r>
      <w:r w:rsidRPr="00C50A7E">
        <w:rPr>
          <w:rFonts w:ascii="Times New Roman" w:hAnsi="Times New Roman" w:cs="Times New Roman"/>
          <w:color w:val="auto"/>
        </w:rPr>
        <w:t>capítulo de libro aceptado</w:t>
      </w:r>
      <w:bookmarkEnd w:id="18"/>
    </w:p>
    <w:p w:rsidR="000972AA" w:rsidRDefault="000972AA" w:rsidP="004E0E8B">
      <w:pPr>
        <w:autoSpaceDE w:val="0"/>
        <w:autoSpaceDN w:val="0"/>
        <w:adjustRightInd w:val="0"/>
        <w:spacing w:line="360" w:lineRule="auto"/>
        <w:ind w:left="1701" w:hanging="708"/>
        <w:jc w:val="both"/>
      </w:pPr>
    </w:p>
    <w:p w:rsidR="000972AA" w:rsidRPr="008D270D" w:rsidRDefault="008D270D" w:rsidP="008D270D">
      <w:pPr>
        <w:autoSpaceDE w:val="0"/>
        <w:autoSpaceDN w:val="0"/>
        <w:adjustRightInd w:val="0"/>
        <w:spacing w:line="360" w:lineRule="auto"/>
        <w:jc w:val="center"/>
        <w:rPr>
          <w:b/>
        </w:rPr>
      </w:pPr>
      <w:r>
        <w:rPr>
          <w:b/>
        </w:rPr>
        <w:t>“</w:t>
      </w:r>
      <w:r w:rsidRPr="008D270D">
        <w:rPr>
          <w:b/>
        </w:rPr>
        <w:t>Cálculo</w:t>
      </w:r>
      <w:r w:rsidR="000972AA" w:rsidRPr="008D270D">
        <w:rPr>
          <w:b/>
        </w:rPr>
        <w:t xml:space="preserve"> de la dosis absorbida por desintegración de </w:t>
      </w:r>
      <w:r w:rsidR="000972AA" w:rsidRPr="008D270D">
        <w:rPr>
          <w:b/>
          <w:vertAlign w:val="superscript"/>
        </w:rPr>
        <w:t>67</w:t>
      </w:r>
      <w:r w:rsidR="000972AA" w:rsidRPr="008D270D">
        <w:rPr>
          <w:b/>
        </w:rPr>
        <w:t>Ga en un modelo matemático murino bajo estrés fisiológico</w:t>
      </w:r>
      <w:r>
        <w:rPr>
          <w:b/>
        </w:rPr>
        <w:t>”</w:t>
      </w:r>
    </w:p>
    <w:p w:rsidR="000972AA" w:rsidRPr="009C4344" w:rsidRDefault="000972AA" w:rsidP="004E0E8B">
      <w:pPr>
        <w:autoSpaceDE w:val="0"/>
        <w:autoSpaceDN w:val="0"/>
        <w:adjustRightInd w:val="0"/>
        <w:spacing w:line="360" w:lineRule="auto"/>
        <w:ind w:left="1701" w:hanging="708"/>
        <w:jc w:val="both"/>
      </w:pPr>
    </w:p>
    <w:p w:rsidR="004E0E8B" w:rsidRPr="00C50A7E" w:rsidRDefault="004E0E8B" w:rsidP="00C50A7E">
      <w:pPr>
        <w:pStyle w:val="Ttulo4"/>
        <w:rPr>
          <w:rFonts w:ascii="Times New Roman" w:hAnsi="Times New Roman" w:cs="Times New Roman"/>
          <w:color w:val="auto"/>
        </w:rPr>
      </w:pPr>
      <w:bookmarkStart w:id="19" w:name="_Toc527634824"/>
      <w:r w:rsidRPr="00C50A7E">
        <w:rPr>
          <w:rFonts w:ascii="Times New Roman" w:hAnsi="Times New Roman" w:cs="Times New Roman"/>
          <w:color w:val="auto"/>
        </w:rPr>
        <w:t>7.1.2 Página frontal (portada) d</w:t>
      </w:r>
      <w:r w:rsidR="008D270D" w:rsidRPr="00C50A7E">
        <w:rPr>
          <w:rFonts w:ascii="Times New Roman" w:hAnsi="Times New Roman" w:cs="Times New Roman"/>
          <w:color w:val="auto"/>
        </w:rPr>
        <w:t xml:space="preserve">el </w:t>
      </w:r>
      <w:r w:rsidRPr="00C50A7E">
        <w:rPr>
          <w:rFonts w:ascii="Times New Roman" w:hAnsi="Times New Roman" w:cs="Times New Roman"/>
          <w:color w:val="auto"/>
        </w:rPr>
        <w:t>capítulo de libro</w:t>
      </w:r>
      <w:bookmarkEnd w:id="19"/>
    </w:p>
    <w:p w:rsidR="00531FDD" w:rsidRDefault="00531FDD" w:rsidP="004E0E8B">
      <w:pPr>
        <w:autoSpaceDE w:val="0"/>
        <w:autoSpaceDN w:val="0"/>
        <w:adjustRightInd w:val="0"/>
        <w:spacing w:line="360" w:lineRule="auto"/>
        <w:ind w:left="1701" w:hanging="708"/>
        <w:jc w:val="both"/>
        <w:rPr>
          <w:lang w:val="pt-BR"/>
        </w:rPr>
      </w:pPr>
    </w:p>
    <w:p w:rsidR="00091575" w:rsidRDefault="00091575" w:rsidP="00864064">
      <w:pPr>
        <w:spacing w:line="360" w:lineRule="auto"/>
        <w:jc w:val="center"/>
        <w:rPr>
          <w:b/>
        </w:rPr>
      </w:pPr>
      <w:r w:rsidRPr="00091575">
        <w:rPr>
          <w:b/>
        </w:rPr>
        <w:t xml:space="preserve">Cálculo de dosis absorbida por desintegración de </w:t>
      </w:r>
      <w:r w:rsidRPr="00091575">
        <w:rPr>
          <w:b/>
          <w:vertAlign w:val="superscript"/>
        </w:rPr>
        <w:t>67</w:t>
      </w:r>
      <w:r w:rsidRPr="00091575">
        <w:rPr>
          <w:b/>
        </w:rPr>
        <w:t>Ga en un modelo matemático murino bajo estrés fisiológico</w:t>
      </w:r>
    </w:p>
    <w:p w:rsidR="00091575" w:rsidRPr="00091575" w:rsidRDefault="00091575" w:rsidP="00091575">
      <w:pPr>
        <w:spacing w:line="480" w:lineRule="auto"/>
        <w:jc w:val="center"/>
      </w:pPr>
      <w:r w:rsidRPr="00091575">
        <w:t>Jorge Ramírez-Franco</w:t>
      </w:r>
      <w:r w:rsidRPr="00091575">
        <w:rPr>
          <w:vertAlign w:val="superscript"/>
        </w:rPr>
        <w:t>1,2</w:t>
      </w:r>
      <w:r>
        <w:t>, Eugenio Torres-García</w:t>
      </w:r>
      <w:r w:rsidRPr="00091575">
        <w:rPr>
          <w:vertAlign w:val="superscript"/>
        </w:rPr>
        <w:t>3</w:t>
      </w:r>
      <w:r>
        <w:t>, Rigoberto Oros-Pantoja</w:t>
      </w:r>
      <w:r w:rsidRPr="00091575">
        <w:rPr>
          <w:vertAlign w:val="superscript"/>
        </w:rPr>
        <w:t>3</w:t>
      </w:r>
      <w:r>
        <w:t>, Erika P. Azorín-Vega</w:t>
      </w:r>
      <w:r w:rsidRPr="00091575">
        <w:rPr>
          <w:vertAlign w:val="superscript"/>
        </w:rPr>
        <w:t>4</w:t>
      </w:r>
      <w:r>
        <w:t xml:space="preserve"> y Eva L. Rojas-Calderón</w:t>
      </w:r>
      <w:r w:rsidRPr="00091575">
        <w:rPr>
          <w:vertAlign w:val="superscript"/>
        </w:rPr>
        <w:t>5</w:t>
      </w:r>
      <w:r>
        <w:t>.</w:t>
      </w:r>
    </w:p>
    <w:p w:rsidR="00091575" w:rsidRPr="00091575" w:rsidRDefault="00091575" w:rsidP="00091575">
      <w:pPr>
        <w:jc w:val="both"/>
      </w:pPr>
    </w:p>
    <w:p w:rsidR="00091575" w:rsidRPr="00091575" w:rsidRDefault="00091575" w:rsidP="00091575">
      <w:pPr>
        <w:spacing w:line="480" w:lineRule="auto"/>
        <w:jc w:val="both"/>
        <w:rPr>
          <w:b/>
        </w:rPr>
      </w:pPr>
      <w:r w:rsidRPr="00091575">
        <w:rPr>
          <w:b/>
        </w:rPr>
        <w:t>Institución de adscripción</w:t>
      </w:r>
    </w:p>
    <w:p w:rsidR="00091575" w:rsidRPr="00252741" w:rsidRDefault="00091575" w:rsidP="00091575">
      <w:pPr>
        <w:spacing w:line="360" w:lineRule="auto"/>
        <w:jc w:val="both"/>
        <w:rPr>
          <w:sz w:val="20"/>
          <w:szCs w:val="20"/>
        </w:rPr>
      </w:pPr>
      <w:r w:rsidRPr="00252741">
        <w:rPr>
          <w:sz w:val="20"/>
          <w:szCs w:val="20"/>
          <w:vertAlign w:val="superscript"/>
        </w:rPr>
        <w:t>1</w:t>
      </w:r>
      <w:r w:rsidRPr="00252741">
        <w:rPr>
          <w:sz w:val="20"/>
          <w:szCs w:val="20"/>
        </w:rPr>
        <w:t>Egresado del Doctorado en Ciencias de la Salud, Facultad de Enfermería. Universidad Autónoma del Estado de México, Toluca, 50180, Estado de México, México.</w:t>
      </w:r>
    </w:p>
    <w:p w:rsidR="00091575" w:rsidRPr="00252741" w:rsidRDefault="00091575" w:rsidP="00091575">
      <w:pPr>
        <w:spacing w:line="360" w:lineRule="auto"/>
        <w:jc w:val="both"/>
        <w:rPr>
          <w:sz w:val="20"/>
          <w:szCs w:val="20"/>
        </w:rPr>
      </w:pPr>
      <w:r w:rsidRPr="00252741">
        <w:rPr>
          <w:sz w:val="20"/>
          <w:szCs w:val="20"/>
          <w:vertAlign w:val="superscript"/>
        </w:rPr>
        <w:t>2</w:t>
      </w:r>
      <w:r w:rsidRPr="00252741">
        <w:rPr>
          <w:sz w:val="20"/>
          <w:szCs w:val="20"/>
        </w:rPr>
        <w:t>Departamento de Física Médica, Hospital de Oncología Centro Médico Nacional Siglo XXI, 06720, Instituto Mexicano del Seguro Social, México.</w:t>
      </w:r>
    </w:p>
    <w:p w:rsidR="00091575" w:rsidRPr="00252741" w:rsidRDefault="00091575" w:rsidP="00091575">
      <w:pPr>
        <w:spacing w:line="360" w:lineRule="auto"/>
        <w:jc w:val="both"/>
        <w:rPr>
          <w:sz w:val="20"/>
          <w:szCs w:val="20"/>
        </w:rPr>
      </w:pPr>
      <w:r w:rsidRPr="00252741">
        <w:rPr>
          <w:sz w:val="20"/>
          <w:szCs w:val="20"/>
          <w:vertAlign w:val="superscript"/>
        </w:rPr>
        <w:t>3</w:t>
      </w:r>
      <w:r w:rsidRPr="00252741">
        <w:rPr>
          <w:sz w:val="20"/>
          <w:szCs w:val="20"/>
        </w:rPr>
        <w:t>Facultad de Medicina. Universidad Autónoma del Estado de México, Toluca, 50180, Estado de México, México.</w:t>
      </w:r>
    </w:p>
    <w:p w:rsidR="00091575" w:rsidRPr="00252741" w:rsidRDefault="00091575" w:rsidP="00091575">
      <w:pPr>
        <w:spacing w:line="360" w:lineRule="auto"/>
        <w:jc w:val="both"/>
        <w:rPr>
          <w:sz w:val="20"/>
          <w:szCs w:val="20"/>
        </w:rPr>
      </w:pPr>
      <w:r w:rsidRPr="00252741">
        <w:rPr>
          <w:sz w:val="20"/>
          <w:szCs w:val="20"/>
          <w:vertAlign w:val="superscript"/>
        </w:rPr>
        <w:t>4</w:t>
      </w:r>
      <w:r w:rsidRPr="00252741">
        <w:rPr>
          <w:sz w:val="20"/>
          <w:szCs w:val="20"/>
        </w:rPr>
        <w:t>Departamento de Materiales Radiactivos. Instituto Nacional de Investigaciones Nucleares (ININ), Ocoyoacac, 52750, Estado de México, México.</w:t>
      </w:r>
    </w:p>
    <w:p w:rsidR="00091575" w:rsidRPr="00252741" w:rsidRDefault="00091575" w:rsidP="00091575">
      <w:pPr>
        <w:spacing w:line="360" w:lineRule="auto"/>
        <w:jc w:val="both"/>
        <w:rPr>
          <w:sz w:val="20"/>
          <w:szCs w:val="20"/>
        </w:rPr>
      </w:pPr>
      <w:r w:rsidRPr="00252741">
        <w:rPr>
          <w:sz w:val="20"/>
          <w:szCs w:val="20"/>
          <w:vertAlign w:val="superscript"/>
        </w:rPr>
        <w:t>5</w:t>
      </w:r>
      <w:r w:rsidRPr="00252741">
        <w:rPr>
          <w:color w:val="000000"/>
          <w:sz w:val="20"/>
          <w:szCs w:val="20"/>
          <w:shd w:val="clear" w:color="auto" w:fill="FFFFFF"/>
        </w:rPr>
        <w:t>Departamento de Estudios del Ambiente. I</w:t>
      </w:r>
      <w:r w:rsidRPr="00252741">
        <w:rPr>
          <w:sz w:val="20"/>
          <w:szCs w:val="20"/>
        </w:rPr>
        <w:t>nstituto Nacional de Investigaciones Nucleares (ININ), Ocoyoacac, 52750, Estado de México, México.</w:t>
      </w:r>
    </w:p>
    <w:p w:rsidR="00091575" w:rsidRDefault="00091575" w:rsidP="00091575">
      <w:pPr>
        <w:spacing w:line="276" w:lineRule="auto"/>
        <w:jc w:val="both"/>
      </w:pPr>
    </w:p>
    <w:p w:rsidR="00091575" w:rsidRPr="00091575" w:rsidRDefault="00091575" w:rsidP="00252741">
      <w:pPr>
        <w:spacing w:line="360" w:lineRule="auto"/>
        <w:jc w:val="both"/>
        <w:rPr>
          <w:b/>
        </w:rPr>
      </w:pPr>
      <w:r w:rsidRPr="00091575">
        <w:rPr>
          <w:b/>
        </w:rPr>
        <w:t>Autor de Correspondencia:</w:t>
      </w:r>
    </w:p>
    <w:p w:rsidR="00091575" w:rsidRPr="00A634D7" w:rsidRDefault="00091575" w:rsidP="00A634D7">
      <w:pPr>
        <w:spacing w:line="480" w:lineRule="auto"/>
        <w:jc w:val="both"/>
        <w:rPr>
          <w:rFonts w:ascii="Arial" w:hAnsi="Arial" w:cs="Arial"/>
          <w:bCs/>
          <w:sz w:val="20"/>
        </w:rPr>
      </w:pPr>
      <w:r w:rsidRPr="00A634D7">
        <w:rPr>
          <w:sz w:val="22"/>
          <w:szCs w:val="22"/>
        </w:rPr>
        <w:t>Eugenio Torres García</w:t>
      </w:r>
      <w:r w:rsidR="00A634D7">
        <w:rPr>
          <w:sz w:val="22"/>
          <w:szCs w:val="22"/>
        </w:rPr>
        <w:t xml:space="preserve"> </w:t>
      </w:r>
      <w:r w:rsidR="00A634D7" w:rsidRPr="00A634D7">
        <w:rPr>
          <w:bCs/>
          <w:sz w:val="20"/>
        </w:rPr>
        <w:t>(eugenio_tg@yahoo.com.mx).</w:t>
      </w:r>
    </w:p>
    <w:p w:rsidR="00091575" w:rsidRDefault="00091575" w:rsidP="00252741">
      <w:pPr>
        <w:spacing w:line="360" w:lineRule="auto"/>
        <w:jc w:val="both"/>
        <w:rPr>
          <w:b/>
        </w:rPr>
      </w:pPr>
      <w:r w:rsidRPr="00091575">
        <w:rPr>
          <w:b/>
        </w:rPr>
        <w:t>Dirección y contacto:</w:t>
      </w:r>
    </w:p>
    <w:p w:rsidR="00926E84" w:rsidRDefault="00A634D7" w:rsidP="000553AC">
      <w:pPr>
        <w:spacing w:line="360" w:lineRule="auto"/>
        <w:jc w:val="both"/>
        <w:rPr>
          <w:bCs/>
          <w:sz w:val="20"/>
        </w:rPr>
      </w:pPr>
      <w:r w:rsidRPr="00A634D7">
        <w:rPr>
          <w:bCs/>
          <w:sz w:val="20"/>
        </w:rPr>
        <w:t xml:space="preserve">Facultad de Medicina, Universidad Autónoma del Estado de México. Paseo Tollocan s/n esquina Jesús Carranza, Col. Moderna de la Cruz, CP 50180, Toluca, México, México. </w:t>
      </w:r>
      <w:r w:rsidRPr="00A634D7">
        <w:rPr>
          <w:b/>
          <w:bCs/>
          <w:sz w:val="20"/>
        </w:rPr>
        <w:t>Tel:</w:t>
      </w:r>
      <w:r w:rsidRPr="00A634D7">
        <w:rPr>
          <w:bCs/>
          <w:sz w:val="20"/>
        </w:rPr>
        <w:t xml:space="preserve"> +52 722 2174564 ext. 107.</w:t>
      </w:r>
    </w:p>
    <w:p w:rsidR="00926E84" w:rsidRPr="00926E84" w:rsidRDefault="00926E84" w:rsidP="000553AC">
      <w:pPr>
        <w:spacing w:line="360" w:lineRule="auto"/>
        <w:jc w:val="both"/>
        <w:rPr>
          <w:bCs/>
          <w:sz w:val="20"/>
        </w:rPr>
      </w:pPr>
    </w:p>
    <w:p w:rsidR="00D6403B" w:rsidRPr="00C50A7E" w:rsidRDefault="004E0E8B" w:rsidP="00C50A7E">
      <w:pPr>
        <w:pStyle w:val="Ttulo4"/>
        <w:rPr>
          <w:rFonts w:ascii="Times New Roman" w:hAnsi="Times New Roman" w:cs="Times New Roman"/>
          <w:color w:val="auto"/>
        </w:rPr>
      </w:pPr>
      <w:bookmarkStart w:id="20" w:name="_Toc527634825"/>
      <w:r w:rsidRPr="00C50A7E">
        <w:rPr>
          <w:rFonts w:ascii="Times New Roman" w:hAnsi="Times New Roman" w:cs="Times New Roman"/>
          <w:color w:val="auto"/>
        </w:rPr>
        <w:t>7.1.3 Carta de aceptación</w:t>
      </w:r>
      <w:bookmarkEnd w:id="20"/>
    </w:p>
    <w:p w:rsidR="00826B29" w:rsidRDefault="005414BA" w:rsidP="00DB64FD">
      <w:pPr>
        <w:tabs>
          <w:tab w:val="left" w:pos="1701"/>
        </w:tabs>
        <w:spacing w:line="360" w:lineRule="auto"/>
        <w:ind w:left="1701" w:hanging="708"/>
        <w:rPr>
          <w:lang w:val="pt-BR"/>
        </w:rPr>
      </w:pPr>
      <w:r>
        <w:rPr>
          <w:noProof/>
          <w:lang w:eastAsia="es-MX"/>
        </w:rPr>
        <w:drawing>
          <wp:anchor distT="0" distB="0" distL="114300" distR="114300" simplePos="0" relativeHeight="251658240" behindDoc="0" locked="0" layoutInCell="1" allowOverlap="1" wp14:anchorId="1D086366" wp14:editId="65DA0822">
            <wp:simplePos x="0" y="0"/>
            <wp:positionH relativeFrom="column">
              <wp:posOffset>140335</wp:posOffset>
            </wp:positionH>
            <wp:positionV relativeFrom="paragraph">
              <wp:posOffset>266700</wp:posOffset>
            </wp:positionV>
            <wp:extent cx="5563870" cy="7199630"/>
            <wp:effectExtent l="0" t="0" r="0" b="1270"/>
            <wp:wrapSquare wrapText="bothSides"/>
            <wp:docPr id="9" name="Imagen 9" descr="C:\Users\Jorge\Downloads\ACEPTACIÓN CAPÍTULO 1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rge\Downloads\ACEPTACIÓN CAPÍTULO 12 (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63870" cy="7199630"/>
                    </a:xfrm>
                    <a:prstGeom prst="rect">
                      <a:avLst/>
                    </a:prstGeom>
                    <a:noFill/>
                    <a:ln>
                      <a:noFill/>
                    </a:ln>
                  </pic:spPr>
                </pic:pic>
              </a:graphicData>
            </a:graphic>
          </wp:anchor>
        </w:drawing>
      </w:r>
    </w:p>
    <w:p w:rsidR="00DB64FD" w:rsidRDefault="00DB64FD" w:rsidP="00DB64FD">
      <w:pPr>
        <w:tabs>
          <w:tab w:val="left" w:pos="1701"/>
        </w:tabs>
        <w:spacing w:line="360" w:lineRule="auto"/>
        <w:ind w:left="1701" w:hanging="708"/>
        <w:rPr>
          <w:lang w:val="pt-BR"/>
        </w:rPr>
      </w:pPr>
    </w:p>
    <w:p w:rsidR="00F17E21" w:rsidRDefault="00F17E21" w:rsidP="00C50A7E">
      <w:pPr>
        <w:pStyle w:val="Ttulo4"/>
        <w:rPr>
          <w:rFonts w:ascii="Times New Roman" w:hAnsi="Times New Roman" w:cs="Times New Roman"/>
          <w:color w:val="auto"/>
        </w:rPr>
      </w:pPr>
      <w:bookmarkStart w:id="21" w:name="_Toc527634826"/>
      <w:r w:rsidRPr="00C50A7E">
        <w:rPr>
          <w:rFonts w:ascii="Times New Roman" w:hAnsi="Times New Roman" w:cs="Times New Roman"/>
          <w:color w:val="auto"/>
        </w:rPr>
        <w:t>7.1.4 Resumen</w:t>
      </w:r>
      <w:bookmarkEnd w:id="21"/>
    </w:p>
    <w:p w:rsidR="00B96680" w:rsidRPr="00B96680" w:rsidRDefault="00B96680" w:rsidP="00B96680"/>
    <w:p w:rsidR="00D6403B" w:rsidRDefault="00A024FB" w:rsidP="00DD07BC">
      <w:pPr>
        <w:spacing w:line="480" w:lineRule="auto"/>
        <w:jc w:val="both"/>
      </w:pPr>
      <w:r w:rsidRPr="000E7455">
        <w:t xml:space="preserve">El objetivo de este trabajo fue calcular la dosis absorbida por unidad de actividad acumulada, conocido como valores S en el esquema del Medical </w:t>
      </w:r>
      <w:proofErr w:type="spellStart"/>
      <w:r w:rsidRPr="000E7455">
        <w:t>Internal</w:t>
      </w:r>
      <w:proofErr w:type="spellEnd"/>
      <w:r w:rsidRPr="000E7455">
        <w:t xml:space="preserve"> </w:t>
      </w:r>
      <w:proofErr w:type="spellStart"/>
      <w:r w:rsidRPr="000E7455">
        <w:t>Radiation</w:t>
      </w:r>
      <w:proofErr w:type="spellEnd"/>
      <w:r w:rsidRPr="000E7455">
        <w:t xml:space="preserve"> </w:t>
      </w:r>
      <w:proofErr w:type="spellStart"/>
      <w:r w:rsidRPr="000E7455">
        <w:t>Dose</w:t>
      </w:r>
      <w:proofErr w:type="spellEnd"/>
      <w:r w:rsidRPr="000E7455">
        <w:t xml:space="preserve"> (MIRD), para condiciones reales de masas, formas y distancia entre órganos en ratón sometido a estrés fisiológico. Se obtuvieron muestras biológicas de 16 ratones machos CD1 de 10 semanas, peso 43-49g, se formaron dos grupos estrés (GE) y control (GC) n=8 por grupo. La forma de los órganos se aproximó mediante elipsoides a partir de los órganos obtenidos, un modelo geométrico del ratón (MGR) y sus órganos fue diseñado e introducido en el código PENELOPE, donde se realizó la simulación Monte Carlo del transporte de las emisiones ionizantes del Galio-67 para obtener los valores S. Se observó disminución en la masa de los órganos estresados; riñones 7%, hígado 25%, bazo 36% y corazón 32%, el timo se mantuvo sin cambios. Sin embargo, el cerebro presentó un incremento del 6% con respecto al control.  Por lo que se consideraron las masas mencionadas para el cálculo de los valores S para cada uno de los órganos mencionados. Los valores S dependen del órgano en estudio, geometría, del tipo de radionúclido introducido al ratón y del tipo de estrés sometido, a su vez, estos valores varían dependiendo de la localización de cada órgano dentro del modelo de ratón. Se asume una distribución uniforme de la radioactividad dentro de cada órgano fuente correspondiente, aunque se sabe que esto no se cumple de manera cabal, lo que significa que los resultados obtenidos todavía se pueden mejorar. El modelo matemático de ratón desarrollado en este trabajo muestra que los valores S de órganos en ratones bajo estrés crónico son diferentes a los hallados en ratones normales. </w:t>
      </w:r>
    </w:p>
    <w:p w:rsidR="00DD07BC" w:rsidRPr="00DD07BC" w:rsidRDefault="00DD07BC" w:rsidP="00DD07BC">
      <w:pPr>
        <w:spacing w:line="480" w:lineRule="auto"/>
        <w:jc w:val="both"/>
      </w:pPr>
    </w:p>
    <w:p w:rsidR="004E6D88" w:rsidRPr="00182C6A" w:rsidRDefault="00182C6A" w:rsidP="00C50A7E">
      <w:pPr>
        <w:pStyle w:val="Ttulo4"/>
        <w:rPr>
          <w:rFonts w:ascii="Times New Roman" w:hAnsi="Times New Roman" w:cs="Times New Roman"/>
          <w:i w:val="0"/>
          <w:color w:val="auto"/>
        </w:rPr>
      </w:pPr>
      <w:bookmarkStart w:id="22" w:name="_Toc527634827"/>
      <w:r w:rsidRPr="00182C6A">
        <w:rPr>
          <w:rFonts w:ascii="Times New Roman" w:hAnsi="Times New Roman" w:cs="Times New Roman"/>
          <w:color w:val="auto"/>
        </w:rPr>
        <w:lastRenderedPageBreak/>
        <w:t xml:space="preserve">7.1.5 Apartados del </w:t>
      </w:r>
      <w:bookmarkEnd w:id="22"/>
      <w:r w:rsidRPr="00182C6A">
        <w:rPr>
          <w:rFonts w:ascii="Times New Roman" w:hAnsi="Times New Roman" w:cs="Times New Roman"/>
          <w:color w:val="auto"/>
        </w:rPr>
        <w:t>capítulo del libro</w:t>
      </w:r>
      <w:r w:rsidR="008A6892" w:rsidRPr="00182C6A">
        <w:rPr>
          <w:rFonts w:ascii="Times New Roman" w:hAnsi="Times New Roman" w:cs="Times New Roman"/>
          <w:color w:val="auto"/>
        </w:rPr>
        <w:t xml:space="preserve">  </w:t>
      </w:r>
    </w:p>
    <w:p w:rsidR="00B96680" w:rsidRPr="00B96680" w:rsidRDefault="00B96680" w:rsidP="00B96680"/>
    <w:p w:rsidR="000E7455" w:rsidRDefault="004E0E8B" w:rsidP="00C50A7E">
      <w:pPr>
        <w:pStyle w:val="Ttulo5"/>
        <w:rPr>
          <w:rFonts w:ascii="Times New Roman" w:hAnsi="Times New Roman" w:cs="Times New Roman"/>
          <w:b/>
          <w:color w:val="auto"/>
        </w:rPr>
      </w:pPr>
      <w:bookmarkStart w:id="23" w:name="_Toc527634828"/>
      <w:r w:rsidRPr="00C50A7E">
        <w:rPr>
          <w:rFonts w:ascii="Times New Roman" w:hAnsi="Times New Roman" w:cs="Times New Roman"/>
          <w:b/>
          <w:color w:val="auto"/>
        </w:rPr>
        <w:t>Introducción</w:t>
      </w:r>
      <w:bookmarkEnd w:id="23"/>
    </w:p>
    <w:p w:rsidR="00B96680" w:rsidRPr="00B96680" w:rsidRDefault="00B96680" w:rsidP="00B96680"/>
    <w:p w:rsidR="00A024FB" w:rsidRDefault="00A024FB" w:rsidP="00D948A2">
      <w:pPr>
        <w:spacing w:line="480" w:lineRule="auto"/>
        <w:jc w:val="both"/>
      </w:pPr>
      <w:r w:rsidRPr="000E7455">
        <w:t>La evaluación de modelos de estrés fisiológico, la distribución y dosimetría de radiofármacos en ratones es de suma importancia para describir y prevenir posibles efectos en regiones específicas en pacientes humanos sometidos continuamente a estrés, ya que México ocupa el primer lugar a nivel mundial de éste padecimiento</w:t>
      </w:r>
      <w:r w:rsidRPr="000E7455">
        <w:rPr>
          <w:vertAlign w:val="superscript"/>
        </w:rPr>
        <w:t>1</w:t>
      </w:r>
      <w:r w:rsidRPr="000E7455">
        <w:t xml:space="preserve">. Sin embargo, los tres parámetros mencionados no se han estudiado en conjunto, así que los efectos en cambios de tamaño y forma en órganos de ratones sometidos a estrés crónico por inmovilización, además de la </w:t>
      </w:r>
      <w:proofErr w:type="spellStart"/>
      <w:r w:rsidRPr="000E7455">
        <w:t>biodistribución</w:t>
      </w:r>
      <w:proofErr w:type="spellEnd"/>
      <w:r w:rsidRPr="000E7455">
        <w:t xml:space="preserve"> del </w:t>
      </w:r>
      <w:r w:rsidRPr="000E7455">
        <w:rPr>
          <w:vertAlign w:val="superscript"/>
        </w:rPr>
        <w:t>67</w:t>
      </w:r>
      <w:r w:rsidRPr="000E7455">
        <w:t>Ga pueden contribuir a futuras investigaciones. El estrés provoca cambios hormonales en las glándulas adrenales, estas alteraciones fisiológicas se intensifican cuando el estrés es crónico</w:t>
      </w:r>
      <w:r w:rsidRPr="000E7455">
        <w:rPr>
          <w:vertAlign w:val="superscript"/>
        </w:rPr>
        <w:t>2-6</w:t>
      </w:r>
      <w:r w:rsidRPr="000E7455">
        <w:t xml:space="preserve">, esto da pauta a posibles modificaciones de las masas, formas y dimensiones de los órganos, por su parte, el citrato de galio </w:t>
      </w:r>
      <w:r w:rsidRPr="000E7455">
        <w:rPr>
          <w:vertAlign w:val="superscript"/>
        </w:rPr>
        <w:t>67</w:t>
      </w:r>
      <w:r w:rsidRPr="000E7455">
        <w:t>Ga es un radiofármaco análogo al hierro</w:t>
      </w:r>
      <w:r w:rsidRPr="000E7455">
        <w:rPr>
          <w:vertAlign w:val="superscript"/>
        </w:rPr>
        <w:t>7</w:t>
      </w:r>
      <w:r w:rsidRPr="000E7455">
        <w:t xml:space="preserve"> (</w:t>
      </w:r>
      <m:oMath>
        <m:sSup>
          <m:sSupPr>
            <m:ctrlPr>
              <w:rPr>
                <w:rFonts w:ascii="Cambria Math" w:hAnsi="Cambria Math"/>
                <w:i/>
              </w:rPr>
            </m:ctrlPr>
          </m:sSupPr>
          <m:e>
            <m:r>
              <w:rPr>
                <w:rFonts w:ascii="Cambria Math" w:hAnsi="Cambria Math"/>
              </w:rPr>
              <m:t>Fe</m:t>
            </m:r>
          </m:e>
          <m:sup>
            <m:r>
              <w:rPr>
                <w:rFonts w:ascii="Cambria Math" w:hAnsi="Cambria Math"/>
              </w:rPr>
              <m:t>3+</m:t>
            </m:r>
          </m:sup>
        </m:sSup>
      </m:oMath>
      <w:r w:rsidRPr="000E7455">
        <w:t>)</w:t>
      </w:r>
      <w:r w:rsidRPr="000E7455">
        <w:rPr>
          <w:color w:val="FF0000"/>
        </w:rPr>
        <w:t xml:space="preserve"> </w:t>
      </w:r>
      <w:r w:rsidRPr="000E7455">
        <w:t>que se utiliza en medicina nuclear para estadificar algunos tipos de cáncer y observar lesiones inflamadas</w:t>
      </w:r>
      <w:r w:rsidRPr="000E7455">
        <w:rPr>
          <w:vertAlign w:val="superscript"/>
        </w:rPr>
        <w:t>8</w:t>
      </w:r>
      <w:r w:rsidRPr="000E7455">
        <w:t>, que podrían deberse a estrés crónico.</w:t>
      </w:r>
    </w:p>
    <w:p w:rsidR="00513978" w:rsidRPr="000E7455" w:rsidRDefault="00513978" w:rsidP="00D948A2">
      <w:pPr>
        <w:spacing w:line="480" w:lineRule="auto"/>
        <w:jc w:val="both"/>
      </w:pPr>
    </w:p>
    <w:p w:rsidR="00A024FB" w:rsidRPr="000E7455" w:rsidRDefault="00A024FB" w:rsidP="00D948A2">
      <w:pPr>
        <w:spacing w:line="480" w:lineRule="auto"/>
        <w:jc w:val="both"/>
      </w:pPr>
      <w:r w:rsidRPr="000E7455">
        <w:t xml:space="preserve">Con el uso de radionúclidos como el </w:t>
      </w:r>
      <w:r w:rsidRPr="000E7455">
        <w:rPr>
          <w:vertAlign w:val="superscript"/>
        </w:rPr>
        <w:t>67</w:t>
      </w:r>
      <w:r w:rsidRPr="000E7455">
        <w:t>Ga es importante realizar caracterizaciones dosimétricas, ya que la dosis absorbida (</w:t>
      </w:r>
      <w:r w:rsidRPr="000E7455">
        <w:rPr>
          <w:b/>
          <w:i/>
        </w:rPr>
        <w:t>D</w:t>
      </w:r>
      <w:r w:rsidRPr="000E7455">
        <w:t>) determina los efectos biológicos en las regiones irradiadas</w:t>
      </w:r>
      <w:r w:rsidRPr="000E7455">
        <w:rPr>
          <w:vertAlign w:val="superscript"/>
        </w:rPr>
        <w:t>9</w:t>
      </w:r>
      <w:r w:rsidRPr="000E7455">
        <w:rPr>
          <w:color w:val="0070C0"/>
        </w:rPr>
        <w:t xml:space="preserve">. </w:t>
      </w:r>
      <w:r w:rsidRPr="000E7455">
        <w:t xml:space="preserve">Por otro lado, la </w:t>
      </w:r>
      <w:r w:rsidRPr="000E7455">
        <w:rPr>
          <w:b/>
          <w:i/>
        </w:rPr>
        <w:t>D</w:t>
      </w:r>
      <w:r w:rsidRPr="000E7455">
        <w:t xml:space="preserve"> depende de la actividad administrada (</w:t>
      </w:r>
      <m:oMath>
        <m:sSub>
          <m:sSubPr>
            <m:ctrlPr>
              <w:rPr>
                <w:rFonts w:ascii="Cambria Math" w:hAnsi="Cambria Math"/>
                <w:i/>
              </w:rPr>
            </m:ctrlPr>
          </m:sSubPr>
          <m:e>
            <m:r>
              <w:rPr>
                <w:rFonts w:ascii="Cambria Math" w:hAnsi="Cambria Math"/>
              </w:rPr>
              <m:t>A</m:t>
            </m:r>
          </m:e>
          <m:sub>
            <m:r>
              <w:rPr>
                <w:rFonts w:ascii="Cambria Math" w:hAnsi="Cambria Math"/>
              </w:rPr>
              <m:t>o</m:t>
            </m:r>
          </m:sub>
        </m:sSub>
        <m:r>
          <w:rPr>
            <w:rFonts w:ascii="Cambria Math" w:hAnsi="Cambria Math"/>
          </w:rPr>
          <m:t>)</m:t>
        </m:r>
      </m:oMath>
      <w:r w:rsidRPr="000E7455">
        <w:rPr>
          <w:rFonts w:eastAsiaTheme="minorEastAsia"/>
        </w:rPr>
        <w:t xml:space="preserve"> </w:t>
      </w:r>
      <w:r w:rsidRPr="000E7455">
        <w:t>y acumulada (Ã) en las regiones fuente ecuación 1,</w:t>
      </w:r>
      <w:r w:rsidRPr="000E7455">
        <w:rPr>
          <w:color w:val="0070C0"/>
        </w:rPr>
        <w:t xml:space="preserve"> </w:t>
      </w:r>
      <w:r w:rsidRPr="000E7455">
        <w:t>por lo que, la cuantificación de esta cantidad debe ser lo más precisa posible,</w:t>
      </w:r>
      <w:r w:rsidRPr="000E7455">
        <w:rPr>
          <w:color w:val="FF0000"/>
        </w:rPr>
        <w:t xml:space="preserve"> </w:t>
      </w:r>
      <w:r w:rsidRPr="000E7455">
        <w:t xml:space="preserve">además la </w:t>
      </w:r>
      <w:r w:rsidRPr="000E7455">
        <w:rPr>
          <w:b/>
          <w:i/>
        </w:rPr>
        <w:t>D</w:t>
      </w:r>
      <w:r w:rsidRPr="000E7455">
        <w:t xml:space="preserve"> también depende de la dosis absorbida por unidad de desintegración, como se muestra en la ecuación 2, </w:t>
      </w:r>
    </w:p>
    <w:p w:rsidR="00A024FB" w:rsidRPr="000E7455" w:rsidRDefault="00A024FB" w:rsidP="00D948A2">
      <w:pPr>
        <w:spacing w:line="480" w:lineRule="auto"/>
        <w:jc w:val="both"/>
        <w:rPr>
          <w:rFonts w:eastAsiaTheme="minorEastAsia"/>
        </w:rPr>
      </w:pPr>
      <m:oMathPara>
        <m:oMath>
          <m:r>
            <w:rPr>
              <w:rFonts w:ascii="Cambria Math" w:hAnsi="Cambria Math"/>
            </w:rPr>
            <m:t>Ã=</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 xml:space="preserve">   </m:t>
          </m:r>
          <m:d>
            <m:dPr>
              <m:begChr m:val="["/>
              <m:endChr m:val="]"/>
              <m:ctrlPr>
                <w:rPr>
                  <w:rFonts w:ascii="Cambria Math" w:hAnsi="Cambria Math"/>
                  <w:i/>
                </w:rPr>
              </m:ctrlPr>
            </m:dPr>
            <m:e>
              <m:r>
                <w:rPr>
                  <w:rFonts w:ascii="Cambria Math" w:hAnsi="Cambria Math"/>
                </w:rPr>
                <m:t>Bq*s</m:t>
              </m:r>
            </m:e>
          </m:d>
          <m:r>
            <w:rPr>
              <w:rFonts w:ascii="Cambria Math" w:hAnsi="Cambria Math"/>
            </w:rPr>
            <m:t xml:space="preserve">         ec 1</m:t>
          </m:r>
        </m:oMath>
      </m:oMathPara>
    </w:p>
    <w:p w:rsidR="00A024FB" w:rsidRPr="000E7455" w:rsidRDefault="00A024FB" w:rsidP="00D948A2">
      <w:pPr>
        <w:spacing w:line="480" w:lineRule="auto"/>
        <w:jc w:val="both"/>
      </w:pPr>
      <m:oMathPara>
        <m:oMath>
          <m:r>
            <w:rPr>
              <w:rFonts w:ascii="Cambria Math" w:hAnsi="Cambria Math"/>
            </w:rPr>
            <w:lastRenderedPageBreak/>
            <m:t xml:space="preserve">D=Ã*S    </m:t>
          </m:r>
          <m:d>
            <m:dPr>
              <m:begChr m:val="["/>
              <m:endChr m:val="]"/>
              <m:ctrlPr>
                <w:rPr>
                  <w:rFonts w:ascii="Cambria Math" w:hAnsi="Cambria Math"/>
                  <w:i/>
                </w:rPr>
              </m:ctrlPr>
            </m:dPr>
            <m:e>
              <m:r>
                <w:rPr>
                  <w:rFonts w:ascii="Cambria Math" w:hAnsi="Cambria Math"/>
                </w:rPr>
                <m:t>Gy</m:t>
              </m:r>
            </m:e>
          </m:d>
          <m:r>
            <w:rPr>
              <w:rFonts w:ascii="Cambria Math" w:hAnsi="Cambria Math"/>
            </w:rPr>
            <m:t xml:space="preserve">       ec 2 </m:t>
          </m:r>
        </m:oMath>
      </m:oMathPara>
    </w:p>
    <w:p w:rsidR="00A024FB" w:rsidRPr="000E7455" w:rsidRDefault="00A024FB" w:rsidP="00D948A2">
      <w:pPr>
        <w:spacing w:line="480" w:lineRule="auto"/>
        <w:jc w:val="both"/>
      </w:pPr>
      <w:r w:rsidRPr="000E7455">
        <w:t xml:space="preserve">o </w:t>
      </w:r>
      <w:r w:rsidRPr="000E7455">
        <w:rPr>
          <w:b/>
          <w:i/>
        </w:rPr>
        <w:t>valor S</w:t>
      </w:r>
      <w:r w:rsidRPr="000E7455">
        <w:t xml:space="preserve"> como se nombra en el esquema MIRD</w:t>
      </w:r>
      <w:r w:rsidRPr="000E7455">
        <w:rPr>
          <w:vertAlign w:val="superscript"/>
        </w:rPr>
        <w:t>10</w:t>
      </w:r>
      <w:r w:rsidRPr="000E7455">
        <w:t>, el cual es completamente dependiente de la geometría, la masa de la región blanco y de la calidad de la radiación emitida, como se observa en la ecuación 3.</w:t>
      </w:r>
    </w:p>
    <w:p w:rsidR="00A024FB" w:rsidRPr="000E7455" w:rsidRDefault="00A024FB" w:rsidP="00D948A2">
      <w:pPr>
        <w:spacing w:line="480" w:lineRule="auto"/>
        <w:jc w:val="both"/>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k</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T←S)</m:t>
                  </m:r>
                </m:e>
              </m:nary>
            </m:num>
            <m:den>
              <m:sSub>
                <m:sSubPr>
                  <m:ctrlPr>
                    <w:rPr>
                      <w:rFonts w:ascii="Cambria Math" w:hAnsi="Cambria Math"/>
                      <w:i/>
                    </w:rPr>
                  </m:ctrlPr>
                </m:sSubPr>
                <m:e>
                  <m:r>
                    <w:rPr>
                      <w:rFonts w:ascii="Cambria Math" w:hAnsi="Cambria Math"/>
                    </w:rPr>
                    <m:t>m</m:t>
                  </m:r>
                </m:e>
                <m:sub>
                  <m:r>
                    <w:rPr>
                      <w:rFonts w:ascii="Cambria Math" w:hAnsi="Cambria Math"/>
                    </w:rPr>
                    <m:t>T</m:t>
                  </m:r>
                </m:sub>
              </m:sSub>
            </m:den>
          </m:f>
          <m:r>
            <w:rPr>
              <w:rFonts w:ascii="Cambria Math" w:hAnsi="Cambria Math"/>
            </w:rPr>
            <m:t xml:space="preserve">   [</m:t>
          </m:r>
          <m:f>
            <m:fPr>
              <m:type m:val="lin"/>
              <m:ctrlPr>
                <w:rPr>
                  <w:rFonts w:ascii="Cambria Math" w:hAnsi="Cambria Math"/>
                  <w:i/>
                </w:rPr>
              </m:ctrlPr>
            </m:fPr>
            <m:num>
              <m:r>
                <w:rPr>
                  <w:rFonts w:ascii="Cambria Math" w:hAnsi="Cambria Math"/>
                </w:rPr>
                <m:t>Gy</m:t>
              </m:r>
            </m:num>
            <m:den>
              <m:r>
                <w:rPr>
                  <w:rFonts w:ascii="Cambria Math" w:hAnsi="Cambria Math"/>
                </w:rPr>
                <m:t>Bq*s</m:t>
              </m:r>
            </m:den>
          </m:f>
          <m:r>
            <w:rPr>
              <w:rFonts w:ascii="Cambria Math" w:hAnsi="Cambria Math"/>
            </w:rPr>
            <m:t>]        ec 3</m:t>
          </m:r>
        </m:oMath>
      </m:oMathPara>
    </w:p>
    <w:p w:rsidR="00A024FB" w:rsidRPr="000E7455" w:rsidRDefault="00A024FB" w:rsidP="00D948A2">
      <w:pPr>
        <w:autoSpaceDE w:val="0"/>
        <w:autoSpaceDN w:val="0"/>
        <w:adjustRightInd w:val="0"/>
        <w:spacing w:line="480" w:lineRule="auto"/>
        <w:jc w:val="both"/>
      </w:pPr>
      <w:r w:rsidRPr="000E7455">
        <w:t xml:space="preserve">donde k es una constante de la que dependen las unidades usadas para los términos de la ecuación de dosi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0E7455">
        <w:t xml:space="preserve"> es la energía promedio por partícula emitida y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0E7455">
        <w:t xml:space="preserve"> es la intensidad o número de partículas emitidas por transición y </w:t>
      </w:r>
      <m:oMath>
        <m:sSub>
          <m:sSubPr>
            <m:ctrlPr>
              <w:rPr>
                <w:rFonts w:ascii="Cambria Math" w:hAnsi="Cambria Math"/>
                <w:i/>
              </w:rPr>
            </m:ctrlPr>
          </m:sSubPr>
          <m:e>
            <m:r>
              <w:rPr>
                <w:rFonts w:ascii="Cambria Math" w:hAnsi="Cambria Math"/>
              </w:rPr>
              <m:t>∅</m:t>
            </m:r>
          </m:e>
          <m:sub>
            <m:r>
              <w:rPr>
                <w:rFonts w:ascii="Cambria Math" w:hAnsi="Cambria Math"/>
              </w:rPr>
              <m:t>i</m:t>
            </m:r>
          </m:sub>
        </m:sSub>
      </m:oMath>
      <w:r w:rsidRPr="000E7455">
        <w:rPr>
          <w:rFonts w:eastAsiaTheme="minorEastAsia"/>
        </w:rPr>
        <w:t xml:space="preserve"> </w:t>
      </w:r>
      <w:r w:rsidRPr="000E7455">
        <w:t xml:space="preserve">es la fracción de energía absorbida, </w:t>
      </w:r>
      <m:oMath>
        <m:r>
          <w:rPr>
            <w:rFonts w:ascii="Cambria Math" w:hAnsi="Cambria Math"/>
          </w:rPr>
          <m:t>T←S</m:t>
        </m:r>
      </m:oMath>
      <w:r w:rsidRPr="000E7455">
        <w:t xml:space="preserve">  significa de la re</w:t>
      </w:r>
      <w:r w:rsidR="005734EA">
        <w:t>gión fuente a la región blanco.</w:t>
      </w:r>
    </w:p>
    <w:p w:rsidR="00A024FB" w:rsidRPr="000E7455" w:rsidRDefault="00A024FB" w:rsidP="00D948A2">
      <w:pPr>
        <w:spacing w:line="480" w:lineRule="auto"/>
        <w:jc w:val="both"/>
      </w:pPr>
      <w:r w:rsidRPr="000E7455">
        <w:t>Por lo tanto, es necesario contar con un modelo anatómico de ratón lo más exacto posible para obtener resultados confiables, una geometría incorrecta traerá consecuencias en la determinación de la dosis absorbida</w:t>
      </w:r>
      <w:r w:rsidRPr="000E7455">
        <w:rPr>
          <w:vertAlign w:val="superscript"/>
        </w:rPr>
        <w:t>11</w:t>
      </w:r>
      <w:r w:rsidRPr="000E7455">
        <w:t>. Existen diferentes maneras de calcular los valores S, sin embargo, la técnica Monte Carlo es de los más ampliamente utilizados</w:t>
      </w:r>
      <w:r w:rsidRPr="000E7455">
        <w:rPr>
          <w:vertAlign w:val="superscript"/>
        </w:rPr>
        <w:t>12,13</w:t>
      </w:r>
      <w:r w:rsidRPr="000E7455">
        <w:t>.</w:t>
      </w:r>
    </w:p>
    <w:p w:rsidR="00A024FB" w:rsidRPr="000E7455" w:rsidRDefault="00A024FB" w:rsidP="005734EA">
      <w:pPr>
        <w:spacing w:line="480" w:lineRule="auto"/>
        <w:jc w:val="both"/>
      </w:pPr>
      <w:r w:rsidRPr="000E7455">
        <w:t>La Simulación Monte Carlo (SMC) es un método numérico estadístico que se puede aplicar para simular el transporte de la radiación por la materia. El código PENELOPE (</w:t>
      </w:r>
      <w:proofErr w:type="spellStart"/>
      <w:r w:rsidRPr="000E7455">
        <w:t>PENetration</w:t>
      </w:r>
      <w:proofErr w:type="spellEnd"/>
      <w:r w:rsidRPr="000E7455">
        <w:t xml:space="preserve"> and Energy </w:t>
      </w:r>
      <w:proofErr w:type="spellStart"/>
      <w:r w:rsidRPr="000E7455">
        <w:t>LOss</w:t>
      </w:r>
      <w:proofErr w:type="spellEnd"/>
      <w:r w:rsidRPr="000E7455">
        <w:t xml:space="preserve"> </w:t>
      </w:r>
      <w:proofErr w:type="spellStart"/>
      <w:r w:rsidRPr="000E7455">
        <w:t>of</w:t>
      </w:r>
      <w:proofErr w:type="spellEnd"/>
      <w:r w:rsidRPr="000E7455">
        <w:t xml:space="preserve"> </w:t>
      </w:r>
      <w:proofErr w:type="spellStart"/>
      <w:r w:rsidRPr="000E7455">
        <w:t>Positrons</w:t>
      </w:r>
      <w:proofErr w:type="spellEnd"/>
      <w:r w:rsidRPr="000E7455">
        <w:t xml:space="preserve"> and </w:t>
      </w:r>
      <w:proofErr w:type="spellStart"/>
      <w:r w:rsidRPr="000E7455">
        <w:t>Electrons</w:t>
      </w:r>
      <w:proofErr w:type="spellEnd"/>
      <w:r w:rsidRPr="000E7455">
        <w:t xml:space="preserve"> in </w:t>
      </w:r>
      <w:proofErr w:type="spellStart"/>
      <w:r w:rsidRPr="000E7455">
        <w:t>matter</w:t>
      </w:r>
      <w:proofErr w:type="spellEnd"/>
      <w:r w:rsidRPr="000E7455">
        <w:t>)</w:t>
      </w:r>
      <w:r w:rsidRPr="000E7455">
        <w:rPr>
          <w:vertAlign w:val="superscript"/>
        </w:rPr>
        <w:t xml:space="preserve">14 </w:t>
      </w:r>
      <w:r w:rsidRPr="000E7455">
        <w:t xml:space="preserve">es un programa computacional con el que se puede realizar la simulación de las interacciones de electrones, fotones y positrones en volúmenes arbitrarios limitados por superficies cuadráticas en materiales cuya composición química y densidad debe conocerse. El rango de energía en el cual puede aplicarse va desde 100 eV bajo ciertas circunstancias hasta 1 </w:t>
      </w:r>
      <w:proofErr w:type="spellStart"/>
      <w:r w:rsidRPr="000E7455">
        <w:t>GeV</w:t>
      </w:r>
      <w:proofErr w:type="spellEnd"/>
      <w:r w:rsidRPr="000E7455">
        <w:t xml:space="preserve">. En la SMC del transporte de radiación, la historia (trayectoria) de una partícula se ve como secuencia aleatoria de los vuelos libres que terminan con un evento de la interacción donde la partícula cambia su dirección del </w:t>
      </w:r>
      <w:r w:rsidRPr="000E7455">
        <w:lastRenderedPageBreak/>
        <w:t>movimiento, pierde energía y puede producir partículas secundarias</w:t>
      </w:r>
      <w:r w:rsidRPr="000E7455">
        <w:rPr>
          <w:vertAlign w:val="superscript"/>
        </w:rPr>
        <w:t>15</w:t>
      </w:r>
      <w:r w:rsidRPr="000E7455">
        <w:t>. La SMC de un arreglo experimental consiste en la generación nu</w:t>
      </w:r>
      <w:r w:rsidR="005734EA">
        <w:t>mérica de historias aleatorias.</w:t>
      </w:r>
    </w:p>
    <w:p w:rsidR="00495C60" w:rsidRDefault="00A024FB" w:rsidP="005734EA">
      <w:pPr>
        <w:autoSpaceDE w:val="0"/>
        <w:autoSpaceDN w:val="0"/>
        <w:adjustRightInd w:val="0"/>
        <w:spacing w:line="480" w:lineRule="auto"/>
        <w:jc w:val="both"/>
      </w:pPr>
      <w:r w:rsidRPr="000E7455">
        <w:t xml:space="preserve">En un estudio realizado por </w:t>
      </w:r>
      <w:proofErr w:type="spellStart"/>
      <w:r w:rsidRPr="000E7455">
        <w:t>Hindorf</w:t>
      </w:r>
      <w:proofErr w:type="spellEnd"/>
      <w:r w:rsidRPr="000E7455">
        <w:t xml:space="preserve"> </w:t>
      </w:r>
      <w:r w:rsidR="009E65AE">
        <w:rPr>
          <w:i/>
        </w:rPr>
        <w:t xml:space="preserve">y </w:t>
      </w:r>
      <w:proofErr w:type="spellStart"/>
      <w:r w:rsidR="009E65AE">
        <w:rPr>
          <w:i/>
        </w:rPr>
        <w:t>cols</w:t>
      </w:r>
      <w:proofErr w:type="spellEnd"/>
      <w:r w:rsidRPr="000E7455">
        <w:rPr>
          <w:i/>
        </w:rPr>
        <w:t xml:space="preserve"> </w:t>
      </w:r>
      <w:r w:rsidRPr="000E7455">
        <w:rPr>
          <w:i/>
          <w:vertAlign w:val="superscript"/>
        </w:rPr>
        <w:t>16</w:t>
      </w:r>
      <w:r w:rsidRPr="000E7455">
        <w:t xml:space="preserve">, evalúan los parámetros de masa, forma y distancia entre órganos que influyen en el cálculo de los valores S, a través de una versión basada en un modelo tipo </w:t>
      </w:r>
      <w:proofErr w:type="spellStart"/>
      <w:r w:rsidRPr="000E7455">
        <w:t>voxel</w:t>
      </w:r>
      <w:proofErr w:type="spellEnd"/>
      <w:r w:rsidRPr="000E7455">
        <w:rPr>
          <w:vertAlign w:val="superscript"/>
        </w:rPr>
        <w:t xml:space="preserve"> </w:t>
      </w:r>
      <w:r w:rsidRPr="000E7455">
        <w:t xml:space="preserve">de un ratón por medio de simulación Monte Carlo basado en EGS4 para los radionúclidos </w:t>
      </w:r>
      <w:r w:rsidRPr="000E7455">
        <w:rPr>
          <w:vertAlign w:val="superscript"/>
        </w:rPr>
        <w:t>90</w:t>
      </w:r>
      <w:r w:rsidRPr="000E7455">
        <w:t xml:space="preserve">Y, </w:t>
      </w:r>
      <w:r w:rsidRPr="000E7455">
        <w:rPr>
          <w:vertAlign w:val="superscript"/>
        </w:rPr>
        <w:t>131</w:t>
      </w:r>
      <w:r w:rsidRPr="000E7455">
        <w:t xml:space="preserve">I, </w:t>
      </w:r>
      <w:r w:rsidRPr="000E7455">
        <w:rPr>
          <w:vertAlign w:val="superscript"/>
        </w:rPr>
        <w:t>111</w:t>
      </w:r>
      <w:r w:rsidRPr="000E7455">
        <w:t xml:space="preserve">I y </w:t>
      </w:r>
      <w:r w:rsidRPr="000E7455">
        <w:rPr>
          <w:vertAlign w:val="superscript"/>
        </w:rPr>
        <w:t>99m</w:t>
      </w:r>
      <w:r w:rsidRPr="000E7455">
        <w:t>Tc, determinaron que la masa, la forma de los órganos y su posición relativa entre ellos afecta considerablemente los valores S</w:t>
      </w:r>
      <w:r w:rsidRPr="000E7455">
        <w:rPr>
          <w:vertAlign w:val="superscript"/>
        </w:rPr>
        <w:t>17</w:t>
      </w:r>
      <w:r w:rsidRPr="000E7455">
        <w:t xml:space="preserve">. Otros autores como Hui </w:t>
      </w:r>
      <w:r w:rsidR="009E65AE">
        <w:rPr>
          <w:i/>
        </w:rPr>
        <w:t xml:space="preserve">y </w:t>
      </w:r>
      <w:proofErr w:type="spellStart"/>
      <w:r w:rsidR="009E65AE">
        <w:rPr>
          <w:i/>
        </w:rPr>
        <w:t>cols</w:t>
      </w:r>
      <w:proofErr w:type="spellEnd"/>
      <w:r w:rsidRPr="000E7455">
        <w:rPr>
          <w:i/>
        </w:rPr>
        <w:t xml:space="preserve"> </w:t>
      </w:r>
      <w:r w:rsidRPr="000E7455">
        <w:rPr>
          <w:i/>
          <w:vertAlign w:val="superscript"/>
        </w:rPr>
        <w:t>18</w:t>
      </w:r>
      <w:r w:rsidRPr="000E7455">
        <w:t xml:space="preserve">, presentan modelos como combinaciones de elipsoides, esferas y cilindros a partir de ratones desnudos para tener un modelo más realista. Sin embargo, el autor </w:t>
      </w:r>
      <w:proofErr w:type="spellStart"/>
      <w:r w:rsidRPr="000E7455">
        <w:t>Kolbert</w:t>
      </w:r>
      <w:proofErr w:type="spellEnd"/>
      <w:r w:rsidRPr="000E7455">
        <w:t xml:space="preserve"> </w:t>
      </w:r>
      <w:r w:rsidR="009E65AE">
        <w:rPr>
          <w:i/>
        </w:rPr>
        <w:t xml:space="preserve">y </w:t>
      </w:r>
      <w:proofErr w:type="spellStart"/>
      <w:r w:rsidR="009E65AE">
        <w:rPr>
          <w:i/>
        </w:rPr>
        <w:t>cols</w:t>
      </w:r>
      <w:proofErr w:type="spellEnd"/>
      <w:r w:rsidRPr="000E7455">
        <w:rPr>
          <w:i/>
        </w:rPr>
        <w:t xml:space="preserve"> </w:t>
      </w:r>
      <w:r w:rsidRPr="000E7455">
        <w:rPr>
          <w:i/>
          <w:vertAlign w:val="superscript"/>
        </w:rPr>
        <w:t>19</w:t>
      </w:r>
      <w:r w:rsidRPr="000E7455">
        <w:t>, quiso hacer aún más real el modelado de órganos, por lo que, obtuvo una imagen de resonancia magnética (RM) de un ratón, la ventaja que presentan las imágenes obtenidas es en el modelado de los órganos, los cuales, adquieren mayor precisión a la hora de ajustarlo a una forma geométrica tridimensional (3D). Y como se mencionó anteriormente, es de suma importancia contar con modelos realistas para la dosimetría en ratones. En la actualidad no se cuentan con valores S para el galio (</w:t>
      </w:r>
      <w:r w:rsidRPr="000E7455">
        <w:rPr>
          <w:vertAlign w:val="superscript"/>
        </w:rPr>
        <w:t>67</w:t>
      </w:r>
      <w:r w:rsidRPr="000E7455">
        <w:t xml:space="preserve">Ga), lo cual es fundamental para tratar de correlacionar el nivel de estrés con un posible daño multiorgánico. Por lo que, el objetivo de este trabajo fue calcular los valores S del </w:t>
      </w:r>
      <w:r w:rsidRPr="000E7455">
        <w:rPr>
          <w:vertAlign w:val="superscript"/>
        </w:rPr>
        <w:t>67</w:t>
      </w:r>
      <w:r w:rsidRPr="000E7455">
        <w:t xml:space="preserve">Ga para condiciones reales de masas, formas y distancia entre órganos en ratón sometido a estrés fisiológico. </w:t>
      </w:r>
    </w:p>
    <w:p w:rsidR="004E6D88" w:rsidRDefault="005734EA" w:rsidP="00C50A7E">
      <w:pPr>
        <w:pStyle w:val="Ttulo5"/>
        <w:rPr>
          <w:rFonts w:ascii="Times New Roman" w:hAnsi="Times New Roman" w:cs="Times New Roman"/>
          <w:b/>
          <w:color w:val="auto"/>
        </w:rPr>
      </w:pPr>
      <w:bookmarkStart w:id="24" w:name="_Toc527634829"/>
      <w:r w:rsidRPr="00C50A7E">
        <w:rPr>
          <w:rFonts w:ascii="Times New Roman" w:hAnsi="Times New Roman" w:cs="Times New Roman"/>
          <w:b/>
          <w:color w:val="auto"/>
        </w:rPr>
        <w:t>Metodología</w:t>
      </w:r>
      <w:bookmarkEnd w:id="24"/>
    </w:p>
    <w:p w:rsidR="00B96680" w:rsidRPr="00B96680" w:rsidRDefault="00B96680" w:rsidP="00B96680"/>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Consideraciones éticas</w:t>
      </w:r>
    </w:p>
    <w:p w:rsidR="000E7455" w:rsidRPr="000E7455" w:rsidRDefault="00C87228" w:rsidP="00FE5E4A">
      <w:pPr>
        <w:spacing w:line="480" w:lineRule="auto"/>
        <w:jc w:val="both"/>
      </w:pPr>
      <w:r w:rsidRPr="000E7455">
        <w:t>El sacrificio de los ratones se realizó por personal con experiencia en animales de investigación en apego a la Norma Mexica 062-ZOO-1999 para el manejo de animales y mediante el uso de una cámara de CO</w:t>
      </w:r>
      <w:r w:rsidRPr="000E7455">
        <w:rPr>
          <w:vertAlign w:val="subscript"/>
        </w:rPr>
        <w:t>2</w:t>
      </w:r>
      <w:r w:rsidRPr="000E7455">
        <w:t xml:space="preserve">. </w:t>
      </w: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lastRenderedPageBreak/>
        <w:t>Modelo de estrés crónico</w:t>
      </w:r>
      <w:r w:rsidRPr="000E7455">
        <w:rPr>
          <w:rFonts w:ascii="Times New Roman" w:hAnsi="Times New Roman"/>
          <w:sz w:val="24"/>
          <w:szCs w:val="24"/>
        </w:rPr>
        <w:t xml:space="preserve"> por </w:t>
      </w:r>
      <w:r w:rsidRPr="000E7455">
        <w:rPr>
          <w:rFonts w:ascii="Times New Roman" w:hAnsi="Times New Roman"/>
          <w:i/>
          <w:sz w:val="24"/>
          <w:szCs w:val="24"/>
        </w:rPr>
        <w:t>inmovilización</w:t>
      </w:r>
    </w:p>
    <w:p w:rsidR="00C87228" w:rsidRPr="000E7455" w:rsidRDefault="00C87228" w:rsidP="00FE5E4A">
      <w:pPr>
        <w:spacing w:line="480" w:lineRule="auto"/>
        <w:jc w:val="both"/>
      </w:pPr>
      <w:r w:rsidRPr="000E7455">
        <w:t>Se utilizaron 16 ratones machos CD1 de 10 semanas de edad (43-49g). Se mantuvieron con ciclos de 12:12/ luz/obscuridad, temperatura 25 °C, inte</w:t>
      </w:r>
      <w:r w:rsidR="00513978">
        <w:t>nsidad de sonido 63 dB, acceso</w:t>
      </w:r>
      <w:r w:rsidRPr="000E7455">
        <w:t xml:space="preserve"> libre</w:t>
      </w:r>
      <w:r w:rsidR="00513978">
        <w:t xml:space="preserve"> a</w:t>
      </w:r>
      <w:r w:rsidRPr="000E7455">
        <w:t xml:space="preserve"> comida y agua. Después de 2 semanas de adaptación se dividieron aleatoriamente en dos grupos de estudio control (GC) y  estrés (GE) n=8 por grupo. Se pesaban todos los ratones cada 3 días hasta el día de su sacrificio.</w:t>
      </w:r>
    </w:p>
    <w:p w:rsidR="000E7455" w:rsidRPr="000E7455" w:rsidRDefault="00C87228" w:rsidP="00FE5E4A">
      <w:pPr>
        <w:spacing w:line="480" w:lineRule="auto"/>
        <w:jc w:val="both"/>
      </w:pPr>
      <w:r w:rsidRPr="000E7455">
        <w:t>Los ratones del GE se sujetaron con cinta adhesiva sobre una lámina con las extremidades extendidas y separados entre sí, sin tener contacto visual, 2h diarias por 14 días (10-12h). Para evitar la adaptación al modelo de estrés se agitó la lámina en periodos de aproximadamente 10 minutos. Mientras que los ratones control no fueron sometidos a ningún tipo de estrés.</w:t>
      </w: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Masa de los órganos</w:t>
      </w:r>
    </w:p>
    <w:p w:rsidR="000E7455" w:rsidRPr="000E7455" w:rsidRDefault="00C87228" w:rsidP="00FE5E4A">
      <w:pPr>
        <w:spacing w:line="480" w:lineRule="auto"/>
        <w:jc w:val="both"/>
      </w:pPr>
      <w:r w:rsidRPr="000E7455">
        <w:t xml:space="preserve">Al día 14 se sacrificaron todos los ratones, posteriormente se obtuvieron las siguientes </w:t>
      </w:r>
      <w:proofErr w:type="spellStart"/>
      <w:r w:rsidRPr="000E7455">
        <w:t>ROI´s</w:t>
      </w:r>
      <w:proofErr w:type="spellEnd"/>
      <w:r w:rsidRPr="000E7455">
        <w:t xml:space="preserve"> (regiones de interés): timo, bazo, riñones, hígado, corazón y cerebro. Para homogenizar las masas de los órganos entre animales se calculó el promedio y la desviación estándar.</w:t>
      </w: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Modelo matemático del ratón</w:t>
      </w:r>
    </w:p>
    <w:p w:rsidR="00C87228" w:rsidRPr="000E7455" w:rsidRDefault="00C87228" w:rsidP="005734EA">
      <w:pPr>
        <w:autoSpaceDE w:val="0"/>
        <w:autoSpaceDN w:val="0"/>
        <w:adjustRightInd w:val="0"/>
        <w:spacing w:line="480" w:lineRule="auto"/>
        <w:jc w:val="both"/>
      </w:pPr>
      <w:r w:rsidRPr="000E7455">
        <w:t xml:space="preserve">El código Monte Carlo para transporte de radiación ionizante PENELOPE requiere de un archivo de entrada en donde se especifican las partículas emitidas y sus energías correspondientes al </w:t>
      </w:r>
      <w:r w:rsidRPr="000E7455">
        <w:rPr>
          <w:vertAlign w:val="superscript"/>
        </w:rPr>
        <w:t>67</w:t>
      </w:r>
      <w:r w:rsidRPr="000E7455">
        <w:t>Ga, la distribución del material radiactivo en las regiones fuente, la geometría del sistema biológico correspondiente en este caso al ratón y las regiones blanco (</w:t>
      </w:r>
      <w:proofErr w:type="gramStart"/>
      <w:r w:rsidRPr="000E7455">
        <w:t>target</w:t>
      </w:r>
      <w:proofErr w:type="gramEnd"/>
      <w:r w:rsidRPr="000E7455">
        <w:t xml:space="preserve">). Por lo que se elaboró un modelo matemático de un ratón para control y otro para estrés, basado en los datos anatómicos obtenidos en el punto 2.3, se desarrolló mediante la combinación de formas geométricas cónicas en 3D, donde las ecuaciones 1 y 2 representan la </w:t>
      </w:r>
      <w:r w:rsidRPr="000E7455">
        <w:lastRenderedPageBreak/>
        <w:t>superficie y volumen del elipsoide respectivamente</w:t>
      </w:r>
      <w:r w:rsidRPr="000E7455">
        <w:rPr>
          <w:vertAlign w:val="superscript"/>
        </w:rPr>
        <w:t>20</w:t>
      </w:r>
      <w:r w:rsidRPr="000E7455">
        <w:t>. Donde a, b y c son las longit</w:t>
      </w:r>
      <w:r w:rsidR="005734EA">
        <w:t>udes de los ejes del elipsoide.</w:t>
      </w:r>
    </w:p>
    <w:p w:rsidR="00C87228" w:rsidRPr="000E7455" w:rsidRDefault="000104D6" w:rsidP="00FE5E4A">
      <w:pPr>
        <w:spacing w:line="480" w:lineRule="auto"/>
        <w:jc w:val="center"/>
        <w:rPr>
          <w:rFonts w:eastAsiaTheme="minorEastAsia"/>
        </w:rPr>
      </w:pP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a</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b</m:t>
                    </m: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c</m:t>
                    </m:r>
                  </m:den>
                </m:f>
              </m:e>
            </m:d>
          </m:e>
          <m:sup>
            <m:r>
              <w:rPr>
                <w:rFonts w:ascii="Cambria Math" w:hAnsi="Cambria Math"/>
              </w:rPr>
              <m:t>2</m:t>
            </m:r>
          </m:sup>
        </m:sSup>
        <m:r>
          <w:rPr>
            <w:rFonts w:ascii="Cambria Math" w:hAnsi="Cambria Math"/>
          </w:rPr>
          <m:t xml:space="preserve">=1     </m:t>
        </m:r>
        <m:r>
          <m:rPr>
            <m:sty m:val="p"/>
          </m:rPr>
          <w:rPr>
            <w:rFonts w:ascii="Cambria Math" w:eastAsiaTheme="minorEastAsia" w:hAnsi="Cambria Math"/>
          </w:rPr>
          <m:t xml:space="preserve"> ec. 3</m:t>
        </m:r>
      </m:oMath>
      <w:r w:rsidR="00C87228" w:rsidRPr="000E7455">
        <w:rPr>
          <w:rFonts w:eastAsiaTheme="minorEastAsia"/>
        </w:rPr>
        <w:t xml:space="preserve">          </w:t>
      </w:r>
    </w:p>
    <w:p w:rsidR="00C87228" w:rsidRPr="000E7455" w:rsidRDefault="00C87228" w:rsidP="00FE5E4A">
      <w:pPr>
        <w:spacing w:line="480" w:lineRule="auto"/>
        <w:jc w:val="center"/>
        <w:rPr>
          <w:rFonts w:eastAsiaTheme="minorEastAsia"/>
        </w:rPr>
      </w:pPr>
    </w:p>
    <w:p w:rsidR="00C87228" w:rsidRPr="000E7455" w:rsidRDefault="00C87228" w:rsidP="00FE5E4A">
      <w:pPr>
        <w:spacing w:line="480" w:lineRule="auto"/>
        <w:jc w:val="center"/>
      </w:pPr>
      <m:oMath>
        <m:r>
          <w:rPr>
            <w:rFonts w:ascii="Cambria Math" w:hAnsi="Cambria Math"/>
          </w:rPr>
          <m:t>V=</m:t>
        </m:r>
        <m:f>
          <m:fPr>
            <m:ctrlPr>
              <w:rPr>
                <w:rFonts w:ascii="Cambria Math" w:hAnsi="Cambria Math"/>
                <w:i/>
              </w:rPr>
            </m:ctrlPr>
          </m:fPr>
          <m:num>
            <m:r>
              <w:rPr>
                <w:rFonts w:ascii="Cambria Math" w:hAnsi="Cambria Math"/>
              </w:rPr>
              <m:t>4π</m:t>
            </m:r>
          </m:num>
          <m:den>
            <m:r>
              <w:rPr>
                <w:rFonts w:ascii="Cambria Math" w:hAnsi="Cambria Math"/>
              </w:rPr>
              <m:t>3</m:t>
            </m:r>
          </m:den>
        </m:f>
        <m:r>
          <w:rPr>
            <w:rFonts w:ascii="Cambria Math" w:hAnsi="Cambria Math"/>
          </w:rPr>
          <m:t xml:space="preserve">abc      </m:t>
        </m:r>
        <m:r>
          <m:rPr>
            <m:sty m:val="p"/>
          </m:rPr>
          <w:rPr>
            <w:rFonts w:ascii="Cambria Math" w:eastAsiaTheme="minorEastAsia" w:hAnsi="Cambria Math"/>
          </w:rPr>
          <m:t>ec. 4</m:t>
        </m:r>
      </m:oMath>
      <w:r w:rsidRPr="000E7455">
        <w:rPr>
          <w:rFonts w:eastAsiaTheme="minorEastAsia"/>
        </w:rPr>
        <w:t xml:space="preserve">            </w:t>
      </w: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 xml:space="preserve">Modelación en PENELOPE </w:t>
      </w:r>
    </w:p>
    <w:p w:rsidR="005734EA" w:rsidRPr="000E7455" w:rsidRDefault="00C87228" w:rsidP="00FE5E4A">
      <w:pPr>
        <w:spacing w:line="480" w:lineRule="auto"/>
        <w:jc w:val="both"/>
      </w:pPr>
      <w:r w:rsidRPr="000E7455">
        <w:t>Las medidas obtenidas de los órganos provenientes de los ratones control y estresados, los tipos de partículas, sus energías y el cuerpo entero de ratón se introdujeron al código PENELOPE, definiendo la posición y una distribución homogénea de la fuente radiactiva en las regiones fuente, también fueron definidas las regiones blanco, finalmente se obtuvo el depósito de energía en cada órgano, las simulaciones se realizaron suponiendo todo el material como agua. Cada uno de los órganos se simuló por separado y se obtuvieron las fracciones absorbidas relacionadas a los valores S. El número de historias para cada región fuente fue de 10 millones.</w:t>
      </w:r>
    </w:p>
    <w:p w:rsidR="00C87228" w:rsidRPr="00C50A7E" w:rsidRDefault="005734EA" w:rsidP="00C50A7E">
      <w:pPr>
        <w:pStyle w:val="Ttulo5"/>
        <w:rPr>
          <w:rFonts w:ascii="Times New Roman" w:hAnsi="Times New Roman" w:cs="Times New Roman"/>
          <w:b/>
          <w:color w:val="auto"/>
        </w:rPr>
      </w:pPr>
      <w:bookmarkStart w:id="25" w:name="_Toc527634830"/>
      <w:r w:rsidRPr="00C50A7E">
        <w:rPr>
          <w:rFonts w:ascii="Times New Roman" w:hAnsi="Times New Roman" w:cs="Times New Roman"/>
          <w:b/>
          <w:color w:val="auto"/>
        </w:rPr>
        <w:t>Resultados</w:t>
      </w:r>
      <w:bookmarkEnd w:id="25"/>
    </w:p>
    <w:p w:rsidR="005734EA" w:rsidRPr="005734EA" w:rsidRDefault="005734EA" w:rsidP="005734EA">
      <w:pPr>
        <w:spacing w:line="480" w:lineRule="auto"/>
        <w:ind w:left="1560"/>
        <w:rPr>
          <w:b/>
        </w:rPr>
      </w:pP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Inmovilización</w:t>
      </w:r>
    </w:p>
    <w:p w:rsidR="008A6057" w:rsidRDefault="00C87228" w:rsidP="00FE5E4A">
      <w:pPr>
        <w:spacing w:line="480" w:lineRule="auto"/>
        <w:jc w:val="both"/>
      </w:pPr>
      <w:r w:rsidRPr="000E7455">
        <w:t>Los ratones del GE mostraron oposición al modelo de estrés crónico por inmovilización (MECI) teniendo conducta agresiva los primeros 4 días, sin embargo, con el transcurso de los días fueron poniendo menor resistencia hasta alcanzar un estado de inactividad motriz en los últimos 3 días del MECI. Mientras, que los ratones del GC se mantuvieron en perfecto estado (sin alteraciones psicológicas y físicas).</w:t>
      </w:r>
    </w:p>
    <w:p w:rsidR="005734EA" w:rsidRPr="000E7455" w:rsidRDefault="005734EA" w:rsidP="00FE5E4A">
      <w:pPr>
        <w:spacing w:line="480" w:lineRule="auto"/>
        <w:jc w:val="both"/>
      </w:pP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Masas y medidas de los órganos</w:t>
      </w:r>
    </w:p>
    <w:p w:rsidR="00C87228" w:rsidRDefault="00C87228" w:rsidP="005734EA">
      <w:pPr>
        <w:spacing w:line="360" w:lineRule="auto"/>
        <w:jc w:val="both"/>
      </w:pPr>
      <w:r w:rsidRPr="000E7455">
        <w:t>La geometría generada en el código PENELOPE con los datos ingresados se muestra en la figura 1.</w:t>
      </w:r>
    </w:p>
    <w:p w:rsidR="005734EA" w:rsidRPr="000E7455" w:rsidRDefault="005734EA" w:rsidP="005F2DDD">
      <w:pPr>
        <w:spacing w:line="360" w:lineRule="auto"/>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31"/>
      </w:tblGrid>
      <w:tr w:rsidR="000F6EC8" w:rsidRPr="000E7455" w:rsidTr="000F6EC8">
        <w:tc>
          <w:tcPr>
            <w:tcW w:w="4630" w:type="dxa"/>
          </w:tcPr>
          <w:p w:rsidR="000F6EC8" w:rsidRPr="000E7455" w:rsidRDefault="000F6EC8" w:rsidP="000E7455">
            <w:pPr>
              <w:spacing w:line="360" w:lineRule="auto"/>
            </w:pPr>
            <w:r w:rsidRPr="000E7455">
              <w:rPr>
                <w:noProof/>
                <w:lang w:eastAsia="es-MX"/>
              </w:rPr>
              <w:drawing>
                <wp:inline distT="0" distB="0" distL="0" distR="0" wp14:anchorId="7876F683" wp14:editId="06DBEA97">
                  <wp:extent cx="2568366" cy="1581150"/>
                  <wp:effectExtent l="0" t="0" r="3810" b="0"/>
                  <wp:docPr id="10" name="Imagen 10" descr="C:\Users\Jorge\AppData\Local\Temp\Temp1_Veredicto_del_capítulo_de_libro.zip\XY_RA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rge\AppData\Local\Temp\Temp1_Veredicto_del_capítulo_de_libro.zip\XY_RATON.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68648" cy="1581323"/>
                          </a:xfrm>
                          <a:prstGeom prst="rect">
                            <a:avLst/>
                          </a:prstGeom>
                          <a:noFill/>
                          <a:ln>
                            <a:noFill/>
                          </a:ln>
                        </pic:spPr>
                      </pic:pic>
                    </a:graphicData>
                  </a:graphic>
                </wp:inline>
              </w:drawing>
            </w:r>
          </w:p>
        </w:tc>
        <w:tc>
          <w:tcPr>
            <w:tcW w:w="4631" w:type="dxa"/>
          </w:tcPr>
          <w:p w:rsidR="000F6EC8" w:rsidRPr="000E7455" w:rsidRDefault="000F6EC8" w:rsidP="000E7455">
            <w:pPr>
              <w:spacing w:line="360" w:lineRule="auto"/>
            </w:pPr>
            <w:r w:rsidRPr="000E7455">
              <w:rPr>
                <w:noProof/>
                <w:lang w:eastAsia="es-MX"/>
              </w:rPr>
              <w:drawing>
                <wp:inline distT="0" distB="0" distL="0" distR="0" wp14:anchorId="3DC36505" wp14:editId="0C073335">
                  <wp:extent cx="2771825" cy="1580400"/>
                  <wp:effectExtent l="0" t="0" r="0" b="1270"/>
                  <wp:docPr id="11" name="Imagen 11" descr="C:\Users\Jorge\AppData\Local\Microsoft\Windows\INetCache\Content.Word\YZRA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rge\AppData\Local\Microsoft\Windows\INetCache\Content.Word\YZRATON.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71825" cy="1580400"/>
                          </a:xfrm>
                          <a:prstGeom prst="rect">
                            <a:avLst/>
                          </a:prstGeom>
                          <a:noFill/>
                          <a:ln>
                            <a:noFill/>
                          </a:ln>
                        </pic:spPr>
                      </pic:pic>
                    </a:graphicData>
                  </a:graphic>
                </wp:inline>
              </w:drawing>
            </w:r>
          </w:p>
        </w:tc>
      </w:tr>
      <w:tr w:rsidR="000F6EC8" w:rsidRPr="000E7455" w:rsidTr="000F6EC8">
        <w:tc>
          <w:tcPr>
            <w:tcW w:w="9261" w:type="dxa"/>
            <w:gridSpan w:val="2"/>
          </w:tcPr>
          <w:p w:rsidR="000F6EC8" w:rsidRPr="000E7455" w:rsidRDefault="000F6EC8" w:rsidP="000E7455">
            <w:pPr>
              <w:spacing w:line="360" w:lineRule="auto"/>
              <w:jc w:val="center"/>
            </w:pPr>
            <w:r w:rsidRPr="000E7455">
              <w:rPr>
                <w:noProof/>
                <w:lang w:eastAsia="es-MX"/>
              </w:rPr>
              <w:drawing>
                <wp:inline distT="0" distB="0" distL="0" distR="0" wp14:anchorId="0B442930" wp14:editId="50ECBB00">
                  <wp:extent cx="5435600" cy="1755432"/>
                  <wp:effectExtent l="0" t="0" r="0" b="0"/>
                  <wp:docPr id="12" name="Imagen 12" descr="C:\Users\Jorge\AppData\Local\Microsoft\Windows\INetCache\Content.Word\ZX_RA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rge\AppData\Local\Microsoft\Windows\INetCache\Content.Word\ZX_RATON.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36196" cy="1755624"/>
                          </a:xfrm>
                          <a:prstGeom prst="rect">
                            <a:avLst/>
                          </a:prstGeom>
                          <a:noFill/>
                          <a:ln>
                            <a:noFill/>
                          </a:ln>
                        </pic:spPr>
                      </pic:pic>
                    </a:graphicData>
                  </a:graphic>
                </wp:inline>
              </w:drawing>
            </w:r>
          </w:p>
        </w:tc>
      </w:tr>
    </w:tbl>
    <w:p w:rsidR="000F6EC8" w:rsidRPr="000E7455" w:rsidRDefault="00481FD6" w:rsidP="000E7455">
      <w:pPr>
        <w:pStyle w:val="Prrafodelista"/>
        <w:spacing w:line="360" w:lineRule="auto"/>
        <w:jc w:val="center"/>
        <w:rPr>
          <w:rFonts w:ascii="Times New Roman" w:hAnsi="Times New Roman"/>
          <w:sz w:val="24"/>
          <w:szCs w:val="24"/>
        </w:rPr>
      </w:pPr>
      <w:r w:rsidRPr="00AA2229">
        <w:rPr>
          <w:rFonts w:ascii="Times New Roman" w:hAnsi="Times New Roman"/>
          <w:b/>
          <w:sz w:val="24"/>
          <w:szCs w:val="24"/>
        </w:rPr>
        <w:t>Figura 1.</w:t>
      </w:r>
      <w:r w:rsidRPr="000E7455">
        <w:rPr>
          <w:rFonts w:ascii="Times New Roman" w:hAnsi="Times New Roman"/>
          <w:sz w:val="24"/>
          <w:szCs w:val="24"/>
        </w:rPr>
        <w:t xml:space="preserve"> Modelo anatómico del ratón en PENELOPE, a) plano YX, b) plano ZY, plano ZX.</w:t>
      </w:r>
    </w:p>
    <w:p w:rsidR="000E7455" w:rsidRDefault="00C87228" w:rsidP="005734EA">
      <w:pPr>
        <w:spacing w:line="480" w:lineRule="auto"/>
        <w:jc w:val="both"/>
      </w:pPr>
      <w:r w:rsidRPr="000E7455">
        <w:t xml:space="preserve">Las masas obtenidas de los órganos control y estrés se muestran en la tabla I. Se observó disminución en la masa de los órganos estresados; riñones 7%, hígado 25%, bazo 36% y corazón 32%, el timo se mantuvo sin cambios. Sin embargo, el cerebro presentó un incremento del 6%  con respecto al control.  </w:t>
      </w:r>
    </w:p>
    <w:p w:rsidR="005734EA" w:rsidRDefault="005734EA" w:rsidP="005734EA">
      <w:pPr>
        <w:spacing w:line="480" w:lineRule="auto"/>
        <w:jc w:val="both"/>
      </w:pPr>
    </w:p>
    <w:p w:rsidR="00B96680" w:rsidRDefault="00B96680" w:rsidP="005734EA">
      <w:pPr>
        <w:spacing w:line="480" w:lineRule="auto"/>
        <w:jc w:val="both"/>
      </w:pPr>
    </w:p>
    <w:p w:rsidR="00B96680" w:rsidRPr="000E7455" w:rsidRDefault="00B96680" w:rsidP="005734EA">
      <w:pPr>
        <w:spacing w:line="480" w:lineRule="auto"/>
        <w:jc w:val="both"/>
      </w:pPr>
    </w:p>
    <w:p w:rsidR="003003AC" w:rsidRPr="000E7455" w:rsidRDefault="003003AC" w:rsidP="000E7455">
      <w:pPr>
        <w:spacing w:line="360" w:lineRule="auto"/>
        <w:jc w:val="center"/>
      </w:pPr>
      <w:r w:rsidRPr="00AA2229">
        <w:rPr>
          <w:b/>
        </w:rPr>
        <w:lastRenderedPageBreak/>
        <w:t>Tabla I.</w:t>
      </w:r>
      <w:r w:rsidRPr="000E7455">
        <w:t xml:space="preserve"> Masas y dimensiones de los órganos control y estrés.  </w:t>
      </w:r>
    </w:p>
    <w:tbl>
      <w:tblPr>
        <w:tblStyle w:val="Sombreadoclaro"/>
        <w:tblW w:w="0" w:type="auto"/>
        <w:jc w:val="center"/>
        <w:tblLook w:val="04A0" w:firstRow="1" w:lastRow="0" w:firstColumn="1" w:lastColumn="0" w:noHBand="0" w:noVBand="1"/>
      </w:tblPr>
      <w:tblGrid>
        <w:gridCol w:w="1176"/>
        <w:gridCol w:w="1683"/>
        <w:gridCol w:w="1077"/>
        <w:gridCol w:w="1101"/>
        <w:gridCol w:w="1096"/>
      </w:tblGrid>
      <w:tr w:rsidR="003003AC" w:rsidRPr="000E7455" w:rsidTr="005734EA">
        <w:trPr>
          <w:cnfStyle w:val="100000000000" w:firstRow="1" w:lastRow="0" w:firstColumn="0" w:lastColumn="0" w:oddVBand="0" w:evenVBand="0" w:oddHBand="0" w:evenHBand="0" w:firstRowFirstColumn="0" w:firstRowLastColumn="0" w:lastRowFirstColumn="0" w:lastRowLastColumn="0"/>
          <w:trHeight w:val="768"/>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5734EA">
            <w:pPr>
              <w:spacing w:line="360" w:lineRule="auto"/>
              <w:jc w:val="center"/>
              <w:rPr>
                <w:b w:val="0"/>
              </w:rPr>
            </w:pPr>
            <w:r w:rsidRPr="00CF29D0">
              <w:rPr>
                <w:b w:val="0"/>
              </w:rPr>
              <w:t>Órgano</w:t>
            </w:r>
          </w:p>
        </w:tc>
        <w:tc>
          <w:tcPr>
            <w:tcW w:w="1683" w:type="dxa"/>
          </w:tcPr>
          <w:p w:rsidR="003003AC" w:rsidRPr="00CF29D0" w:rsidRDefault="003003AC" w:rsidP="005734E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CF29D0">
              <w:rPr>
                <w:b w:val="0"/>
              </w:rPr>
              <w:t>Control</w:t>
            </w:r>
          </w:p>
          <w:p w:rsidR="003003AC" w:rsidRPr="00CF29D0" w:rsidRDefault="003003AC" w:rsidP="005734E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CF29D0">
              <w:t>Masa (g)</w:t>
            </w:r>
          </w:p>
        </w:tc>
        <w:tc>
          <w:tcPr>
            <w:tcW w:w="1077" w:type="dxa"/>
          </w:tcPr>
          <w:p w:rsidR="003003AC" w:rsidRPr="00CF29D0" w:rsidRDefault="003003AC" w:rsidP="005734EA">
            <w:pPr>
              <w:spacing w:line="360" w:lineRule="auto"/>
              <w:jc w:val="center"/>
              <w:cnfStyle w:val="100000000000" w:firstRow="1" w:lastRow="0" w:firstColumn="0" w:lastColumn="0" w:oddVBand="0" w:evenVBand="0" w:oddHBand="0" w:evenHBand="0" w:firstRowFirstColumn="0" w:firstRowLastColumn="0" w:lastRowFirstColumn="0" w:lastRowLastColumn="0"/>
            </w:pPr>
            <w:r w:rsidRPr="00CF29D0">
              <w:t>a</w:t>
            </w:r>
          </w:p>
        </w:tc>
        <w:tc>
          <w:tcPr>
            <w:tcW w:w="1101" w:type="dxa"/>
          </w:tcPr>
          <w:p w:rsidR="003003AC" w:rsidRPr="00CF29D0" w:rsidRDefault="003003AC" w:rsidP="005734EA">
            <w:pPr>
              <w:spacing w:line="360" w:lineRule="auto"/>
              <w:jc w:val="center"/>
              <w:cnfStyle w:val="100000000000" w:firstRow="1" w:lastRow="0" w:firstColumn="0" w:lastColumn="0" w:oddVBand="0" w:evenVBand="0" w:oddHBand="0" w:evenHBand="0" w:firstRowFirstColumn="0" w:firstRowLastColumn="0" w:lastRowFirstColumn="0" w:lastRowLastColumn="0"/>
            </w:pPr>
            <w:r w:rsidRPr="00CF29D0">
              <w:t>b</w:t>
            </w:r>
          </w:p>
        </w:tc>
        <w:tc>
          <w:tcPr>
            <w:tcW w:w="1096" w:type="dxa"/>
          </w:tcPr>
          <w:p w:rsidR="003003AC" w:rsidRPr="00CF29D0" w:rsidRDefault="003003AC" w:rsidP="005734EA">
            <w:pPr>
              <w:spacing w:line="360" w:lineRule="auto"/>
              <w:jc w:val="center"/>
              <w:cnfStyle w:val="100000000000" w:firstRow="1" w:lastRow="0" w:firstColumn="0" w:lastColumn="0" w:oddVBand="0" w:evenVBand="0" w:oddHBand="0" w:evenHBand="0" w:firstRowFirstColumn="0" w:firstRowLastColumn="0" w:lastRowFirstColumn="0" w:lastRowLastColumn="0"/>
            </w:pPr>
            <w:r w:rsidRPr="00CF29D0">
              <w:t>c</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iñón 1</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335±0.118</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617</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41</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294</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iñón 2</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335±0.118</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617</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41</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294</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Hígado</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2.580±0.471</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924</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1.078</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616</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Bazo</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155±0.033</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264</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528</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264</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Corazón</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259±0.018</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517</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345</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345</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Timo</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055±0.005</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187</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374</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187</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Cerebro</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36±0.072</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70</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70</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70</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atón</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43.375±2.912</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3.960</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2.016</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1.008</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5734EA">
            <w:pPr>
              <w:spacing w:line="360" w:lineRule="auto"/>
              <w:jc w:val="center"/>
            </w:pPr>
          </w:p>
        </w:tc>
        <w:tc>
          <w:tcPr>
            <w:tcW w:w="1683" w:type="dxa"/>
          </w:tcPr>
          <w:p w:rsidR="003003AC" w:rsidRPr="00CF29D0" w:rsidRDefault="003003AC" w:rsidP="005734EA">
            <w:pPr>
              <w:spacing w:line="360" w:lineRule="auto"/>
              <w:jc w:val="center"/>
              <w:cnfStyle w:val="000000100000" w:firstRow="0" w:lastRow="0" w:firstColumn="0" w:lastColumn="0" w:oddVBand="0" w:evenVBand="0" w:oddHBand="1" w:evenHBand="0" w:firstRowFirstColumn="0" w:firstRowLastColumn="0" w:lastRowFirstColumn="0" w:lastRowLastColumn="0"/>
              <w:rPr>
                <w:b/>
              </w:rPr>
            </w:pPr>
            <w:r w:rsidRPr="00CF29D0">
              <w:rPr>
                <w:b/>
              </w:rPr>
              <w:t>Estrés</w:t>
            </w:r>
          </w:p>
        </w:tc>
        <w:tc>
          <w:tcPr>
            <w:tcW w:w="1077" w:type="dxa"/>
          </w:tcPr>
          <w:p w:rsidR="003003AC" w:rsidRPr="00CF29D0" w:rsidRDefault="003003AC" w:rsidP="005734EA">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1101" w:type="dxa"/>
          </w:tcPr>
          <w:p w:rsidR="003003AC" w:rsidRPr="00CF29D0" w:rsidRDefault="003003AC" w:rsidP="005734EA">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1096" w:type="dxa"/>
          </w:tcPr>
          <w:p w:rsidR="003003AC" w:rsidRPr="00CF29D0" w:rsidRDefault="003003AC" w:rsidP="005734EA">
            <w:pPr>
              <w:spacing w:line="360" w:lineRule="auto"/>
              <w:jc w:val="center"/>
              <w:cnfStyle w:val="000000100000" w:firstRow="0" w:lastRow="0" w:firstColumn="0" w:lastColumn="0" w:oddVBand="0" w:evenVBand="0" w:oddHBand="1" w:evenHBand="0" w:firstRowFirstColumn="0" w:firstRowLastColumn="0" w:lastRowFirstColumn="0" w:lastRowLastColumn="0"/>
            </w:pP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iñón 1</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313±0.035</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603</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30</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287</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iñón 2</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313±0.035</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603</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30</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287</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Hígado</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2.060±0.21</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858</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1.001</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572</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Bazo</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114±0.032</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239</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478</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239</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Corazón</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196±0.021</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72</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314</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314</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Timo</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055±0.016</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187</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374</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0.187</w:t>
            </w:r>
          </w:p>
        </w:tc>
      </w:tr>
      <w:tr w:rsidR="003003AC" w:rsidRPr="000E7455" w:rsidTr="005734EA">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Cerebro</w:t>
            </w:r>
          </w:p>
        </w:tc>
        <w:tc>
          <w:tcPr>
            <w:tcW w:w="1683"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62±0.055</w:t>
            </w:r>
          </w:p>
        </w:tc>
        <w:tc>
          <w:tcPr>
            <w:tcW w:w="1077"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79</w:t>
            </w:r>
          </w:p>
        </w:tc>
        <w:tc>
          <w:tcPr>
            <w:tcW w:w="1101"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79</w:t>
            </w:r>
          </w:p>
        </w:tc>
        <w:tc>
          <w:tcPr>
            <w:tcW w:w="1096" w:type="dxa"/>
          </w:tcPr>
          <w:p w:rsidR="003003AC" w:rsidRPr="00CF29D0" w:rsidRDefault="003003AC" w:rsidP="00CF29D0">
            <w:pPr>
              <w:spacing w:line="480" w:lineRule="auto"/>
              <w:jc w:val="center"/>
              <w:cnfStyle w:val="000000000000" w:firstRow="0" w:lastRow="0" w:firstColumn="0" w:lastColumn="0" w:oddVBand="0" w:evenVBand="0" w:oddHBand="0" w:evenHBand="0" w:firstRowFirstColumn="0" w:firstRowLastColumn="0" w:lastRowFirstColumn="0" w:lastRowLastColumn="0"/>
            </w:pPr>
            <w:r w:rsidRPr="00CF29D0">
              <w:t>0.479</w:t>
            </w:r>
          </w:p>
        </w:tc>
      </w:tr>
      <w:tr w:rsidR="005734EA" w:rsidRPr="000E7455" w:rsidTr="005734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3003AC" w:rsidRPr="00CF29D0" w:rsidRDefault="003003AC" w:rsidP="00CF29D0">
            <w:pPr>
              <w:spacing w:line="480" w:lineRule="auto"/>
              <w:jc w:val="center"/>
            </w:pPr>
            <w:r w:rsidRPr="00CF29D0">
              <w:t>Ratón</w:t>
            </w:r>
          </w:p>
        </w:tc>
        <w:tc>
          <w:tcPr>
            <w:tcW w:w="1683"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44.311±3.308</w:t>
            </w:r>
          </w:p>
        </w:tc>
        <w:tc>
          <w:tcPr>
            <w:tcW w:w="1077"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4.052</w:t>
            </w:r>
          </w:p>
        </w:tc>
        <w:tc>
          <w:tcPr>
            <w:tcW w:w="1101"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2.026</w:t>
            </w:r>
          </w:p>
        </w:tc>
        <w:tc>
          <w:tcPr>
            <w:tcW w:w="1096" w:type="dxa"/>
          </w:tcPr>
          <w:p w:rsidR="003003AC" w:rsidRPr="00CF29D0" w:rsidRDefault="003003AC" w:rsidP="00CF29D0">
            <w:pPr>
              <w:spacing w:line="480" w:lineRule="auto"/>
              <w:jc w:val="center"/>
              <w:cnfStyle w:val="000000100000" w:firstRow="0" w:lastRow="0" w:firstColumn="0" w:lastColumn="0" w:oddVBand="0" w:evenVBand="0" w:oddHBand="1" w:evenHBand="0" w:firstRowFirstColumn="0" w:firstRowLastColumn="0" w:lastRowFirstColumn="0" w:lastRowLastColumn="0"/>
            </w:pPr>
            <w:r w:rsidRPr="00CF29D0">
              <w:t>1.013</w:t>
            </w:r>
          </w:p>
        </w:tc>
      </w:tr>
    </w:tbl>
    <w:p w:rsidR="003003AC" w:rsidRPr="000E7455" w:rsidRDefault="003003AC" w:rsidP="000E7455">
      <w:pPr>
        <w:spacing w:line="360" w:lineRule="auto"/>
        <w:jc w:val="center"/>
      </w:pPr>
    </w:p>
    <w:p w:rsidR="00C87228" w:rsidRPr="000E7455" w:rsidRDefault="00C87228" w:rsidP="0073446D">
      <w:pPr>
        <w:pStyle w:val="Prrafodelista"/>
        <w:numPr>
          <w:ilvl w:val="1"/>
          <w:numId w:val="4"/>
        </w:numPr>
        <w:spacing w:line="480" w:lineRule="auto"/>
        <w:jc w:val="both"/>
        <w:rPr>
          <w:rFonts w:ascii="Times New Roman" w:hAnsi="Times New Roman"/>
          <w:i/>
          <w:sz w:val="24"/>
          <w:szCs w:val="24"/>
        </w:rPr>
      </w:pPr>
      <w:r w:rsidRPr="000E7455">
        <w:rPr>
          <w:rFonts w:ascii="Times New Roman" w:hAnsi="Times New Roman"/>
          <w:i/>
          <w:sz w:val="24"/>
          <w:szCs w:val="24"/>
        </w:rPr>
        <w:t>Valores S</w:t>
      </w:r>
    </w:p>
    <w:p w:rsidR="00C87228" w:rsidRPr="000E7455" w:rsidRDefault="00C87228" w:rsidP="003020B8">
      <w:pPr>
        <w:spacing w:line="480" w:lineRule="auto"/>
        <w:jc w:val="both"/>
      </w:pPr>
      <w:r w:rsidRPr="000E7455">
        <w:t xml:space="preserve">Los valores S se calcularon utilizando la ecuación 3 y los resultados se presentan en la tabla II. La energía promedio por partícula emitida así como la intensidad o número de partículas </w:t>
      </w:r>
      <w:r w:rsidRPr="000E7455">
        <w:lastRenderedPageBreak/>
        <w:t>emitidas por transición se tomaron del espectro energético del Ga-67 publicado en el ICRP 107</w:t>
      </w:r>
      <w:r w:rsidRPr="000E7455">
        <w:rPr>
          <w:vertAlign w:val="superscript"/>
        </w:rPr>
        <w:t>21</w:t>
      </w:r>
      <w:r w:rsidRPr="000E7455">
        <w:t xml:space="preserve">. La fracción de energía absorbida </w:t>
      </w:r>
      <m:oMath>
        <m:sSub>
          <m:sSubPr>
            <m:ctrlPr>
              <w:rPr>
                <w:rFonts w:ascii="Cambria Math" w:hAnsi="Cambria Math"/>
                <w:i/>
              </w:rPr>
            </m:ctrlPr>
          </m:sSubPr>
          <m:e>
            <m:r>
              <w:rPr>
                <w:rFonts w:ascii="Cambria Math" w:hAnsi="Cambria Math"/>
              </w:rPr>
              <m:t>∅</m:t>
            </m:r>
          </m:e>
          <m:sub>
            <m:r>
              <w:rPr>
                <w:rFonts w:ascii="Cambria Math" w:hAnsi="Cambria Math"/>
              </w:rPr>
              <m:t>i</m:t>
            </m:r>
          </m:sub>
        </m:sSub>
      </m:oMath>
      <w:r w:rsidRPr="000E7455">
        <w:t xml:space="preserve"> se calculó por simulación Monte Carlo con el código PENELOPE y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Pr="000E7455">
        <w:rPr>
          <w:rFonts w:eastAsiaTheme="minorEastAsia"/>
        </w:rPr>
        <w:t xml:space="preserve"> </w:t>
      </w:r>
      <w:r w:rsidRPr="000E7455">
        <w:t>es la masa de cada órgano o del ratón, según corresponda.</w:t>
      </w:r>
    </w:p>
    <w:p w:rsidR="00C87228" w:rsidRPr="000E7455" w:rsidRDefault="00C87228" w:rsidP="003020B8">
      <w:pPr>
        <w:spacing w:line="480" w:lineRule="auto"/>
      </w:pPr>
    </w:p>
    <w:p w:rsidR="003003AC" w:rsidRPr="000E7455" w:rsidRDefault="003003AC" w:rsidP="003020B8">
      <w:pPr>
        <w:spacing w:line="480" w:lineRule="auto"/>
        <w:jc w:val="center"/>
      </w:pPr>
      <w:r w:rsidRPr="00AA2229">
        <w:rPr>
          <w:b/>
        </w:rPr>
        <w:t>Tabla II.</w:t>
      </w:r>
      <w:r w:rsidRPr="000E7455">
        <w:t xml:space="preserve"> Valores S (Gy/Bq* s) para órganos control y estrés. RC: ratón control y RE: ratón estrés, O: órganos.</w:t>
      </w:r>
    </w:p>
    <w:tbl>
      <w:tblPr>
        <w:tblStyle w:val="Listaclara"/>
        <w:tblW w:w="0" w:type="auto"/>
        <w:jc w:val="center"/>
        <w:tblLook w:val="04A0" w:firstRow="1" w:lastRow="0" w:firstColumn="1" w:lastColumn="0" w:noHBand="0" w:noVBand="1"/>
      </w:tblPr>
      <w:tblGrid>
        <w:gridCol w:w="1284"/>
        <w:gridCol w:w="1459"/>
        <w:gridCol w:w="1617"/>
        <w:gridCol w:w="1407"/>
        <w:gridCol w:w="2052"/>
      </w:tblGrid>
      <w:tr w:rsidR="003003AC" w:rsidRPr="000E7455" w:rsidTr="000202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p>
        </w:tc>
        <w:tc>
          <w:tcPr>
            <w:tcW w:w="3076" w:type="dxa"/>
            <w:gridSpan w:val="2"/>
          </w:tcPr>
          <w:p w:rsidR="003003AC" w:rsidRPr="003020B8" w:rsidRDefault="003003AC" w:rsidP="003020B8">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3020B8">
              <w:rPr>
                <w:rFonts w:cs="Times New Roman"/>
              </w:rPr>
              <w:t>Control</w:t>
            </w:r>
          </w:p>
        </w:tc>
        <w:tc>
          <w:tcPr>
            <w:tcW w:w="3459" w:type="dxa"/>
            <w:gridSpan w:val="2"/>
          </w:tcPr>
          <w:p w:rsidR="003003AC" w:rsidRPr="003020B8" w:rsidRDefault="003003AC" w:rsidP="003020B8">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3020B8">
              <w:rPr>
                <w:rFonts w:cs="Times New Roman"/>
              </w:rPr>
              <w:t>Estrés</w:t>
            </w:r>
          </w:p>
        </w:tc>
      </w:tr>
      <w:tr w:rsidR="003003AC" w:rsidRPr="000E7455" w:rsidTr="00020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Órgano</w:t>
            </w:r>
          </w:p>
        </w:tc>
        <w:tc>
          <w:tcPr>
            <w:tcW w:w="1459"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 xml:space="preserve">Valores S </w:t>
            </w:r>
          </w:p>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O ←RC)</w:t>
            </w:r>
          </w:p>
        </w:tc>
        <w:tc>
          <w:tcPr>
            <w:tcW w:w="161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Valores S (</w:t>
            </w:r>
            <w:proofErr w:type="spellStart"/>
            <w:r w:rsidRPr="003020B8">
              <w:rPr>
                <w:rFonts w:cs="Times New Roman"/>
              </w:rPr>
              <w:t>O←AllBody</w:t>
            </w:r>
            <w:proofErr w:type="spellEnd"/>
            <w:r w:rsidRPr="003020B8">
              <w:rPr>
                <w:rFonts w:cs="Times New Roman"/>
              </w:rPr>
              <w:t>)</w:t>
            </w:r>
          </w:p>
        </w:tc>
        <w:tc>
          <w:tcPr>
            <w:tcW w:w="140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 xml:space="preserve">Valores S </w:t>
            </w:r>
          </w:p>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O ←RE)</w:t>
            </w:r>
          </w:p>
        </w:tc>
        <w:tc>
          <w:tcPr>
            <w:tcW w:w="2052"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Valores S (</w:t>
            </w:r>
            <w:proofErr w:type="spellStart"/>
            <w:r w:rsidRPr="003020B8">
              <w:rPr>
                <w:rFonts w:cs="Times New Roman"/>
              </w:rPr>
              <w:t>O←AllBody</w:t>
            </w:r>
            <w:proofErr w:type="spellEnd"/>
            <w:r w:rsidRPr="003020B8">
              <w:rPr>
                <w:rFonts w:cs="Times New Roman"/>
              </w:rPr>
              <w:t>)</w:t>
            </w:r>
          </w:p>
        </w:tc>
      </w:tr>
      <w:tr w:rsidR="003003AC" w:rsidRPr="000E7455" w:rsidTr="00020214">
        <w:trPr>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Riñón 1</w:t>
            </w:r>
          </w:p>
        </w:tc>
        <w:tc>
          <w:tcPr>
            <w:tcW w:w="1459"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941E-14</w:t>
            </w:r>
          </w:p>
        </w:tc>
        <w:tc>
          <w:tcPr>
            <w:tcW w:w="161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085E-13</w:t>
            </w:r>
          </w:p>
        </w:tc>
        <w:tc>
          <w:tcPr>
            <w:tcW w:w="140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3.046E-14</w:t>
            </w:r>
          </w:p>
        </w:tc>
        <w:tc>
          <w:tcPr>
            <w:tcW w:w="2052"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066E-13</w:t>
            </w:r>
          </w:p>
        </w:tc>
      </w:tr>
      <w:tr w:rsidR="003003AC" w:rsidRPr="000E7455" w:rsidTr="00020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Riñón 2</w:t>
            </w:r>
          </w:p>
        </w:tc>
        <w:tc>
          <w:tcPr>
            <w:tcW w:w="1459"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3.262E-14</w:t>
            </w:r>
          </w:p>
        </w:tc>
        <w:tc>
          <w:tcPr>
            <w:tcW w:w="161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88E-13</w:t>
            </w:r>
          </w:p>
        </w:tc>
        <w:tc>
          <w:tcPr>
            <w:tcW w:w="140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3.288E-14</w:t>
            </w:r>
          </w:p>
        </w:tc>
        <w:tc>
          <w:tcPr>
            <w:tcW w:w="2052"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46E-13</w:t>
            </w:r>
          </w:p>
        </w:tc>
      </w:tr>
      <w:tr w:rsidR="003003AC" w:rsidRPr="000E7455" w:rsidTr="00020214">
        <w:trPr>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Hígado</w:t>
            </w:r>
          </w:p>
        </w:tc>
        <w:tc>
          <w:tcPr>
            <w:tcW w:w="1459"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775E-14</w:t>
            </w:r>
          </w:p>
        </w:tc>
        <w:tc>
          <w:tcPr>
            <w:tcW w:w="161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125E-13</w:t>
            </w:r>
          </w:p>
        </w:tc>
        <w:tc>
          <w:tcPr>
            <w:tcW w:w="140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859E-14</w:t>
            </w:r>
          </w:p>
        </w:tc>
        <w:tc>
          <w:tcPr>
            <w:tcW w:w="2052"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068E-13</w:t>
            </w:r>
          </w:p>
        </w:tc>
      </w:tr>
      <w:tr w:rsidR="003003AC" w:rsidRPr="000E7455" w:rsidTr="00020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Bazo</w:t>
            </w:r>
          </w:p>
        </w:tc>
        <w:tc>
          <w:tcPr>
            <w:tcW w:w="1459"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3.685E-14</w:t>
            </w:r>
          </w:p>
        </w:tc>
        <w:tc>
          <w:tcPr>
            <w:tcW w:w="161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87E-13</w:t>
            </w:r>
          </w:p>
        </w:tc>
        <w:tc>
          <w:tcPr>
            <w:tcW w:w="140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3.711E-14</w:t>
            </w:r>
          </w:p>
        </w:tc>
        <w:tc>
          <w:tcPr>
            <w:tcW w:w="2052"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22E-13</w:t>
            </w:r>
          </w:p>
        </w:tc>
      </w:tr>
      <w:tr w:rsidR="003003AC" w:rsidRPr="000E7455" w:rsidTr="00020214">
        <w:trPr>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Corazón</w:t>
            </w:r>
          </w:p>
        </w:tc>
        <w:tc>
          <w:tcPr>
            <w:tcW w:w="1459"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3.711E-14</w:t>
            </w:r>
          </w:p>
        </w:tc>
        <w:tc>
          <w:tcPr>
            <w:tcW w:w="161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114E-13</w:t>
            </w:r>
          </w:p>
        </w:tc>
        <w:tc>
          <w:tcPr>
            <w:tcW w:w="140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3.738E-14</w:t>
            </w:r>
          </w:p>
        </w:tc>
        <w:tc>
          <w:tcPr>
            <w:tcW w:w="2052"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056E-13</w:t>
            </w:r>
          </w:p>
        </w:tc>
      </w:tr>
      <w:tr w:rsidR="003003AC" w:rsidRPr="000E7455" w:rsidTr="00020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Timo</w:t>
            </w:r>
          </w:p>
        </w:tc>
        <w:tc>
          <w:tcPr>
            <w:tcW w:w="1459"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919E-14</w:t>
            </w:r>
          </w:p>
        </w:tc>
        <w:tc>
          <w:tcPr>
            <w:tcW w:w="161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30E-13</w:t>
            </w:r>
          </w:p>
        </w:tc>
        <w:tc>
          <w:tcPr>
            <w:tcW w:w="140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853E-14</w:t>
            </w:r>
          </w:p>
        </w:tc>
        <w:tc>
          <w:tcPr>
            <w:tcW w:w="2052"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963E-13</w:t>
            </w:r>
          </w:p>
        </w:tc>
      </w:tr>
      <w:tr w:rsidR="003003AC" w:rsidRPr="000E7455" w:rsidTr="00020214">
        <w:trPr>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Cerebro</w:t>
            </w:r>
          </w:p>
        </w:tc>
        <w:tc>
          <w:tcPr>
            <w:tcW w:w="1459"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231E-14</w:t>
            </w:r>
          </w:p>
        </w:tc>
        <w:tc>
          <w:tcPr>
            <w:tcW w:w="161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1.763E-13</w:t>
            </w:r>
          </w:p>
        </w:tc>
        <w:tc>
          <w:tcPr>
            <w:tcW w:w="1407"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2.210E-14</w:t>
            </w:r>
          </w:p>
        </w:tc>
        <w:tc>
          <w:tcPr>
            <w:tcW w:w="2052" w:type="dxa"/>
          </w:tcPr>
          <w:p w:rsidR="003003AC" w:rsidRPr="003020B8" w:rsidRDefault="003003AC" w:rsidP="003020B8">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3020B8">
              <w:rPr>
                <w:rFonts w:cs="Times New Roman"/>
              </w:rPr>
              <w:t>1.720E-13</w:t>
            </w:r>
          </w:p>
        </w:tc>
      </w:tr>
      <w:tr w:rsidR="003003AC" w:rsidRPr="000E7455" w:rsidTr="00020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4" w:type="dxa"/>
          </w:tcPr>
          <w:p w:rsidR="003003AC" w:rsidRPr="003020B8" w:rsidRDefault="003003AC" w:rsidP="003020B8">
            <w:pPr>
              <w:spacing w:line="480" w:lineRule="auto"/>
              <w:jc w:val="center"/>
              <w:rPr>
                <w:rFonts w:cs="Times New Roman"/>
              </w:rPr>
            </w:pPr>
            <w:r w:rsidRPr="003020B8">
              <w:rPr>
                <w:rFonts w:cs="Times New Roman"/>
              </w:rPr>
              <w:t>Ratón</w:t>
            </w:r>
          </w:p>
        </w:tc>
        <w:tc>
          <w:tcPr>
            <w:tcW w:w="1459"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2.019E-13</w:t>
            </w:r>
          </w:p>
        </w:tc>
        <w:tc>
          <w:tcPr>
            <w:tcW w:w="161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805E-13</w:t>
            </w:r>
          </w:p>
        </w:tc>
        <w:tc>
          <w:tcPr>
            <w:tcW w:w="1407"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869E-13</w:t>
            </w:r>
          </w:p>
        </w:tc>
        <w:tc>
          <w:tcPr>
            <w:tcW w:w="2052" w:type="dxa"/>
          </w:tcPr>
          <w:p w:rsidR="003003AC" w:rsidRPr="003020B8" w:rsidRDefault="003003AC" w:rsidP="003020B8">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3020B8">
              <w:rPr>
                <w:rFonts w:cs="Times New Roman"/>
              </w:rPr>
              <w:t>1.708E-13</w:t>
            </w:r>
          </w:p>
        </w:tc>
      </w:tr>
    </w:tbl>
    <w:p w:rsidR="003003AC" w:rsidRPr="000E7455" w:rsidRDefault="003003AC" w:rsidP="000E7455">
      <w:pPr>
        <w:spacing w:line="360" w:lineRule="auto"/>
      </w:pPr>
    </w:p>
    <w:p w:rsidR="00C87228" w:rsidRPr="00867A31" w:rsidRDefault="00C87228" w:rsidP="004E0E8B">
      <w:pPr>
        <w:spacing w:line="360" w:lineRule="auto"/>
        <w:ind w:left="1560"/>
      </w:pPr>
    </w:p>
    <w:p w:rsidR="004E0E8B" w:rsidRPr="00C50A7E" w:rsidRDefault="004E0E8B" w:rsidP="00C50A7E">
      <w:pPr>
        <w:pStyle w:val="Ttulo5"/>
        <w:rPr>
          <w:rFonts w:ascii="Times New Roman" w:hAnsi="Times New Roman" w:cs="Times New Roman"/>
          <w:b/>
          <w:color w:val="auto"/>
        </w:rPr>
      </w:pPr>
      <w:bookmarkStart w:id="26" w:name="_Toc527634831"/>
      <w:r w:rsidRPr="00C50A7E">
        <w:rPr>
          <w:rFonts w:ascii="Times New Roman" w:hAnsi="Times New Roman" w:cs="Times New Roman"/>
          <w:b/>
          <w:color w:val="auto"/>
        </w:rPr>
        <w:t>Discusión de resultados</w:t>
      </w:r>
      <w:bookmarkEnd w:id="26"/>
    </w:p>
    <w:p w:rsidR="004E6D88" w:rsidRDefault="004E6D88" w:rsidP="003020B8">
      <w:pPr>
        <w:spacing w:line="480" w:lineRule="auto"/>
        <w:ind w:left="1560"/>
      </w:pPr>
    </w:p>
    <w:p w:rsidR="00ED05B5" w:rsidRPr="000E7455" w:rsidRDefault="00ED05B5" w:rsidP="003020B8">
      <w:pPr>
        <w:spacing w:line="480" w:lineRule="auto"/>
        <w:jc w:val="both"/>
      </w:pPr>
      <w:r w:rsidRPr="000E7455">
        <w:t>Los modelos de estrés crónico provocan cambios en el ratón a nivel psicológico, fisiológico y en el comportamiento cinético de los radiofármacos. Así mismo, en el humano tienen lugar cambios de ese tipo por el estrés laboral, como lo han reportado diferentes autores</w:t>
      </w:r>
      <w:r w:rsidRPr="000E7455">
        <w:rPr>
          <w:vertAlign w:val="superscript"/>
        </w:rPr>
        <w:t>22-24</w:t>
      </w:r>
      <w:r w:rsidRPr="000E7455">
        <w:t xml:space="preserve">. En este </w:t>
      </w:r>
      <w:r w:rsidRPr="000E7455">
        <w:lastRenderedPageBreak/>
        <w:t xml:space="preserve">trabajo se observaron y cuantificaron los cambios en las masas de los órganos estresados </w:t>
      </w:r>
      <w:r w:rsidRPr="000E7455">
        <w:rPr>
          <w:i/>
        </w:rPr>
        <w:t>vs</w:t>
      </w:r>
      <w:r w:rsidRPr="000E7455">
        <w:t xml:space="preserve"> control a excepción del timo que no sufre cambios en su masa. Sin embargo, su valor S es distinto en ambos casos, posiblemente porque es un órgano del sistema inmune, lo que probablemente explicaría que nuestro sistema inmunológico pone resistencia al estrés crónico</w:t>
      </w:r>
      <w:r w:rsidRPr="000E7455">
        <w:rPr>
          <w:vertAlign w:val="superscript"/>
        </w:rPr>
        <w:t>25</w:t>
      </w:r>
      <w:r w:rsidRPr="000E7455">
        <w:t xml:space="preserve">. </w:t>
      </w:r>
    </w:p>
    <w:p w:rsidR="00ED05B5" w:rsidRPr="000E7455" w:rsidRDefault="00ED05B5" w:rsidP="003020B8">
      <w:pPr>
        <w:spacing w:line="480" w:lineRule="auto"/>
        <w:jc w:val="both"/>
      </w:pPr>
      <w:r w:rsidRPr="000E7455">
        <w:t>En este trabajo se usó el código PENELOPE para obtener los valores S en un modelo matemático de ratón en condiciones de estrés fisiológico para compararlo con un ratón en condiciones normales (sin estrés), los resultados muestran incremento del valor S en</w:t>
      </w:r>
      <w:r w:rsidRPr="009A6E92">
        <w:t>:</w:t>
      </w:r>
      <w:r w:rsidRPr="000E7455">
        <w:rPr>
          <w:color w:val="0070C0"/>
        </w:rPr>
        <w:t xml:space="preserve"> </w:t>
      </w:r>
      <w:r w:rsidRPr="000E7455">
        <w:t xml:space="preserve">riñones, hígado, bazo y corazón cuando se considera la fuente al ratón y el blanco cada órgano en el grupo estrés </w:t>
      </w:r>
      <w:r w:rsidRPr="000E7455">
        <w:rPr>
          <w:i/>
        </w:rPr>
        <w:t>vs</w:t>
      </w:r>
      <w:r w:rsidRPr="000E7455">
        <w:t xml:space="preserve"> control. Por el contrario, cuando se consideran fuente todos los órganos en este caso se incrementa el valor S también en cerebro y timo para el grupo control. Estos cambios sugieren por una parte que el estrés influye en los cambios significativos de las masas de los órganos</w:t>
      </w:r>
      <w:r w:rsidRPr="000E7455">
        <w:rPr>
          <w:vertAlign w:val="superscript"/>
        </w:rPr>
        <w:t>26</w:t>
      </w:r>
      <w:r w:rsidRPr="000E7455">
        <w:t xml:space="preserve">, que de manera directa  afecta a la geometría del órgano y por lo tanto afecta al valor S, esto adquiere un rol muy importante cuando se quiere determinar dosimetría interna y extrapolando los datos a humanos sugeriría considerar el estado de ánimo y estrés en que se encuentran los pacientes cuando son examinados para estudios de medicina nuclear para situaciones de diagnóstico por imagen mediante citrato de galio-67. </w:t>
      </w:r>
    </w:p>
    <w:p w:rsidR="00ED05B5" w:rsidRPr="000E7455" w:rsidRDefault="00ED05B5" w:rsidP="003020B8">
      <w:pPr>
        <w:spacing w:line="480" w:lineRule="auto"/>
        <w:jc w:val="both"/>
      </w:pPr>
      <w:r w:rsidRPr="000E7455">
        <w:t xml:space="preserve">Por otra parte, la posición de cada órgano dentro de la imagen del ratón influye en la dispersión, atenuación y posición del depósito de energía de la radiación ionizante emitida del </w:t>
      </w:r>
      <w:r w:rsidRPr="000E7455">
        <w:rPr>
          <w:vertAlign w:val="superscript"/>
        </w:rPr>
        <w:t>67</w:t>
      </w:r>
      <w:r w:rsidRPr="000E7455">
        <w:t>Ga, así como del comportamiento de toda la radiación secundaria producida a través del paso de electrones y fotones, como se puede observar en los riñones. Por ejemplo, el riñón que está más próximo al hígado tiene mayor incremento del valor S, esto sucede por la distancia que existe entre dichos órganos, esto ha sido reportado en otros radionúclidos</w:t>
      </w:r>
      <w:r w:rsidRPr="000E7455">
        <w:rPr>
          <w:vertAlign w:val="superscript"/>
        </w:rPr>
        <w:t>16</w:t>
      </w:r>
      <w:r w:rsidRPr="000E7455">
        <w:t xml:space="preserve"> como </w:t>
      </w:r>
      <w:r w:rsidRPr="000E7455">
        <w:rPr>
          <w:vertAlign w:val="superscript"/>
        </w:rPr>
        <w:t>90</w:t>
      </w:r>
      <w:r w:rsidRPr="000E7455">
        <w:t>Y.</w:t>
      </w:r>
    </w:p>
    <w:p w:rsidR="00AE237A" w:rsidRPr="000E7455" w:rsidRDefault="00ED05B5" w:rsidP="003020B8">
      <w:pPr>
        <w:spacing w:line="480" w:lineRule="auto"/>
        <w:jc w:val="both"/>
      </w:pPr>
      <w:r w:rsidRPr="000E7455">
        <w:lastRenderedPageBreak/>
        <w:t xml:space="preserve">Para condiciones de dosimetría interna el método tradicional asume que las partículas β son absorbidas uniformemente y completamente en el órgano fuente, así mismo </w:t>
      </w:r>
      <w:proofErr w:type="spellStart"/>
      <w:r w:rsidRPr="000E7455">
        <w:t>dá</w:t>
      </w:r>
      <w:proofErr w:type="spellEnd"/>
      <w:r w:rsidRPr="000E7455">
        <w:t xml:space="preserve"> por hecho que la radioactividad es distribuida uniformemente en la fuente</w:t>
      </w:r>
      <w:r w:rsidRPr="000E7455">
        <w:rPr>
          <w:vertAlign w:val="superscript"/>
        </w:rPr>
        <w:t>10</w:t>
      </w:r>
      <w:r w:rsidRPr="000E7455">
        <w:t>.</w:t>
      </w:r>
      <w:r w:rsidRPr="000E7455">
        <w:rPr>
          <w:color w:val="FF0000"/>
        </w:rPr>
        <w:t xml:space="preserve"> </w:t>
      </w:r>
      <w:r w:rsidRPr="000E7455">
        <w:t xml:space="preserve">Sin embargo, en órganos pequeños como en el caso del ratón puede escapar parte de las partículas β y tener una distribución heterogénea como lo reportan Flynn </w:t>
      </w:r>
      <w:r w:rsidR="009E65AE">
        <w:rPr>
          <w:i/>
        </w:rPr>
        <w:t>y cols</w:t>
      </w:r>
      <w:r w:rsidRPr="000E7455">
        <w:rPr>
          <w:vertAlign w:val="superscript"/>
        </w:rPr>
        <w:t>27</w:t>
      </w:r>
      <w:r w:rsidRPr="000E7455">
        <w:t xml:space="preserve">, en el caso de la medula puede escapar 85% y 36% para </w:t>
      </w:r>
      <w:r w:rsidRPr="000E7455">
        <w:rPr>
          <w:vertAlign w:val="superscript"/>
        </w:rPr>
        <w:t>90</w:t>
      </w:r>
      <w:r w:rsidRPr="000E7455">
        <w:t xml:space="preserve">Y y </w:t>
      </w:r>
      <w:r w:rsidRPr="000E7455">
        <w:rPr>
          <w:vertAlign w:val="superscript"/>
        </w:rPr>
        <w:t>131</w:t>
      </w:r>
      <w:r w:rsidRPr="000E7455">
        <w:t>I respectivamente. En nuestro caso omitimos este problema debido a que la energía máxima de electrones es de 0.1993 MeV lo que conllevaría a tener una distribución casi uniforme dentro de los órganos.</w:t>
      </w:r>
    </w:p>
    <w:p w:rsidR="00ED05B5" w:rsidRPr="000E7455" w:rsidRDefault="00ED05B5" w:rsidP="003020B8">
      <w:pPr>
        <w:spacing w:line="480" w:lineRule="auto"/>
        <w:jc w:val="both"/>
        <w:rPr>
          <w:color w:val="0070C0"/>
        </w:rPr>
      </w:pPr>
      <w:r w:rsidRPr="000E7455">
        <w:t>Finalmente, el cambio en el tamaño del ratón genero una diferencia</w:t>
      </w:r>
      <w:r w:rsidRPr="000E7455">
        <w:rPr>
          <w:color w:val="0070C0"/>
        </w:rPr>
        <w:t xml:space="preserve"> </w:t>
      </w:r>
      <w:r w:rsidRPr="000E7455">
        <w:t>de 2.019E-13 a 1.869E-13</w:t>
      </w:r>
      <w:r w:rsidRPr="000E7455">
        <w:rPr>
          <w:color w:val="FF0000"/>
        </w:rPr>
        <w:t xml:space="preserve"> </w:t>
      </w:r>
      <w:r w:rsidRPr="000E7455">
        <w:t xml:space="preserve">en los valores S entre el grupo control </w:t>
      </w:r>
      <w:r w:rsidRPr="000E7455">
        <w:rPr>
          <w:i/>
        </w:rPr>
        <w:t xml:space="preserve">vs </w:t>
      </w:r>
      <w:r w:rsidRPr="000E7455">
        <w:t>el estresado respectivamente,</w:t>
      </w:r>
      <w:r w:rsidRPr="000E7455">
        <w:rPr>
          <w:color w:val="0070C0"/>
        </w:rPr>
        <w:t xml:space="preserve"> </w:t>
      </w:r>
      <w:r w:rsidRPr="000E7455">
        <w:t>lo que implica un cambio en la dosimetría</w:t>
      </w:r>
      <w:r w:rsidRPr="000E7455">
        <w:rPr>
          <w:color w:val="0070C0"/>
        </w:rPr>
        <w:t>.</w:t>
      </w:r>
    </w:p>
    <w:p w:rsidR="00220214" w:rsidRPr="00C50A7E" w:rsidRDefault="00220214" w:rsidP="00C50A7E">
      <w:pPr>
        <w:pStyle w:val="Ttulo5"/>
        <w:rPr>
          <w:rFonts w:ascii="Times New Roman" w:hAnsi="Times New Roman" w:cs="Times New Roman"/>
          <w:b/>
          <w:color w:val="auto"/>
        </w:rPr>
      </w:pPr>
    </w:p>
    <w:p w:rsidR="004E0E8B" w:rsidRPr="00C50A7E" w:rsidRDefault="004E0E8B" w:rsidP="00C50A7E">
      <w:pPr>
        <w:pStyle w:val="Ttulo5"/>
        <w:rPr>
          <w:rFonts w:ascii="Times New Roman" w:hAnsi="Times New Roman" w:cs="Times New Roman"/>
          <w:b/>
          <w:color w:val="auto"/>
        </w:rPr>
      </w:pPr>
      <w:bookmarkStart w:id="27" w:name="_Toc527634832"/>
      <w:r w:rsidRPr="00C50A7E">
        <w:rPr>
          <w:rFonts w:ascii="Times New Roman" w:hAnsi="Times New Roman" w:cs="Times New Roman"/>
          <w:b/>
          <w:color w:val="auto"/>
        </w:rPr>
        <w:t>Conclusiones</w:t>
      </w:r>
      <w:bookmarkEnd w:id="27"/>
      <w:r w:rsidRPr="00C50A7E">
        <w:rPr>
          <w:rFonts w:ascii="Times New Roman" w:hAnsi="Times New Roman" w:cs="Times New Roman"/>
          <w:b/>
          <w:color w:val="auto"/>
        </w:rPr>
        <w:t xml:space="preserve"> </w:t>
      </w:r>
    </w:p>
    <w:p w:rsidR="00324B7B" w:rsidRDefault="00324B7B" w:rsidP="003020B8">
      <w:pPr>
        <w:spacing w:line="480" w:lineRule="auto"/>
        <w:ind w:left="1560"/>
      </w:pPr>
    </w:p>
    <w:p w:rsidR="00324B7B" w:rsidRDefault="00324B7B" w:rsidP="003020B8">
      <w:pPr>
        <w:spacing w:line="480" w:lineRule="auto"/>
        <w:jc w:val="both"/>
      </w:pPr>
      <w:r w:rsidRPr="000E7455">
        <w:t xml:space="preserve">El modelo matemático de ratón presentado en esta investigación proporciona valores S de órganos de ratones CD1 en condiciones normales y sometidos a estrés crónico, en este último se observó una disminución de las masas y modificación de geometría en los órganos dando como resultado diferencias significativas en los valores S, esto implica una relación en la captación del Ga-67 y el estrés fisiológico ocasionando cambios dosimétricos importantes que pueden ser determinados en futuras investigaciones.  </w:t>
      </w:r>
    </w:p>
    <w:p w:rsidR="00324B7B" w:rsidRDefault="00324B7B" w:rsidP="00B0382E">
      <w:pPr>
        <w:spacing w:line="360" w:lineRule="auto"/>
      </w:pPr>
    </w:p>
    <w:p w:rsidR="00B0382E" w:rsidRDefault="00B0382E" w:rsidP="00B0382E">
      <w:pPr>
        <w:spacing w:line="360" w:lineRule="auto"/>
      </w:pPr>
    </w:p>
    <w:p w:rsidR="00B96680" w:rsidRDefault="00B96680" w:rsidP="00B0382E">
      <w:pPr>
        <w:spacing w:line="360" w:lineRule="auto"/>
      </w:pPr>
    </w:p>
    <w:p w:rsidR="00B96680" w:rsidRPr="00867A31" w:rsidRDefault="00B96680" w:rsidP="00B0382E">
      <w:pPr>
        <w:spacing w:line="360" w:lineRule="auto"/>
      </w:pPr>
    </w:p>
    <w:p w:rsidR="00B0382E" w:rsidRPr="00C50A7E" w:rsidRDefault="004E0E8B" w:rsidP="00C50A7E">
      <w:pPr>
        <w:pStyle w:val="Ttulo5"/>
        <w:rPr>
          <w:rFonts w:ascii="Times New Roman" w:hAnsi="Times New Roman" w:cs="Times New Roman"/>
          <w:b/>
          <w:color w:val="auto"/>
        </w:rPr>
      </w:pPr>
      <w:bookmarkStart w:id="28" w:name="_Toc527634833"/>
      <w:r w:rsidRPr="00C50A7E">
        <w:rPr>
          <w:rFonts w:ascii="Times New Roman" w:hAnsi="Times New Roman" w:cs="Times New Roman"/>
          <w:b/>
          <w:color w:val="auto"/>
        </w:rPr>
        <w:lastRenderedPageBreak/>
        <w:t>Referencias</w:t>
      </w:r>
      <w:bookmarkEnd w:id="28"/>
    </w:p>
    <w:p w:rsidR="00DD4C13" w:rsidRPr="00495C60" w:rsidRDefault="00DD4C13" w:rsidP="003D30BB">
      <w:pPr>
        <w:spacing w:line="480" w:lineRule="auto"/>
        <w:ind w:left="1560"/>
        <w:rPr>
          <w:b/>
        </w:rPr>
      </w:pPr>
    </w:p>
    <w:p w:rsidR="00324B7B" w:rsidRPr="00F86611" w:rsidRDefault="00C03568" w:rsidP="0073446D">
      <w:pPr>
        <w:pStyle w:val="Prrafodelista"/>
        <w:numPr>
          <w:ilvl w:val="0"/>
          <w:numId w:val="5"/>
        </w:numPr>
        <w:spacing w:line="480" w:lineRule="auto"/>
        <w:jc w:val="both"/>
        <w:rPr>
          <w:rFonts w:ascii="Times New Roman" w:hAnsi="Times New Roman"/>
          <w:sz w:val="24"/>
          <w:szCs w:val="24"/>
        </w:rPr>
      </w:pPr>
      <w:r>
        <w:rPr>
          <w:rFonts w:ascii="Times New Roman" w:eastAsia="Times New Roman" w:hAnsi="Times New Roman"/>
          <w:bCs/>
          <w:color w:val="000000"/>
          <w:kern w:val="36"/>
          <w:sz w:val="24"/>
          <w:szCs w:val="24"/>
          <w:lang w:eastAsia="es-MX"/>
        </w:rPr>
        <w:t xml:space="preserve">Página </w:t>
      </w:r>
      <w:r w:rsidR="00324B7B" w:rsidRPr="00C03568">
        <w:rPr>
          <w:rFonts w:ascii="Times New Roman" w:eastAsia="Times New Roman" w:hAnsi="Times New Roman"/>
          <w:b/>
          <w:bCs/>
          <w:i/>
          <w:color w:val="000000"/>
          <w:kern w:val="36"/>
          <w:sz w:val="24"/>
          <w:szCs w:val="24"/>
          <w:lang w:eastAsia="es-MX"/>
        </w:rPr>
        <w:t>Mexicanos, los más estr</w:t>
      </w:r>
      <w:r w:rsidR="00B0382E" w:rsidRPr="00C03568">
        <w:rPr>
          <w:rFonts w:ascii="Times New Roman" w:eastAsia="Times New Roman" w:hAnsi="Times New Roman"/>
          <w:b/>
          <w:bCs/>
          <w:i/>
          <w:color w:val="000000"/>
          <w:kern w:val="36"/>
          <w:sz w:val="24"/>
          <w:szCs w:val="24"/>
          <w:lang w:eastAsia="es-MX"/>
        </w:rPr>
        <w:t>esados del mundo por su trabajo</w:t>
      </w:r>
      <w:r w:rsidR="00F86611">
        <w:rPr>
          <w:rFonts w:ascii="Times New Roman" w:eastAsia="Times New Roman" w:hAnsi="Times New Roman"/>
          <w:bCs/>
          <w:color w:val="000000"/>
          <w:kern w:val="36"/>
          <w:sz w:val="24"/>
          <w:szCs w:val="24"/>
          <w:lang w:eastAsia="es-MX"/>
        </w:rPr>
        <w:t xml:space="preserve">. </w:t>
      </w:r>
      <w:r w:rsidR="00F86611" w:rsidRPr="00F86611">
        <w:rPr>
          <w:rFonts w:ascii="Times New Roman" w:eastAsia="Times New Roman" w:hAnsi="Times New Roman"/>
          <w:bCs/>
          <w:color w:val="000000"/>
          <w:kern w:val="36"/>
          <w:sz w:val="24"/>
          <w:szCs w:val="24"/>
          <w:lang w:eastAsia="es-MX"/>
        </w:rPr>
        <w:t>[</w:t>
      </w:r>
      <w:r w:rsidR="00F86611">
        <w:rPr>
          <w:rFonts w:ascii="Times New Roman" w:eastAsia="Times New Roman" w:hAnsi="Times New Roman"/>
          <w:bCs/>
          <w:color w:val="000000"/>
          <w:kern w:val="36"/>
          <w:sz w:val="24"/>
          <w:szCs w:val="24"/>
          <w:lang w:eastAsia="es-MX"/>
        </w:rPr>
        <w:t>E</w:t>
      </w:r>
      <w:r w:rsidR="00F86611" w:rsidRPr="00F86611">
        <w:rPr>
          <w:rFonts w:ascii="Times New Roman" w:eastAsia="Times New Roman" w:hAnsi="Times New Roman"/>
          <w:bCs/>
          <w:color w:val="000000"/>
          <w:kern w:val="36"/>
          <w:sz w:val="24"/>
          <w:szCs w:val="24"/>
          <w:lang w:eastAsia="es-MX"/>
        </w:rPr>
        <w:t>n línea]. [Citado 14 de Diciembre de 2016].</w:t>
      </w:r>
      <w:r w:rsidR="00B0382E" w:rsidRPr="00F86611">
        <w:rPr>
          <w:rFonts w:ascii="Times New Roman" w:eastAsia="Times New Roman" w:hAnsi="Times New Roman"/>
          <w:bCs/>
          <w:color w:val="000000"/>
          <w:kern w:val="36"/>
          <w:sz w:val="24"/>
          <w:szCs w:val="24"/>
          <w:lang w:eastAsia="es-MX"/>
        </w:rPr>
        <w:t xml:space="preserve"> </w:t>
      </w:r>
      <w:r w:rsidR="00324B7B" w:rsidRPr="00F86611">
        <w:rPr>
          <w:rFonts w:ascii="Times New Roman" w:eastAsia="Times New Roman" w:hAnsi="Times New Roman"/>
          <w:bCs/>
          <w:color w:val="000000"/>
          <w:kern w:val="36"/>
          <w:sz w:val="24"/>
          <w:szCs w:val="24"/>
          <w:lang w:eastAsia="es-MX"/>
        </w:rPr>
        <w:t>https://www.forbes.com.mx/mexicanos-los-mas-estre</w:t>
      </w:r>
      <w:r w:rsidR="00F86611" w:rsidRPr="00F86611">
        <w:rPr>
          <w:rFonts w:ascii="Times New Roman" w:eastAsia="Times New Roman" w:hAnsi="Times New Roman"/>
          <w:bCs/>
          <w:color w:val="000000"/>
          <w:kern w:val="36"/>
          <w:sz w:val="24"/>
          <w:szCs w:val="24"/>
          <w:lang w:eastAsia="es-MX"/>
        </w:rPr>
        <w:t>sados-del-mundo-por-su-trabajo/</w:t>
      </w:r>
      <w:r w:rsidR="00B0382E" w:rsidRPr="00F86611">
        <w:rPr>
          <w:rFonts w:ascii="Times New Roman" w:eastAsia="Times New Roman" w:hAnsi="Times New Roman"/>
          <w:bCs/>
          <w:color w:val="000000"/>
          <w:kern w:val="36"/>
          <w:sz w:val="24"/>
          <w:szCs w:val="24"/>
          <w:lang w:eastAsia="es-MX"/>
        </w:rPr>
        <w:t>.</w:t>
      </w:r>
    </w:p>
    <w:p w:rsidR="00324B7B" w:rsidRPr="00F86611" w:rsidRDefault="00324B7B" w:rsidP="0073446D">
      <w:pPr>
        <w:pStyle w:val="Prrafodelista"/>
        <w:numPr>
          <w:ilvl w:val="0"/>
          <w:numId w:val="5"/>
        </w:numPr>
        <w:spacing w:line="480" w:lineRule="auto"/>
        <w:jc w:val="both"/>
        <w:rPr>
          <w:rFonts w:ascii="Times New Roman" w:hAnsi="Times New Roman"/>
          <w:sz w:val="24"/>
          <w:szCs w:val="24"/>
          <w:lang w:val="en-US"/>
        </w:rPr>
      </w:pPr>
      <w:r w:rsidRPr="00F86611">
        <w:rPr>
          <w:rFonts w:ascii="Times New Roman" w:hAnsi="Times New Roman"/>
          <w:noProof/>
          <w:sz w:val="24"/>
          <w:szCs w:val="24"/>
          <w:lang w:val="en-US"/>
        </w:rPr>
        <w:t xml:space="preserve">McEwen BS. </w:t>
      </w:r>
      <w:r w:rsidRPr="00C03568">
        <w:rPr>
          <w:rFonts w:ascii="Times New Roman" w:hAnsi="Times New Roman"/>
          <w:b/>
          <w:i/>
          <w:noProof/>
          <w:sz w:val="24"/>
          <w:szCs w:val="24"/>
          <w:lang w:val="en-US"/>
        </w:rPr>
        <w:t>The neurobiology of stress: from serendipity to clinical relevance.</w:t>
      </w:r>
      <w:r w:rsidRPr="00F86611">
        <w:rPr>
          <w:rFonts w:ascii="Times New Roman" w:hAnsi="Times New Roman"/>
          <w:noProof/>
          <w:sz w:val="24"/>
          <w:szCs w:val="24"/>
          <w:lang w:val="en-US"/>
        </w:rPr>
        <w:t xml:space="preserve"> </w:t>
      </w:r>
      <w:r w:rsidRPr="00F86611">
        <w:rPr>
          <w:rFonts w:ascii="Times New Roman" w:hAnsi="Times New Roman"/>
          <w:iCs/>
          <w:noProof/>
          <w:sz w:val="24"/>
          <w:szCs w:val="24"/>
          <w:lang w:val="en-US"/>
        </w:rPr>
        <w:t>Brain Res</w:t>
      </w:r>
      <w:r w:rsidRPr="00F86611">
        <w:rPr>
          <w:rFonts w:ascii="Times New Roman" w:hAnsi="Times New Roman"/>
          <w:i/>
          <w:noProof/>
          <w:sz w:val="24"/>
          <w:szCs w:val="24"/>
          <w:lang w:val="en-US"/>
        </w:rPr>
        <w:t xml:space="preserve"> </w:t>
      </w:r>
      <w:r w:rsidRPr="00F86611">
        <w:rPr>
          <w:rFonts w:ascii="Times New Roman" w:hAnsi="Times New Roman"/>
          <w:noProof/>
          <w:sz w:val="24"/>
          <w:szCs w:val="24"/>
          <w:lang w:val="en-US"/>
        </w:rPr>
        <w:t>2000;886:172-89.</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F86611">
        <w:rPr>
          <w:rFonts w:ascii="Times New Roman" w:hAnsi="Times New Roman"/>
          <w:noProof/>
          <w:sz w:val="24"/>
          <w:szCs w:val="24"/>
          <w:lang w:val="en-US"/>
        </w:rPr>
        <w:t xml:space="preserve">McEwen BS. </w:t>
      </w:r>
      <w:r w:rsidRPr="00C03568">
        <w:rPr>
          <w:rFonts w:ascii="Times New Roman" w:hAnsi="Times New Roman"/>
          <w:b/>
          <w:i/>
          <w:noProof/>
          <w:sz w:val="24"/>
          <w:szCs w:val="24"/>
          <w:lang w:val="en-US"/>
        </w:rPr>
        <w:t>Protective and damaging effects of stress mediators.</w:t>
      </w:r>
      <w:r w:rsidRPr="0021332B">
        <w:rPr>
          <w:rFonts w:ascii="Times New Roman" w:hAnsi="Times New Roman"/>
          <w:noProof/>
          <w:sz w:val="24"/>
          <w:szCs w:val="24"/>
          <w:lang w:val="en-US"/>
        </w:rPr>
        <w:t xml:space="preserve"> </w:t>
      </w:r>
      <w:r w:rsidRPr="0021332B">
        <w:rPr>
          <w:rFonts w:ascii="Times New Roman" w:hAnsi="Times New Roman"/>
          <w:iCs/>
          <w:noProof/>
          <w:sz w:val="24"/>
          <w:szCs w:val="24"/>
        </w:rPr>
        <w:t>N Engl J Med</w:t>
      </w:r>
      <w:r w:rsidRPr="0021332B">
        <w:rPr>
          <w:rFonts w:ascii="Times New Roman" w:hAnsi="Times New Roman"/>
          <w:noProof/>
          <w:sz w:val="24"/>
          <w:szCs w:val="24"/>
        </w:rPr>
        <w:t xml:space="preserve"> 1998;338:171-79.</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21332B">
        <w:rPr>
          <w:rFonts w:ascii="Times New Roman" w:hAnsi="Times New Roman"/>
          <w:noProof/>
          <w:sz w:val="24"/>
          <w:szCs w:val="24"/>
          <w:lang w:val="en-US"/>
        </w:rPr>
        <w:t xml:space="preserve">Gaillard RC, Al-Damluji S. </w:t>
      </w:r>
      <w:r w:rsidRPr="00C03568">
        <w:rPr>
          <w:rFonts w:ascii="Times New Roman" w:hAnsi="Times New Roman"/>
          <w:b/>
          <w:i/>
          <w:noProof/>
          <w:sz w:val="24"/>
          <w:szCs w:val="24"/>
          <w:lang w:val="en-US"/>
        </w:rPr>
        <w:t>Stress and the pituitary-adrenal axis.</w:t>
      </w:r>
      <w:r w:rsidRPr="0021332B">
        <w:rPr>
          <w:rFonts w:ascii="Times New Roman" w:hAnsi="Times New Roman"/>
          <w:noProof/>
          <w:sz w:val="24"/>
          <w:szCs w:val="24"/>
          <w:lang w:val="en-US"/>
        </w:rPr>
        <w:t xml:space="preserve"> </w:t>
      </w:r>
      <w:r w:rsidRPr="0021332B">
        <w:rPr>
          <w:rFonts w:ascii="Times New Roman" w:hAnsi="Times New Roman"/>
          <w:noProof/>
          <w:sz w:val="24"/>
          <w:szCs w:val="24"/>
        </w:rPr>
        <w:t>Bailliere´s Clinical Endocrinology and Metabolism</w:t>
      </w:r>
      <w:r w:rsidRPr="0021332B">
        <w:rPr>
          <w:rFonts w:ascii="Times New Roman" w:hAnsi="Times New Roman"/>
          <w:i/>
          <w:noProof/>
          <w:sz w:val="24"/>
          <w:szCs w:val="24"/>
        </w:rPr>
        <w:t xml:space="preserve"> </w:t>
      </w:r>
      <w:r w:rsidRPr="0021332B">
        <w:rPr>
          <w:rFonts w:ascii="Times New Roman" w:hAnsi="Times New Roman"/>
          <w:noProof/>
          <w:sz w:val="24"/>
          <w:szCs w:val="24"/>
        </w:rPr>
        <w:t>1987;1(2):319-354.</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21332B">
        <w:rPr>
          <w:rFonts w:ascii="Times New Roman" w:hAnsi="Times New Roman"/>
          <w:noProof/>
          <w:sz w:val="24"/>
          <w:szCs w:val="24"/>
          <w:lang w:val="en-US"/>
        </w:rPr>
        <w:t xml:space="preserve">Tafet G, Bernardini R. </w:t>
      </w:r>
      <w:r w:rsidRPr="00C03568">
        <w:rPr>
          <w:rFonts w:ascii="Times New Roman" w:hAnsi="Times New Roman"/>
          <w:b/>
          <w:i/>
          <w:noProof/>
          <w:sz w:val="24"/>
          <w:szCs w:val="24"/>
          <w:lang w:val="en-US"/>
        </w:rPr>
        <w:t>Psychoneuroendocrinological Links between chronic stress and depression.</w:t>
      </w:r>
      <w:r w:rsidRPr="0021332B">
        <w:rPr>
          <w:rFonts w:ascii="Times New Roman" w:hAnsi="Times New Roman"/>
          <w:noProof/>
          <w:sz w:val="24"/>
          <w:szCs w:val="24"/>
          <w:lang w:val="en-US"/>
        </w:rPr>
        <w:t xml:space="preserve"> </w:t>
      </w:r>
      <w:r w:rsidRPr="0021332B">
        <w:rPr>
          <w:rFonts w:ascii="Times New Roman" w:hAnsi="Times New Roman"/>
          <w:iCs/>
          <w:noProof/>
          <w:sz w:val="24"/>
          <w:szCs w:val="24"/>
        </w:rPr>
        <w:t>Prog Neuropsychopharmacol Biol Psychiatry</w:t>
      </w:r>
      <w:r w:rsidRPr="0021332B">
        <w:rPr>
          <w:rFonts w:ascii="Times New Roman" w:hAnsi="Times New Roman"/>
          <w:i/>
          <w:iCs/>
          <w:noProof/>
          <w:sz w:val="24"/>
          <w:szCs w:val="24"/>
        </w:rPr>
        <w:t xml:space="preserve"> </w:t>
      </w:r>
      <w:r w:rsidRPr="0021332B">
        <w:rPr>
          <w:rFonts w:ascii="Times New Roman" w:hAnsi="Times New Roman"/>
          <w:noProof/>
          <w:sz w:val="24"/>
          <w:szCs w:val="24"/>
        </w:rPr>
        <w:t>2003;27:6:893-903.</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21332B">
        <w:rPr>
          <w:rFonts w:ascii="Times New Roman" w:hAnsi="Times New Roman"/>
          <w:noProof/>
          <w:sz w:val="24"/>
          <w:szCs w:val="24"/>
          <w:lang w:val="en-US"/>
        </w:rPr>
        <w:t xml:space="preserve">McEwen BS, Chattarji S. </w:t>
      </w:r>
      <w:r w:rsidRPr="00C03568">
        <w:rPr>
          <w:rFonts w:ascii="Times New Roman" w:hAnsi="Times New Roman"/>
          <w:b/>
          <w:i/>
          <w:noProof/>
          <w:sz w:val="24"/>
          <w:szCs w:val="24"/>
          <w:lang w:val="en-US"/>
        </w:rPr>
        <w:t>Molecular mechanisms of neuroplasticity and pharmacological implications: the example of tianeptine.</w:t>
      </w:r>
      <w:r w:rsidRPr="0021332B">
        <w:rPr>
          <w:rFonts w:ascii="Times New Roman" w:hAnsi="Times New Roman"/>
          <w:noProof/>
          <w:sz w:val="24"/>
          <w:szCs w:val="24"/>
          <w:lang w:val="en-US"/>
        </w:rPr>
        <w:t xml:space="preserve"> </w:t>
      </w:r>
      <w:r w:rsidRPr="0021332B">
        <w:rPr>
          <w:rFonts w:ascii="Times New Roman" w:hAnsi="Times New Roman"/>
          <w:iCs/>
          <w:noProof/>
          <w:sz w:val="24"/>
          <w:szCs w:val="24"/>
        </w:rPr>
        <w:t>Eur Neuropsychopharmacol</w:t>
      </w:r>
      <w:r w:rsidRPr="0021332B">
        <w:rPr>
          <w:rFonts w:ascii="Times New Roman" w:hAnsi="Times New Roman"/>
          <w:i/>
          <w:iCs/>
          <w:noProof/>
          <w:sz w:val="24"/>
          <w:szCs w:val="24"/>
        </w:rPr>
        <w:t xml:space="preserve"> </w:t>
      </w:r>
      <w:r w:rsidRPr="0021332B">
        <w:rPr>
          <w:rFonts w:ascii="Times New Roman" w:hAnsi="Times New Roman"/>
          <w:noProof/>
          <w:sz w:val="24"/>
          <w:szCs w:val="24"/>
        </w:rPr>
        <w:t>2004;14:S497-502.</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21332B">
        <w:rPr>
          <w:rFonts w:ascii="Times New Roman" w:hAnsi="Times New Roman"/>
          <w:noProof/>
          <w:sz w:val="24"/>
          <w:szCs w:val="24"/>
          <w:lang w:val="en-US"/>
        </w:rPr>
        <w:t xml:space="preserve">Tsan MF. </w:t>
      </w:r>
      <w:r w:rsidRPr="00C03568">
        <w:rPr>
          <w:rFonts w:ascii="Times New Roman" w:hAnsi="Times New Roman"/>
          <w:b/>
          <w:i/>
          <w:noProof/>
          <w:sz w:val="24"/>
          <w:szCs w:val="24"/>
          <w:lang w:val="en-US"/>
        </w:rPr>
        <w:t>Mechanism of gallium-67 accumulation in inflammatory lesions.</w:t>
      </w:r>
      <w:r w:rsidRPr="0021332B">
        <w:rPr>
          <w:rFonts w:ascii="Times New Roman" w:hAnsi="Times New Roman"/>
          <w:noProof/>
          <w:sz w:val="24"/>
          <w:szCs w:val="24"/>
          <w:lang w:val="en-US"/>
        </w:rPr>
        <w:t xml:space="preserve"> </w:t>
      </w:r>
      <w:r w:rsidRPr="0021332B">
        <w:rPr>
          <w:rFonts w:ascii="Times New Roman" w:hAnsi="Times New Roman"/>
          <w:iCs/>
          <w:noProof/>
          <w:sz w:val="24"/>
          <w:szCs w:val="24"/>
        </w:rPr>
        <w:t>J Nucl. Med</w:t>
      </w:r>
      <w:r w:rsidRPr="0021332B">
        <w:rPr>
          <w:rFonts w:ascii="Times New Roman" w:hAnsi="Times New Roman"/>
          <w:i/>
          <w:iCs/>
          <w:noProof/>
          <w:sz w:val="24"/>
          <w:szCs w:val="24"/>
        </w:rPr>
        <w:t xml:space="preserve"> </w:t>
      </w:r>
      <w:r w:rsidRPr="0021332B">
        <w:rPr>
          <w:rFonts w:ascii="Times New Roman" w:hAnsi="Times New Roman"/>
          <w:noProof/>
          <w:sz w:val="24"/>
          <w:szCs w:val="24"/>
        </w:rPr>
        <w:t>1985;2:88-92.</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noProof/>
          <w:sz w:val="24"/>
          <w:szCs w:val="24"/>
          <w:lang w:val="en-US"/>
        </w:rPr>
        <w:t xml:space="preserve">Lavender JP, Lowe J, Baker JR. </w:t>
      </w:r>
      <w:r w:rsidRPr="00C03568">
        <w:rPr>
          <w:rFonts w:ascii="Times New Roman" w:hAnsi="Times New Roman"/>
          <w:b/>
          <w:i/>
          <w:noProof/>
          <w:sz w:val="24"/>
          <w:szCs w:val="24"/>
          <w:lang w:val="en-US"/>
        </w:rPr>
        <w:t>Gallium-67 citrate scanning in neoplastic and inflamatory lesions.</w:t>
      </w:r>
      <w:r w:rsidRPr="0021332B">
        <w:rPr>
          <w:rFonts w:ascii="Times New Roman" w:hAnsi="Times New Roman"/>
          <w:noProof/>
          <w:sz w:val="24"/>
          <w:szCs w:val="24"/>
          <w:lang w:val="en-US"/>
        </w:rPr>
        <w:t xml:space="preserve"> </w:t>
      </w:r>
      <w:r w:rsidRPr="0021332B">
        <w:rPr>
          <w:rFonts w:ascii="Times New Roman" w:hAnsi="Times New Roman"/>
          <w:iCs/>
          <w:noProof/>
          <w:sz w:val="24"/>
          <w:szCs w:val="24"/>
          <w:lang w:val="en-US"/>
        </w:rPr>
        <w:t>Br J Radiol</w:t>
      </w:r>
      <w:r w:rsidRPr="0021332B">
        <w:rPr>
          <w:rFonts w:ascii="Times New Roman" w:hAnsi="Times New Roman"/>
          <w:noProof/>
          <w:sz w:val="24"/>
          <w:szCs w:val="24"/>
          <w:lang w:val="en-US"/>
        </w:rPr>
        <w:t xml:space="preserve"> 1971;44:361-366.</w:t>
      </w:r>
    </w:p>
    <w:p w:rsidR="00324B7B" w:rsidRDefault="00324B7B" w:rsidP="0073446D">
      <w:pPr>
        <w:pStyle w:val="Prrafodelista"/>
        <w:numPr>
          <w:ilvl w:val="0"/>
          <w:numId w:val="5"/>
        </w:numPr>
        <w:spacing w:line="480" w:lineRule="auto"/>
        <w:jc w:val="both"/>
        <w:rPr>
          <w:rFonts w:ascii="Times New Roman" w:hAnsi="Times New Roman"/>
          <w:sz w:val="24"/>
          <w:szCs w:val="24"/>
          <w:lang w:val="en-US"/>
        </w:rPr>
      </w:pPr>
      <w:proofErr w:type="spellStart"/>
      <w:r w:rsidRPr="0021332B">
        <w:rPr>
          <w:rFonts w:ascii="Times New Roman" w:hAnsi="Times New Roman"/>
          <w:sz w:val="24"/>
          <w:szCs w:val="24"/>
          <w:lang w:val="en-US"/>
        </w:rPr>
        <w:t>Stabin</w:t>
      </w:r>
      <w:proofErr w:type="spellEnd"/>
      <w:r w:rsidRPr="0021332B">
        <w:rPr>
          <w:rFonts w:ascii="Times New Roman" w:hAnsi="Times New Roman"/>
          <w:sz w:val="24"/>
          <w:szCs w:val="24"/>
          <w:lang w:val="en-US"/>
        </w:rPr>
        <w:t xml:space="preserve"> MG. </w:t>
      </w:r>
      <w:r w:rsidRPr="00C03568">
        <w:rPr>
          <w:rFonts w:ascii="Times New Roman" w:hAnsi="Times New Roman"/>
          <w:b/>
          <w:i/>
          <w:sz w:val="24"/>
          <w:szCs w:val="24"/>
          <w:lang w:val="en-US"/>
        </w:rPr>
        <w:t>Developments in the internal dosimetry of radiopharmaceuticals.</w:t>
      </w:r>
      <w:r w:rsidRPr="0021332B">
        <w:rPr>
          <w:rFonts w:ascii="Times New Roman" w:hAnsi="Times New Roman"/>
          <w:sz w:val="24"/>
          <w:szCs w:val="24"/>
          <w:lang w:val="en-US"/>
        </w:rPr>
        <w:t xml:space="preserve"> Rad </w:t>
      </w:r>
      <w:proofErr w:type="spellStart"/>
      <w:r w:rsidRPr="0021332B">
        <w:rPr>
          <w:rFonts w:ascii="Times New Roman" w:hAnsi="Times New Roman"/>
          <w:sz w:val="24"/>
          <w:szCs w:val="24"/>
          <w:lang w:val="en-US"/>
        </w:rPr>
        <w:t>Prot</w:t>
      </w:r>
      <w:proofErr w:type="spellEnd"/>
      <w:r w:rsidRPr="0021332B">
        <w:rPr>
          <w:rFonts w:ascii="Times New Roman" w:hAnsi="Times New Roman"/>
          <w:sz w:val="24"/>
          <w:szCs w:val="24"/>
          <w:lang w:val="en-US"/>
        </w:rPr>
        <w:t xml:space="preserve"> Dos </w:t>
      </w:r>
      <w:proofErr w:type="gramStart"/>
      <w:r w:rsidRPr="0021332B">
        <w:rPr>
          <w:rFonts w:ascii="Times New Roman" w:hAnsi="Times New Roman"/>
          <w:sz w:val="24"/>
          <w:szCs w:val="24"/>
          <w:lang w:val="en-US"/>
        </w:rPr>
        <w:t>2003;105:575</w:t>
      </w:r>
      <w:proofErr w:type="gramEnd"/>
      <w:r w:rsidRPr="0021332B">
        <w:rPr>
          <w:rFonts w:ascii="Times New Roman" w:hAnsi="Times New Roman"/>
          <w:sz w:val="24"/>
          <w:szCs w:val="24"/>
          <w:lang w:val="en-US"/>
        </w:rPr>
        <w:t>-580.</w:t>
      </w:r>
    </w:p>
    <w:p w:rsidR="00375490" w:rsidRPr="00375490" w:rsidRDefault="00375490" w:rsidP="00375490">
      <w:pPr>
        <w:spacing w:line="480" w:lineRule="auto"/>
        <w:jc w:val="both"/>
        <w:rPr>
          <w:lang w:val="en-US"/>
        </w:rPr>
      </w:pP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lastRenderedPageBreak/>
        <w:t xml:space="preserve">Seigel JA, Thomas SR, Stubbs JB, </w:t>
      </w:r>
      <w:proofErr w:type="spellStart"/>
      <w:r w:rsidRPr="0021332B">
        <w:rPr>
          <w:rFonts w:ascii="Times New Roman" w:hAnsi="Times New Roman"/>
          <w:sz w:val="24"/>
          <w:szCs w:val="24"/>
          <w:lang w:val="en-US"/>
        </w:rPr>
        <w:t>Stabin</w:t>
      </w:r>
      <w:proofErr w:type="spellEnd"/>
      <w:r w:rsidRPr="0021332B">
        <w:rPr>
          <w:rFonts w:ascii="Times New Roman" w:hAnsi="Times New Roman"/>
          <w:sz w:val="24"/>
          <w:szCs w:val="24"/>
          <w:lang w:val="en-US"/>
        </w:rPr>
        <w:t xml:space="preserve"> MG, Hays MT, </w:t>
      </w:r>
      <w:proofErr w:type="spellStart"/>
      <w:r w:rsidRPr="0021332B">
        <w:rPr>
          <w:rFonts w:ascii="Times New Roman" w:hAnsi="Times New Roman"/>
          <w:sz w:val="24"/>
          <w:szCs w:val="24"/>
          <w:lang w:val="en-US"/>
        </w:rPr>
        <w:t>Koral</w:t>
      </w:r>
      <w:proofErr w:type="spellEnd"/>
      <w:r w:rsidRPr="0021332B">
        <w:rPr>
          <w:rFonts w:ascii="Times New Roman" w:hAnsi="Times New Roman"/>
          <w:sz w:val="24"/>
          <w:szCs w:val="24"/>
          <w:lang w:val="en-US"/>
        </w:rPr>
        <w:t xml:space="preserve"> KF, et al. </w:t>
      </w:r>
      <w:r w:rsidRPr="00C03568">
        <w:rPr>
          <w:rFonts w:ascii="Times New Roman" w:hAnsi="Times New Roman"/>
          <w:b/>
          <w:i/>
          <w:sz w:val="24"/>
          <w:szCs w:val="24"/>
          <w:lang w:val="en-US"/>
        </w:rPr>
        <w:t>MIRD Pamphlet No. 16: Techniques for Quantitative Radiopharmaceutical Biodistribution Data Acquisition and Analysis for Use in Human Radiation Dose Estimates.</w:t>
      </w:r>
      <w:r w:rsidRPr="0021332B">
        <w:rPr>
          <w:rFonts w:ascii="Times New Roman" w:hAnsi="Times New Roman"/>
          <w:sz w:val="24"/>
          <w:szCs w:val="24"/>
          <w:lang w:val="en-US"/>
        </w:rPr>
        <w:t xml:space="preserve"> J. </w:t>
      </w:r>
      <w:proofErr w:type="spellStart"/>
      <w:r w:rsidRPr="0021332B">
        <w:rPr>
          <w:rFonts w:ascii="Times New Roman" w:hAnsi="Times New Roman"/>
          <w:sz w:val="24"/>
          <w:szCs w:val="24"/>
          <w:lang w:val="en-US"/>
        </w:rPr>
        <w:t>Nucl</w:t>
      </w:r>
      <w:proofErr w:type="spellEnd"/>
      <w:r w:rsidRPr="0021332B">
        <w:rPr>
          <w:rFonts w:ascii="Times New Roman" w:hAnsi="Times New Roman"/>
          <w:sz w:val="24"/>
          <w:szCs w:val="24"/>
          <w:lang w:val="en-US"/>
        </w:rPr>
        <w:t xml:space="preserve">. Med </w:t>
      </w:r>
      <w:proofErr w:type="gramStart"/>
      <w:r w:rsidRPr="0021332B">
        <w:rPr>
          <w:rFonts w:ascii="Times New Roman" w:hAnsi="Times New Roman"/>
          <w:sz w:val="24"/>
          <w:szCs w:val="24"/>
          <w:lang w:val="en-US"/>
        </w:rPr>
        <w:t>1999;40:37</w:t>
      </w:r>
      <w:proofErr w:type="gramEnd"/>
      <w:r w:rsidRPr="0021332B">
        <w:rPr>
          <w:rFonts w:ascii="Times New Roman" w:hAnsi="Times New Roman"/>
          <w:sz w:val="24"/>
          <w:szCs w:val="24"/>
          <w:lang w:val="en-US"/>
        </w:rPr>
        <w:t>S-61S.</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t xml:space="preserve">Kolbert KS, Watson T, </w:t>
      </w:r>
      <w:proofErr w:type="spellStart"/>
      <w:r w:rsidRPr="0021332B">
        <w:rPr>
          <w:rFonts w:ascii="Times New Roman" w:hAnsi="Times New Roman"/>
          <w:sz w:val="24"/>
          <w:szCs w:val="24"/>
          <w:lang w:val="en-US"/>
        </w:rPr>
        <w:t>Matei</w:t>
      </w:r>
      <w:proofErr w:type="spellEnd"/>
      <w:r w:rsidRPr="0021332B">
        <w:rPr>
          <w:rFonts w:ascii="Times New Roman" w:hAnsi="Times New Roman"/>
          <w:sz w:val="24"/>
          <w:szCs w:val="24"/>
          <w:lang w:val="en-US"/>
        </w:rPr>
        <w:t xml:space="preserve"> C, Xu S, </w:t>
      </w:r>
      <w:proofErr w:type="spellStart"/>
      <w:r w:rsidRPr="0021332B">
        <w:rPr>
          <w:rFonts w:ascii="Times New Roman" w:hAnsi="Times New Roman"/>
          <w:sz w:val="24"/>
          <w:szCs w:val="24"/>
          <w:lang w:val="en-US"/>
        </w:rPr>
        <w:t>Koutcher</w:t>
      </w:r>
      <w:proofErr w:type="spellEnd"/>
      <w:r w:rsidRPr="0021332B">
        <w:rPr>
          <w:rFonts w:ascii="Times New Roman" w:hAnsi="Times New Roman"/>
          <w:sz w:val="24"/>
          <w:szCs w:val="24"/>
          <w:lang w:val="en-US"/>
        </w:rPr>
        <w:t xml:space="preserve"> JA and </w:t>
      </w:r>
      <w:proofErr w:type="spellStart"/>
      <w:r w:rsidRPr="0021332B">
        <w:rPr>
          <w:rFonts w:ascii="Times New Roman" w:hAnsi="Times New Roman"/>
          <w:sz w:val="24"/>
          <w:szCs w:val="24"/>
          <w:lang w:val="en-US"/>
        </w:rPr>
        <w:t>Sgouros</w:t>
      </w:r>
      <w:proofErr w:type="spellEnd"/>
      <w:r w:rsidRPr="0021332B">
        <w:rPr>
          <w:rFonts w:ascii="Times New Roman" w:hAnsi="Times New Roman"/>
          <w:sz w:val="24"/>
          <w:szCs w:val="24"/>
          <w:lang w:val="en-US"/>
        </w:rPr>
        <w:t xml:space="preserve"> G. </w:t>
      </w:r>
      <w:r w:rsidRPr="00C03568">
        <w:rPr>
          <w:rFonts w:ascii="Times New Roman" w:hAnsi="Times New Roman"/>
          <w:b/>
          <w:i/>
          <w:sz w:val="24"/>
          <w:szCs w:val="24"/>
          <w:lang w:val="en-US"/>
        </w:rPr>
        <w:t>Murine S Factors for Liver, Spleen, and Kidney.</w:t>
      </w:r>
      <w:r w:rsidRPr="0021332B">
        <w:rPr>
          <w:rFonts w:ascii="Times New Roman" w:hAnsi="Times New Roman"/>
          <w:sz w:val="24"/>
          <w:szCs w:val="24"/>
          <w:lang w:val="en-US"/>
        </w:rPr>
        <w:t xml:space="preserve"> </w:t>
      </w:r>
      <w:r w:rsidRPr="0021332B">
        <w:rPr>
          <w:rFonts w:ascii="Times New Roman" w:hAnsi="Times New Roman"/>
          <w:sz w:val="24"/>
          <w:szCs w:val="24"/>
        </w:rPr>
        <w:t xml:space="preserve">J </w:t>
      </w:r>
      <w:proofErr w:type="spellStart"/>
      <w:r w:rsidRPr="0021332B">
        <w:rPr>
          <w:rFonts w:ascii="Times New Roman" w:hAnsi="Times New Roman"/>
          <w:sz w:val="24"/>
          <w:szCs w:val="24"/>
        </w:rPr>
        <w:t>Nucl</w:t>
      </w:r>
      <w:proofErr w:type="spellEnd"/>
      <w:r w:rsidRPr="0021332B">
        <w:rPr>
          <w:rFonts w:ascii="Times New Roman" w:hAnsi="Times New Roman"/>
          <w:sz w:val="24"/>
          <w:szCs w:val="24"/>
        </w:rPr>
        <w:t xml:space="preserve"> </w:t>
      </w:r>
      <w:proofErr w:type="spellStart"/>
      <w:r w:rsidRPr="0021332B">
        <w:rPr>
          <w:rFonts w:ascii="Times New Roman" w:hAnsi="Times New Roman"/>
          <w:sz w:val="24"/>
          <w:szCs w:val="24"/>
        </w:rPr>
        <w:t>Med</w:t>
      </w:r>
      <w:proofErr w:type="spellEnd"/>
      <w:r w:rsidRPr="0021332B">
        <w:rPr>
          <w:rFonts w:ascii="Times New Roman" w:hAnsi="Times New Roman"/>
          <w:sz w:val="24"/>
          <w:szCs w:val="24"/>
        </w:rPr>
        <w:t xml:space="preserve"> </w:t>
      </w:r>
      <w:proofErr w:type="gramStart"/>
      <w:r w:rsidRPr="0021332B">
        <w:rPr>
          <w:rFonts w:ascii="Times New Roman" w:hAnsi="Times New Roman"/>
          <w:sz w:val="24"/>
          <w:szCs w:val="24"/>
        </w:rPr>
        <w:t>2003;44:784</w:t>
      </w:r>
      <w:proofErr w:type="gramEnd"/>
      <w:r w:rsidRPr="0021332B">
        <w:rPr>
          <w:rFonts w:ascii="Times New Roman" w:hAnsi="Times New Roman"/>
          <w:sz w:val="24"/>
          <w:szCs w:val="24"/>
        </w:rPr>
        <w:t>–791.</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rPr>
        <w:t xml:space="preserve">Torres-García E, Carrillo-Cázares TA. </w:t>
      </w:r>
      <w:r w:rsidRPr="00C03568">
        <w:rPr>
          <w:rFonts w:ascii="Times New Roman" w:hAnsi="Times New Roman"/>
          <w:b/>
          <w:bCs/>
          <w:i/>
          <w:sz w:val="24"/>
          <w:szCs w:val="24"/>
          <w:lang w:val="en-US"/>
        </w:rPr>
        <w:t xml:space="preserve">Specific energy from Auger and conversion electrons of </w:t>
      </w:r>
      <w:r w:rsidRPr="00C03568">
        <w:rPr>
          <w:rFonts w:ascii="Times New Roman" w:hAnsi="Times New Roman"/>
          <w:b/>
          <w:bCs/>
          <w:i/>
          <w:sz w:val="24"/>
          <w:szCs w:val="24"/>
          <w:vertAlign w:val="superscript"/>
          <w:lang w:val="en-US"/>
        </w:rPr>
        <w:t>131</w:t>
      </w:r>
      <w:r w:rsidRPr="00C03568">
        <w:rPr>
          <w:rFonts w:ascii="Times New Roman" w:hAnsi="Times New Roman"/>
          <w:b/>
          <w:bCs/>
          <w:i/>
          <w:sz w:val="24"/>
          <w:szCs w:val="24"/>
          <w:lang w:val="en-US"/>
        </w:rPr>
        <w:t xml:space="preserve">I, </w:t>
      </w:r>
      <w:r w:rsidRPr="00C03568">
        <w:rPr>
          <w:rFonts w:ascii="Times New Roman" w:hAnsi="Times New Roman"/>
          <w:b/>
          <w:bCs/>
          <w:i/>
          <w:sz w:val="24"/>
          <w:szCs w:val="24"/>
          <w:vertAlign w:val="superscript"/>
          <w:lang w:val="en-US"/>
        </w:rPr>
        <w:t>188</w:t>
      </w:r>
      <w:r w:rsidRPr="00C03568">
        <w:rPr>
          <w:rFonts w:ascii="Times New Roman" w:hAnsi="Times New Roman"/>
          <w:b/>
          <w:bCs/>
          <w:i/>
          <w:sz w:val="24"/>
          <w:szCs w:val="24"/>
          <w:lang w:val="en-US"/>
        </w:rPr>
        <w:t>Re-anti-CD20 to a lymphocyte’s nucleus.</w:t>
      </w:r>
      <w:r w:rsidRPr="0021332B">
        <w:rPr>
          <w:rFonts w:ascii="Times New Roman" w:hAnsi="Times New Roman"/>
          <w:bCs/>
          <w:sz w:val="24"/>
          <w:szCs w:val="24"/>
          <w:lang w:val="en-US"/>
        </w:rPr>
        <w:t xml:space="preserve"> </w:t>
      </w:r>
      <w:r w:rsidRPr="0021332B">
        <w:rPr>
          <w:rFonts w:ascii="Times New Roman" w:hAnsi="Times New Roman"/>
          <w:iCs/>
          <w:sz w:val="24"/>
          <w:szCs w:val="24"/>
          <w:lang w:val="en-US"/>
        </w:rPr>
        <w:t>Radiation Effects &amp; Defects in Solids</w:t>
      </w:r>
      <w:r w:rsidRPr="0021332B">
        <w:rPr>
          <w:rFonts w:ascii="Times New Roman" w:hAnsi="Times New Roman"/>
          <w:i/>
          <w:iCs/>
          <w:sz w:val="24"/>
          <w:szCs w:val="24"/>
          <w:lang w:val="en-US"/>
        </w:rPr>
        <w:t xml:space="preserve"> </w:t>
      </w:r>
      <w:proofErr w:type="gramStart"/>
      <w:r w:rsidRPr="0021332B">
        <w:rPr>
          <w:rFonts w:ascii="Times New Roman" w:hAnsi="Times New Roman"/>
          <w:iCs/>
          <w:sz w:val="24"/>
          <w:szCs w:val="24"/>
          <w:lang w:val="en-US"/>
        </w:rPr>
        <w:t>2010;166:1:40</w:t>
      </w:r>
      <w:proofErr w:type="gramEnd"/>
      <w:r w:rsidRPr="0021332B">
        <w:rPr>
          <w:rFonts w:ascii="Times New Roman" w:hAnsi="Times New Roman"/>
          <w:iCs/>
          <w:sz w:val="24"/>
          <w:szCs w:val="24"/>
          <w:lang w:val="en-US"/>
        </w:rPr>
        <w:t>-43.</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color w:val="2A2A2A"/>
          <w:sz w:val="24"/>
          <w:szCs w:val="24"/>
          <w:shd w:val="clear" w:color="auto" w:fill="FFFFFF"/>
        </w:rPr>
        <w:t xml:space="preserve">Carrillo-Cázares TA, Torres-García E. </w:t>
      </w:r>
      <w:r w:rsidRPr="00C03568">
        <w:rPr>
          <w:rFonts w:ascii="Times New Roman" w:hAnsi="Times New Roman"/>
          <w:b/>
          <w:i/>
          <w:color w:val="2A2A2A"/>
          <w:sz w:val="24"/>
          <w:szCs w:val="24"/>
          <w:shd w:val="clear" w:color="auto" w:fill="FFFFFF"/>
        </w:rPr>
        <w:t xml:space="preserve">Monte Carlo </w:t>
      </w:r>
      <w:proofErr w:type="spellStart"/>
      <w:r w:rsidRPr="00C03568">
        <w:rPr>
          <w:rFonts w:ascii="Times New Roman" w:hAnsi="Times New Roman"/>
          <w:b/>
          <w:i/>
          <w:color w:val="2A2A2A"/>
          <w:sz w:val="24"/>
          <w:szCs w:val="24"/>
          <w:shd w:val="clear" w:color="auto" w:fill="FFFFFF"/>
        </w:rPr>
        <w:t>mitochondrial</w:t>
      </w:r>
      <w:proofErr w:type="spellEnd"/>
      <w:r w:rsidRPr="00C03568">
        <w:rPr>
          <w:rFonts w:ascii="Times New Roman" w:hAnsi="Times New Roman"/>
          <w:b/>
          <w:i/>
          <w:color w:val="2A2A2A"/>
          <w:sz w:val="24"/>
          <w:szCs w:val="24"/>
          <w:shd w:val="clear" w:color="auto" w:fill="FFFFFF"/>
        </w:rPr>
        <w:t xml:space="preserve"> </w:t>
      </w:r>
      <w:proofErr w:type="spellStart"/>
      <w:r w:rsidRPr="00C03568">
        <w:rPr>
          <w:rFonts w:ascii="Times New Roman" w:hAnsi="Times New Roman"/>
          <w:b/>
          <w:i/>
          <w:color w:val="2A2A2A"/>
          <w:sz w:val="24"/>
          <w:szCs w:val="24"/>
          <w:shd w:val="clear" w:color="auto" w:fill="FFFFFF"/>
        </w:rPr>
        <w:t>dosimetry</w:t>
      </w:r>
      <w:proofErr w:type="spellEnd"/>
      <w:r w:rsidRPr="00C03568">
        <w:rPr>
          <w:rFonts w:ascii="Times New Roman" w:hAnsi="Times New Roman"/>
          <w:b/>
          <w:i/>
          <w:color w:val="2A2A2A"/>
          <w:sz w:val="24"/>
          <w:szCs w:val="24"/>
          <w:shd w:val="clear" w:color="auto" w:fill="FFFFFF"/>
        </w:rPr>
        <w:t xml:space="preserve"> and </w:t>
      </w:r>
      <w:proofErr w:type="spellStart"/>
      <w:r w:rsidRPr="00C03568">
        <w:rPr>
          <w:rFonts w:ascii="Times New Roman" w:hAnsi="Times New Roman"/>
          <w:b/>
          <w:i/>
          <w:color w:val="2A2A2A"/>
          <w:sz w:val="24"/>
          <w:szCs w:val="24"/>
          <w:shd w:val="clear" w:color="auto" w:fill="FFFFFF"/>
        </w:rPr>
        <w:t>microdosimetry</w:t>
      </w:r>
      <w:proofErr w:type="spellEnd"/>
      <w:r w:rsidRPr="00C03568">
        <w:rPr>
          <w:rFonts w:ascii="Times New Roman" w:hAnsi="Times New Roman"/>
          <w:b/>
          <w:i/>
          <w:color w:val="2A2A2A"/>
          <w:sz w:val="24"/>
          <w:szCs w:val="24"/>
          <w:shd w:val="clear" w:color="auto" w:fill="FFFFFF"/>
        </w:rPr>
        <w:t xml:space="preserve"> of </w:t>
      </w:r>
      <w:r w:rsidRPr="00C03568">
        <w:rPr>
          <w:rFonts w:ascii="Times New Roman" w:hAnsi="Times New Roman"/>
          <w:b/>
          <w:i/>
          <w:color w:val="2A2A2A"/>
          <w:sz w:val="24"/>
          <w:szCs w:val="24"/>
          <w:bdr w:val="none" w:sz="0" w:space="0" w:color="auto" w:frame="1"/>
          <w:shd w:val="clear" w:color="auto" w:fill="FFFFFF"/>
          <w:vertAlign w:val="superscript"/>
        </w:rPr>
        <w:t>131</w:t>
      </w:r>
      <w:r w:rsidRPr="00C03568">
        <w:rPr>
          <w:rFonts w:ascii="Times New Roman" w:hAnsi="Times New Roman"/>
          <w:b/>
          <w:i/>
          <w:color w:val="2A2A2A"/>
          <w:sz w:val="24"/>
          <w:szCs w:val="24"/>
          <w:shd w:val="clear" w:color="auto" w:fill="FFFFFF"/>
        </w:rPr>
        <w:t>I.</w:t>
      </w:r>
      <w:r w:rsidRPr="0021332B">
        <w:rPr>
          <w:rFonts w:ascii="Times New Roman" w:hAnsi="Times New Roman"/>
          <w:color w:val="2A2A2A"/>
          <w:sz w:val="24"/>
          <w:szCs w:val="24"/>
          <w:shd w:val="clear" w:color="auto" w:fill="FFFFFF"/>
        </w:rPr>
        <w:t> </w:t>
      </w:r>
      <w:r w:rsidRPr="00C03568">
        <w:rPr>
          <w:rStyle w:val="nfasis"/>
          <w:rFonts w:ascii="Times New Roman" w:hAnsi="Times New Roman"/>
          <w:i w:val="0"/>
          <w:color w:val="2A2A2A"/>
          <w:sz w:val="24"/>
          <w:szCs w:val="24"/>
          <w:bdr w:val="none" w:sz="0" w:space="0" w:color="auto" w:frame="1"/>
          <w:shd w:val="clear" w:color="auto" w:fill="FFFFFF"/>
          <w:lang w:val="en-US"/>
        </w:rPr>
        <w:t>Radiation Protection Dosimetry</w:t>
      </w:r>
      <w:r w:rsidRPr="0021332B">
        <w:rPr>
          <w:rFonts w:ascii="Times New Roman" w:hAnsi="Times New Roman"/>
          <w:color w:val="2A2A2A"/>
          <w:sz w:val="24"/>
          <w:szCs w:val="24"/>
          <w:shd w:val="clear" w:color="auto" w:fill="FFFFFF"/>
          <w:lang w:val="en-US"/>
        </w:rPr>
        <w:t xml:space="preserve"> 2013;153:4:411–416.</w:t>
      </w:r>
      <w:r w:rsidRPr="0021332B">
        <w:rPr>
          <w:rFonts w:ascii="Times New Roman" w:hAnsi="Times New Roman"/>
          <w:sz w:val="24"/>
          <w:szCs w:val="24"/>
          <w:lang w:val="en-US"/>
        </w:rPr>
        <w:t xml:space="preserve"> </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proofErr w:type="spellStart"/>
      <w:r w:rsidRPr="0021332B">
        <w:rPr>
          <w:rFonts w:ascii="Times New Roman" w:hAnsi="Times New Roman"/>
          <w:sz w:val="24"/>
          <w:szCs w:val="24"/>
          <w:lang w:val="en-US"/>
        </w:rPr>
        <w:t>Baró</w:t>
      </w:r>
      <w:proofErr w:type="spellEnd"/>
      <w:r w:rsidRPr="0021332B">
        <w:rPr>
          <w:rFonts w:ascii="Times New Roman" w:hAnsi="Times New Roman"/>
          <w:sz w:val="24"/>
          <w:szCs w:val="24"/>
          <w:lang w:val="en-US"/>
        </w:rPr>
        <w:t xml:space="preserve"> J, </w:t>
      </w:r>
      <w:proofErr w:type="spellStart"/>
      <w:r w:rsidRPr="0021332B">
        <w:rPr>
          <w:rFonts w:ascii="Times New Roman" w:hAnsi="Times New Roman"/>
          <w:sz w:val="24"/>
          <w:szCs w:val="24"/>
          <w:lang w:val="en-US"/>
        </w:rPr>
        <w:t>Sempau</w:t>
      </w:r>
      <w:proofErr w:type="spellEnd"/>
      <w:r w:rsidRPr="0021332B">
        <w:rPr>
          <w:rFonts w:ascii="Times New Roman" w:hAnsi="Times New Roman"/>
          <w:sz w:val="24"/>
          <w:szCs w:val="24"/>
          <w:lang w:val="en-US"/>
        </w:rPr>
        <w:t xml:space="preserve"> J, Fernandez-</w:t>
      </w:r>
      <w:proofErr w:type="spellStart"/>
      <w:r w:rsidRPr="0021332B">
        <w:rPr>
          <w:rFonts w:ascii="Times New Roman" w:hAnsi="Times New Roman"/>
          <w:sz w:val="24"/>
          <w:szCs w:val="24"/>
          <w:lang w:val="en-US"/>
        </w:rPr>
        <w:t>Varea</w:t>
      </w:r>
      <w:proofErr w:type="spellEnd"/>
      <w:r w:rsidRPr="0021332B">
        <w:rPr>
          <w:rFonts w:ascii="Times New Roman" w:hAnsi="Times New Roman"/>
          <w:sz w:val="24"/>
          <w:szCs w:val="24"/>
          <w:lang w:val="en-US"/>
        </w:rPr>
        <w:t xml:space="preserve"> JM and </w:t>
      </w:r>
      <w:proofErr w:type="spellStart"/>
      <w:r w:rsidRPr="0021332B">
        <w:rPr>
          <w:rFonts w:ascii="Times New Roman" w:hAnsi="Times New Roman"/>
          <w:sz w:val="24"/>
          <w:szCs w:val="24"/>
          <w:lang w:val="en-US"/>
        </w:rPr>
        <w:t>Salvat</w:t>
      </w:r>
      <w:proofErr w:type="spellEnd"/>
      <w:r w:rsidRPr="0021332B">
        <w:rPr>
          <w:rFonts w:ascii="Times New Roman" w:hAnsi="Times New Roman"/>
          <w:sz w:val="24"/>
          <w:szCs w:val="24"/>
          <w:lang w:val="en-US"/>
        </w:rPr>
        <w:t xml:space="preserve"> F. </w:t>
      </w:r>
      <w:r w:rsidRPr="00C03568">
        <w:rPr>
          <w:rFonts w:ascii="Times New Roman" w:hAnsi="Times New Roman"/>
          <w:b/>
          <w:i/>
          <w:sz w:val="24"/>
          <w:szCs w:val="24"/>
          <w:lang w:val="en-US"/>
        </w:rPr>
        <w:t>PENELOPE: An algorithm for Monte Carlo simulation of the penetration and energy loss of electrons and positrons in matter.</w:t>
      </w:r>
      <w:r w:rsidRPr="0021332B">
        <w:rPr>
          <w:rFonts w:ascii="Times New Roman" w:hAnsi="Times New Roman"/>
          <w:sz w:val="24"/>
          <w:szCs w:val="24"/>
          <w:lang w:val="en-US"/>
        </w:rPr>
        <w:t xml:space="preserve"> Nuclear Instruments and Methods in Physics Research B; </w:t>
      </w:r>
      <w:proofErr w:type="gramStart"/>
      <w:r w:rsidRPr="0021332B">
        <w:rPr>
          <w:rFonts w:ascii="Times New Roman" w:hAnsi="Times New Roman"/>
          <w:sz w:val="24"/>
          <w:szCs w:val="24"/>
          <w:lang w:val="en-US"/>
        </w:rPr>
        <w:t>1995;100:31</w:t>
      </w:r>
      <w:proofErr w:type="gramEnd"/>
      <w:r w:rsidRPr="0021332B">
        <w:rPr>
          <w:rFonts w:ascii="Times New Roman" w:hAnsi="Times New Roman"/>
          <w:sz w:val="24"/>
          <w:szCs w:val="24"/>
          <w:lang w:val="en-US"/>
        </w:rPr>
        <w:t>-46.</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proofErr w:type="spellStart"/>
      <w:r w:rsidRPr="0021332B">
        <w:rPr>
          <w:rFonts w:ascii="Times New Roman" w:hAnsi="Times New Roman"/>
          <w:sz w:val="24"/>
          <w:szCs w:val="24"/>
          <w:lang w:val="en-US"/>
        </w:rPr>
        <w:t>Salvat</w:t>
      </w:r>
      <w:proofErr w:type="spellEnd"/>
      <w:r w:rsidRPr="0021332B">
        <w:rPr>
          <w:rFonts w:ascii="Times New Roman" w:hAnsi="Times New Roman"/>
          <w:sz w:val="24"/>
          <w:szCs w:val="24"/>
          <w:lang w:val="en-US"/>
        </w:rPr>
        <w:t xml:space="preserve"> F, Fernández-</w:t>
      </w:r>
      <w:proofErr w:type="spellStart"/>
      <w:r w:rsidRPr="0021332B">
        <w:rPr>
          <w:rFonts w:ascii="Times New Roman" w:hAnsi="Times New Roman"/>
          <w:sz w:val="24"/>
          <w:szCs w:val="24"/>
          <w:lang w:val="en-US"/>
        </w:rPr>
        <w:t>Varea</w:t>
      </w:r>
      <w:proofErr w:type="spellEnd"/>
      <w:r w:rsidRPr="0021332B">
        <w:rPr>
          <w:rFonts w:ascii="Times New Roman" w:hAnsi="Times New Roman"/>
          <w:sz w:val="24"/>
          <w:szCs w:val="24"/>
          <w:lang w:val="en-US"/>
        </w:rPr>
        <w:t xml:space="preserve"> JM, </w:t>
      </w:r>
      <w:proofErr w:type="spellStart"/>
      <w:r w:rsidRPr="0021332B">
        <w:rPr>
          <w:rFonts w:ascii="Times New Roman" w:hAnsi="Times New Roman"/>
          <w:sz w:val="24"/>
          <w:szCs w:val="24"/>
          <w:lang w:val="en-US"/>
        </w:rPr>
        <w:t>Sempau</w:t>
      </w:r>
      <w:proofErr w:type="spellEnd"/>
      <w:r w:rsidRPr="0021332B">
        <w:rPr>
          <w:rFonts w:ascii="Times New Roman" w:hAnsi="Times New Roman"/>
          <w:sz w:val="24"/>
          <w:szCs w:val="24"/>
          <w:lang w:val="en-US"/>
        </w:rPr>
        <w:t xml:space="preserve"> J. </w:t>
      </w:r>
      <w:r w:rsidRPr="00C03568">
        <w:rPr>
          <w:rFonts w:ascii="Times New Roman" w:hAnsi="Times New Roman"/>
          <w:b/>
          <w:i/>
          <w:sz w:val="24"/>
          <w:szCs w:val="24"/>
          <w:lang w:val="en-US"/>
        </w:rPr>
        <w:t>PENELOPE-2006, A Code System for Monte Carlo Simulation of Electron and Photon Transport.</w:t>
      </w:r>
      <w:r w:rsidRPr="0021332B">
        <w:rPr>
          <w:rFonts w:ascii="Times New Roman" w:hAnsi="Times New Roman"/>
          <w:sz w:val="24"/>
          <w:szCs w:val="24"/>
          <w:lang w:val="en-US"/>
        </w:rPr>
        <w:t xml:space="preserve"> </w:t>
      </w:r>
      <w:r w:rsidRPr="0021332B">
        <w:rPr>
          <w:rFonts w:ascii="Times New Roman" w:hAnsi="Times New Roman"/>
          <w:sz w:val="24"/>
          <w:szCs w:val="24"/>
        </w:rPr>
        <w:t xml:space="preserve">OECD-NEA, </w:t>
      </w:r>
      <w:proofErr w:type="spellStart"/>
      <w:r w:rsidRPr="0021332B">
        <w:rPr>
          <w:rFonts w:ascii="Times New Roman" w:hAnsi="Times New Roman"/>
          <w:sz w:val="24"/>
          <w:szCs w:val="24"/>
        </w:rPr>
        <w:t>Issy</w:t>
      </w:r>
      <w:proofErr w:type="spellEnd"/>
      <w:r w:rsidRPr="0021332B">
        <w:rPr>
          <w:rFonts w:ascii="Times New Roman" w:hAnsi="Times New Roman"/>
          <w:sz w:val="24"/>
          <w:szCs w:val="24"/>
        </w:rPr>
        <w:t>-les-</w:t>
      </w:r>
      <w:proofErr w:type="spellStart"/>
      <w:r w:rsidRPr="0021332B">
        <w:rPr>
          <w:rFonts w:ascii="Times New Roman" w:hAnsi="Times New Roman"/>
          <w:sz w:val="24"/>
          <w:szCs w:val="24"/>
        </w:rPr>
        <w:t>Moulineaux</w:t>
      </w:r>
      <w:proofErr w:type="spellEnd"/>
      <w:r w:rsidRPr="0021332B">
        <w:rPr>
          <w:rFonts w:ascii="Times New Roman" w:hAnsi="Times New Roman"/>
          <w:sz w:val="24"/>
          <w:szCs w:val="24"/>
        </w:rPr>
        <w:t>, France [revista en internet] 2006 [acceso 15 de abril de 2018]. Disponible en PDF en: https://www.oecd-nea.org/science/pubs/2006/nea6222-penelope.pdf</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proofErr w:type="spellStart"/>
      <w:r w:rsidRPr="0021332B">
        <w:rPr>
          <w:rFonts w:ascii="Times New Roman" w:hAnsi="Times New Roman"/>
          <w:sz w:val="24"/>
          <w:szCs w:val="24"/>
          <w:lang w:val="en-US"/>
        </w:rPr>
        <w:t>Hindorf</w:t>
      </w:r>
      <w:proofErr w:type="spellEnd"/>
      <w:r w:rsidRPr="0021332B">
        <w:rPr>
          <w:rFonts w:ascii="Times New Roman" w:hAnsi="Times New Roman"/>
          <w:sz w:val="24"/>
          <w:szCs w:val="24"/>
          <w:lang w:val="en-US"/>
        </w:rPr>
        <w:t xml:space="preserve"> C, Ljungberg M and Strand SE. </w:t>
      </w:r>
      <w:r w:rsidRPr="00C03568">
        <w:rPr>
          <w:rFonts w:ascii="Times New Roman" w:hAnsi="Times New Roman"/>
          <w:b/>
          <w:i/>
          <w:sz w:val="24"/>
          <w:szCs w:val="24"/>
          <w:lang w:val="en-US"/>
        </w:rPr>
        <w:t>Evaluation of Parameters Influencing S Values in Mouse Dosimetry.</w:t>
      </w:r>
      <w:r w:rsidRPr="0021332B">
        <w:rPr>
          <w:rFonts w:ascii="Times New Roman" w:hAnsi="Times New Roman"/>
          <w:sz w:val="24"/>
          <w:szCs w:val="24"/>
          <w:lang w:val="en-US"/>
        </w:rPr>
        <w:t xml:space="preserve"> Journal of Nuclear Medicine </w:t>
      </w:r>
      <w:proofErr w:type="gramStart"/>
      <w:r w:rsidRPr="0021332B">
        <w:rPr>
          <w:rFonts w:ascii="Times New Roman" w:hAnsi="Times New Roman"/>
          <w:sz w:val="24"/>
          <w:szCs w:val="24"/>
          <w:lang w:val="en-US"/>
        </w:rPr>
        <w:t>2004;45:11:1960</w:t>
      </w:r>
      <w:proofErr w:type="gramEnd"/>
      <w:r w:rsidRPr="0021332B">
        <w:rPr>
          <w:rFonts w:ascii="Times New Roman" w:hAnsi="Times New Roman"/>
          <w:sz w:val="24"/>
          <w:szCs w:val="24"/>
          <w:lang w:val="en-US"/>
        </w:rPr>
        <w:t>-5.</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lastRenderedPageBreak/>
        <w:t xml:space="preserve">Larsson E, Strand SE, Ljungberg M and </w:t>
      </w:r>
      <w:proofErr w:type="spellStart"/>
      <w:r w:rsidRPr="0021332B">
        <w:rPr>
          <w:rFonts w:ascii="Times New Roman" w:hAnsi="Times New Roman"/>
          <w:sz w:val="24"/>
          <w:szCs w:val="24"/>
          <w:lang w:val="en-US"/>
        </w:rPr>
        <w:t>Jönsson</w:t>
      </w:r>
      <w:proofErr w:type="spellEnd"/>
      <w:r w:rsidRPr="0021332B">
        <w:rPr>
          <w:rFonts w:ascii="Times New Roman" w:hAnsi="Times New Roman"/>
          <w:sz w:val="24"/>
          <w:szCs w:val="24"/>
          <w:lang w:val="en-US"/>
        </w:rPr>
        <w:t xml:space="preserve"> BA. </w:t>
      </w:r>
      <w:r w:rsidRPr="00C03568">
        <w:rPr>
          <w:rFonts w:ascii="Times New Roman" w:hAnsi="Times New Roman"/>
          <w:b/>
          <w:i/>
          <w:sz w:val="24"/>
          <w:szCs w:val="24"/>
          <w:lang w:val="en-US"/>
        </w:rPr>
        <w:t>Mouse S-Factors Based on Monte Carlo Simulations in the Anatomical Realistic Moby Phantom for Internal Dosimetry.</w:t>
      </w:r>
      <w:r w:rsidRPr="0021332B">
        <w:rPr>
          <w:rFonts w:ascii="Times New Roman" w:hAnsi="Times New Roman"/>
          <w:sz w:val="24"/>
          <w:szCs w:val="24"/>
          <w:lang w:val="en-US"/>
        </w:rPr>
        <w:t xml:space="preserve"> Cancer Biotherapy &amp; Radiopharmaceuticals </w:t>
      </w:r>
      <w:proofErr w:type="gramStart"/>
      <w:r w:rsidRPr="0021332B">
        <w:rPr>
          <w:rFonts w:ascii="Times New Roman" w:hAnsi="Times New Roman"/>
          <w:sz w:val="24"/>
          <w:szCs w:val="24"/>
          <w:lang w:val="en-US"/>
        </w:rPr>
        <w:t>2007;22:3:438</w:t>
      </w:r>
      <w:proofErr w:type="gramEnd"/>
      <w:r w:rsidRPr="0021332B">
        <w:rPr>
          <w:rFonts w:ascii="Times New Roman" w:hAnsi="Times New Roman"/>
          <w:sz w:val="24"/>
          <w:szCs w:val="24"/>
          <w:lang w:val="en-US"/>
        </w:rPr>
        <w:t>-42.</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rPr>
        <w:t xml:space="preserve">Hui TE, Fisher DR, Kuhn JA, et al. </w:t>
      </w:r>
      <w:r w:rsidRPr="00C03568">
        <w:rPr>
          <w:rFonts w:ascii="Times New Roman" w:hAnsi="Times New Roman"/>
          <w:b/>
          <w:i/>
          <w:sz w:val="24"/>
          <w:szCs w:val="24"/>
          <w:lang w:val="en-US"/>
        </w:rPr>
        <w:t>A mouse model for calculating cross-organ beta doses from yttrium-90-labeled immunoconjugates.</w:t>
      </w:r>
      <w:r w:rsidRPr="0021332B">
        <w:rPr>
          <w:rFonts w:ascii="Times New Roman" w:hAnsi="Times New Roman"/>
          <w:sz w:val="24"/>
          <w:szCs w:val="24"/>
          <w:lang w:val="en-US"/>
        </w:rPr>
        <w:t xml:space="preserve"> Cancer </w:t>
      </w:r>
      <w:proofErr w:type="gramStart"/>
      <w:r w:rsidRPr="0021332B">
        <w:rPr>
          <w:rFonts w:ascii="Times New Roman" w:hAnsi="Times New Roman"/>
          <w:sz w:val="24"/>
          <w:szCs w:val="24"/>
          <w:lang w:val="en-US"/>
        </w:rPr>
        <w:t>1994;73:3:951</w:t>
      </w:r>
      <w:proofErr w:type="gramEnd"/>
      <w:r w:rsidRPr="0021332B">
        <w:rPr>
          <w:rFonts w:ascii="Times New Roman" w:hAnsi="Times New Roman"/>
          <w:sz w:val="24"/>
          <w:szCs w:val="24"/>
          <w:lang w:val="en-US"/>
        </w:rPr>
        <w:t>-7.</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t xml:space="preserve">Kolbert KS, Watson T, </w:t>
      </w:r>
      <w:proofErr w:type="spellStart"/>
      <w:r w:rsidRPr="0021332B">
        <w:rPr>
          <w:rFonts w:ascii="Times New Roman" w:hAnsi="Times New Roman"/>
          <w:sz w:val="24"/>
          <w:szCs w:val="24"/>
          <w:lang w:val="en-US"/>
        </w:rPr>
        <w:t>Matei</w:t>
      </w:r>
      <w:proofErr w:type="spellEnd"/>
      <w:r w:rsidRPr="0021332B">
        <w:rPr>
          <w:rFonts w:ascii="Times New Roman" w:hAnsi="Times New Roman"/>
          <w:sz w:val="24"/>
          <w:szCs w:val="24"/>
          <w:lang w:val="en-US"/>
        </w:rPr>
        <w:t xml:space="preserve"> C, Xu S, </w:t>
      </w:r>
      <w:proofErr w:type="spellStart"/>
      <w:r w:rsidRPr="0021332B">
        <w:rPr>
          <w:rFonts w:ascii="Times New Roman" w:hAnsi="Times New Roman"/>
          <w:sz w:val="24"/>
          <w:szCs w:val="24"/>
          <w:lang w:val="en-US"/>
        </w:rPr>
        <w:t>Koutcher</w:t>
      </w:r>
      <w:proofErr w:type="spellEnd"/>
      <w:r w:rsidRPr="0021332B">
        <w:rPr>
          <w:rFonts w:ascii="Times New Roman" w:hAnsi="Times New Roman"/>
          <w:sz w:val="24"/>
          <w:szCs w:val="24"/>
          <w:lang w:val="en-US"/>
        </w:rPr>
        <w:t xml:space="preserve"> JA, </w:t>
      </w:r>
      <w:proofErr w:type="spellStart"/>
      <w:r w:rsidRPr="0021332B">
        <w:rPr>
          <w:rFonts w:ascii="Times New Roman" w:hAnsi="Times New Roman"/>
          <w:sz w:val="24"/>
          <w:szCs w:val="24"/>
          <w:lang w:val="en-US"/>
        </w:rPr>
        <w:t>Sgouros</w:t>
      </w:r>
      <w:proofErr w:type="spellEnd"/>
      <w:r w:rsidRPr="0021332B">
        <w:rPr>
          <w:rFonts w:ascii="Times New Roman" w:hAnsi="Times New Roman"/>
          <w:sz w:val="24"/>
          <w:szCs w:val="24"/>
          <w:lang w:val="en-US"/>
        </w:rPr>
        <w:t xml:space="preserve"> G. </w:t>
      </w:r>
      <w:r w:rsidRPr="00C03568">
        <w:rPr>
          <w:rFonts w:ascii="Times New Roman" w:hAnsi="Times New Roman"/>
          <w:b/>
          <w:i/>
          <w:sz w:val="24"/>
          <w:szCs w:val="24"/>
          <w:lang w:val="en-US"/>
        </w:rPr>
        <w:t>Murine S factors for liver, spleen,  and kidney.</w:t>
      </w:r>
      <w:r w:rsidRPr="0021332B">
        <w:rPr>
          <w:rFonts w:ascii="Times New Roman" w:hAnsi="Times New Roman"/>
          <w:sz w:val="24"/>
          <w:szCs w:val="24"/>
          <w:lang w:val="en-US"/>
        </w:rPr>
        <w:t xml:space="preserve"> J </w:t>
      </w:r>
      <w:proofErr w:type="spellStart"/>
      <w:r w:rsidRPr="0021332B">
        <w:rPr>
          <w:rFonts w:ascii="Times New Roman" w:hAnsi="Times New Roman"/>
          <w:sz w:val="24"/>
          <w:szCs w:val="24"/>
          <w:lang w:val="en-US"/>
        </w:rPr>
        <w:t>Nucl</w:t>
      </w:r>
      <w:proofErr w:type="spellEnd"/>
      <w:r w:rsidRPr="0021332B">
        <w:rPr>
          <w:rFonts w:ascii="Times New Roman" w:hAnsi="Times New Roman"/>
          <w:sz w:val="24"/>
          <w:szCs w:val="24"/>
          <w:lang w:val="en-US"/>
        </w:rPr>
        <w:t xml:space="preserve"> Med </w:t>
      </w:r>
      <w:proofErr w:type="gramStart"/>
      <w:r w:rsidRPr="0021332B">
        <w:rPr>
          <w:rFonts w:ascii="Times New Roman" w:hAnsi="Times New Roman"/>
          <w:sz w:val="24"/>
          <w:szCs w:val="24"/>
          <w:lang w:val="en-US"/>
        </w:rPr>
        <w:t>2003;44:5:784</w:t>
      </w:r>
      <w:proofErr w:type="gramEnd"/>
      <w:r w:rsidRPr="0021332B">
        <w:rPr>
          <w:rFonts w:ascii="Times New Roman" w:hAnsi="Times New Roman"/>
          <w:sz w:val="24"/>
          <w:szCs w:val="24"/>
          <w:lang w:val="en-US"/>
        </w:rPr>
        <w:t>-91.</w:t>
      </w:r>
    </w:p>
    <w:p w:rsidR="00324B7B" w:rsidRPr="0021332B" w:rsidRDefault="00324B7B" w:rsidP="0073446D">
      <w:pPr>
        <w:pStyle w:val="Prrafodelista"/>
        <w:numPr>
          <w:ilvl w:val="0"/>
          <w:numId w:val="5"/>
        </w:numPr>
        <w:spacing w:line="480" w:lineRule="auto"/>
        <w:jc w:val="both"/>
        <w:rPr>
          <w:rFonts w:ascii="Times New Roman" w:hAnsi="Times New Roman"/>
          <w:sz w:val="24"/>
          <w:szCs w:val="24"/>
        </w:rPr>
      </w:pPr>
      <w:r w:rsidRPr="0021332B">
        <w:rPr>
          <w:rFonts w:ascii="Times New Roman" w:hAnsi="Times New Roman"/>
          <w:sz w:val="24"/>
          <w:szCs w:val="24"/>
        </w:rPr>
        <w:t xml:space="preserve">Lehmann Charles H. </w:t>
      </w:r>
      <w:r w:rsidRPr="00C03568">
        <w:rPr>
          <w:rFonts w:ascii="Times New Roman" w:hAnsi="Times New Roman"/>
          <w:b/>
          <w:i/>
          <w:sz w:val="24"/>
          <w:szCs w:val="24"/>
        </w:rPr>
        <w:t>Geometría analítica.</w:t>
      </w:r>
      <w:r w:rsidRPr="0021332B">
        <w:rPr>
          <w:rFonts w:ascii="Times New Roman" w:hAnsi="Times New Roman"/>
          <w:sz w:val="24"/>
          <w:szCs w:val="24"/>
        </w:rPr>
        <w:t xml:space="preserve"> México: Limusa; 1980.</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color w:val="000000"/>
          <w:sz w:val="24"/>
          <w:szCs w:val="24"/>
          <w:shd w:val="clear" w:color="auto" w:fill="FFFFFF"/>
          <w:lang w:val="en-US"/>
        </w:rPr>
        <w:t xml:space="preserve">ICRP, 2008. </w:t>
      </w:r>
      <w:r w:rsidRPr="00C03568">
        <w:rPr>
          <w:rFonts w:ascii="Times New Roman" w:hAnsi="Times New Roman"/>
          <w:b/>
          <w:i/>
          <w:color w:val="000000"/>
          <w:sz w:val="24"/>
          <w:szCs w:val="24"/>
          <w:shd w:val="clear" w:color="auto" w:fill="FFFFFF"/>
          <w:lang w:val="en-US"/>
        </w:rPr>
        <w:t xml:space="preserve">Nuclear Decay Data for Dosimetric Calculations. </w:t>
      </w:r>
      <w:r w:rsidRPr="00C03568">
        <w:rPr>
          <w:rFonts w:ascii="Times New Roman" w:hAnsi="Times New Roman"/>
          <w:b/>
          <w:i/>
          <w:color w:val="000000"/>
          <w:sz w:val="24"/>
          <w:szCs w:val="24"/>
          <w:shd w:val="clear" w:color="auto" w:fill="FFFFFF"/>
        </w:rPr>
        <w:t xml:space="preserve">ICRP </w:t>
      </w:r>
      <w:proofErr w:type="spellStart"/>
      <w:r w:rsidRPr="00C03568">
        <w:rPr>
          <w:rFonts w:ascii="Times New Roman" w:hAnsi="Times New Roman"/>
          <w:b/>
          <w:i/>
          <w:color w:val="000000"/>
          <w:sz w:val="24"/>
          <w:szCs w:val="24"/>
          <w:shd w:val="clear" w:color="auto" w:fill="FFFFFF"/>
        </w:rPr>
        <w:t>Publication</w:t>
      </w:r>
      <w:proofErr w:type="spellEnd"/>
      <w:r w:rsidRPr="00C03568">
        <w:rPr>
          <w:rFonts w:ascii="Times New Roman" w:hAnsi="Times New Roman"/>
          <w:b/>
          <w:i/>
          <w:color w:val="000000"/>
          <w:sz w:val="24"/>
          <w:szCs w:val="24"/>
          <w:shd w:val="clear" w:color="auto" w:fill="FFFFFF"/>
        </w:rPr>
        <w:t xml:space="preserve"> 107.</w:t>
      </w:r>
      <w:r w:rsidRPr="0021332B">
        <w:rPr>
          <w:rFonts w:ascii="Times New Roman" w:hAnsi="Times New Roman"/>
          <w:color w:val="000000"/>
          <w:sz w:val="24"/>
          <w:szCs w:val="24"/>
          <w:shd w:val="clear" w:color="auto" w:fill="FFFFFF"/>
        </w:rPr>
        <w:t xml:space="preserve"> Ann. ICRP 38 (3).</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t xml:space="preserve">García R, Choi B, </w:t>
      </w:r>
      <w:proofErr w:type="spellStart"/>
      <w:r w:rsidRPr="0021332B">
        <w:rPr>
          <w:rFonts w:ascii="Times New Roman" w:hAnsi="Times New Roman"/>
          <w:sz w:val="24"/>
          <w:szCs w:val="24"/>
          <w:lang w:val="en-US"/>
        </w:rPr>
        <w:t>KrauseN</w:t>
      </w:r>
      <w:proofErr w:type="spellEnd"/>
      <w:r w:rsidRPr="0021332B">
        <w:rPr>
          <w:rFonts w:ascii="Times New Roman" w:hAnsi="Times New Roman"/>
          <w:sz w:val="24"/>
          <w:szCs w:val="24"/>
          <w:lang w:val="en-US"/>
        </w:rPr>
        <w:t xml:space="preserve">. </w:t>
      </w:r>
      <w:r w:rsidRPr="00C03568">
        <w:rPr>
          <w:rFonts w:ascii="Times New Roman" w:hAnsi="Times New Roman"/>
          <w:b/>
          <w:i/>
          <w:sz w:val="24"/>
          <w:szCs w:val="24"/>
          <w:lang w:val="en-US"/>
        </w:rPr>
        <w:t>Psychosocial Job Factors and Biological Cardiovascular Risk Factors in Mexican Workers.</w:t>
      </w:r>
      <w:r w:rsidRPr="0021332B">
        <w:rPr>
          <w:rFonts w:ascii="Times New Roman" w:hAnsi="Times New Roman"/>
          <w:sz w:val="24"/>
          <w:szCs w:val="24"/>
          <w:lang w:val="en-US"/>
        </w:rPr>
        <w:t xml:space="preserve"> American Journal of Industrial Medicine </w:t>
      </w:r>
      <w:proofErr w:type="gramStart"/>
      <w:r w:rsidRPr="0021332B">
        <w:rPr>
          <w:rFonts w:ascii="Times New Roman" w:hAnsi="Times New Roman"/>
          <w:sz w:val="24"/>
          <w:szCs w:val="24"/>
          <w:lang w:val="en-US"/>
        </w:rPr>
        <w:t>2015;58:331</w:t>
      </w:r>
      <w:proofErr w:type="gramEnd"/>
      <w:r w:rsidRPr="0021332B">
        <w:rPr>
          <w:rFonts w:ascii="Times New Roman" w:hAnsi="Times New Roman"/>
          <w:sz w:val="24"/>
          <w:szCs w:val="24"/>
          <w:lang w:val="en-US"/>
        </w:rPr>
        <w:t>–351.</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proofErr w:type="spellStart"/>
      <w:r w:rsidRPr="0021332B">
        <w:rPr>
          <w:rFonts w:ascii="Times New Roman" w:hAnsi="Times New Roman"/>
          <w:sz w:val="24"/>
          <w:szCs w:val="24"/>
          <w:lang w:val="en-US"/>
        </w:rPr>
        <w:t>Taris</w:t>
      </w:r>
      <w:proofErr w:type="spellEnd"/>
      <w:r w:rsidRPr="0021332B">
        <w:rPr>
          <w:rFonts w:ascii="Times New Roman" w:hAnsi="Times New Roman"/>
          <w:sz w:val="24"/>
          <w:szCs w:val="24"/>
          <w:lang w:val="en-US"/>
        </w:rPr>
        <w:t xml:space="preserve"> T, </w:t>
      </w:r>
      <w:proofErr w:type="spellStart"/>
      <w:r w:rsidRPr="0021332B">
        <w:rPr>
          <w:rFonts w:ascii="Times New Roman" w:hAnsi="Times New Roman"/>
          <w:sz w:val="24"/>
          <w:szCs w:val="24"/>
          <w:lang w:val="en-US"/>
        </w:rPr>
        <w:t>Ybema</w:t>
      </w:r>
      <w:proofErr w:type="spellEnd"/>
      <w:r w:rsidRPr="0021332B">
        <w:rPr>
          <w:rFonts w:ascii="Times New Roman" w:hAnsi="Times New Roman"/>
          <w:sz w:val="24"/>
          <w:szCs w:val="24"/>
          <w:lang w:val="en-US"/>
        </w:rPr>
        <w:t xml:space="preserve"> J, </w:t>
      </w:r>
      <w:proofErr w:type="spellStart"/>
      <w:r w:rsidRPr="0021332B">
        <w:rPr>
          <w:rFonts w:ascii="Times New Roman" w:hAnsi="Times New Roman"/>
          <w:sz w:val="24"/>
          <w:szCs w:val="24"/>
          <w:lang w:val="en-US"/>
        </w:rPr>
        <w:t>Beckers</w:t>
      </w:r>
      <w:proofErr w:type="spellEnd"/>
      <w:r w:rsidRPr="0021332B">
        <w:rPr>
          <w:rFonts w:ascii="Times New Roman" w:hAnsi="Times New Roman"/>
          <w:sz w:val="24"/>
          <w:szCs w:val="24"/>
          <w:lang w:val="en-US"/>
        </w:rPr>
        <w:t xml:space="preserve"> DJ, </w:t>
      </w:r>
      <w:proofErr w:type="spellStart"/>
      <w:r w:rsidRPr="0021332B">
        <w:rPr>
          <w:rFonts w:ascii="Times New Roman" w:hAnsi="Times New Roman"/>
          <w:sz w:val="24"/>
          <w:szCs w:val="24"/>
          <w:lang w:val="en-US"/>
        </w:rPr>
        <w:t>Verheijden</w:t>
      </w:r>
      <w:proofErr w:type="spellEnd"/>
      <w:r w:rsidRPr="0021332B">
        <w:rPr>
          <w:rFonts w:ascii="Times New Roman" w:hAnsi="Times New Roman"/>
          <w:sz w:val="24"/>
          <w:szCs w:val="24"/>
          <w:lang w:val="en-US"/>
        </w:rPr>
        <w:t xml:space="preserve"> M, </w:t>
      </w:r>
      <w:proofErr w:type="spellStart"/>
      <w:r w:rsidRPr="0021332B">
        <w:rPr>
          <w:rFonts w:ascii="Times New Roman" w:hAnsi="Times New Roman"/>
          <w:sz w:val="24"/>
          <w:szCs w:val="24"/>
          <w:lang w:val="en-US"/>
        </w:rPr>
        <w:t>Geurts</w:t>
      </w:r>
      <w:proofErr w:type="spellEnd"/>
      <w:r w:rsidRPr="0021332B">
        <w:rPr>
          <w:rFonts w:ascii="Times New Roman" w:hAnsi="Times New Roman"/>
          <w:sz w:val="24"/>
          <w:szCs w:val="24"/>
          <w:lang w:val="en-US"/>
        </w:rPr>
        <w:t xml:space="preserve"> SE, </w:t>
      </w:r>
      <w:proofErr w:type="spellStart"/>
      <w:r w:rsidRPr="0021332B">
        <w:rPr>
          <w:rFonts w:ascii="Times New Roman" w:hAnsi="Times New Roman"/>
          <w:sz w:val="24"/>
          <w:szCs w:val="24"/>
          <w:lang w:val="en-US"/>
        </w:rPr>
        <w:t>Kompier</w:t>
      </w:r>
      <w:proofErr w:type="spellEnd"/>
      <w:r w:rsidRPr="0021332B">
        <w:rPr>
          <w:rFonts w:ascii="Times New Roman" w:hAnsi="Times New Roman"/>
          <w:sz w:val="24"/>
          <w:szCs w:val="24"/>
          <w:lang w:val="en-US"/>
        </w:rPr>
        <w:t xml:space="preserve"> MJ. </w:t>
      </w:r>
      <w:r w:rsidRPr="00C03568">
        <w:rPr>
          <w:rFonts w:ascii="Times New Roman" w:hAnsi="Times New Roman"/>
          <w:b/>
          <w:i/>
          <w:sz w:val="24"/>
          <w:szCs w:val="24"/>
          <w:lang w:val="en-US"/>
        </w:rPr>
        <w:t xml:space="preserve">Investigating the associations among overtime work, health behaviors, and health: </w:t>
      </w:r>
      <w:proofErr w:type="spellStart"/>
      <w:r w:rsidRPr="00C03568">
        <w:rPr>
          <w:rFonts w:ascii="Times New Roman" w:hAnsi="Times New Roman"/>
          <w:b/>
          <w:i/>
          <w:sz w:val="24"/>
          <w:szCs w:val="24"/>
          <w:lang w:val="en-US"/>
        </w:rPr>
        <w:t>Alongitudinal</w:t>
      </w:r>
      <w:proofErr w:type="spellEnd"/>
      <w:r w:rsidRPr="00C03568">
        <w:rPr>
          <w:rFonts w:ascii="Times New Roman" w:hAnsi="Times New Roman"/>
          <w:b/>
          <w:i/>
          <w:sz w:val="24"/>
          <w:szCs w:val="24"/>
          <w:lang w:val="en-US"/>
        </w:rPr>
        <w:t xml:space="preserve"> study among full time employees.</w:t>
      </w:r>
      <w:r w:rsidRPr="0021332B">
        <w:rPr>
          <w:rFonts w:ascii="Times New Roman" w:hAnsi="Times New Roman"/>
          <w:sz w:val="24"/>
          <w:szCs w:val="24"/>
          <w:lang w:val="en-US"/>
        </w:rPr>
        <w:t xml:space="preserve"> Int J </w:t>
      </w:r>
      <w:proofErr w:type="spellStart"/>
      <w:r w:rsidRPr="0021332B">
        <w:rPr>
          <w:rFonts w:ascii="Times New Roman" w:hAnsi="Times New Roman"/>
          <w:sz w:val="24"/>
          <w:szCs w:val="24"/>
          <w:lang w:val="en-US"/>
        </w:rPr>
        <w:t>Behav</w:t>
      </w:r>
      <w:proofErr w:type="spellEnd"/>
      <w:r w:rsidRPr="0021332B">
        <w:rPr>
          <w:rFonts w:ascii="Times New Roman" w:hAnsi="Times New Roman"/>
          <w:sz w:val="24"/>
          <w:szCs w:val="24"/>
          <w:lang w:val="en-US"/>
        </w:rPr>
        <w:t xml:space="preserve"> Med </w:t>
      </w:r>
      <w:proofErr w:type="gramStart"/>
      <w:r w:rsidRPr="0021332B">
        <w:rPr>
          <w:rFonts w:ascii="Times New Roman" w:hAnsi="Times New Roman"/>
          <w:sz w:val="24"/>
          <w:szCs w:val="24"/>
          <w:lang w:val="en-US"/>
        </w:rPr>
        <w:t>2011;18:352</w:t>
      </w:r>
      <w:proofErr w:type="gramEnd"/>
      <w:r w:rsidRPr="0021332B">
        <w:rPr>
          <w:rFonts w:ascii="Times New Roman" w:hAnsi="Times New Roman"/>
          <w:sz w:val="24"/>
          <w:szCs w:val="24"/>
          <w:lang w:val="en-US"/>
        </w:rPr>
        <w:t>–360.</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t xml:space="preserve">Goldstein DS, </w:t>
      </w:r>
      <w:proofErr w:type="spellStart"/>
      <w:r w:rsidRPr="0021332B">
        <w:rPr>
          <w:rFonts w:ascii="Times New Roman" w:hAnsi="Times New Roman"/>
          <w:sz w:val="24"/>
          <w:szCs w:val="24"/>
          <w:lang w:val="en-US"/>
        </w:rPr>
        <w:t>Kopin</w:t>
      </w:r>
      <w:proofErr w:type="spellEnd"/>
      <w:r w:rsidRPr="0021332B">
        <w:rPr>
          <w:rFonts w:ascii="Times New Roman" w:hAnsi="Times New Roman"/>
          <w:sz w:val="24"/>
          <w:szCs w:val="24"/>
          <w:lang w:val="en-US"/>
        </w:rPr>
        <w:t xml:space="preserve"> IJ. </w:t>
      </w:r>
      <w:r w:rsidRPr="00C03568">
        <w:rPr>
          <w:rFonts w:ascii="Times New Roman" w:hAnsi="Times New Roman"/>
          <w:b/>
          <w:i/>
          <w:sz w:val="24"/>
          <w:szCs w:val="24"/>
          <w:lang w:val="en-US"/>
        </w:rPr>
        <w:t>Evolution of concepts of stress.</w:t>
      </w:r>
      <w:r w:rsidRPr="0021332B">
        <w:rPr>
          <w:rFonts w:ascii="Times New Roman" w:hAnsi="Times New Roman"/>
          <w:sz w:val="24"/>
          <w:szCs w:val="24"/>
          <w:lang w:val="en-US"/>
        </w:rPr>
        <w:t xml:space="preserve"> Stress. </w:t>
      </w:r>
      <w:proofErr w:type="gramStart"/>
      <w:r w:rsidRPr="0021332B">
        <w:rPr>
          <w:rFonts w:ascii="Times New Roman" w:hAnsi="Times New Roman"/>
          <w:sz w:val="24"/>
          <w:szCs w:val="24"/>
          <w:lang w:val="en-US"/>
        </w:rPr>
        <w:t>2007;10:109</w:t>
      </w:r>
      <w:proofErr w:type="gramEnd"/>
      <w:r w:rsidRPr="0021332B">
        <w:rPr>
          <w:rFonts w:ascii="Times New Roman" w:hAnsi="Times New Roman"/>
          <w:sz w:val="24"/>
          <w:szCs w:val="24"/>
          <w:lang w:val="en-US"/>
        </w:rPr>
        <w:t>-120.</w:t>
      </w:r>
    </w:p>
    <w:p w:rsidR="00324B7B" w:rsidRPr="0021332B" w:rsidRDefault="00324B7B" w:rsidP="0073446D">
      <w:pPr>
        <w:pStyle w:val="Prrafodelista"/>
        <w:numPr>
          <w:ilvl w:val="0"/>
          <w:numId w:val="5"/>
        </w:numPr>
        <w:spacing w:before="240" w:after="0" w:line="480" w:lineRule="auto"/>
        <w:jc w:val="both"/>
        <w:rPr>
          <w:rFonts w:ascii="Times New Roman" w:hAnsi="Times New Roman"/>
          <w:sz w:val="24"/>
          <w:szCs w:val="24"/>
          <w:lang w:val="en-US"/>
        </w:rPr>
      </w:pPr>
      <w:r w:rsidRPr="0021332B">
        <w:rPr>
          <w:rFonts w:ascii="Times New Roman" w:hAnsi="Times New Roman"/>
          <w:sz w:val="24"/>
          <w:szCs w:val="24"/>
          <w:lang w:val="en-US"/>
        </w:rPr>
        <w:t xml:space="preserve">Jorgensen A, </w:t>
      </w:r>
      <w:proofErr w:type="spellStart"/>
      <w:r w:rsidRPr="0021332B">
        <w:rPr>
          <w:rFonts w:ascii="Times New Roman" w:hAnsi="Times New Roman"/>
          <w:sz w:val="24"/>
          <w:szCs w:val="24"/>
          <w:lang w:val="en-US"/>
        </w:rPr>
        <w:t>Maigaard</w:t>
      </w:r>
      <w:proofErr w:type="spellEnd"/>
      <w:r w:rsidRPr="0021332B">
        <w:rPr>
          <w:rFonts w:ascii="Times New Roman" w:hAnsi="Times New Roman"/>
          <w:sz w:val="24"/>
          <w:szCs w:val="24"/>
          <w:lang w:val="en-US"/>
        </w:rPr>
        <w:t xml:space="preserve"> K and </w:t>
      </w:r>
      <w:proofErr w:type="spellStart"/>
      <w:r w:rsidRPr="0021332B">
        <w:rPr>
          <w:rFonts w:ascii="Times New Roman" w:hAnsi="Times New Roman"/>
          <w:sz w:val="24"/>
          <w:szCs w:val="24"/>
          <w:lang w:val="en-US"/>
        </w:rPr>
        <w:t>Wörtwein</w:t>
      </w:r>
      <w:proofErr w:type="spellEnd"/>
      <w:r w:rsidRPr="0021332B">
        <w:rPr>
          <w:rFonts w:ascii="Times New Roman" w:hAnsi="Times New Roman"/>
          <w:sz w:val="24"/>
          <w:szCs w:val="24"/>
          <w:lang w:val="en-US"/>
        </w:rPr>
        <w:t xml:space="preserve"> G. </w:t>
      </w:r>
      <w:r w:rsidRPr="00C03568">
        <w:rPr>
          <w:rFonts w:ascii="Times New Roman" w:hAnsi="Times New Roman"/>
          <w:b/>
          <w:i/>
          <w:sz w:val="24"/>
          <w:szCs w:val="24"/>
          <w:lang w:val="en-US"/>
        </w:rPr>
        <w:t>Chronic restraint stress in rats causes sustained increase in urinary corticosterone excretion without affecting cerebral or systemic oxidatively generated DNA/RNA damage</w:t>
      </w:r>
      <w:r w:rsidRPr="0021332B">
        <w:rPr>
          <w:rFonts w:ascii="Times New Roman" w:hAnsi="Times New Roman"/>
          <w:sz w:val="24"/>
          <w:szCs w:val="24"/>
          <w:lang w:val="en-US"/>
        </w:rPr>
        <w:t xml:space="preserve">. Progress in Neuro-Psychopharmacology &amp; Biological Psychiatry </w:t>
      </w:r>
      <w:proofErr w:type="gramStart"/>
      <w:r w:rsidRPr="0021332B">
        <w:rPr>
          <w:rFonts w:ascii="Times New Roman" w:hAnsi="Times New Roman"/>
          <w:sz w:val="24"/>
          <w:szCs w:val="24"/>
          <w:lang w:val="en-US"/>
        </w:rPr>
        <w:t>2013;40:30</w:t>
      </w:r>
      <w:proofErr w:type="gramEnd"/>
      <w:r w:rsidRPr="0021332B">
        <w:rPr>
          <w:rFonts w:ascii="Times New Roman" w:hAnsi="Times New Roman"/>
          <w:sz w:val="24"/>
          <w:szCs w:val="24"/>
          <w:lang w:val="en-US"/>
        </w:rPr>
        <w:t>–37.</w:t>
      </w:r>
    </w:p>
    <w:p w:rsidR="00324B7B" w:rsidRPr="0021332B"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rPr>
        <w:t xml:space="preserve">Watanabe Y, Gould E, </w:t>
      </w:r>
      <w:proofErr w:type="spellStart"/>
      <w:r w:rsidRPr="0021332B">
        <w:rPr>
          <w:rFonts w:ascii="Times New Roman" w:hAnsi="Times New Roman"/>
          <w:sz w:val="24"/>
          <w:szCs w:val="24"/>
        </w:rPr>
        <w:t>McEwen</w:t>
      </w:r>
      <w:proofErr w:type="spellEnd"/>
      <w:r w:rsidRPr="0021332B">
        <w:rPr>
          <w:rFonts w:ascii="Times New Roman" w:hAnsi="Times New Roman"/>
          <w:sz w:val="24"/>
          <w:szCs w:val="24"/>
        </w:rPr>
        <w:t xml:space="preserve"> BS. </w:t>
      </w:r>
      <w:r w:rsidRPr="00C03568">
        <w:rPr>
          <w:rFonts w:ascii="Times New Roman" w:hAnsi="Times New Roman"/>
          <w:b/>
          <w:i/>
          <w:sz w:val="24"/>
          <w:szCs w:val="24"/>
          <w:lang w:val="en-US"/>
        </w:rPr>
        <w:t>Stress induces atrophy of apical dendrites of hippocampal CA3 pyramidal neurons.</w:t>
      </w:r>
      <w:r w:rsidRPr="0021332B">
        <w:rPr>
          <w:rFonts w:ascii="Times New Roman" w:hAnsi="Times New Roman"/>
          <w:sz w:val="24"/>
          <w:szCs w:val="24"/>
          <w:lang w:val="en-US"/>
        </w:rPr>
        <w:t xml:space="preserve"> Brain Res </w:t>
      </w:r>
      <w:proofErr w:type="gramStart"/>
      <w:r w:rsidRPr="0021332B">
        <w:rPr>
          <w:rFonts w:ascii="Times New Roman" w:hAnsi="Times New Roman"/>
          <w:sz w:val="24"/>
          <w:szCs w:val="24"/>
          <w:lang w:val="en-US"/>
        </w:rPr>
        <w:t>1992;588:341</w:t>
      </w:r>
      <w:proofErr w:type="gramEnd"/>
      <w:r w:rsidRPr="0021332B">
        <w:rPr>
          <w:rFonts w:ascii="Times New Roman" w:hAnsi="Times New Roman"/>
          <w:sz w:val="24"/>
          <w:szCs w:val="24"/>
          <w:lang w:val="en-US"/>
        </w:rPr>
        <w:t>–5.</w:t>
      </w:r>
    </w:p>
    <w:p w:rsidR="00375490" w:rsidRDefault="00324B7B" w:rsidP="0073446D">
      <w:pPr>
        <w:pStyle w:val="Prrafodelista"/>
        <w:numPr>
          <w:ilvl w:val="0"/>
          <w:numId w:val="5"/>
        </w:numPr>
        <w:spacing w:line="480" w:lineRule="auto"/>
        <w:jc w:val="both"/>
        <w:rPr>
          <w:rFonts w:ascii="Times New Roman" w:hAnsi="Times New Roman"/>
          <w:sz w:val="24"/>
          <w:szCs w:val="24"/>
          <w:lang w:val="en-US"/>
        </w:rPr>
      </w:pPr>
      <w:r w:rsidRPr="0021332B">
        <w:rPr>
          <w:rFonts w:ascii="Times New Roman" w:hAnsi="Times New Roman"/>
          <w:sz w:val="24"/>
          <w:szCs w:val="24"/>
          <w:lang w:val="en-US"/>
        </w:rPr>
        <w:lastRenderedPageBreak/>
        <w:t xml:space="preserve">Flynn AA, Green AJ, </w:t>
      </w:r>
      <w:proofErr w:type="spellStart"/>
      <w:r w:rsidRPr="0021332B">
        <w:rPr>
          <w:rFonts w:ascii="Times New Roman" w:hAnsi="Times New Roman"/>
          <w:sz w:val="24"/>
          <w:szCs w:val="24"/>
          <w:lang w:val="en-US"/>
        </w:rPr>
        <w:t>Pedley</w:t>
      </w:r>
      <w:proofErr w:type="spellEnd"/>
      <w:r w:rsidRPr="0021332B">
        <w:rPr>
          <w:rFonts w:ascii="Times New Roman" w:hAnsi="Times New Roman"/>
          <w:sz w:val="24"/>
          <w:szCs w:val="24"/>
          <w:lang w:val="en-US"/>
        </w:rPr>
        <w:t xml:space="preserve"> RB, Boxer GM, Boden R and </w:t>
      </w:r>
      <w:proofErr w:type="spellStart"/>
      <w:r w:rsidRPr="0021332B">
        <w:rPr>
          <w:rFonts w:ascii="Times New Roman" w:hAnsi="Times New Roman"/>
          <w:sz w:val="24"/>
          <w:szCs w:val="24"/>
          <w:lang w:val="en-US"/>
        </w:rPr>
        <w:t>Begent</w:t>
      </w:r>
      <w:proofErr w:type="spellEnd"/>
      <w:r w:rsidRPr="0021332B">
        <w:rPr>
          <w:rFonts w:ascii="Times New Roman" w:hAnsi="Times New Roman"/>
          <w:sz w:val="24"/>
          <w:szCs w:val="24"/>
          <w:lang w:val="en-US"/>
        </w:rPr>
        <w:t xml:space="preserve"> RHJ. </w:t>
      </w:r>
      <w:r w:rsidRPr="00C03568">
        <w:rPr>
          <w:rFonts w:ascii="Times New Roman" w:hAnsi="Times New Roman"/>
          <w:b/>
          <w:i/>
          <w:sz w:val="24"/>
          <w:szCs w:val="24"/>
          <w:lang w:val="en-US"/>
        </w:rPr>
        <w:t xml:space="preserve">A Mouse Model for Calculating the Absorbed Beta-Particle Dose from 131I- and 90Y-Labeled </w:t>
      </w:r>
      <w:proofErr w:type="spellStart"/>
      <w:r w:rsidRPr="00C03568">
        <w:rPr>
          <w:rFonts w:ascii="Times New Roman" w:hAnsi="Times New Roman"/>
          <w:b/>
          <w:i/>
          <w:sz w:val="24"/>
          <w:szCs w:val="24"/>
          <w:lang w:val="en-US"/>
        </w:rPr>
        <w:t>Imnunoconjugates</w:t>
      </w:r>
      <w:proofErr w:type="spellEnd"/>
      <w:r w:rsidRPr="00C03568">
        <w:rPr>
          <w:rFonts w:ascii="Times New Roman" w:hAnsi="Times New Roman"/>
          <w:b/>
          <w:i/>
          <w:sz w:val="24"/>
          <w:szCs w:val="24"/>
          <w:lang w:val="en-US"/>
        </w:rPr>
        <w:t>, Including a Method for Dealing with Heterogeneity in Kidney and Tumor.</w:t>
      </w:r>
      <w:r w:rsidRPr="0021332B">
        <w:rPr>
          <w:rFonts w:ascii="Times New Roman" w:hAnsi="Times New Roman"/>
          <w:sz w:val="24"/>
          <w:szCs w:val="24"/>
          <w:lang w:val="en-US"/>
        </w:rPr>
        <w:t xml:space="preserve"> Radiation Research 2001;156-2835.</w:t>
      </w:r>
    </w:p>
    <w:p w:rsidR="00A84D00" w:rsidRPr="00375490" w:rsidRDefault="00375490" w:rsidP="00375490">
      <w:pPr>
        <w:rPr>
          <w:rFonts w:eastAsia="Calibri"/>
          <w:lang w:val="en-US" w:eastAsia="en-US"/>
        </w:rPr>
      </w:pPr>
      <w:r>
        <w:rPr>
          <w:lang w:val="en-US"/>
        </w:rPr>
        <w:br w:type="page"/>
      </w:r>
    </w:p>
    <w:p w:rsidR="000C5BB0" w:rsidRDefault="00FE2E58" w:rsidP="00FE2E58">
      <w:pPr>
        <w:pStyle w:val="Ttulo3"/>
        <w:rPr>
          <w:rStyle w:val="nfasis"/>
          <w:rFonts w:ascii="Times New Roman" w:hAnsi="Times New Roman"/>
          <w:sz w:val="24"/>
          <w:szCs w:val="24"/>
        </w:rPr>
      </w:pPr>
      <w:bookmarkStart w:id="29" w:name="_Toc527634834"/>
      <w:r>
        <w:rPr>
          <w:rStyle w:val="nfasis"/>
          <w:rFonts w:ascii="Times New Roman" w:hAnsi="Times New Roman"/>
          <w:sz w:val="24"/>
          <w:szCs w:val="24"/>
        </w:rPr>
        <w:lastRenderedPageBreak/>
        <w:t xml:space="preserve">7.2 </w:t>
      </w:r>
      <w:r w:rsidR="004E0E8B" w:rsidRPr="00FE2E58">
        <w:rPr>
          <w:rStyle w:val="nfasis"/>
          <w:rFonts w:ascii="Times New Roman" w:hAnsi="Times New Roman"/>
          <w:sz w:val="24"/>
          <w:szCs w:val="24"/>
        </w:rPr>
        <w:t>Artículo enviado</w:t>
      </w:r>
      <w:bookmarkEnd w:id="29"/>
      <w:r w:rsidR="004E0E8B" w:rsidRPr="00FE2E58">
        <w:rPr>
          <w:rStyle w:val="nfasis"/>
          <w:rFonts w:ascii="Times New Roman" w:hAnsi="Times New Roman"/>
          <w:sz w:val="24"/>
          <w:szCs w:val="24"/>
        </w:rPr>
        <w:t xml:space="preserve"> </w:t>
      </w:r>
    </w:p>
    <w:p w:rsidR="00CF68A4" w:rsidRDefault="00CF68A4" w:rsidP="00FE2E58">
      <w:pPr>
        <w:pStyle w:val="Ttulo4"/>
        <w:rPr>
          <w:rFonts w:ascii="Times New Roman" w:eastAsia="Times New Roman" w:hAnsi="Times New Roman" w:cs="Times New Roman"/>
          <w:i w:val="0"/>
          <w:iCs w:val="0"/>
          <w:color w:val="auto"/>
        </w:rPr>
      </w:pPr>
      <w:bookmarkStart w:id="30" w:name="_Toc527634835"/>
    </w:p>
    <w:p w:rsidR="000C5BB0" w:rsidRPr="005C345B" w:rsidRDefault="00FE2E58" w:rsidP="00FE2E58">
      <w:pPr>
        <w:pStyle w:val="Ttulo4"/>
        <w:rPr>
          <w:rFonts w:ascii="Times New Roman" w:hAnsi="Times New Roman" w:cs="Times New Roman"/>
          <w:color w:val="auto"/>
          <w:lang w:val="en-US"/>
        </w:rPr>
      </w:pPr>
      <w:r w:rsidRPr="005C345B">
        <w:rPr>
          <w:rFonts w:ascii="Times New Roman" w:hAnsi="Times New Roman" w:cs="Times New Roman"/>
          <w:color w:val="auto"/>
          <w:lang w:val="en-US"/>
        </w:rPr>
        <w:t>7</w:t>
      </w:r>
      <w:r w:rsidR="006F4573" w:rsidRPr="005C345B">
        <w:rPr>
          <w:rFonts w:ascii="Times New Roman" w:hAnsi="Times New Roman" w:cs="Times New Roman"/>
          <w:color w:val="auto"/>
          <w:lang w:val="en-US"/>
        </w:rPr>
        <w:t>.</w:t>
      </w:r>
      <w:r w:rsidRPr="005C345B">
        <w:rPr>
          <w:rFonts w:ascii="Times New Roman" w:hAnsi="Times New Roman" w:cs="Times New Roman"/>
          <w:color w:val="auto"/>
          <w:lang w:val="en-US"/>
        </w:rPr>
        <w:t xml:space="preserve">2.1 </w:t>
      </w:r>
      <w:proofErr w:type="spellStart"/>
      <w:r w:rsidR="00095DFC" w:rsidRPr="005C345B">
        <w:rPr>
          <w:rFonts w:ascii="Times New Roman" w:hAnsi="Times New Roman" w:cs="Times New Roman"/>
          <w:color w:val="auto"/>
          <w:lang w:val="en-US"/>
        </w:rPr>
        <w:t>Título</w:t>
      </w:r>
      <w:proofErr w:type="spellEnd"/>
      <w:r w:rsidR="00095DFC" w:rsidRPr="005C345B">
        <w:rPr>
          <w:rFonts w:ascii="Times New Roman" w:hAnsi="Times New Roman" w:cs="Times New Roman"/>
          <w:color w:val="auto"/>
          <w:lang w:val="en-US"/>
        </w:rPr>
        <w:t xml:space="preserve"> del </w:t>
      </w:r>
      <w:proofErr w:type="spellStart"/>
      <w:r w:rsidR="00095DFC" w:rsidRPr="005C345B">
        <w:rPr>
          <w:rFonts w:ascii="Times New Roman" w:hAnsi="Times New Roman" w:cs="Times New Roman"/>
          <w:color w:val="auto"/>
          <w:lang w:val="en-US"/>
        </w:rPr>
        <w:t>artículo</w:t>
      </w:r>
      <w:proofErr w:type="spellEnd"/>
      <w:r w:rsidR="004E0E8B" w:rsidRPr="005C345B">
        <w:rPr>
          <w:rFonts w:ascii="Times New Roman" w:hAnsi="Times New Roman" w:cs="Times New Roman"/>
          <w:color w:val="auto"/>
          <w:lang w:val="en-US"/>
        </w:rPr>
        <w:t xml:space="preserve"> </w:t>
      </w:r>
      <w:proofErr w:type="spellStart"/>
      <w:r w:rsidR="004E0E8B" w:rsidRPr="005C345B">
        <w:rPr>
          <w:rFonts w:ascii="Times New Roman" w:hAnsi="Times New Roman" w:cs="Times New Roman"/>
          <w:color w:val="auto"/>
          <w:lang w:val="en-US"/>
        </w:rPr>
        <w:t>enviado</w:t>
      </w:r>
      <w:bookmarkEnd w:id="30"/>
      <w:proofErr w:type="spellEnd"/>
      <w:r w:rsidR="004E0E8B" w:rsidRPr="005C345B">
        <w:rPr>
          <w:rFonts w:ascii="Times New Roman" w:hAnsi="Times New Roman" w:cs="Times New Roman"/>
          <w:color w:val="auto"/>
          <w:lang w:val="en-US"/>
        </w:rPr>
        <w:t xml:space="preserve"> </w:t>
      </w:r>
    </w:p>
    <w:p w:rsidR="00375490" w:rsidRPr="005C345B" w:rsidRDefault="00375490" w:rsidP="00375490">
      <w:pPr>
        <w:rPr>
          <w:lang w:val="en-US"/>
        </w:rPr>
      </w:pPr>
    </w:p>
    <w:p w:rsidR="000C5BB0" w:rsidRPr="003E7D79" w:rsidRDefault="0073274A" w:rsidP="003E7D79">
      <w:pPr>
        <w:pStyle w:val="Prrafodelista"/>
        <w:spacing w:after="0" w:line="480" w:lineRule="auto"/>
        <w:ind w:left="360"/>
        <w:jc w:val="center"/>
        <w:rPr>
          <w:rFonts w:ascii="Times New Roman" w:hAnsi="Times New Roman"/>
          <w:b/>
          <w:sz w:val="24"/>
          <w:szCs w:val="24"/>
          <w:lang w:val="en-US"/>
        </w:rPr>
      </w:pPr>
      <w:r w:rsidRPr="0073274A">
        <w:rPr>
          <w:rFonts w:ascii="Times New Roman" w:hAnsi="Times New Roman"/>
          <w:b/>
          <w:sz w:val="24"/>
          <w:szCs w:val="24"/>
          <w:lang w:val="en-US"/>
        </w:rPr>
        <w:t xml:space="preserve">“Effects of chronic immobilization stress in </w:t>
      </w:r>
      <w:r w:rsidR="00991FFB" w:rsidRPr="0073274A">
        <w:rPr>
          <w:rFonts w:ascii="Times New Roman" w:hAnsi="Times New Roman"/>
          <w:b/>
          <w:sz w:val="24"/>
          <w:szCs w:val="24"/>
          <w:lang w:val="en-US"/>
        </w:rPr>
        <w:t xml:space="preserve">biokinetics </w:t>
      </w:r>
      <w:r w:rsidR="00A726AB">
        <w:rPr>
          <w:rFonts w:ascii="Times New Roman" w:hAnsi="Times New Roman"/>
          <w:b/>
          <w:sz w:val="24"/>
          <w:szCs w:val="24"/>
          <w:lang w:val="en-US"/>
        </w:rPr>
        <w:t xml:space="preserve">and </w:t>
      </w:r>
      <w:r w:rsidR="00D65049">
        <w:rPr>
          <w:rFonts w:ascii="Times New Roman" w:hAnsi="Times New Roman"/>
          <w:b/>
          <w:sz w:val="24"/>
          <w:szCs w:val="24"/>
          <w:lang w:val="en-US"/>
        </w:rPr>
        <w:t xml:space="preserve">dosimetry </w:t>
      </w:r>
      <w:r w:rsidR="00991FFB">
        <w:rPr>
          <w:rFonts w:ascii="Times New Roman" w:hAnsi="Times New Roman"/>
          <w:b/>
          <w:sz w:val="24"/>
          <w:szCs w:val="24"/>
          <w:lang w:val="en-US"/>
        </w:rPr>
        <w:t>of</w:t>
      </w:r>
      <w:r w:rsidR="003407C3">
        <w:rPr>
          <w:rFonts w:ascii="Times New Roman" w:hAnsi="Times New Roman"/>
          <w:b/>
          <w:sz w:val="24"/>
          <w:szCs w:val="24"/>
          <w:lang w:val="en-US"/>
        </w:rPr>
        <w:t xml:space="preserve"> 67</w:t>
      </w:r>
      <w:r w:rsidR="00D65049">
        <w:rPr>
          <w:rFonts w:ascii="Times New Roman" w:hAnsi="Times New Roman"/>
          <w:b/>
          <w:sz w:val="24"/>
          <w:szCs w:val="24"/>
          <w:lang w:val="en-US"/>
        </w:rPr>
        <w:t xml:space="preserve">Ga: </w:t>
      </w:r>
      <w:r w:rsidRPr="0073274A">
        <w:rPr>
          <w:rFonts w:ascii="Times New Roman" w:hAnsi="Times New Roman"/>
          <w:b/>
          <w:sz w:val="24"/>
          <w:szCs w:val="24"/>
          <w:lang w:val="en-US"/>
        </w:rPr>
        <w:t>Murine model”</w:t>
      </w:r>
    </w:p>
    <w:p w:rsidR="002D3127" w:rsidRPr="00FE2E58" w:rsidRDefault="00FE2E58" w:rsidP="00FE2E58">
      <w:pPr>
        <w:pStyle w:val="Ttulo4"/>
        <w:rPr>
          <w:rFonts w:ascii="Times New Roman" w:hAnsi="Times New Roman" w:cs="Times New Roman"/>
          <w:color w:val="auto"/>
        </w:rPr>
      </w:pPr>
      <w:bookmarkStart w:id="31" w:name="_Toc527634836"/>
      <w:r>
        <w:rPr>
          <w:rFonts w:ascii="Times New Roman" w:hAnsi="Times New Roman" w:cs="Times New Roman"/>
          <w:color w:val="auto"/>
        </w:rPr>
        <w:t xml:space="preserve">7.2.2 </w:t>
      </w:r>
      <w:r w:rsidR="004E0E8B" w:rsidRPr="00FE2E58">
        <w:rPr>
          <w:rFonts w:ascii="Times New Roman" w:hAnsi="Times New Roman" w:cs="Times New Roman"/>
          <w:color w:val="auto"/>
        </w:rPr>
        <w:t>Carta de envío y/o recepción del artículo</w:t>
      </w:r>
      <w:bookmarkEnd w:id="31"/>
    </w:p>
    <w:p w:rsidR="00D65049" w:rsidRPr="00D65049" w:rsidRDefault="00172FCA" w:rsidP="004633B6">
      <w:pPr>
        <w:shd w:val="clear" w:color="auto" w:fill="FFFFFF"/>
        <w:spacing w:before="225" w:after="225"/>
        <w:rPr>
          <w:rFonts w:ascii="Helvetica" w:hAnsi="Helvetica" w:cs="Helvetica"/>
          <w:color w:val="26282A"/>
          <w:sz w:val="16"/>
          <w:szCs w:val="16"/>
          <w:lang w:val="en-US" w:eastAsia="en-US"/>
        </w:rPr>
      </w:pPr>
      <w:r w:rsidRPr="00D65049">
        <w:rPr>
          <w:rFonts w:ascii="Segoe UI" w:hAnsi="Segoe UI" w:cs="Segoe UI"/>
          <w:color w:val="333333"/>
          <w:sz w:val="16"/>
          <w:szCs w:val="16"/>
          <w:lang w:val="en-US" w:eastAsia="es-MX"/>
        </w:rPr>
        <w:t>APES-D-18-00346 - Submission Notification to co-author</w:t>
      </w:r>
    </w:p>
    <w:p w:rsidR="00172FCA" w:rsidRPr="00172FCA" w:rsidRDefault="00D65049" w:rsidP="004633B6">
      <w:pPr>
        <w:shd w:val="clear" w:color="auto" w:fill="FFFFFF"/>
        <w:spacing w:before="225" w:after="225"/>
        <w:rPr>
          <w:rFonts w:ascii="Helvetica" w:hAnsi="Helvetica" w:cs="Helvetica"/>
          <w:color w:val="26282A"/>
          <w:sz w:val="16"/>
          <w:szCs w:val="16"/>
          <w:lang w:val="en-US" w:eastAsia="en-US"/>
        </w:rPr>
      </w:pPr>
      <w:r w:rsidRPr="00D65049">
        <w:rPr>
          <w:rFonts w:ascii="Segoe UI" w:hAnsi="Segoe UI" w:cs="Segoe UI"/>
          <w:b/>
          <w:color w:val="333333"/>
          <w:sz w:val="16"/>
          <w:szCs w:val="16"/>
          <w:lang w:val="en-US" w:eastAsia="es-MX"/>
        </w:rPr>
        <w:t>De:</w:t>
      </w:r>
      <w:r w:rsidRPr="00D65049">
        <w:rPr>
          <w:rFonts w:ascii="Segoe UI" w:hAnsi="Segoe UI" w:cs="Segoe UI"/>
          <w:color w:val="333333"/>
          <w:sz w:val="16"/>
          <w:szCs w:val="16"/>
          <w:lang w:val="en-US" w:eastAsia="es-MX"/>
        </w:rPr>
        <w:t xml:space="preserve"> </w:t>
      </w:r>
      <w:r w:rsidR="00172FCA" w:rsidRPr="00D65049">
        <w:rPr>
          <w:rFonts w:ascii="Segoe UI" w:hAnsi="Segoe UI" w:cs="Segoe UI"/>
          <w:color w:val="333333"/>
          <w:sz w:val="16"/>
          <w:szCs w:val="16"/>
          <w:lang w:val="en-US" w:eastAsia="es-MX"/>
        </w:rPr>
        <w:t>Australasian Physical and Engineering Sciences in Medicine (APES)&lt;em@editorialmanager.com&gt;</w:t>
      </w:r>
    </w:p>
    <w:p w:rsidR="00172FCA" w:rsidRPr="00172FCA" w:rsidRDefault="00D65049" w:rsidP="004633B6">
      <w:pPr>
        <w:shd w:val="clear" w:color="auto" w:fill="FFFFFF"/>
        <w:rPr>
          <w:rFonts w:ascii="Segoe UI" w:hAnsi="Segoe UI" w:cs="Segoe UI"/>
          <w:color w:val="000000"/>
          <w:sz w:val="16"/>
          <w:szCs w:val="16"/>
          <w:lang w:eastAsia="es-MX"/>
        </w:rPr>
      </w:pPr>
      <w:r w:rsidRPr="00864030">
        <w:rPr>
          <w:rFonts w:ascii="Segoe UI" w:hAnsi="Segoe UI" w:cs="Segoe UI"/>
          <w:b/>
          <w:color w:val="212121"/>
          <w:sz w:val="16"/>
          <w:szCs w:val="16"/>
          <w:lang w:eastAsia="es-MX"/>
        </w:rPr>
        <w:t>Para:</w:t>
      </w:r>
      <w:r w:rsidRPr="00D65049">
        <w:rPr>
          <w:rFonts w:ascii="Segoe UI Semilight" w:hAnsi="Segoe UI Semilight" w:cs="Segoe UI Semilight"/>
          <w:color w:val="666666"/>
          <w:sz w:val="16"/>
          <w:szCs w:val="16"/>
          <w:lang w:eastAsia="es-MX"/>
        </w:rPr>
        <w:t xml:space="preserve"> Jorge Ramírez-Franco (Jorge_rfranco@hotmail.com)</w:t>
      </w:r>
    </w:p>
    <w:p w:rsidR="00D65049" w:rsidRPr="00172FCA" w:rsidRDefault="00D65049" w:rsidP="004633B6">
      <w:pPr>
        <w:shd w:val="clear" w:color="auto" w:fill="FFFFFF"/>
        <w:rPr>
          <w:rFonts w:ascii="Segoe UI Semilight" w:hAnsi="Segoe UI Semilight" w:cs="Segoe UI Semilight"/>
          <w:color w:val="666666"/>
          <w:sz w:val="16"/>
          <w:szCs w:val="16"/>
          <w:lang w:eastAsia="es-MX"/>
        </w:rPr>
      </w:pPr>
      <w:r w:rsidRPr="00864030">
        <w:rPr>
          <w:rFonts w:ascii="Segoe UI" w:hAnsi="Segoe UI" w:cs="Segoe UI"/>
          <w:b/>
          <w:color w:val="212121"/>
          <w:sz w:val="16"/>
          <w:szCs w:val="16"/>
          <w:lang w:eastAsia="es-MX"/>
        </w:rPr>
        <w:t>E</w:t>
      </w:r>
      <w:r w:rsidR="00D9515F" w:rsidRPr="00864030">
        <w:rPr>
          <w:rFonts w:ascii="Segoe UI" w:hAnsi="Segoe UI" w:cs="Segoe UI"/>
          <w:b/>
          <w:color w:val="212121"/>
          <w:sz w:val="16"/>
          <w:szCs w:val="16"/>
          <w:lang w:eastAsia="es-MX"/>
        </w:rPr>
        <w:t>n</w:t>
      </w:r>
      <w:r w:rsidRPr="00864030">
        <w:rPr>
          <w:rFonts w:ascii="Segoe UI" w:hAnsi="Segoe UI" w:cs="Segoe UI"/>
          <w:b/>
          <w:color w:val="212121"/>
          <w:sz w:val="16"/>
          <w:szCs w:val="16"/>
          <w:lang w:eastAsia="es-MX"/>
        </w:rPr>
        <w:t xml:space="preserve">viado: </w:t>
      </w:r>
      <w:r w:rsidR="00172FCA" w:rsidRPr="00D65049">
        <w:rPr>
          <w:rFonts w:ascii="Segoe UI Semilight" w:hAnsi="Segoe UI Semilight" w:cs="Segoe UI Semilight"/>
          <w:color w:val="666666"/>
          <w:sz w:val="16"/>
          <w:szCs w:val="16"/>
          <w:lang w:eastAsia="es-MX"/>
        </w:rPr>
        <w:t xml:space="preserve">jue </w:t>
      </w:r>
      <w:r w:rsidR="00172FCA" w:rsidRPr="00CF68A4">
        <w:rPr>
          <w:rFonts w:ascii="Segoe UI Semilight" w:hAnsi="Segoe UI Semilight" w:cs="Segoe UI Semilight"/>
          <w:color w:val="666666"/>
          <w:sz w:val="16"/>
          <w:szCs w:val="16"/>
          <w:lang w:eastAsia="es-MX"/>
        </w:rPr>
        <w:t>04/10, 11:54 a.m.</w:t>
      </w:r>
    </w:p>
    <w:p w:rsidR="002B058C" w:rsidRPr="008330FC" w:rsidRDefault="00172FCA" w:rsidP="008330FC">
      <w:pPr>
        <w:shd w:val="clear" w:color="auto" w:fill="FFFFFF"/>
        <w:rPr>
          <w:rFonts w:ascii="Segoe UI" w:hAnsi="Segoe UI" w:cs="Segoe UI"/>
          <w:color w:val="212121"/>
          <w:sz w:val="16"/>
          <w:szCs w:val="16"/>
          <w:lang w:val="en-US" w:eastAsia="es-MX"/>
        </w:rPr>
      </w:pPr>
      <w:r w:rsidRPr="00172FCA">
        <w:rPr>
          <w:rFonts w:ascii="Segoe UI" w:hAnsi="Segoe UI" w:cs="Segoe UI"/>
          <w:b/>
          <w:color w:val="212121"/>
          <w:sz w:val="16"/>
          <w:szCs w:val="16"/>
          <w:lang w:eastAsia="es-MX"/>
        </w:rPr>
        <w:t>Re:</w:t>
      </w:r>
      <w:r w:rsidRPr="00172FCA">
        <w:rPr>
          <w:rFonts w:ascii="Segoe UI" w:hAnsi="Segoe UI" w:cs="Segoe UI"/>
          <w:color w:val="212121"/>
          <w:sz w:val="16"/>
          <w:szCs w:val="16"/>
          <w:lang w:eastAsia="es-MX"/>
        </w:rPr>
        <w:t>  "</w:t>
      </w:r>
      <w:proofErr w:type="spellStart"/>
      <w:r w:rsidRPr="00172FCA">
        <w:rPr>
          <w:rFonts w:ascii="Segoe UI" w:hAnsi="Segoe UI" w:cs="Segoe UI"/>
          <w:color w:val="212121"/>
          <w:sz w:val="16"/>
          <w:szCs w:val="16"/>
          <w:lang w:eastAsia="es-MX"/>
        </w:rPr>
        <w:t>Effects</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of</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chronic</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immobilization</w:t>
      </w:r>
      <w:proofErr w:type="spellEnd"/>
      <w:r w:rsidRPr="00172FCA">
        <w:rPr>
          <w:rFonts w:ascii="Segoe UI" w:hAnsi="Segoe UI" w:cs="Segoe UI"/>
          <w:color w:val="212121"/>
          <w:sz w:val="16"/>
          <w:szCs w:val="16"/>
          <w:lang w:eastAsia="es-MX"/>
        </w:rPr>
        <w:t xml:space="preserve"> stress in </w:t>
      </w:r>
      <w:proofErr w:type="spellStart"/>
      <w:r w:rsidRPr="00172FCA">
        <w:rPr>
          <w:rFonts w:ascii="Segoe UI" w:hAnsi="Segoe UI" w:cs="Segoe UI"/>
          <w:color w:val="212121"/>
          <w:sz w:val="16"/>
          <w:szCs w:val="16"/>
          <w:lang w:eastAsia="es-MX"/>
        </w:rPr>
        <w:t>biokinetics</w:t>
      </w:r>
      <w:proofErr w:type="spellEnd"/>
      <w:r w:rsidRPr="00172FCA">
        <w:rPr>
          <w:rFonts w:ascii="Segoe UI" w:hAnsi="Segoe UI" w:cs="Segoe UI"/>
          <w:color w:val="212121"/>
          <w:sz w:val="16"/>
          <w:szCs w:val="16"/>
          <w:lang w:eastAsia="es-MX"/>
        </w:rPr>
        <w:t xml:space="preserve"> and </w:t>
      </w:r>
      <w:proofErr w:type="spellStart"/>
      <w:r w:rsidRPr="00172FCA">
        <w:rPr>
          <w:rFonts w:ascii="Segoe UI" w:hAnsi="Segoe UI" w:cs="Segoe UI"/>
          <w:color w:val="212121"/>
          <w:sz w:val="16"/>
          <w:szCs w:val="16"/>
          <w:lang w:eastAsia="es-MX"/>
        </w:rPr>
        <w:t>dosimetry</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of</w:t>
      </w:r>
      <w:proofErr w:type="spellEnd"/>
      <w:r w:rsidRPr="00172FCA">
        <w:rPr>
          <w:rFonts w:ascii="Segoe UI" w:hAnsi="Segoe UI" w:cs="Segoe UI"/>
          <w:color w:val="212121"/>
          <w:sz w:val="16"/>
          <w:szCs w:val="16"/>
          <w:lang w:eastAsia="es-MX"/>
        </w:rPr>
        <w:t xml:space="preserve"> 67Ga: </w:t>
      </w:r>
      <w:proofErr w:type="spellStart"/>
      <w:r w:rsidRPr="00172FCA">
        <w:rPr>
          <w:rFonts w:ascii="Segoe UI" w:hAnsi="Segoe UI" w:cs="Segoe UI"/>
          <w:color w:val="212121"/>
          <w:sz w:val="16"/>
          <w:szCs w:val="16"/>
          <w:lang w:eastAsia="es-MX"/>
        </w:rPr>
        <w:t>Murine</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model</w:t>
      </w:r>
      <w:proofErr w:type="spellEnd"/>
      <w:r w:rsidRPr="00172FCA">
        <w:rPr>
          <w:rFonts w:ascii="Segoe UI" w:hAnsi="Segoe UI" w:cs="Segoe UI"/>
          <w:color w:val="212121"/>
          <w:sz w:val="16"/>
          <w:szCs w:val="16"/>
          <w:lang w:eastAsia="es-MX"/>
        </w:rPr>
        <w:t>"</w:t>
      </w:r>
      <w:r w:rsidRPr="00172FCA">
        <w:rPr>
          <w:rFonts w:ascii="Segoe UI" w:hAnsi="Segoe UI" w:cs="Segoe UI"/>
          <w:color w:val="212121"/>
          <w:sz w:val="16"/>
          <w:szCs w:val="16"/>
          <w:lang w:eastAsia="es-MX"/>
        </w:rPr>
        <w:br/>
        <w:t xml:space="preserve">Full </w:t>
      </w:r>
      <w:proofErr w:type="spellStart"/>
      <w:r w:rsidRPr="00172FCA">
        <w:rPr>
          <w:rFonts w:ascii="Segoe UI" w:hAnsi="Segoe UI" w:cs="Segoe UI"/>
          <w:color w:val="212121"/>
          <w:sz w:val="16"/>
          <w:szCs w:val="16"/>
          <w:lang w:eastAsia="es-MX"/>
        </w:rPr>
        <w:t>author</w:t>
      </w:r>
      <w:proofErr w:type="spellEnd"/>
      <w:r w:rsidRPr="00172FCA">
        <w:rPr>
          <w:rFonts w:ascii="Segoe UI" w:hAnsi="Segoe UI" w:cs="Segoe UI"/>
          <w:color w:val="212121"/>
          <w:sz w:val="16"/>
          <w:szCs w:val="16"/>
          <w:lang w:eastAsia="es-MX"/>
        </w:rPr>
        <w:t xml:space="preserve"> </w:t>
      </w:r>
      <w:proofErr w:type="spellStart"/>
      <w:r w:rsidRPr="00172FCA">
        <w:rPr>
          <w:rFonts w:ascii="Segoe UI" w:hAnsi="Segoe UI" w:cs="Segoe UI"/>
          <w:color w:val="212121"/>
          <w:sz w:val="16"/>
          <w:szCs w:val="16"/>
          <w:lang w:eastAsia="es-MX"/>
        </w:rPr>
        <w:t>list</w:t>
      </w:r>
      <w:proofErr w:type="spellEnd"/>
      <w:r w:rsidRPr="00172FCA">
        <w:rPr>
          <w:rFonts w:ascii="Segoe UI" w:hAnsi="Segoe UI" w:cs="Segoe UI"/>
          <w:color w:val="212121"/>
          <w:sz w:val="16"/>
          <w:szCs w:val="16"/>
          <w:lang w:eastAsia="es-MX"/>
        </w:rPr>
        <w:t xml:space="preserve">: Jorge Ramírez-Franco, </w:t>
      </w:r>
      <w:proofErr w:type="spellStart"/>
      <w:r w:rsidRPr="00172FCA">
        <w:rPr>
          <w:rFonts w:ascii="Segoe UI" w:hAnsi="Segoe UI" w:cs="Segoe UI"/>
          <w:color w:val="212121"/>
          <w:sz w:val="16"/>
          <w:szCs w:val="16"/>
          <w:lang w:eastAsia="es-MX"/>
        </w:rPr>
        <w:t>MSc</w:t>
      </w:r>
      <w:proofErr w:type="spellEnd"/>
      <w:r w:rsidRPr="00172FCA">
        <w:rPr>
          <w:rFonts w:ascii="Segoe UI" w:hAnsi="Segoe UI" w:cs="Segoe UI"/>
          <w:color w:val="212121"/>
          <w:sz w:val="16"/>
          <w:szCs w:val="16"/>
          <w:lang w:eastAsia="es-MX"/>
        </w:rPr>
        <w:t xml:space="preserve">; Rigoberto Oros-Pantoja, </w:t>
      </w:r>
      <w:proofErr w:type="spellStart"/>
      <w:r w:rsidRPr="00172FCA">
        <w:rPr>
          <w:rFonts w:ascii="Segoe UI" w:hAnsi="Segoe UI" w:cs="Segoe UI"/>
          <w:color w:val="212121"/>
          <w:sz w:val="16"/>
          <w:szCs w:val="16"/>
          <w:lang w:eastAsia="es-MX"/>
        </w:rPr>
        <w:t>Ph.D</w:t>
      </w:r>
      <w:proofErr w:type="spellEnd"/>
      <w:r w:rsidRPr="00172FCA">
        <w:rPr>
          <w:rFonts w:ascii="Segoe UI" w:hAnsi="Segoe UI" w:cs="Segoe UI"/>
          <w:color w:val="212121"/>
          <w:sz w:val="16"/>
          <w:szCs w:val="16"/>
          <w:lang w:eastAsia="es-MX"/>
        </w:rPr>
        <w:t>.;</w:t>
      </w:r>
      <w:r w:rsidR="007E4C6B" w:rsidRPr="007E4C6B">
        <w:rPr>
          <w:rFonts w:ascii="Segoe UI" w:hAnsi="Segoe UI" w:cs="Segoe UI"/>
          <w:color w:val="212121"/>
          <w:sz w:val="16"/>
          <w:szCs w:val="16"/>
          <w:lang w:eastAsia="es-MX"/>
        </w:rPr>
        <w:t xml:space="preserve"> </w:t>
      </w:r>
      <w:r w:rsidR="007E4C6B" w:rsidRPr="00172FCA">
        <w:rPr>
          <w:rFonts w:ascii="Segoe UI" w:hAnsi="Segoe UI" w:cs="Segoe UI"/>
          <w:color w:val="212121"/>
          <w:sz w:val="16"/>
          <w:szCs w:val="16"/>
          <w:lang w:eastAsia="es-MX"/>
        </w:rPr>
        <w:t>Eugenio Torres-García, Dr. en C</w:t>
      </w:r>
      <w:r w:rsidR="007E4C6B">
        <w:rPr>
          <w:rFonts w:ascii="Segoe UI" w:hAnsi="Segoe UI" w:cs="Segoe UI"/>
          <w:color w:val="212121"/>
          <w:sz w:val="16"/>
          <w:szCs w:val="16"/>
          <w:lang w:eastAsia="es-MX"/>
        </w:rPr>
        <w:t>;</w:t>
      </w:r>
      <w:r w:rsidRPr="00172FCA">
        <w:rPr>
          <w:rFonts w:ascii="Segoe UI" w:hAnsi="Segoe UI" w:cs="Segoe UI"/>
          <w:color w:val="212121"/>
          <w:sz w:val="16"/>
          <w:szCs w:val="16"/>
          <w:lang w:eastAsia="es-MX"/>
        </w:rPr>
        <w:t xml:space="preserve"> Eva L Rojas-Calderón, </w:t>
      </w:r>
      <w:proofErr w:type="spellStart"/>
      <w:r w:rsidRPr="00172FCA">
        <w:rPr>
          <w:rFonts w:ascii="Segoe UI" w:hAnsi="Segoe UI" w:cs="Segoe UI"/>
          <w:color w:val="212121"/>
          <w:sz w:val="16"/>
          <w:szCs w:val="16"/>
          <w:lang w:eastAsia="es-MX"/>
        </w:rPr>
        <w:t>Ph.D</w:t>
      </w:r>
      <w:proofErr w:type="spellEnd"/>
      <w:r w:rsidRPr="00172FCA">
        <w:rPr>
          <w:rFonts w:ascii="Segoe UI" w:hAnsi="Segoe UI" w:cs="Segoe UI"/>
          <w:color w:val="212121"/>
          <w:sz w:val="16"/>
          <w:szCs w:val="16"/>
          <w:lang w:eastAsia="es-MX"/>
        </w:rPr>
        <w:t xml:space="preserve">.; Luis E Díaz-Sánchez, </w:t>
      </w:r>
      <w:proofErr w:type="spellStart"/>
      <w:r w:rsidRPr="00172FCA">
        <w:rPr>
          <w:rFonts w:ascii="Segoe UI" w:hAnsi="Segoe UI" w:cs="Segoe UI"/>
          <w:color w:val="212121"/>
          <w:sz w:val="16"/>
          <w:szCs w:val="16"/>
          <w:lang w:eastAsia="es-MX"/>
        </w:rPr>
        <w:t>Ph.D</w:t>
      </w:r>
      <w:proofErr w:type="spellEnd"/>
      <w:r w:rsidRPr="00172FCA">
        <w:rPr>
          <w:rFonts w:ascii="Segoe UI" w:hAnsi="Segoe UI" w:cs="Segoe UI"/>
          <w:color w:val="212121"/>
          <w:sz w:val="16"/>
          <w:szCs w:val="16"/>
          <w:lang w:eastAsia="es-MX"/>
        </w:rPr>
        <w:t xml:space="preserve">.; Claudia I Herrera-Ayala, MD; Elvia Pérez-Soto Elvia Pérez-Soto, </w:t>
      </w:r>
      <w:proofErr w:type="spellStart"/>
      <w:r w:rsidRPr="00172FCA">
        <w:rPr>
          <w:rFonts w:ascii="Segoe UI" w:hAnsi="Segoe UI" w:cs="Segoe UI"/>
          <w:color w:val="212121"/>
          <w:sz w:val="16"/>
          <w:szCs w:val="16"/>
          <w:lang w:eastAsia="es-MX"/>
        </w:rPr>
        <w:t>MSc</w:t>
      </w:r>
      <w:proofErr w:type="spellEnd"/>
      <w:r w:rsidRPr="00172FCA">
        <w:rPr>
          <w:rFonts w:ascii="Segoe UI" w:hAnsi="Segoe UI" w:cs="Segoe UI"/>
          <w:color w:val="212121"/>
          <w:sz w:val="16"/>
          <w:szCs w:val="16"/>
          <w:lang w:eastAsia="es-MX"/>
        </w:rPr>
        <w:t xml:space="preserve">; Erika P Azorín-Vega, </w:t>
      </w:r>
      <w:proofErr w:type="spellStart"/>
      <w:r w:rsidRPr="00172FCA">
        <w:rPr>
          <w:rFonts w:ascii="Segoe UI" w:hAnsi="Segoe UI" w:cs="Segoe UI"/>
          <w:color w:val="212121"/>
          <w:sz w:val="16"/>
          <w:szCs w:val="16"/>
          <w:lang w:eastAsia="es-MX"/>
        </w:rPr>
        <w:t>Ph.D</w:t>
      </w:r>
      <w:proofErr w:type="spellEnd"/>
      <w:r w:rsidRPr="00172FCA">
        <w:rPr>
          <w:rFonts w:ascii="Segoe UI" w:hAnsi="Segoe UI" w:cs="Segoe UI"/>
          <w:color w:val="212121"/>
          <w:sz w:val="16"/>
          <w:szCs w:val="16"/>
          <w:lang w:eastAsia="es-MX"/>
        </w:rPr>
        <w:t>.</w:t>
      </w:r>
      <w:r w:rsidRPr="00172FCA">
        <w:rPr>
          <w:rFonts w:ascii="Segoe UI" w:hAnsi="Segoe UI" w:cs="Segoe UI"/>
          <w:color w:val="212121"/>
          <w:sz w:val="16"/>
          <w:szCs w:val="16"/>
          <w:lang w:eastAsia="es-MX"/>
        </w:rPr>
        <w:br/>
      </w:r>
      <w:r w:rsidRPr="00172FCA">
        <w:rPr>
          <w:rFonts w:ascii="Segoe UI" w:hAnsi="Segoe UI" w:cs="Segoe UI"/>
          <w:color w:val="212121"/>
          <w:sz w:val="16"/>
          <w:szCs w:val="16"/>
          <w:lang w:eastAsia="es-MX"/>
        </w:rPr>
        <w:br/>
      </w:r>
      <w:r w:rsidRPr="00172FCA">
        <w:rPr>
          <w:rFonts w:ascii="Segoe UI" w:hAnsi="Segoe UI" w:cs="Segoe UI"/>
          <w:color w:val="212121"/>
          <w:sz w:val="16"/>
          <w:szCs w:val="16"/>
          <w:lang w:val="en-US" w:eastAsia="es-MX"/>
        </w:rPr>
        <w:t xml:space="preserve">Dear MSc </w:t>
      </w:r>
      <w:r w:rsidRPr="00864030">
        <w:rPr>
          <w:rFonts w:ascii="Segoe UI" w:hAnsi="Segoe UI" w:cs="Segoe UI"/>
          <w:b/>
          <w:color w:val="212121"/>
          <w:sz w:val="16"/>
          <w:szCs w:val="16"/>
          <w:lang w:val="en-US" w:eastAsia="es-MX"/>
        </w:rPr>
        <w:t>Ramírez-Franco</w:t>
      </w:r>
      <w:r w:rsidRPr="00172FCA">
        <w:rPr>
          <w:rFonts w:ascii="Segoe UI" w:hAnsi="Segoe UI" w:cs="Segoe UI"/>
          <w:color w:val="212121"/>
          <w:sz w:val="16"/>
          <w:szCs w:val="16"/>
          <w:lang w:val="en-US" w:eastAsia="es-MX"/>
        </w:rPr>
        <w:t>,</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 xml:space="preserve">We have received the submission entitled: </w:t>
      </w:r>
      <w:r w:rsidRPr="00864030">
        <w:rPr>
          <w:rFonts w:ascii="Segoe UI" w:hAnsi="Segoe UI" w:cs="Segoe UI"/>
          <w:b/>
          <w:color w:val="212121"/>
          <w:sz w:val="16"/>
          <w:szCs w:val="16"/>
          <w:lang w:val="en-US" w:eastAsia="es-MX"/>
        </w:rPr>
        <w:t xml:space="preserve">"Effects of chronic immobilization stress in biokinetics and dosimetry of </w:t>
      </w:r>
      <w:r w:rsidRPr="00AA2229">
        <w:rPr>
          <w:rFonts w:ascii="Segoe UI" w:hAnsi="Segoe UI" w:cs="Segoe UI"/>
          <w:b/>
          <w:color w:val="212121"/>
          <w:sz w:val="16"/>
          <w:szCs w:val="16"/>
          <w:vertAlign w:val="superscript"/>
          <w:lang w:val="en-US" w:eastAsia="es-MX"/>
        </w:rPr>
        <w:t>67</w:t>
      </w:r>
      <w:r w:rsidRPr="00864030">
        <w:rPr>
          <w:rFonts w:ascii="Segoe UI" w:hAnsi="Segoe UI" w:cs="Segoe UI"/>
          <w:b/>
          <w:color w:val="212121"/>
          <w:sz w:val="16"/>
          <w:szCs w:val="16"/>
          <w:lang w:val="en-US" w:eastAsia="es-MX"/>
        </w:rPr>
        <w:t>Ga: Murine model"</w:t>
      </w:r>
      <w:r w:rsidRPr="00172FCA">
        <w:rPr>
          <w:rFonts w:ascii="Segoe UI" w:hAnsi="Segoe UI" w:cs="Segoe UI"/>
          <w:color w:val="212121"/>
          <w:sz w:val="16"/>
          <w:szCs w:val="16"/>
          <w:lang w:val="en-US" w:eastAsia="es-MX"/>
        </w:rPr>
        <w:t xml:space="preserve"> for possible publication in Australasian Physical &amp; Engineering Sciences in Medicine, and you are listed as one of the co-authors.</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The manuscript has been sub</w:t>
      </w:r>
      <w:r w:rsidR="00AA2229">
        <w:rPr>
          <w:rFonts w:ascii="Segoe UI" w:hAnsi="Segoe UI" w:cs="Segoe UI"/>
          <w:color w:val="212121"/>
          <w:sz w:val="16"/>
          <w:szCs w:val="16"/>
          <w:lang w:val="en-US" w:eastAsia="es-MX"/>
        </w:rPr>
        <w:t>mitted to the journal by Dr.</w:t>
      </w:r>
      <w:r w:rsidRPr="00172FCA">
        <w:rPr>
          <w:rFonts w:ascii="Segoe UI" w:hAnsi="Segoe UI" w:cs="Segoe UI"/>
          <w:color w:val="212121"/>
          <w:sz w:val="16"/>
          <w:szCs w:val="16"/>
          <w:lang w:val="en-US" w:eastAsia="es-MX"/>
        </w:rPr>
        <w:t xml:space="preserve"> Eugenio Torres-García who will be able to track the status of the paper through his/her login.</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If you have any objections, please contact the Editor in Chief (Email address: journal.editor@acpsem.org.au)as soon as possible. If we do not hear back from you, we will assume you agree with your co-authorship.</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Thank you very much.</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With kind regards,</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 xml:space="preserve">Springer </w:t>
      </w:r>
      <w:proofErr w:type="spellStart"/>
      <w:r w:rsidRPr="00172FCA">
        <w:rPr>
          <w:rFonts w:ascii="Segoe UI" w:hAnsi="Segoe UI" w:cs="Segoe UI"/>
          <w:color w:val="212121"/>
          <w:sz w:val="16"/>
          <w:szCs w:val="16"/>
          <w:lang w:val="en-US" w:eastAsia="es-MX"/>
        </w:rPr>
        <w:t>Journals</w:t>
      </w:r>
      <w:proofErr w:type="spellEnd"/>
      <w:r w:rsidRPr="00172FCA">
        <w:rPr>
          <w:rFonts w:ascii="Segoe UI" w:hAnsi="Segoe UI" w:cs="Segoe UI"/>
          <w:color w:val="212121"/>
          <w:sz w:val="16"/>
          <w:szCs w:val="16"/>
          <w:lang w:val="en-US" w:eastAsia="es-MX"/>
        </w:rPr>
        <w:t xml:space="preserve"> Editorial Office</w:t>
      </w:r>
      <w:r w:rsidRPr="00172FCA">
        <w:rPr>
          <w:rFonts w:ascii="Segoe UI" w:hAnsi="Segoe UI" w:cs="Segoe UI"/>
          <w:color w:val="212121"/>
          <w:sz w:val="16"/>
          <w:szCs w:val="16"/>
          <w:lang w:val="en-US" w:eastAsia="es-MX"/>
        </w:rPr>
        <w:br/>
        <w:t>Australasian Physical &amp; Eng</w:t>
      </w:r>
      <w:r w:rsidR="00AC2F75">
        <w:rPr>
          <w:rFonts w:ascii="Segoe UI" w:hAnsi="Segoe UI" w:cs="Segoe UI"/>
          <w:color w:val="212121"/>
          <w:sz w:val="16"/>
          <w:szCs w:val="16"/>
          <w:lang w:val="en-US" w:eastAsia="es-MX"/>
        </w:rPr>
        <w:t>ineering Sciences in Medicine</w:t>
      </w:r>
      <w:r w:rsidR="00AC2F75">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Recipients of this email are registered users for this journal. In line with data privacy directives, we will remove your personal information from the journal's database upon your request. Where the journal's database is shared with companion journals, this will be all-inclusive. Database sharing is indicated at the journal's homepage. At removal, your personal identifiers are hashed and your account is deactivated. We will be unable to reinstate your account history. The history of past manuscript progress is retained scholarly record, and may only be retrieved post-archiving, for official investigation, in line with COPE practices. Once your account is removed, you are no longer known to the journal. As such, it will be possible for journal Editors to re-register you anew, if your contact details and expertise are found in the public record. You will always be notified of a (re)registration, prior to invitation to participate.  If you prefer that the journal persistently</w:t>
      </w:r>
      <w:r w:rsidRPr="00172FCA">
        <w:rPr>
          <w:rFonts w:ascii="Segoe UI" w:hAnsi="Segoe UI" w:cs="Segoe UI"/>
          <w:color w:val="212121"/>
          <w:sz w:val="16"/>
          <w:szCs w:val="16"/>
          <w:lang w:val="en-US" w:eastAsia="es-MX"/>
        </w:rPr>
        <w:br/>
        <w:t>recalls your wish to not be contacted for invitations to participate, please indicate this. This may be accommodated as a service provision, but necessitates that we maintain a record of your registration details and preference for no-contact. Publication office:</w:t>
      </w:r>
      <w:r w:rsidRPr="00172FCA">
        <w:rPr>
          <w:rFonts w:ascii="Segoe UI" w:hAnsi="Segoe UI" w:cs="Segoe UI"/>
          <w:color w:val="212121"/>
          <w:sz w:val="16"/>
          <w:szCs w:val="16"/>
          <w:lang w:val="en-US" w:eastAsia="es-MX"/>
        </w:rPr>
        <w:br/>
        <w:t>PublicationOfficeSPS@springernature.com</w:t>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r>
      <w:r w:rsidRPr="00172FCA">
        <w:rPr>
          <w:rFonts w:ascii="Segoe UI" w:hAnsi="Segoe UI" w:cs="Segoe UI"/>
          <w:color w:val="212121"/>
          <w:sz w:val="16"/>
          <w:szCs w:val="16"/>
          <w:lang w:val="en-US" w:eastAsia="es-MX"/>
        </w:rPr>
        <w:br/>
        <w:t>In compliance with data protection regulations, please contact the publication office if you would like to have your personal information removed from the database.</w:t>
      </w:r>
    </w:p>
    <w:p w:rsidR="002025CB" w:rsidRPr="00E844D9" w:rsidRDefault="002025CB" w:rsidP="0049754C">
      <w:pPr>
        <w:tabs>
          <w:tab w:val="left" w:pos="2552"/>
          <w:tab w:val="left" w:pos="3440"/>
        </w:tabs>
        <w:spacing w:line="480" w:lineRule="auto"/>
        <w:jc w:val="both"/>
        <w:rPr>
          <w:lang w:val="en-US"/>
        </w:rPr>
      </w:pPr>
      <w:bookmarkStart w:id="32" w:name="_GoBack"/>
      <w:bookmarkEnd w:id="32"/>
    </w:p>
    <w:p w:rsidR="0049754C" w:rsidRPr="008443DA" w:rsidRDefault="004E0E8B" w:rsidP="0073446D">
      <w:pPr>
        <w:pStyle w:val="Ttulo2"/>
        <w:numPr>
          <w:ilvl w:val="0"/>
          <w:numId w:val="7"/>
        </w:numPr>
        <w:spacing w:line="480" w:lineRule="auto"/>
        <w:rPr>
          <w:rFonts w:ascii="Times New Roman" w:hAnsi="Times New Roman"/>
          <w:i w:val="0"/>
          <w:iCs w:val="0"/>
        </w:rPr>
      </w:pPr>
      <w:bookmarkStart w:id="33" w:name="_Toc527634845"/>
      <w:r w:rsidRPr="008443DA">
        <w:rPr>
          <w:rFonts w:ascii="Times New Roman" w:hAnsi="Times New Roman"/>
          <w:i w:val="0"/>
          <w:iCs w:val="0"/>
        </w:rPr>
        <w:lastRenderedPageBreak/>
        <w:t>Resultados adicionales en su caso</w:t>
      </w:r>
      <w:bookmarkEnd w:id="33"/>
    </w:p>
    <w:p w:rsidR="0057244E" w:rsidRDefault="009E3E2D" w:rsidP="0057244E">
      <w:pPr>
        <w:spacing w:line="480" w:lineRule="auto"/>
        <w:jc w:val="both"/>
      </w:pPr>
      <w:r>
        <w:t xml:space="preserve">Se </w:t>
      </w:r>
      <w:r w:rsidR="00F12386">
        <w:t>realizaron</w:t>
      </w:r>
      <w:r>
        <w:t xml:space="preserve"> otros estudios con</w:t>
      </w:r>
      <w:r w:rsidR="003E1FAB">
        <w:t xml:space="preserve"> el mismo modelo</w:t>
      </w:r>
      <w:r>
        <w:t xml:space="preserve"> de estrés</w:t>
      </w:r>
      <w:r w:rsidR="003E1FAB">
        <w:t xml:space="preserve"> crónico por inmovilización</w:t>
      </w:r>
      <w:r w:rsidR="00FA63E9">
        <w:t>,</w:t>
      </w:r>
      <w:r w:rsidR="003E1FAB">
        <w:t xml:space="preserve"> pero</w:t>
      </w:r>
      <w:r w:rsidR="00F95F55">
        <w:t xml:space="preserve"> la cuantificación del </w:t>
      </w:r>
      <w:r w:rsidR="007C4E60" w:rsidRPr="007C4E60">
        <w:rPr>
          <w:vertAlign w:val="superscript"/>
        </w:rPr>
        <w:t>67</w:t>
      </w:r>
      <w:r w:rsidR="00F95F55">
        <w:t>Ga</w:t>
      </w:r>
      <w:r w:rsidR="004B17DD">
        <w:t xml:space="preserve"> </w:t>
      </w:r>
      <w:r w:rsidR="0039774F">
        <w:t>en los órganos</w:t>
      </w:r>
      <w:r w:rsidR="00F95F55">
        <w:t xml:space="preserve"> fue realizada en </w:t>
      </w:r>
      <w:r>
        <w:t>tiempos menores a 24 horas</w:t>
      </w:r>
      <w:r w:rsidR="00D03EB8">
        <w:t>,</w:t>
      </w:r>
      <w:r w:rsidR="004B17DD" w:rsidRPr="004B17DD">
        <w:t xml:space="preserve"> </w:t>
      </w:r>
      <w:r w:rsidR="004B17DD">
        <w:t>post administración del citrato de galio</w:t>
      </w:r>
      <w:r w:rsidR="008E7182">
        <w:t xml:space="preserve">. </w:t>
      </w:r>
      <w:r w:rsidR="00D03EB8" w:rsidRPr="00D03EB8">
        <w:rPr>
          <w:i/>
        </w:rPr>
        <w:t>Metodología:</w:t>
      </w:r>
      <w:r w:rsidR="00D03EB8">
        <w:t xml:space="preserve"> </w:t>
      </w:r>
      <w:r w:rsidR="008E7182">
        <w:t>Los</w:t>
      </w:r>
      <w:r w:rsidR="00633D2E">
        <w:t xml:space="preserve"> criterios de inclusión</w:t>
      </w:r>
      <w:r w:rsidR="007C4E60">
        <w:t>, exclusión</w:t>
      </w:r>
      <w:r w:rsidR="00633D2E">
        <w:t xml:space="preserve"> y eliminación, así como la meto</w:t>
      </w:r>
      <w:r w:rsidR="004B17DD">
        <w:t xml:space="preserve">dología empleada </w:t>
      </w:r>
      <w:r w:rsidR="00FA63E9">
        <w:t>fue la</w:t>
      </w:r>
      <w:r w:rsidR="00633D2E">
        <w:t xml:space="preserve"> descrita en </w:t>
      </w:r>
      <w:r w:rsidR="007C4E60">
        <w:t>el</w:t>
      </w:r>
      <w:r w:rsidR="00633D2E">
        <w:t xml:space="preserve"> apar</w:t>
      </w:r>
      <w:r w:rsidR="00FA63E9">
        <w:t>tado</w:t>
      </w:r>
      <w:r w:rsidR="007C4E60">
        <w:t xml:space="preserve"> 6</w:t>
      </w:r>
      <w:r w:rsidR="00454D56">
        <w:t>.</w:t>
      </w:r>
      <w:r>
        <w:t xml:space="preserve"> </w:t>
      </w:r>
      <w:r w:rsidR="00454D56">
        <w:t>L</w:t>
      </w:r>
      <w:r w:rsidR="0038536A">
        <w:t xml:space="preserve">os tiempos </w:t>
      </w:r>
      <w:r>
        <w:t>en</w:t>
      </w:r>
      <w:r w:rsidR="0038536A">
        <w:t xml:space="preserve"> los que se </w:t>
      </w:r>
      <w:r w:rsidR="00C97526">
        <w:t>sacrificaron</w:t>
      </w:r>
      <w:r w:rsidR="00FA63E9">
        <w:t xml:space="preserve"> los ratones </w:t>
      </w:r>
      <w:r w:rsidR="00E12302">
        <w:t>(CD1, machos de 35</w:t>
      </w:r>
      <w:r w:rsidR="004E7905">
        <w:t xml:space="preserve"> ~ </w:t>
      </w:r>
      <w:r w:rsidR="00E12302">
        <w:t xml:space="preserve">40 g de peso) </w:t>
      </w:r>
      <w:r w:rsidR="00FF2B36">
        <w:t>fue</w:t>
      </w:r>
      <w:r w:rsidR="0038536A">
        <w:t xml:space="preserve"> a las </w:t>
      </w:r>
      <w:r w:rsidR="00A43DDB">
        <w:t>2, 4</w:t>
      </w:r>
      <w:r w:rsidR="0057244E">
        <w:t>, 8 y 12 h</w:t>
      </w:r>
      <w:r w:rsidR="00E12302">
        <w:t xml:space="preserve"> (n=3 por cada tiempo)</w:t>
      </w:r>
      <w:r w:rsidR="00FA63E9">
        <w:t>.</w:t>
      </w:r>
      <w:r w:rsidR="00454D56">
        <w:t xml:space="preserve"> </w:t>
      </w:r>
      <w:r w:rsidR="00D03EB8" w:rsidRPr="00D03EB8">
        <w:rPr>
          <w:i/>
        </w:rPr>
        <w:t>Resultados:</w:t>
      </w:r>
      <w:r w:rsidR="00D03EB8">
        <w:t xml:space="preserve"> </w:t>
      </w:r>
      <w:r w:rsidR="00FF2B36">
        <w:t>Se observó que</w:t>
      </w:r>
      <w:r w:rsidR="00A807B4">
        <w:t xml:space="preserve"> </w:t>
      </w:r>
      <w:r w:rsidR="00BA0525">
        <w:t xml:space="preserve">la </w:t>
      </w:r>
      <w:r w:rsidR="00A807B4">
        <w:t>captación y</w:t>
      </w:r>
      <w:r>
        <w:t xml:space="preserve"> distribución del radiofármaco </w:t>
      </w:r>
      <w:r w:rsidR="00A43DDB">
        <w:t>es</w:t>
      </w:r>
      <w:r>
        <w:t xml:space="preserve"> muy variable</w:t>
      </w:r>
      <w:r w:rsidR="00A43DDB">
        <w:t xml:space="preserve"> en estos tiempo</w:t>
      </w:r>
      <w:r w:rsidR="007C4E60">
        <w:t>s</w:t>
      </w:r>
      <w:r w:rsidR="00A43DDB">
        <w:t xml:space="preserve"> sobre todo a las 2 y 4 h</w:t>
      </w:r>
      <w:r w:rsidR="0039774F">
        <w:t xml:space="preserve"> en cada órgano</w:t>
      </w:r>
      <w:r>
        <w:t xml:space="preserve"> y en cada an</w:t>
      </w:r>
      <w:r w:rsidR="0057244E">
        <w:t>imal, por lo q</w:t>
      </w:r>
      <w:r w:rsidR="007C4E60">
        <w:t>ue</w:t>
      </w:r>
      <w:r w:rsidR="0057244E">
        <w:t xml:space="preserve"> la estadística mues</w:t>
      </w:r>
      <w:r w:rsidR="002D6E16">
        <w:t>tra desviaciones estándar grandes</w:t>
      </w:r>
      <w:r w:rsidR="00BA0525">
        <w:t xml:space="preserve"> en</w:t>
      </w:r>
      <w:r w:rsidR="0057244E">
        <w:t xml:space="preserve"> estos resultados</w:t>
      </w:r>
      <w:r w:rsidR="00145FA3">
        <w:t>, por lo tanto,</w:t>
      </w:r>
      <w:r w:rsidR="0057244E">
        <w:t xml:space="preserve"> no es posible presentar un análisis</w:t>
      </w:r>
      <w:r w:rsidR="00F373A7">
        <w:t xml:space="preserve"> de</w:t>
      </w:r>
      <w:r w:rsidR="0057244E">
        <w:t xml:space="preserve"> </w:t>
      </w:r>
      <w:r w:rsidR="00145FA3">
        <w:t>cinética</w:t>
      </w:r>
      <w:r w:rsidR="0057244E">
        <w:t xml:space="preserve"> de</w:t>
      </w:r>
      <w:r w:rsidR="00145FA3">
        <w:t xml:space="preserve"> primer orden</w:t>
      </w:r>
      <w:r w:rsidR="0057244E">
        <w:t xml:space="preserve"> </w:t>
      </w:r>
      <w:r w:rsidR="007C4E60">
        <w:t>en estos tiempos. No obstante</w:t>
      </w:r>
      <w:r w:rsidR="00145FA3">
        <w:t>, sí</w:t>
      </w:r>
      <w:r w:rsidR="009B12B3">
        <w:t xml:space="preserve"> fue</w:t>
      </w:r>
      <w:r w:rsidR="00145FA3">
        <w:t xml:space="preserve"> posible determinar el </w:t>
      </w:r>
      <w:r w:rsidR="0057244E">
        <w:t>tiempo</w:t>
      </w:r>
      <w:r w:rsidR="00145FA3">
        <w:t xml:space="preserve"> máximo</w:t>
      </w:r>
      <w:r w:rsidR="0057244E">
        <w:t xml:space="preserve"> de captación del radiofármaco, esté tiempo fue</w:t>
      </w:r>
      <w:r w:rsidR="003A1447">
        <w:t xml:space="preserve"> hallado</w:t>
      </w:r>
      <w:r w:rsidR="0057244E">
        <w:t xml:space="preserve"> a las 12h en todos los órganos</w:t>
      </w:r>
      <w:r w:rsidR="007C4E60">
        <w:t>.</w:t>
      </w:r>
      <w:r w:rsidR="003A1447">
        <w:t xml:space="preserve"> </w:t>
      </w:r>
      <w:r w:rsidR="007C4E60">
        <w:t>Sin embargo</w:t>
      </w:r>
      <w:r w:rsidR="003A1447">
        <w:t xml:space="preserve">, </w:t>
      </w:r>
      <w:r w:rsidR="009B12B3">
        <w:t xml:space="preserve">los datos encontrados </w:t>
      </w:r>
      <w:r w:rsidR="00C97526">
        <w:t>fueron</w:t>
      </w:r>
      <w:r w:rsidR="00C736FC">
        <w:t xml:space="preserve"> muy variables</w:t>
      </w:r>
      <w:r w:rsidR="007C4E60">
        <w:t xml:space="preserve"> en experimentos por duplicados, por consiguiente</w:t>
      </w:r>
      <w:r w:rsidR="00C736FC">
        <w:t>, se observó que a las 24 h la variabilidad de los resultados disminuyó considerablemente</w:t>
      </w:r>
      <w:r w:rsidR="00D50064">
        <w:t>.</w:t>
      </w:r>
    </w:p>
    <w:p w:rsidR="00726DE4" w:rsidRDefault="00726DE4" w:rsidP="0057244E">
      <w:pPr>
        <w:spacing w:line="480" w:lineRule="auto"/>
        <w:jc w:val="both"/>
      </w:pPr>
    </w:p>
    <w:p w:rsidR="00726DE4" w:rsidRDefault="00726DE4" w:rsidP="002A45F3"/>
    <w:p w:rsidR="002A45F3" w:rsidRDefault="002A45F3" w:rsidP="002A45F3"/>
    <w:p w:rsidR="002A45F3" w:rsidRPr="0049754C" w:rsidRDefault="002A45F3" w:rsidP="002A45F3">
      <w:r>
        <w:br w:type="page"/>
      </w:r>
    </w:p>
    <w:p w:rsidR="00312875" w:rsidRPr="008443DA" w:rsidRDefault="004E0E8B" w:rsidP="0073446D">
      <w:pPr>
        <w:pStyle w:val="Ttulo2"/>
        <w:numPr>
          <w:ilvl w:val="0"/>
          <w:numId w:val="7"/>
        </w:numPr>
        <w:rPr>
          <w:rFonts w:ascii="Times New Roman" w:hAnsi="Times New Roman"/>
          <w:i w:val="0"/>
          <w:iCs w:val="0"/>
        </w:rPr>
      </w:pPr>
      <w:bookmarkStart w:id="34" w:name="_Toc527634846"/>
      <w:r w:rsidRPr="008443DA">
        <w:rPr>
          <w:rFonts w:ascii="Times New Roman" w:hAnsi="Times New Roman"/>
          <w:i w:val="0"/>
          <w:iCs w:val="0"/>
        </w:rPr>
        <w:lastRenderedPageBreak/>
        <w:t>Discusión general</w:t>
      </w:r>
      <w:bookmarkEnd w:id="34"/>
    </w:p>
    <w:p w:rsidR="006173DB" w:rsidRPr="006173DB" w:rsidRDefault="006173DB" w:rsidP="006173DB">
      <w:pPr>
        <w:shd w:val="clear" w:color="auto" w:fill="FFFFFF"/>
        <w:spacing w:line="360" w:lineRule="auto"/>
        <w:ind w:left="426" w:hanging="426"/>
        <w:jc w:val="both"/>
        <w:rPr>
          <w:b/>
        </w:rPr>
      </w:pPr>
    </w:p>
    <w:p w:rsidR="008735FB" w:rsidRDefault="00612EA4" w:rsidP="0070481C">
      <w:pPr>
        <w:shd w:val="clear" w:color="auto" w:fill="FFFFFF"/>
        <w:spacing w:line="480" w:lineRule="auto"/>
        <w:jc w:val="both"/>
      </w:pPr>
      <w:r>
        <w:t>Depe</w:t>
      </w:r>
      <w:r w:rsidR="00CB059D">
        <w:t xml:space="preserve">ndiendo </w:t>
      </w:r>
      <w:r w:rsidR="00F373A7">
        <w:t>d</w:t>
      </w:r>
      <w:r w:rsidR="00CB059D">
        <w:t>el tipo de agente estresante y el tiempo de aplicación</w:t>
      </w:r>
      <w:r w:rsidR="00EF6793">
        <w:t xml:space="preserve"> a un</w:t>
      </w:r>
      <w:r w:rsidR="00064012">
        <w:t xml:space="preserve"> sistema biológico responderá</w:t>
      </w:r>
      <w:r w:rsidR="00EF6793">
        <w:t xml:space="preserve"> con la misma intensidad</w:t>
      </w:r>
      <w:r w:rsidR="00D821C6">
        <w:t xml:space="preserve"> </w:t>
      </w:r>
      <w:r>
        <w:t>y magnit</w:t>
      </w:r>
      <w:r w:rsidR="00CB059D">
        <w:t>ud</w:t>
      </w:r>
      <w:r w:rsidR="00EC1038">
        <w:t>,</w:t>
      </w:r>
      <w:r w:rsidR="00E06ABA">
        <w:t xml:space="preserve"> resultando en un daño a la</w:t>
      </w:r>
      <w:r w:rsidR="00D821C6">
        <w:t xml:space="preserve"> salud y en algunos casos ocasionar lesiones</w:t>
      </w:r>
      <w:r w:rsidR="00EC1038">
        <w:t xml:space="preserve"> </w:t>
      </w:r>
      <w:r w:rsidR="00E40265" w:rsidRPr="004F0693">
        <w:t>irreversibles</w:t>
      </w:r>
      <w:r w:rsidR="00E40265">
        <w:t xml:space="preserve"> </w:t>
      </w:r>
      <w:r w:rsidR="0039774F">
        <w:t>a órganos</w:t>
      </w:r>
      <w:r w:rsidR="00D821C6">
        <w:t xml:space="preserve"> </w:t>
      </w:r>
      <w:r w:rsidR="00E62E80">
        <w:t xml:space="preserve">como </w:t>
      </w:r>
      <w:r w:rsidR="00F373A7">
        <w:t>se reporta en la</w:t>
      </w:r>
      <w:r w:rsidR="00E62E80">
        <w:t xml:space="preserve"> </w:t>
      </w:r>
      <w:r w:rsidR="00F373A7">
        <w:t>literatura</w:t>
      </w:r>
      <w:r w:rsidR="006B2742">
        <w:t xml:space="preserve"> </w:t>
      </w:r>
      <w:r w:rsidR="0008075B" w:rsidRPr="006105F1">
        <w:fldChar w:fldCharType="begin" w:fldLock="1"/>
      </w:r>
      <w:r w:rsidR="00C131BA" w:rsidRPr="006105F1">
        <w:instrText>ADDIN CSL_CITATION {"citationItems":[{"id":"ITEM-1","itemData":{"DOI":"10.1007/s10787-018-0539-0","ISSN":"0925-4692","PMID":"30328031","abstract":"BACKGROUND Diabetes mellitus (DM) and periodontitis are two common chronic diseases with bidirectional relationship. Oxidative stress plays a key role in the pathogenesis of these two diseases. The aim of this study was to investigate the effects of melatonin supplementation in adjunct with non-surgical periodontal therapy on periodontal status, serum melatonin and inflammatory markers in type 2 DM patients with chronic periodontitis (CP). MATERIALS AND METHODS In this double-blind clinical trial study, 50 type 2 DM patients with CP were randomly allocated to the intervention and control groups. The intervention and control groups received either 6 mg melatonin or placebo (2 tablets) once a day. Serum levels of melatonin, tumor necrosis factor-alpha (TNF-α), interleukin-6 (IL-6), hs-C-reactive protein (hs-CRP), clinical attachment loss (CAL), pocket depth (PD), bleeding on probing (BOP) and plaque index were evaluated in all subjects pre- and post-intervention. RESULTS Melatonin supplementation significantly increased the mean serum levels of melatonin after intervention. The mean changes of melatonin were significantly higher in intervention group compared with control group. IL-6 and hs-CRP levels were significantly (p = 0.008 and p = 0.017, respectively) reduced in the intervention group. The mean changes of IL-6 were significantly lower in the intervention group compared with the control group (p = 0.04). In the intervention group, PD and CAL were significantly decreased after intervention (p &lt; 0.001). There were significant differences in the mean change of PD and CAL between the intervention and control groups after intervention (p &lt; 0.001). CONCLUSIONS Melatonin supplementation in adjunct with non-surgical periodontal therapy might improve inflammatory and periodontal status in T2DM with CP.","author":[{"dropping-particle":"","family":"Bazyar","given":"Hadi","non-dropping-particle":"","parse-names":false,"suffix":""},{"dropping-particle":"","family":"Gholinezhad","given":"Hassan","non-dropping-particle":"","parse-names":false,"suffix":""},{"dropping-particle":"","family":"Moradi","given":"Leila","non-dropping-particle":"","parse-names":false,"suffix":""},{"dropping-particle":"","family":"Salehi","given":"Parvin","non-dropping-particle":"","parse-names":false,"suffix":""},{"dropping-particle":"","family":"Abadi","given":"Faezeh","non-dropping-particle":"","parse-names":false,"suffix":""},{"dropping-particle":"","family":"Ravanbakhsh","given":"Maryam","non-dropping-particle":"","parse-names":false,"suffix":""},{"dropping-particle":"","family":"Zare Javid","given":"Ahmad","non-dropping-particle":"","parse-names":false,"suffix":""}],"container-title":"Inflammopharmacology","id":"ITEM-1","issued":{"date-parts":[["2018","10","16"]]},"title":"The effects of melatonin supplementation in adjunct with non-surgical periodontal therapy on periodontal status, serum melatonin and inflammatory markers in type 2 diabetes mellitus patients with chronic periodontitis: a double-blind, placebo-controlled trial","type":"article-journal"},"uris":["http://www.mendeley.com/documents/?uuid=eafe14dc-f028-36be-84fa-2fdde23ad734"]},{"id":"ITEM-2","itemData":{"DOI":"10.1155/2018/9501427","ISSN":"1942-0900","PMID":"30327715","abstract":"&lt;p&gt; Major depressive disorder (MDD) is a chronic mental disease that adversely affects human mood and cognition. Many first-line antidepressant drugs have high rates of partial responsiveness or nonresponsiveness with side effects, and finding more effective drugs for the treatment of depression is therefore urgently needed. THSG, a main active compound of the traditional Chinese herb &lt;italic&gt;Polygonum multiflorum&lt;/italic&gt; , reportedly acts as a neuroprotective agent. This study aimed to illustrate whether THSG prevents depressive-like behaviors induced by chronic restraint stress (CRS) in an MDD mouse model. Our results demonstrated that the peripheral administration of different THSG doses (10 mg/kg, 20 mg/kg, and 40 mg/kg) reversed the depressive-like behaviors in CRS mice as measured by the tail suspension test, forced swimming test, and open-field test. Further analyses suggested that THSG treatment reduced oxidative stress in both the central and peripheral nervous systems of CRS mice. In addition, heightened inflammatory responses, demonstrated by the increased expression of proinflammatory factors (TNF- &lt;italic&gt;α&lt;/italic&gt; , IL-1 &lt;italic&gt;β&lt;/italic&gt; , and IL-6), in hippocampal and prefrontal cortex tissues of CRS mice were inhibited by THSG administration. THSG also restored the diminished Akt signaling pathway in the brains of CRS mice. Moreover, our data suggest increased astrocyte proliferation and neurogenesis in the hippocampus of CRS mice after THSG treatment. Taken together, our results demonstrated an antidepressant effect of THSG in a mouse model of MDD for the first time, and oxidative stress and inflammatory pathways were determined to play roles in this effect. &lt;/p&gt;","author":[{"dropping-particle":"","family":"Jiang","given":"Cheng-Yong","non-dropping-particle":"","parse-names":false,"suffix":""},{"dropping-particle":"","family":"Qin","given":"Xiao-Yan","non-dropping-particle":"","parse-names":false,"suffix":""},{"dropping-particle":"","family":"Yuan","given":"Mi-Mi","non-dropping-particle":"","parse-names":false,"suffix":""},{"dropping-particle":"","family":"Lu","given":"Gui-Jiang","non-dropping-particle":"","parse-names":false,"suffix":""},{"dropping-particle":"","family":"Cheng","given":"Yong","non-dropping-particle":"","parse-names":false,"suffix":""}],"container-title":"Oxidative Medicine and Cellular Longevity","id":"ITEM-2","issued":{"date-parts":[["2018","9","19"]]},"page":"1-13","title":"2,3,5,4     ′    -Tetrahydroxystilbene-2-O-beta-D-glucoside Reverses Stress-Induced Depression via Inflammatory and Oxidative Stress Pathways","type":"article-journal","volume":"2018"},"uris":["http://www.mendeley.com/documents/?uuid=c78c023c-0928-37b2-9018-799257df9acc"]},{"id":"ITEM-3","itemData":{"DOI":"10.1016/j.bcp.2018.10.009","ISSN":"00062952","PMID":"30326201","abstract":"Stress granules are macromolecular aggregates of mRNA and proteins assembling in response to stresses that promote the repression of protein synthesis. Most of the work characterizing stress granules has been done under acute stress conditions or during viral infection. Comparatively less work has been done to understand stress granule assembly during chronic stress, specifically regarding the composition and function of stress granules in this alternative context. Here, we describe key aspects of stress granule biology under acute stress, and how these stress granule hallmarks differ in the context of chronic stress conditions. We will provide perspective for future work aimed at further uncovering the form and function of both acute and chronic stress granules and discuss aspects of stress granule biology that have the potential to be exploited in human disease.","author":[{"dropping-particle":"","family":"Reineke","given":"Lucas C.","non-dropping-particle":"","parse-names":false,"suffix":""},{"dropping-particle":"","family":"Neilson","given":"Joel R.","non-dropping-particle":"","parse-names":false,"suffix":""}],"container-title":"Biochemical Pharmacology","id":"ITEM-3","issued":{"date-parts":[["2018","10","13"]]},"title":"Differences between acute and chronic stress granules, and how these differences may impact function in human disease","type":"article-journal"},"uris":["http://www.mendeley.com/documents/?uuid=b97fa29d-c2b7-3d2b-8487-ed67cff1e452"]},{"id":"ITEM-4","itemData":{"DOI":"10.1080/1744666X.2018.1536547","ISSN":"1744-666X","PMID":"30324819","abstract":"INTRODUCTION The global incidence and prevalence of allergic diseases are increasing as is the intensity and duration of excessive psychological stress due to multiple factors associated with living in today's world such as personal, social and political unrest, increased fear and anxiety and/or depression often leading to hopelessness. Both allergy and chronic psychological stress are characterized by immune imbalances that have similar characteristics. Thus it is reasonable to posit that the two are interactive and that stress may induce as well as complicate at least some allergic diseases. Areas covered: Stress management/reduction has been proposed with various physical, pharmacological and psychological interventions for both preventive and therapeutic reasons. A useful intervention involves mindfulness techniques which allow the individual to put their life situation in context for better personal management. Expert commentary: Future studies must be developed that will further examine the role of excess psychological stress in specific allergic diseases and evaluate the effectiveness of various stress intervention protocols, particularly those involving mindfulness, to determine which individual would best respond clinically to which intervention. When this is accomplished, assessment and treatment of psychological stress will become a standard component of clinical care for allergy, asthma and other immune-based diseases.","author":[{"dropping-particle":"","family":"Marshall","given":"Gailen D.","non-dropping-particle":"","parse-names":false,"suffix":""},{"dropping-particle":"","family":"Tull","given":"Matthew T.","non-dropping-particle":"","parse-names":false,"suffix":""}],"container-title":"Expert Review of Clinical Immunology","id":"ITEM-4","issued":{"date-parts":[["2018","10","16"]]},"page":"1744666X.2018.1536547","title":"Stress, mindfulness and the allergic patient","type":"article-journal"},"uris":["http://www.mendeley.com/documents/?uuid=1d9e2a11-7855-3cea-976d-da4aa0d0d846"]}],"mendeley":{"formattedCitation":"[83–86]","plainTextFormattedCitation":"[83–86]","previouslyFormattedCitation":"[83–86]"},"properties":{"noteIndex":0},"schema":"https://github.com/citation-style-language/schema/raw/master/csl-citation.json"}</w:instrText>
      </w:r>
      <w:r w:rsidR="0008075B" w:rsidRPr="006105F1">
        <w:fldChar w:fldCharType="separate"/>
      </w:r>
      <w:r w:rsidR="007211D3" w:rsidRPr="006105F1">
        <w:rPr>
          <w:noProof/>
        </w:rPr>
        <w:t>[83–86]</w:t>
      </w:r>
      <w:r w:rsidR="0008075B" w:rsidRPr="006105F1">
        <w:fldChar w:fldCharType="end"/>
      </w:r>
      <w:r w:rsidR="0037117D">
        <w:t xml:space="preserve">. La diversidad de </w:t>
      </w:r>
      <w:r w:rsidR="00064012">
        <w:t>modelos de estrés</w:t>
      </w:r>
      <w:r w:rsidR="0037117D">
        <w:t xml:space="preserve"> que existen</w:t>
      </w:r>
      <w:r w:rsidR="00936C8A">
        <w:t xml:space="preserve"> se mostró</w:t>
      </w:r>
      <w:r w:rsidR="0095642B">
        <w:t xml:space="preserve"> en la </w:t>
      </w:r>
      <w:r w:rsidR="0095642B" w:rsidRPr="00B5662D">
        <w:t>tabla</w:t>
      </w:r>
      <w:r w:rsidR="0095642B">
        <w:t xml:space="preserve"> </w:t>
      </w:r>
      <w:r w:rsidR="00BD000A">
        <w:t>3</w:t>
      </w:r>
      <w:r w:rsidR="0095642B">
        <w:t>, al aplicar estos modelos</w:t>
      </w:r>
      <w:r w:rsidR="0037117D">
        <w:t xml:space="preserve"> a</w:t>
      </w:r>
      <w:r>
        <w:t xml:space="preserve"> ratones arrojan información útil para e</w:t>
      </w:r>
      <w:r w:rsidR="00E07EAE">
        <w:t>l estudio de ciertas patologías</w:t>
      </w:r>
      <w:r w:rsidR="0037117D">
        <w:t xml:space="preserve"> y conductas</w:t>
      </w:r>
      <w:r w:rsidR="008C3C4D">
        <w:t xml:space="preserve"> </w:t>
      </w:r>
      <w:r w:rsidR="0008075B" w:rsidRPr="006105F1">
        <w:fldChar w:fldCharType="begin" w:fldLock="1"/>
      </w:r>
      <w:r w:rsidR="00C131BA" w:rsidRPr="006105F1">
        <w:instrText>ADDIN CSL_CITATION {"citationItems":[{"id":"ITEM-1","itemData":{"DOI":"10.1016/j.neuroscience.2018.09.037","ISSN":"03064522","PMID":"30316912","abstract":"Chronic psychogenic stress can increase neuronal calcium influx and generate the intracellular accumulation of oxidative (ROS) and nitrosative (RNS) reactive species, disrupting synaptic transmission in the brain. These molecules impair the Na,K-ATPase (NKA) activity, whose malfunction has been related to neuropsychiatric disorders, including anxiety, depression, schizophrenia, and neurodegenerative diseases. In this study, we assessed how 14 days of restraint stress in rats affect NKA activity via oxidative/nitrosative damage in the frontal cortex (FCx), a crucial region for emotional and cognitive control. One day after the last stress session (S14+1d), but not immediately after the last stress session (S14), α2,3-NKA activity was significantly reduced in the FCx, without changes in the protein levels. The S14+1d animals also showed increased lipid peroxidation, iNOS, and AP-1 activities, as well as TNF-α protein levels, evidencing oxidative stress and neuroinflammation. No cellular death or neurodegeneration was observed in the FCx of S14+1d animals. Pharmacological inhibition of iNOS or COX-2 before each stress session prevented lipid peroxidation and the α2,3-NKA activity loss. Our results show that repeated restraint exposure for 14 days decreases the activity of α2,3-NKA in FCx 24 hours after the last stress, an effect associated with augmented inflammatory response and oxidative and nitrosative damage and suggest new pathophysiological roles to neuroinflammation in neuropsychiatric diseases.","author":[{"dropping-particle":"","family":"Novaes","given":"Leonardo Santana","non-dropping-particle":"","parse-names":false,"suffix":""},{"dropping-particle":"","family":"Santos","given":"Nilton Barreto","non-dropping-particle":"dos","parse-names":false,"suffix":""},{"dropping-particle":"","family":"Dragunas","given":"Guilherme","non-dropping-particle":"","parse-names":false,"suffix":""},{"dropping-particle":"","family":"Perfetto","given":"Juliano Genaro","non-dropping-particle":"","parse-names":false,"suffix":""},{"dropping-particle":"","family":"Leza","given":"Juan Carlos","non-dropping-particle":"","parse-names":false,"suffix":""},{"dropping-particle":"","family":"Scavone","given":"Cristoforo","non-dropping-particle":"","parse-names":false,"suffix":""},{"dropping-particle":"","family":"Munhoz","given":"Carolina Demarchi","non-dropping-particle":"","parse-names":false,"suffix":""}],"container-title":"Neuroscience","id":"ITEM-1","issued":{"date-parts":[["2018","10","11"]]},"title":"Repeated Restraint Stress Decreases Na,K-ATPase Activity via Oxidative and Nitrosative Damage in the Frontal Cortex of Rats","type":"article-journal"},"uris":["http://www.mendeley.com/documents/?uuid=bd48b8bb-2be1-3ecf-b847-a396ce818203"]},{"id":"ITEM-2","itemData":{"DOI":"10.1016/j.neuroscience.2018.08.018","ISSN":"03064522","PMID":"30170158","abstract":"Localization of apelin and its receptor APJ in limbic structures such as the hippocampus suggests potential involvement of apelin/APJ signaling in stress-related emotional responses. We have recently reported that apelin-13 exerts antidepressant-like actions in acute stressed rats, and that the hippocampus is a critical brain region mediating its actions. However, the neural mechanism underling antidepressant-like actions of apelin-13 is still largely unknown. The aim of the present study is to determine whether apelin-13 ameliorates chronic water-immersion restraint stress (CWIRS)-induced depression-like phenotypes and its neural mechanism in rats. Here, we report that CWIRS exposure leaded to upregulation of apelin/APJ signaling in the hippocampus. Apelin-13 ameliorated CWIRS-induced depression-like phenotypes including hedonic-like deficit and behavioral despairs. Moreover, apelin-13 ameliorated hypothalamic-pituitary-adrenal (HPA) axis hyperactivity, and hippocampal BDNF expression deficit and glucocorticoid receptor (GR) nucleus translocation hypoactivity in chronic stressed rats. Finally, apelin-13-mediated effects were blocked by the selective TrkB receptor antagonist ANA-12. These results suggest that apelin-13 upregulates BDNF against chronic stress-induced depression-like phenotypes by ameliorating HPA axis and hippocampal GR dysfunctions.","author":[{"dropping-particle":"","family":"Dai","given":"Ting-Ting","non-dropping-particle":"","parse-names":false,"suffix":""},{"dropping-particle":"","family":"Wang","given":"Bo","non-dropping-particle":"","parse-names":false,"suffix":""},{"dropping-particle":"","family":"Xiao","given":"Zhi-Yong","non-dropping-particle":"","parse-names":false,"suffix":""},{"dropping-particle":"","family":"You","given":"Yong","non-dropping-particle":"","parse-names":false,"suffix":""},{"dropping-particle":"","family":"Tian","given":"Shao-Wen","non-dropping-particle":"","parse-names":false,"suffix":""}],"container-title":"Neuroscience","id":"ITEM-2","issued":{"date-parts":[["2018","10","15"]]},"page":"151-159","title":"Apelin-13 Upregulates BDNF Against Chronic Stress-induced Depression-like Phenotypes by Ameliorating HPA Axis and Hippocampal Glucocorticoid Receptor Dysfunctions","type":"article-journal","volume":"390"},"uris":["http://www.mendeley.com/documents/?uuid=6c3291e6-f10b-333a-aafe-ee0a6c32bfa5"]},{"id":"ITEM-3","itemData":{"DOI":"10.1080/10520295.2018.1499961","ISSN":"1052-0295","PMID":"30136861","abstract":"We investigated the effects of chronic stress combined with high sucrose intake on the morphology of the adrenal glands in young rats. Male Wistar rats were fed a standard chow diet and allocated into control (C; tap water), chronic restraint stress (St), 30% sucrose diet (S30) and 30% sucrose diet + chronic restraint stress (S30 + St) groups. St consisted of 1 h daily sessions, 5 days/week for 4 weeks. Chronic stress reduced the thickness of the zona glomerulosa (ZG) and zona fasciculata (ZF) in both right and left glands; the thickness of the zona reticularis (ZR) was increased in the right gland. Cell density was greater in the ZF and medulla of both right and left glands, whereas cell density increased in the ZR of only the left gland. The percentage of small cells was lower in the ZG, whereas more large cells were found in the left gland. A similar result was obtained for the ZF, ZR and medulla in both right and left glands. Chronic stress increased the area covered by blood vessels in the ZR of the right gland, but decreased the area in the ZR of the left gland. The area covered by blood vessels was reduced in the medulla of both right and left glands in rats subjected to chronic stress. Infiltration of immune cells was increased by chronic stress in all layers of the cortex of the left gland, but was reduced in the medulla of the right gland. A high sucrose diet reduced the thickness of the medulla in the left gland. Cell proliferation increased in the ZG of the right gland and the weight of the right adrenal gland increased. Reduced cell proliferation in the ZG of the left gland was associated with a reduction in the area covered by blood vessels. In addition, the area covered by blood vessels decreased in the medulla of both glands. Our findings demonstrate that exposure to chronic stress during early life causes morphometric changes in adrenal glands.","author":[{"dropping-particle":"","family":"Díaz-Aguila","given":"Y","non-dropping-particle":"","parse-names":false,"suffix":""},{"dropping-particle":"","family":"Cuevas-Romero","given":"E","non-dropping-particle":"","parse-names":false,"suffix":""},{"dropping-particle":"","family":"Castelán","given":"F","non-dropping-particle":"","parse-names":false,"suffix":""},{"dropping-particle":"","family":"Martínez-Gómez","given":"M","non-dropping-particle":"","parse-names":false,"suffix":""},{"dropping-particle":"","family":"Rodríguez-Antolín","given":"J","non-dropping-particle":"","parse-names":false,"suffix":""},{"dropping-particle":"","family":"Nicolás-Toledo","given":"L","non-dropping-particle":"","parse-names":false,"suffix":""}],"container-title":"Biotechnic &amp; Histochemistry","id":"ITEM-3","issued":{"date-parts":[["2018","8","23"]]},"page":"1-10","title":"Chronic stress and high sucrose intake cause distinctive morphometric effects in the adrenal glands of post-weaned rats","type":"article-journal"},"uris":["http://www.mendeley.com/documents/?uuid=abc848b4-44d4-36c9-b5fb-c70f15f289dd"]},{"id":"ITEM-4","itemData":{"DOI":"10.1016/j.psyneuen.2018.07.014","ISSN":"03064530","PMID":"30015006","abstract":"This study investigated neuroendocrine, autonomic, and cardiovascular changes evoked by daily exposure to the same type of stressor (homotypic) or different aversive stressor stimuli (heterotypic) in 60-days-old female normotensive Wistar rats and female spontaneously hypertensive rats (SHR). Both strains of rats were exposed for 10 consecutive days to either the homotypic stressor repeated restraint stress (RRS) or the heterotypic stressor chronic unpredictable stress (CUS). As expected, SHR had higher baseline blood pressure values and impaired baroreflex activity in relation to normotensive animals. Besides, SHR presented higher plasma corticosterone levels and decreased thymus weight. Both RRS and CUS increased baseline plasma corticosterone concentration and decreased body weight gain in both normotensive and SHR rats. In addition, both stress protocols caused hypertrophy of adrenal glands in normotensive rats. Regarding the cardiovascular effects, RRS increased basal heart rate in both rat strains, which was mediated by an increase in sympathetic tone to the heart. Besides, RRS increased baroreflex-mediated tachycardia in SHR animals, while CUS increased cardiac parasympathetic activity and pacemaker activity in normotensive rats. Taken together, these results indicate a stress type-specific effect, as identified by a vulnerability of both strains to the deleterious cardiovascular effects evoked by the homotypic stressor and a resilience to the impact of the heterotypic stressor. Vulnerability of hypertensive rats was evidenced by the absence of CUS-evoked adaptive cardiovascular responses and an increase of baroreflex tachycardia in SHR animals subjected to RRS. The somatic and HPA axis changes were overall independent of the chronic stress regimen and pre-existing hypertension.","author":[{"dropping-particle":"","family":"Vieira","given":"Jonas O.","non-dropping-particle":"","parse-names":false,"suffix":""},{"dropping-particle":"","family":"Duarte","given":"Josiane O.","non-dropping-particle":"","parse-names":false,"suffix":""},{"dropping-particle":"","family":"Costa-Ferreira","given":"Willian","non-dropping-particle":"","parse-names":false,"suffix":""},{"dropping-particle":"","family":"Crestani","given":"Carlos C.","non-dropping-particle":"","parse-names":false,"suffix":""}],"container-title":"Psychoneuroendocrinology","id":"ITEM-4","issued":{"date-parts":[["2018","11"]]},"page":"111-119","title":"Influence of pre-existing hypertension on neuroendocrine and cardiovascular changes evoked by chronic stress in female rats","type":"article-journal","volume":"97"},"uris":["http://www.mendeley.com/documents/?uuid=721e028d-73ff-3370-9c73-92be30e61141"]}],"mendeley":{"formattedCitation":"[87–90]","plainTextFormattedCitation":"[87–90]","previouslyFormattedCitation":"[87–90]"},"properties":{"noteIndex":0},"schema":"https://github.com/citation-style-language/schema/raw/master/csl-citation.json"}</w:instrText>
      </w:r>
      <w:r w:rsidR="0008075B" w:rsidRPr="006105F1">
        <w:fldChar w:fldCharType="separate"/>
      </w:r>
      <w:r w:rsidR="007211D3" w:rsidRPr="006105F1">
        <w:rPr>
          <w:noProof/>
        </w:rPr>
        <w:t>[87–90]</w:t>
      </w:r>
      <w:r w:rsidR="0008075B" w:rsidRPr="006105F1">
        <w:fldChar w:fldCharType="end"/>
      </w:r>
      <w:r>
        <w:t>, en el caso particular la inflamación suele aparecer en diferentes órganos como repe</w:t>
      </w:r>
      <w:r w:rsidR="0039526E">
        <w:t>tición del agente estresante,</w:t>
      </w:r>
      <w:r>
        <w:t xml:space="preserve"> </w:t>
      </w:r>
      <w:r w:rsidRPr="00BD3AF8">
        <w:t>el modelo</w:t>
      </w:r>
      <w:r w:rsidR="004A45BF" w:rsidRPr="00BD3AF8">
        <w:t xml:space="preserve"> de estrés</w:t>
      </w:r>
      <w:r w:rsidRPr="00BD3AF8">
        <w:t xml:space="preserve"> aplicado</w:t>
      </w:r>
      <w:r w:rsidR="00472CCC" w:rsidRPr="00BD3AF8">
        <w:t xml:space="preserve"> (estrés por inmovilización)</w:t>
      </w:r>
      <w:r w:rsidRPr="00BD3AF8">
        <w:t xml:space="preserve"> e</w:t>
      </w:r>
      <w:r w:rsidR="0039526E" w:rsidRPr="00BD3AF8">
        <w:t>n esta investigación tuvo como objetivo</w:t>
      </w:r>
      <w:r w:rsidR="0039526E" w:rsidRPr="00E40265">
        <w:rPr>
          <w:color w:val="FF0000"/>
        </w:rPr>
        <w:t xml:space="preserve"> </w:t>
      </w:r>
      <w:r w:rsidR="00AA2B39">
        <w:t>montar</w:t>
      </w:r>
      <w:r w:rsidR="00472CCC">
        <w:t xml:space="preserve"> respuesta inflamatoria</w:t>
      </w:r>
      <w:r w:rsidR="00472CCC">
        <w:rPr>
          <w:color w:val="FF0000"/>
        </w:rPr>
        <w:t xml:space="preserve"> </w:t>
      </w:r>
      <w:proofErr w:type="spellStart"/>
      <w:r w:rsidRPr="0037394F">
        <w:t>multi-</w:t>
      </w:r>
      <w:r w:rsidR="00EF6793" w:rsidRPr="0037394F">
        <w:t>orgánica</w:t>
      </w:r>
      <w:proofErr w:type="spellEnd"/>
      <w:r w:rsidR="00570462" w:rsidRPr="0037394F">
        <w:t xml:space="preserve"> en ratones CD1</w:t>
      </w:r>
      <w:r w:rsidR="00472CCC" w:rsidRPr="0037394F">
        <w:t xml:space="preserve"> mediante</w:t>
      </w:r>
      <w:r w:rsidR="00E40265" w:rsidRPr="0037394F">
        <w:t xml:space="preserve"> </w:t>
      </w:r>
      <w:r w:rsidR="00472CCC" w:rsidRPr="0037394F">
        <w:t>la activación del</w:t>
      </w:r>
      <w:r w:rsidR="00472CCC">
        <w:t xml:space="preserve"> eje HPA y la vía </w:t>
      </w:r>
      <w:proofErr w:type="spellStart"/>
      <w:r w:rsidR="00472CCC">
        <w:t>adreno</w:t>
      </w:r>
      <w:proofErr w:type="spellEnd"/>
      <w:r w:rsidR="00472CCC">
        <w:t>-medular</w:t>
      </w:r>
      <w:r w:rsidR="00472CCC">
        <w:rPr>
          <w:color w:val="FF0000"/>
        </w:rPr>
        <w:t xml:space="preserve"> </w:t>
      </w:r>
      <w:r w:rsidR="00991D54" w:rsidRPr="0037394F">
        <w:t xml:space="preserve">para conocer </w:t>
      </w:r>
      <w:r w:rsidR="00AE7BB9" w:rsidRPr="0037394F">
        <w:t>los</w:t>
      </w:r>
      <w:r w:rsidR="0039526E" w:rsidRPr="0037394F">
        <w:t xml:space="preserve"> órg</w:t>
      </w:r>
      <w:r w:rsidR="0039774F">
        <w:t xml:space="preserve">anos </w:t>
      </w:r>
      <w:r w:rsidR="00064012" w:rsidRPr="0037394F">
        <w:t>más</w:t>
      </w:r>
      <w:r w:rsidR="00AE7BB9" w:rsidRPr="0037394F">
        <w:t xml:space="preserve"> </w:t>
      </w:r>
      <w:r w:rsidR="00064012" w:rsidRPr="0037394F">
        <w:t>susceptibles a inflamación</w:t>
      </w:r>
      <w:r w:rsidR="0039526E" w:rsidRPr="0037394F">
        <w:t xml:space="preserve"> crónica</w:t>
      </w:r>
      <w:r w:rsidR="00AA2B39" w:rsidRPr="0037394F">
        <w:t xml:space="preserve"> y a través del uso</w:t>
      </w:r>
      <w:r w:rsidR="00AE7BB9" w:rsidRPr="00E40265">
        <w:rPr>
          <w:color w:val="C00000"/>
        </w:rPr>
        <w:t xml:space="preserve"> </w:t>
      </w:r>
      <w:r w:rsidR="00680D5F">
        <w:t xml:space="preserve">del </w:t>
      </w:r>
      <w:r w:rsidR="00680D5F" w:rsidRPr="00C86B79">
        <w:rPr>
          <w:vertAlign w:val="superscript"/>
        </w:rPr>
        <w:t>67</w:t>
      </w:r>
      <w:r w:rsidR="00680D5F">
        <w:t xml:space="preserve">Ga-galio </w:t>
      </w:r>
      <w:r w:rsidR="00064012">
        <w:t>como herramienta</w:t>
      </w:r>
      <w:r w:rsidR="00A94710">
        <w:t xml:space="preserve"> diagnostica</w:t>
      </w:r>
      <w:r w:rsidR="006C28EF">
        <w:t xml:space="preserve"> se pudo cuantificar la captación en </w:t>
      </w:r>
      <w:r w:rsidR="00471572">
        <w:t xml:space="preserve">cada </w:t>
      </w:r>
      <w:r w:rsidR="006C28EF">
        <w:t xml:space="preserve">órgano tanto en el </w:t>
      </w:r>
      <w:r w:rsidR="00FA4FF3" w:rsidRPr="00D50064">
        <w:t>CT y ST</w:t>
      </w:r>
      <w:r w:rsidR="00C131BA">
        <w:t xml:space="preserve"> </w:t>
      </w:r>
      <w:r w:rsidR="00C131BA" w:rsidRPr="006105F1">
        <w:fldChar w:fldCharType="begin" w:fldLock="1"/>
      </w:r>
      <w:r w:rsidR="00C131BA" w:rsidRPr="006105F1">
        <w:instrText>ADDIN CSL_CITATION {"citationItems":[{"id":"ITEM-1","itemData":{"PMID":"4515","author":[{"dropping-particle":"","family":"Watanabe","given":"Y","non-dropping-particle":"","parse-names":false,"suffix":""},{"dropping-particle":"","family":"Gould","given":"E","non-dropping-particle":"","parse-names":false,"suffix":""},{"dropping-particle":"","family":"McEwen","given":"B S","non-dropping-particle":"","parse-names":false,"suffix":""}],"container-title":"Brain Res","id":"ITEM-1","issued":{"date-parts":[["1992"]]},"page":"341-344","title":"Stress induces atrophy of apical dendrites of hippocampus CA3 pyramidal neurons","type":"article-journal","volume":"588"},"uris":["http://www.mendeley.com/documents/?uuid=7db14970-46ba-4343-8067-24fcae99e27e"]}],"mendeley":{"formattedCitation":"[23]","plainTextFormattedCitation":"[23]","previouslyFormattedCitation":"[23]"},"properties":{"noteIndex":0},"schema":"https://github.com/citation-style-language/schema/raw/master/csl-citation.json"}</w:instrText>
      </w:r>
      <w:r w:rsidR="00C131BA" w:rsidRPr="006105F1">
        <w:fldChar w:fldCharType="separate"/>
      </w:r>
      <w:r w:rsidR="00C131BA" w:rsidRPr="006105F1">
        <w:rPr>
          <w:noProof/>
        </w:rPr>
        <w:t>[23]</w:t>
      </w:r>
      <w:r w:rsidR="00C131BA" w:rsidRPr="006105F1">
        <w:fldChar w:fldCharType="end"/>
      </w:r>
      <w:r w:rsidR="003A28AC">
        <w:t xml:space="preserve">, en la </w:t>
      </w:r>
      <w:r w:rsidR="003E6856" w:rsidRPr="00B5662D">
        <w:t xml:space="preserve">tabla </w:t>
      </w:r>
      <w:r w:rsidR="00BD000A">
        <w:t>4</w:t>
      </w:r>
      <w:r w:rsidR="003A28AC">
        <w:t xml:space="preserve"> se observa la razón captada </w:t>
      </w:r>
      <w:r w:rsidR="00FA4FF3" w:rsidRPr="00D50064">
        <w:t>ST</w:t>
      </w:r>
      <w:r w:rsidR="003A28AC" w:rsidRPr="00D50064">
        <w:t>/C</w:t>
      </w:r>
      <w:r w:rsidR="00FA4FF3" w:rsidRPr="00D50064">
        <w:t>T</w:t>
      </w:r>
      <w:r w:rsidR="003A28AC">
        <w:t xml:space="preserve"> por órgano, esto se refiere al cociente de la captación del </w:t>
      </w:r>
      <w:r w:rsidR="003A28AC" w:rsidRPr="003A28AC">
        <w:rPr>
          <w:vertAlign w:val="superscript"/>
        </w:rPr>
        <w:t>67</w:t>
      </w:r>
      <w:r w:rsidR="00B94B69">
        <w:t>Ga en</w:t>
      </w:r>
      <w:r w:rsidR="0037117D">
        <w:t xml:space="preserve"> estresado</w:t>
      </w:r>
      <w:r w:rsidR="003A28AC">
        <w:t xml:space="preserve"> dividido por la captación del control</w:t>
      </w:r>
      <w:r w:rsidR="00B94B69">
        <w:t xml:space="preserve"> por cada órgano</w:t>
      </w:r>
      <w:r w:rsidR="003A28AC">
        <w:t xml:space="preserve">, sí la cantidad es mayor de la unidad indica que el estrés está captado mayor que el control, en algunos casos es mayor a 2 </w:t>
      </w:r>
      <w:r w:rsidR="00B94B69">
        <w:t xml:space="preserve">que </w:t>
      </w:r>
      <w:r w:rsidR="003A28AC">
        <w:t xml:space="preserve">indicando que </w:t>
      </w:r>
      <w:r w:rsidR="00B94B69">
        <w:t xml:space="preserve">el órgano de estrés </w:t>
      </w:r>
      <w:r w:rsidR="003A28AC">
        <w:t>capta hasta el doble que el control</w:t>
      </w:r>
      <w:r w:rsidR="00471572">
        <w:t xml:space="preserve">. Podemos </w:t>
      </w:r>
      <w:r w:rsidR="006C28EF">
        <w:t>observar</w:t>
      </w:r>
      <w:r w:rsidR="00471572">
        <w:t xml:space="preserve"> </w:t>
      </w:r>
      <w:r w:rsidR="0007505C">
        <w:t>que los órganos que más captan</w:t>
      </w:r>
      <w:r w:rsidR="00BB408E">
        <w:t xml:space="preserve"> el radiofármaco son: hígado, riñones, testículos y grasa visceral</w:t>
      </w:r>
      <w:r w:rsidR="00471572">
        <w:t xml:space="preserve">, </w:t>
      </w:r>
      <w:r w:rsidR="00E94065">
        <w:t>esto</w:t>
      </w:r>
      <w:r w:rsidR="00E16C4B">
        <w:t xml:space="preserve">s órganos son los que presentan mayor relación </w:t>
      </w:r>
      <w:r w:rsidR="00FA4FF3" w:rsidRPr="00D50064">
        <w:t>ST</w:t>
      </w:r>
      <w:r w:rsidR="00E16C4B" w:rsidRPr="00D50064">
        <w:t>/C</w:t>
      </w:r>
      <w:r w:rsidR="00FA4FF3" w:rsidRPr="00D50064">
        <w:t>T</w:t>
      </w:r>
      <w:r w:rsidR="00E16C4B">
        <w:t xml:space="preserve"> </w:t>
      </w:r>
      <w:r w:rsidR="0007505C">
        <w:t>en los dos</w:t>
      </w:r>
      <w:r w:rsidR="00471572">
        <w:t xml:space="preserve"> grupos</w:t>
      </w:r>
      <w:r w:rsidR="001550AB">
        <w:t xml:space="preserve"> de estudio</w:t>
      </w:r>
      <w:r w:rsidR="00A55F1C">
        <w:t xml:space="preserve">, así mismo, observamos que el cerebro, vesículas seminales y globos oculares la relación </w:t>
      </w:r>
      <w:r w:rsidR="00FA4FF3" w:rsidRPr="00D50064">
        <w:t>ST</w:t>
      </w:r>
      <w:r w:rsidR="00A55F1C" w:rsidRPr="00D50064">
        <w:t>/C</w:t>
      </w:r>
      <w:r w:rsidR="00FA4FF3" w:rsidRPr="00D50064">
        <w:t>T</w:t>
      </w:r>
      <w:r w:rsidR="00A55F1C">
        <w:t xml:space="preserve"> es menor que la unidad lo que indicaría en estos órganos no hay captación del </w:t>
      </w:r>
      <w:r w:rsidR="00A55F1C" w:rsidRPr="00A55F1C">
        <w:rPr>
          <w:vertAlign w:val="superscript"/>
        </w:rPr>
        <w:t>67</w:t>
      </w:r>
      <w:r w:rsidR="00A55F1C">
        <w:t>Ga</w:t>
      </w:r>
      <w:r w:rsidR="00A260F9">
        <w:t xml:space="preserve"> en grupo </w:t>
      </w:r>
      <w:r w:rsidR="00FA4FF3" w:rsidRPr="00D50064">
        <w:t>ST</w:t>
      </w:r>
      <w:r w:rsidR="00A260F9" w:rsidRPr="00D50064">
        <w:t>.</w:t>
      </w:r>
      <w:r w:rsidR="00A260F9">
        <w:t xml:space="preserve"> </w:t>
      </w:r>
      <w:r w:rsidR="00CD7002">
        <w:t>P</w:t>
      </w:r>
      <w:r w:rsidR="0007505C">
        <w:t>or otro lado</w:t>
      </w:r>
      <w:r w:rsidR="00E94065">
        <w:t>,</w:t>
      </w:r>
      <w:r w:rsidR="0007505C">
        <w:t xml:space="preserve"> esto da pau</w:t>
      </w:r>
      <w:r w:rsidR="00A55F1C">
        <w:t>ta para conocer las demandas de</w:t>
      </w:r>
      <w:r w:rsidR="0007505C">
        <w:t xml:space="preserve"> hierro por órgano</w:t>
      </w:r>
      <w:r w:rsidR="00960CCE">
        <w:t xml:space="preserve"> cuando está presente el estrés crónico</w:t>
      </w:r>
      <w:r w:rsidR="0007505C">
        <w:t>, teniendo conocimiento además de los órganos que más captan el radiofármaco ordenados de mayor a menor</w:t>
      </w:r>
      <w:r w:rsidR="00A260F9">
        <w:t>. S</w:t>
      </w:r>
      <w:r w:rsidR="00471572" w:rsidRPr="00A260F9">
        <w:t>in embargo</w:t>
      </w:r>
      <w:r w:rsidR="0007505C" w:rsidRPr="00A260F9">
        <w:t>,</w:t>
      </w:r>
      <w:r w:rsidR="0007505C">
        <w:t xml:space="preserve"> estos </w:t>
      </w:r>
      <w:r w:rsidR="0007505C">
        <w:lastRenderedPageBreak/>
        <w:t>hallazgos</w:t>
      </w:r>
      <w:r w:rsidR="00CD7002">
        <w:t xml:space="preserve"> r</w:t>
      </w:r>
      <w:r w:rsidR="00037BE6">
        <w:t>evelan má</w:t>
      </w:r>
      <w:r w:rsidR="00E94065">
        <w:t>s información</w:t>
      </w:r>
      <w:r w:rsidR="00A260F9">
        <w:t>;</w:t>
      </w:r>
      <w:r w:rsidR="00D62305">
        <w:t xml:space="preserve"> El bazo y timo aparecen en estos primeros lugares al</w:t>
      </w:r>
      <w:r w:rsidR="00B27D49">
        <w:t xml:space="preserve"> incrementa</w:t>
      </w:r>
      <w:r w:rsidR="00D62305">
        <w:t>r</w:t>
      </w:r>
      <w:r w:rsidR="0037117D">
        <w:t xml:space="preserve"> la captación</w:t>
      </w:r>
      <w:r w:rsidR="00B27D49">
        <w:t xml:space="preserve"> de </w:t>
      </w:r>
      <w:r w:rsidR="00D62305" w:rsidRPr="00D62305">
        <w:rPr>
          <w:vertAlign w:val="superscript"/>
        </w:rPr>
        <w:t>67</w:t>
      </w:r>
      <w:r w:rsidR="00E94065">
        <w:t>Ga</w:t>
      </w:r>
      <w:r w:rsidR="008C0D02">
        <w:t>,</w:t>
      </w:r>
      <w:r w:rsidR="00B27D49">
        <w:t xml:space="preserve"> probablemente</w:t>
      </w:r>
      <w:r w:rsidR="00D62305">
        <w:t xml:space="preserve"> porque</w:t>
      </w:r>
      <w:r w:rsidR="00B27D49">
        <w:t xml:space="preserve"> corresponden a los órganos del sistema </w:t>
      </w:r>
      <w:r w:rsidR="00E86B4B">
        <w:t>inmunológico</w:t>
      </w:r>
      <w:r w:rsidR="00B27D49">
        <w:t xml:space="preserve"> y como respuesta a la activación son los que más pueden sufrir la inflamación</w:t>
      </w:r>
      <w:r w:rsidR="008C0D02">
        <w:t xml:space="preserve"> crónica</w:t>
      </w:r>
      <w:r w:rsidR="00B27D49">
        <w:t>.</w:t>
      </w:r>
      <w:r w:rsidR="00E86B4B">
        <w:t xml:space="preserve"> </w:t>
      </w:r>
    </w:p>
    <w:p w:rsidR="00B658E2" w:rsidRDefault="00B658E2" w:rsidP="00605DA6">
      <w:pPr>
        <w:shd w:val="clear" w:color="auto" w:fill="FFFFFF"/>
        <w:spacing w:line="360" w:lineRule="auto"/>
        <w:jc w:val="both"/>
      </w:pPr>
    </w:p>
    <w:p w:rsidR="00907CCB" w:rsidRDefault="00B658E2" w:rsidP="00C74288">
      <w:pPr>
        <w:shd w:val="clear" w:color="auto" w:fill="FFFFFF"/>
        <w:spacing w:line="480" w:lineRule="auto"/>
        <w:jc w:val="both"/>
      </w:pPr>
      <w:r>
        <w:t>L</w:t>
      </w:r>
      <w:r w:rsidR="001E37A7">
        <w:t>os valores S</w:t>
      </w:r>
      <w:r w:rsidR="004048F7">
        <w:t xml:space="preserve"> </w:t>
      </w:r>
      <w:r>
        <w:t>e</w:t>
      </w:r>
      <w:r w:rsidR="004048F7">
        <w:t>n</w:t>
      </w:r>
      <w:r>
        <w:t xml:space="preserve"> cada órgano en</w:t>
      </w:r>
      <w:r w:rsidR="001E37A7">
        <w:t xml:space="preserve"> modelo de estrés crónico </w:t>
      </w:r>
      <w:r>
        <w:t>por inmovilización y</w:t>
      </w:r>
      <w:r w:rsidR="001E37A7">
        <w:t xml:space="preserve"> control, se</w:t>
      </w:r>
      <w:r w:rsidR="00AA1843">
        <w:t xml:space="preserve"> obtuvieron mediante</w:t>
      </w:r>
      <w:r w:rsidR="001E37A7">
        <w:t xml:space="preserve"> </w:t>
      </w:r>
      <w:r w:rsidR="001D5906">
        <w:t>s</w:t>
      </w:r>
      <w:r w:rsidR="00907892">
        <w:t>imulación Monte Carlo</w:t>
      </w:r>
      <w:r w:rsidR="00C131BA">
        <w:t xml:space="preserve"> </w:t>
      </w:r>
      <w:r w:rsidR="00C131BA" w:rsidRPr="006105F1">
        <w:fldChar w:fldCharType="begin" w:fldLock="1"/>
      </w:r>
      <w:r w:rsidR="00C131BA" w:rsidRPr="006105F1">
        <w:instrText>ADDIN CSL_CITATION {"citationItems":[{"id":"ITEM-1","itemData":{"DOI":"10.1118/1.4730499","ISSN":"00942405","PMID":"22830776","abstract":"PURPOSE Biokinetic and dosimetry studies in laboratory animals often precede clinical radionuclide therapies in humans. A reliable evaluation of therapeutic efficacy is essential and should be based on accurate dosimetry data from a realistic dosimetry model. The aim of this study was to develop an anatomically realistic dosimetry model for Brown Norway rats to calculate S factors for use in evaluating correlations between absorbed dose and biological effects in a preclinical therapy study. METHODS A realistic rat phantom (Roby) was used, which has some flexibility that allows for a redefinition of organ sizes. The phantom was modified to represent the anatomic geometry of a Brown Norway rat, which was used for Monte Carlo calculations of S factors. Kinetic data for radiolabeled BR96 monoclonal antibodies were used to calculate the absorbed dose. Biological data were gathered from an activity escalation study with (90)Y- and (177)Lu-labeled BR96 monoclonal antibodies, in which blood cell counts and bodyweight were examined up to 2 months follow-up after injection. Reductions in white blood cell and platelet counts and declines in bodyweight were quantified by four methods and compared to the calculated absorbed dose to the bone marrow or the total body. RESULTS A red marrow absorbed dose-dependent effect on hematological parameters was observed, which could be evaluated by a decrease in blood cell counts. The absorbed dose to the bone marrow, corresponding to the maximal tolerable activity that could safely be administered, was determined to 8.3 Gy for (177)Lu and 12.5 Gy for (90)Y. CONCLUSIONS There was a clear correlation between the hematological effects, quantified with some of the studied parameters, and the calculated red marrow absorbed doses. The decline in body weight was stronger correlated to the total body absorbed dose, rather than the red marrow absorbed dose. Finally, when considering a constant activity concentration, the phantom weight, ranging from 225 g to 300 g, appeared to have no substantial effect for the estimated absorbed dose.","author":[{"dropping-particle":"","family":"Larsson","given":"Erik","non-dropping-particle":"","parse-names":false,"suffix":""},{"dropping-particle":"","family":"Ljungberg","given":"Michael","non-dropping-particle":"","parse-names":false,"suffix":""},{"dropping-particle":"","family":"Mårtensson","given":"Linda","non-dropping-particle":"","parse-names":false,"suffix":""},{"dropping-particle":"","family":"Nilsson","given":"Rune","non-dropping-particle":"","parse-names":false,"suffix":""},{"dropping-particle":"","family":"Tennvall","given":"Jan","non-dropping-particle":"","parse-names":false,"suffix":""},{"dropping-particle":"","family":"Strand","given":"Sven-Erik","non-dropping-particle":"","parse-names":false,"suffix":""},{"dropping-particle":"","family":"Jönsson","given":"Bo-Anders","non-dropping-particle":"","parse-names":false,"suffix":""}],"container-title":"Medical Physics","id":"ITEM-1","issue":"7Part1","issued":{"date-parts":[["2012","6","28"]]},"page":"4434-4443","title":"Use of Monte Carlo simulations with a realistic rat phantom for examining the correlation between hematopoietic system response and red marrow absorbed dose in Brown Norway rats undergoing radionuclide therapy with &lt;sup&gt;177&lt;/sup&gt; Lu- and &lt;sup&gt;90&lt;/sup&gt; Y-BR96 mAbs","type":"article-journal","volume":"39"},"uris":["http://www.mendeley.com/documents/?uuid=9877660c-6e89-3385-bb18-b8515b6f7791"]}],"mendeley":{"formattedCitation":"[91]","plainTextFormattedCitation":"[91]","previouslyFormattedCitation":"[91]"},"properties":{"noteIndex":0},"schema":"https://github.com/citation-style-language/schema/raw/master/csl-citation.json"}</w:instrText>
      </w:r>
      <w:r w:rsidR="00C131BA" w:rsidRPr="006105F1">
        <w:fldChar w:fldCharType="separate"/>
      </w:r>
      <w:r w:rsidR="00C131BA" w:rsidRPr="006105F1">
        <w:rPr>
          <w:noProof/>
        </w:rPr>
        <w:t>[91]</w:t>
      </w:r>
      <w:r w:rsidR="00C131BA" w:rsidRPr="006105F1">
        <w:fldChar w:fldCharType="end"/>
      </w:r>
      <w:r w:rsidR="001E37A7">
        <w:t xml:space="preserve">, por la confiabilidad que aporta el método para hallar valores numéricos en aplicaciones físicas </w:t>
      </w:r>
      <w:r w:rsidR="004967F6">
        <w:t>como es el caso de los v</w:t>
      </w:r>
      <w:r w:rsidR="005022A4">
        <w:t>alores S, entrado en este tema vale la pena mencionar que hasta este moment</w:t>
      </w:r>
      <w:r w:rsidR="00A42D11">
        <w:t>o no se conocían</w:t>
      </w:r>
      <w:r w:rsidR="005022A4">
        <w:t xml:space="preserve"> estos valores </w:t>
      </w:r>
      <w:r w:rsidR="00A42D11">
        <w:t>en ratón</w:t>
      </w:r>
      <w:r w:rsidR="001D5906">
        <w:t xml:space="preserve"> bajo estrés crónico</w:t>
      </w:r>
      <w:r w:rsidR="00A42D11">
        <w:t xml:space="preserve"> y </w:t>
      </w:r>
      <w:r w:rsidR="00475598" w:rsidRPr="00475598">
        <w:rPr>
          <w:vertAlign w:val="superscript"/>
        </w:rPr>
        <w:t>67</w:t>
      </w:r>
      <w:r w:rsidR="00475598">
        <w:t>Ga-citarto</w:t>
      </w:r>
      <w:r w:rsidR="005022A4">
        <w:t>, necesarios para determinar cantidades dosimétricas y geométricas en</w:t>
      </w:r>
      <w:r w:rsidR="004048F7">
        <w:t xml:space="preserve"> órganos de</w:t>
      </w:r>
      <w:r w:rsidR="005022A4">
        <w:t xml:space="preserve"> ratones y como ya se sabía que estos valores son dependientes de la geometría así como de las energías del esquema de decaimiento</w:t>
      </w:r>
      <w:r w:rsidR="00A42D11">
        <w:t xml:space="preserve"> del propio </w:t>
      </w:r>
      <w:r w:rsidR="009F217F">
        <w:t>radiofármaco</w:t>
      </w:r>
      <w:r w:rsidR="00C131BA">
        <w:t xml:space="preserve"> </w:t>
      </w:r>
      <w:r w:rsidR="00C131BA" w:rsidRPr="006105F1">
        <w:fldChar w:fldCharType="begin" w:fldLock="1"/>
      </w:r>
      <w:r w:rsidR="00C131BA" w:rsidRPr="006105F1">
        <w:instrText>ADDIN CSL_CITATION {"citationItems":[{"id":"ITEM-1","itemData":{"ISBN":"9264023011","abstract":"The OECD is a unique forum where the governments of 30 democracies work together to address the economic, social and environmental challenges of globalisation. The OECD is also at the forefront of efforts to understand and to help governments respond to new developments and concerns, such as corporate governance, the information economy and the challenges of an ageing population. The Organisation provides a setting where governments can compare policy experiences, seek answers to common problems, identify good practice and work to co-ordinate domestic and international policies.","author":[{"dropping-particle":"","family":"Salvat","given":"F","non-dropping-particle":"","parse-names":false,"suffix":""},{"dropping-particle":"","family":"Fernández-Varea","given":"J","non-dropping-particle":"","parse-names":false,"suffix":""},{"dropping-particle":"","family":"Sempau","given":"J","non-dropping-particle":"","parse-names":false,"suffix":""}],"container-title":"Workshop Proceedings","id":"ITEM-1","issue":"6222","issued":{"date-parts":[["2006"]]},"number-of-pages":"7","title":"PENELOPE-2006: A code system for Monte Carlo simulation of electron and photon transport","type":"book","volume":"4"},"uris":["http://www.mendeley.com/documents/?uuid=4fb1d68d-11b0-4728-8903-328ab68d584a"]}],"mendeley":{"formattedCitation":"[92]","plainTextFormattedCitation":"[92]"},"properties":{"noteIndex":0},"schema":"https://github.com/citation-style-language/schema/raw/master/csl-citation.json"}</w:instrText>
      </w:r>
      <w:r w:rsidR="00C131BA" w:rsidRPr="006105F1">
        <w:fldChar w:fldCharType="separate"/>
      </w:r>
      <w:r w:rsidR="00C131BA" w:rsidRPr="006105F1">
        <w:rPr>
          <w:noProof/>
        </w:rPr>
        <w:t>[92]</w:t>
      </w:r>
      <w:r w:rsidR="00C131BA" w:rsidRPr="006105F1">
        <w:fldChar w:fldCharType="end"/>
      </w:r>
      <w:r w:rsidR="009F217F">
        <w:t>, e</w:t>
      </w:r>
      <w:r w:rsidR="005022A4">
        <w:t>ncontramos valores diferentes</w:t>
      </w:r>
      <w:r w:rsidR="00634A01">
        <w:t xml:space="preserve"> para cada grupo de estudio</w:t>
      </w:r>
      <w:r w:rsidR="00387E9B">
        <w:t xml:space="preserve"> como se reportó en el capítulo de libro</w:t>
      </w:r>
      <w:r w:rsidR="00634A01">
        <w:t>, com</w:t>
      </w:r>
      <w:r w:rsidR="00475598">
        <w:t>o</w:t>
      </w:r>
      <w:r w:rsidR="00634A01">
        <w:t xml:space="preserve"> era de esperarse, sin embargo, </w:t>
      </w:r>
      <w:r w:rsidR="005022A4">
        <w:t>en órganos iguales como es el caso de los riñones los cuales cambia el valor S dependiendo de los demás órganos adyacentes</w:t>
      </w:r>
      <w:r w:rsidR="00C67B78">
        <w:t>, así m</w:t>
      </w:r>
      <w:r w:rsidR="00367A9B">
        <w:t>ismo, ocurre en pulmones</w:t>
      </w:r>
      <w:r w:rsidR="00C67B78">
        <w:t>. Si bien</w:t>
      </w:r>
      <w:r w:rsidR="003B1A94">
        <w:t xml:space="preserve"> </w:t>
      </w:r>
      <w:r w:rsidR="00C67B78">
        <w:t xml:space="preserve">se obtuvieron valores </w:t>
      </w:r>
      <w:r w:rsidR="009A3D90">
        <w:t>S,</w:t>
      </w:r>
      <w:r w:rsidR="003B1A94">
        <w:t xml:space="preserve"> </w:t>
      </w:r>
      <w:r w:rsidR="00367A9B">
        <w:t xml:space="preserve">en trabajos futuros será </w:t>
      </w:r>
      <w:r w:rsidR="003B1A94">
        <w:t xml:space="preserve">necesario </w:t>
      </w:r>
      <w:r w:rsidR="00367A9B">
        <w:t>comparar estos valores por medio de otra</w:t>
      </w:r>
      <w:r w:rsidR="009A3D90">
        <w:t xml:space="preserve">s </w:t>
      </w:r>
      <w:r w:rsidR="00367A9B">
        <w:t>metodologías</w:t>
      </w:r>
      <w:r w:rsidR="00CD7002">
        <w:t xml:space="preserve"> </w:t>
      </w:r>
      <w:r w:rsidR="00CD7002" w:rsidRPr="00BD3AF8">
        <w:t xml:space="preserve">y tal vez con modelos tan exactos como los tipo </w:t>
      </w:r>
      <w:proofErr w:type="spellStart"/>
      <w:r w:rsidR="00CD7002" w:rsidRPr="00BD3AF8">
        <w:t>voxel</w:t>
      </w:r>
      <w:proofErr w:type="spellEnd"/>
      <w:r w:rsidR="00CD7002" w:rsidRPr="00BD3AF8">
        <w:t xml:space="preserve"> de </w:t>
      </w:r>
      <w:r w:rsidR="00AA5C04" w:rsidRPr="00BD3AF8">
        <w:t>ratón como e MOBY</w:t>
      </w:r>
      <w:r w:rsidR="00507E97" w:rsidRPr="00BD3AF8">
        <w:t xml:space="preserve"> con detalles anatómicos muy altos</w:t>
      </w:r>
      <w:r w:rsidR="00BD3AF8">
        <w:t xml:space="preserve"> </w:t>
      </w:r>
      <w:r w:rsidR="0008075B" w:rsidRPr="006105F1">
        <w:fldChar w:fldCharType="begin" w:fldLock="1"/>
      </w:r>
      <w:r w:rsidR="00C131BA" w:rsidRPr="006105F1">
        <w:instrText>ADDIN CSL_CITATION {"citationItems":[{"id":"ITEM-1","itemData":{"DOI":"10.1118/1.4800801","ISSN":"2473-4209","PMID":"23635291","abstract":"PURPOSE Recent developments of hybrid realistic models, such as Moby (mouse) and Roby (rat) developed by Segars et al. [\"Development of a 4-D digital mouse phantom for molecular imaging research,\" Mol. Imaging Biol. 6, 149-159 (2004)] have found several applications in preclinical experiments. Indeed, their improved realism and flexibility in terms of mass scaling represent an attractive option for absorbed dose calculations based on \"representative\" models. However, the range of radiations involved in small animal molecular imaging and radiotherapy is of the same order of magnitude as organs of interest dimensions. As a consequence, minor geometric variations between rodents may lead to major differences in absorbed dose calculations. This study aims at validating a voxel-based model for use in absorbed dose estimates with two Monte Carlo codes and at assessing the dosimetric impact of Moby-based models definition. METHODS The authors generated a 30 g-mouse phantom based on realistic hybrid model Moby (version 1). Dosimetric calculations (S-values, specific absorbed fraction) were performed with two Monte Carlo codes (MCNPX v2.7a and GATE v6.1) for (18)F, and a comparison with values published for Radiation Dose Assessment Resource realistic animal series was made. Several parameters such as material definition∕densities, fine suborgan segmentation for airways (trachea, lungs, remaining body), bones (ribs, spine, skull, remaining bones), heart (blood pool and myocardium), and stomach (wall and gastrointestinal content) were further studied, as well as nuclear data and spatial sampling. RESULTS Most organ masses matched the reference model (Moby v1) within ± 6%, except lungs, thyroid, and bones for which differences could reach 29%. Comparison of S-values (especially self-S-values) was consistent with mass differences observed between the two models. The reciprocity theorem for source∕target pairs was satisfied within few percents for specific absorbed fractions (g(-1)). However, significant discrepancies, reaching 160%, were observed for mutual liver∕stomach∕spleen S-values and could not be directly related to mass variations. Nonetheless, differences between S-values calculated with MCNPX and GATE for our model remained in the order of a few percents, i.e., within statistical uncertainties. Besides, modifications of organ densities increased S-values up to a factor 50 for the lungs∕thyroid pair when upper airway was properly segmented out of the body.…","author":[{"dropping-particle":"","family":"Mauxion","given":"Thibault","non-dropping-particle":"","parse-names":false,"suffix":""},{"dropping-particle":"","family":"Barbet","given":"Jacques","non-dropping-particle":"","parse-names":false,"suffix":""},{"dropping-particle":"","family":"Suhard","given":"Jérôme","non-dropping-particle":"","parse-names":false,"suffix":""},{"dropping-particle":"","family":"Pouget","given":"Jean-Pierre","non-dropping-particle":"","parse-names":false,"suffix":""},{"dropping-particle":"","family":"Poirot","given":"Marc","non-dropping-particle":"","parse-names":false,"suffix":""},{"dropping-particle":"","family":"Bardiès","given":"Manuel","non-dropping-particle":"","parse-names":false,"suffix":""}],"container-title":"Medical physics","id":"ITEM-1","issue":"5","issued":{"date-parts":[["2013","5","16"]]},"page":"052501","title":"Improved realism of hybrid mouse models may not be sufficient to generate reference dosimetric data.","type":"article-journal","volume":"40"},"uris":["http://www.mendeley.com/documents/?uuid=da18d4c7-5e4f-3fd5-a6fe-44fe9bb80af9"]},{"id":"ITEM-2","itemData":{"DOI":"10.1088/0031-9155/61/6/2333","ISSN":"0031-9155","PMID":"26930000","abstract":"Nuclear medicine and radiation therapy, although well established, are still rapidly evolving, by exploiting animal models, aiming to define precise dosimetry in molecular imaging protocols. The purpose of the present study was to create a dataset based on the MOBY phantom for the calculation of organ-to-organ S-values of commonly used radionuclides. S-values of most crucial organs were calculated using specific biodistributions with a whole-body heterogeneous source. In order to determine the impact of the varying organs' size on the S-values, and based on the fact that the anatomic properties of the organs are correlated with S-values, dosimetric calculations were performed by simulating the MOBY-version 2 model with different whole-body masses. The GATE Monte Carlo simulation toolkit was used for all simulations. Two mouse models of different body masses were developed to calculate the S-values of eight commonly used radioisotopes in nuclear imaging studies, namely (18)F, (68)Ga, (131)I, (111)In, (177)Lu, and (99m)Tc, (90)Y and (188)Re. The impact of modified mass of the source organs in S-values was investigated with (18)F, and (90)Y in five different scalings of the source organs. Based on realistic preclinical exams, three mouse models, 22, 28 and 34 g, were used as input in the GATE simulator based on realistic preclinical exams to calculate the S-values of the six radioisotopes used. Whole body activity distributions were used as the source organ. The simulation procedure was validated in terms of extracting individual organ-to-organ S-values, and consequently in calculating the new S-values using a heterogeneous activity distribution as a source. The calculation was validated with (18)F source in a 30 g mouse model. For the generation of the new S-values with heterogeneous activity sources, four organs were used for the calculation of a single S-value. The absorbed doses per organ were compared with previously published reports. The validation procedure of (18)F indicates discrepancies, ranging from 5.32 to 7.72%. The S-values in Gy/(Bq·s), with the corresponding uncertainties of all simulated cases, are given in the developed dataset. The comparison of the dosimetric calculations on the three different phantoms highlights the impact of the mouse model size on the calculated S-values. The developed dataset can be used to improve the accuracy of the absorbed dose calculations in small animal dosimetry and depict the crucial impact the mouse size…","author":[{"dropping-particle":"","family":"Kostou","given":"Theodora","non-dropping-particle":"","parse-names":false,"suffix":""},{"dropping-particle":"","family":"Papadimitroulas","given":"Panagiotis","non-dropping-particle":"","parse-names":false,"suffix":""},{"dropping-particle":"","family":"Loudos","given":"George","non-dropping-particle":"","parse-names":false,"suffix":""},{"dropping-particle":"","family":"Kagadis","given":"George C","non-dropping-particle":"","parse-names":false,"suffix":""}],"container-title":"Physics in Medicine and Biology","id":"ITEM-2","issue":"6","issued":{"date-parts":[["2016","3","21"]]},"page":"2333-2355","title":"A preclinical simulated dataset of &lt;i&gt;S&lt;/i&gt; -values and investigation of the impact of rescaled organ masses using the MOBY phantom","type":"article-journal","volume":"61"},"uris":["http://www.mendeley.com/documents/?uuid=98d30ccc-4a11-3bc7-b4a4-fa012f1b63d7"]},{"id":"ITEM-3","itemData":{"DOI":"10.1089/cbr.2006.320","ISSN":"1084-9785","PMID":"17651052","abstract":"INTRODUCTION Biokinetic and dosimetry studies in small animals often precede clinical radionuclide therapies. As in human studies, a reliable evaluation of therapeutic efficacy is essential and must be based on accurate dosimetry, which must be based on a realistic dosimetry model. The aim of this study was to evaluate the differences in the results when using a more anatomic realistic mouse phantom, as compared to previously mathematically described phantoms, based mainly on ellipsoids and cylinders. The difference in results from the two Monte Carlo codes, EGS4 and MCNPX 2.6a, was also evaluated. METHODS An anatomical correct mouse phantom (Moby) was developed by Segars et al. for the evaluation and optimization of the in vivo imaging of mice. The Moby phantom is based on surfaces, which allows for an easy and flexible definition of organ sizes. It includes respiratory movements and a beating heart. It also allows for a redefinition of the location of several internal organs. The execution of the Moby program generates a three-dimensional voxel-based phantom of a specified size, which was modified and used as input for Monte Carlo simulations of absorbed fractions and S-factors. The radiation transport was simulated both with the EGS4 system and the MCNPX 2.6a code. Calculations were done for the radionuclides (18)F, (124)I, (131)I, (111)In, (177)Lu, and (90)Y. S-factors were calculated using in-house-developed IDL programs and compared with results from previously published models. RESULTS The comparison of S-factors obtained by the Moby model and mathematical phantoms showed that these, in many cases, were within the same range, whereas for some organs, they were underestimated in the mathematical phantoms. The results were closer to the more anatomically realistic phantom than to the mathematical phantoms, with some exceptions. When investing differences between MCNPX 2.6a and EGS4 using the Moby phantom, results indicated some differences in absorbed fractions for electrons. This reason may be owing to differences in the codes regarding the theory for which electron transport are simulated. CONCLUSIONS It is possible to calculate S-factors that are specific for small animals, such as mice. The Moby phantom is useful as a dosimetry model because it is anatomically realistic, but still very flexible, with 35 accurately segmented regions.","author":[{"dropping-particle":"","family":"Larsson","given":"Erik","non-dropping-particle":"","parse-names":false,"suffix":""},{"dropping-particle":"","family":"Strand","given":"Sven-Erik","non-dropping-particle":"","parse-names":false,"suffix":""},{"dropping-particle":"","family":"Ljungberg","given":"Michael","non-dropping-particle":"","parse-names":false,"suffix":""},{"dropping-particle":"","family":"Jönsson","given":"Bo-Anders","non-dropping-particle":"","parse-names":false,"suffix":""}],"container-title":"Cancer Biotherapy and Radiopharmaceuticals","id":"ITEM-3","issue":"3","issued":{"date-parts":[["2007","6"]]},"page":"438-442","title":"Mouse S-Factors Based on Monte Carlo Simulations in the Anatomical Realistic Moby Phantom for Internal Dosimetry","type":"article-journal","volume":"22"},"uris":["http://www.mendeley.com/documents/?uuid=20fce568-2eb7-3ea3-9309-98a50621dda0"]}],"mendeley":{"formattedCitation":"[93–95]","plainTextFormattedCitation":"[93–95]","previouslyFormattedCitation":"[92–94]"},"properties":{"noteIndex":0},"schema":"https://github.com/citation-style-language/schema/raw/master/csl-citation.json"}</w:instrText>
      </w:r>
      <w:r w:rsidR="0008075B" w:rsidRPr="006105F1">
        <w:fldChar w:fldCharType="separate"/>
      </w:r>
      <w:r w:rsidR="00C131BA" w:rsidRPr="006105F1">
        <w:rPr>
          <w:noProof/>
        </w:rPr>
        <w:t>[93–95]</w:t>
      </w:r>
      <w:r w:rsidR="0008075B" w:rsidRPr="006105F1">
        <w:fldChar w:fldCharType="end"/>
      </w:r>
      <w:r w:rsidR="003B1A94" w:rsidRPr="00BD3AF8">
        <w:t>.</w:t>
      </w:r>
      <w:r w:rsidR="00C67B78">
        <w:t xml:space="preserve"> </w:t>
      </w:r>
      <w:r w:rsidR="005022A4">
        <w:t xml:space="preserve">  </w:t>
      </w:r>
      <w:r w:rsidR="001E37A7">
        <w:t xml:space="preserve"> </w:t>
      </w:r>
    </w:p>
    <w:p w:rsidR="002A45F3" w:rsidRDefault="00C74288" w:rsidP="002A45F3">
      <w:pPr>
        <w:shd w:val="clear" w:color="auto" w:fill="FFFFFF"/>
        <w:spacing w:line="360" w:lineRule="auto"/>
      </w:pPr>
      <w:r>
        <w:br w:type="page"/>
      </w:r>
    </w:p>
    <w:tbl>
      <w:tblPr>
        <w:tblStyle w:val="Listamedia1"/>
        <w:tblW w:w="9059" w:type="dxa"/>
        <w:tblBorders>
          <w:top w:val="none" w:sz="0" w:space="0" w:color="auto"/>
          <w:bottom w:val="none" w:sz="0" w:space="0" w:color="auto"/>
        </w:tblBorders>
        <w:tblLayout w:type="fixed"/>
        <w:tblLook w:val="0420" w:firstRow="1" w:lastRow="0" w:firstColumn="0" w:lastColumn="0" w:noHBand="0" w:noVBand="1"/>
      </w:tblPr>
      <w:tblGrid>
        <w:gridCol w:w="438"/>
        <w:gridCol w:w="18"/>
        <w:gridCol w:w="1637"/>
        <w:gridCol w:w="992"/>
        <w:gridCol w:w="1418"/>
        <w:gridCol w:w="992"/>
        <w:gridCol w:w="567"/>
        <w:gridCol w:w="2997"/>
      </w:tblGrid>
      <w:tr w:rsidR="002A45F3" w:rsidTr="00130B75">
        <w:trPr>
          <w:cnfStyle w:val="100000000000" w:firstRow="1" w:lastRow="0" w:firstColumn="0" w:lastColumn="0" w:oddVBand="0" w:evenVBand="0" w:oddHBand="0" w:evenHBand="0" w:firstRowFirstColumn="0" w:firstRowLastColumn="0" w:lastRowFirstColumn="0" w:lastRowLastColumn="0"/>
          <w:trHeight w:val="415"/>
        </w:trPr>
        <w:tc>
          <w:tcPr>
            <w:tcW w:w="438" w:type="dxa"/>
            <w:tcBorders>
              <w:top w:val="none" w:sz="0" w:space="0" w:color="auto"/>
              <w:bottom w:val="none" w:sz="0" w:space="0" w:color="auto"/>
            </w:tcBorders>
          </w:tcPr>
          <w:p w:rsidR="002A45F3" w:rsidRDefault="002A45F3" w:rsidP="00BD3AF8">
            <w:pPr>
              <w:shd w:val="clear" w:color="auto" w:fill="FFFFFF"/>
              <w:spacing w:line="276" w:lineRule="auto"/>
              <w:ind w:left="534" w:hanging="426"/>
              <w:jc w:val="center"/>
            </w:pPr>
          </w:p>
        </w:tc>
        <w:tc>
          <w:tcPr>
            <w:tcW w:w="2647" w:type="dxa"/>
            <w:gridSpan w:val="3"/>
            <w:tcBorders>
              <w:top w:val="none" w:sz="0" w:space="0" w:color="auto"/>
              <w:bottom w:val="none" w:sz="0" w:space="0" w:color="auto"/>
            </w:tcBorders>
          </w:tcPr>
          <w:p w:rsidR="002A45F3" w:rsidRPr="009045D0" w:rsidRDefault="002A45F3" w:rsidP="00BD3AF8">
            <w:pPr>
              <w:shd w:val="clear" w:color="auto" w:fill="FFFFFF"/>
              <w:spacing w:line="276" w:lineRule="auto"/>
              <w:ind w:left="534" w:hanging="426"/>
              <w:jc w:val="center"/>
              <w:rPr>
                <w:b/>
              </w:rPr>
            </w:pPr>
            <w:r w:rsidRPr="009045D0">
              <w:rPr>
                <w:b/>
              </w:rPr>
              <w:t>Experimento1</w:t>
            </w:r>
          </w:p>
        </w:tc>
        <w:tc>
          <w:tcPr>
            <w:tcW w:w="2410" w:type="dxa"/>
            <w:gridSpan w:val="2"/>
            <w:tcBorders>
              <w:top w:val="none" w:sz="0" w:space="0" w:color="auto"/>
              <w:bottom w:val="none" w:sz="0" w:space="0" w:color="auto"/>
            </w:tcBorders>
          </w:tcPr>
          <w:p w:rsidR="002A45F3" w:rsidRPr="009045D0" w:rsidRDefault="002A45F3" w:rsidP="00BD3AF8">
            <w:pPr>
              <w:shd w:val="clear" w:color="auto" w:fill="FFFFFF"/>
              <w:spacing w:line="276" w:lineRule="auto"/>
              <w:ind w:left="534" w:hanging="426"/>
              <w:jc w:val="center"/>
              <w:rPr>
                <w:b/>
              </w:rPr>
            </w:pPr>
            <w:r w:rsidRPr="009045D0">
              <w:rPr>
                <w:b/>
              </w:rPr>
              <w:t>Experimento2</w:t>
            </w:r>
          </w:p>
        </w:tc>
        <w:tc>
          <w:tcPr>
            <w:tcW w:w="567" w:type="dxa"/>
            <w:vMerge w:val="restart"/>
            <w:tcBorders>
              <w:top w:val="none" w:sz="0" w:space="0" w:color="auto"/>
              <w:bottom w:val="none" w:sz="0" w:space="0" w:color="auto"/>
            </w:tcBorders>
          </w:tcPr>
          <w:p w:rsidR="002A45F3" w:rsidRDefault="002A45F3" w:rsidP="00BD3AF8">
            <w:pPr>
              <w:shd w:val="clear" w:color="auto" w:fill="FFFFFF"/>
              <w:spacing w:line="360" w:lineRule="auto"/>
              <w:jc w:val="both"/>
            </w:pPr>
          </w:p>
        </w:tc>
        <w:tc>
          <w:tcPr>
            <w:tcW w:w="2997" w:type="dxa"/>
            <w:vMerge w:val="restart"/>
            <w:tcBorders>
              <w:top w:val="none" w:sz="0" w:space="0" w:color="auto"/>
              <w:bottom w:val="none" w:sz="0" w:space="0" w:color="auto"/>
            </w:tcBorders>
          </w:tcPr>
          <w:p w:rsidR="002A45F3" w:rsidRDefault="002A45F3" w:rsidP="00BD3AF8">
            <w:pPr>
              <w:shd w:val="clear" w:color="auto" w:fill="FFFFFF"/>
              <w:spacing w:line="360" w:lineRule="auto"/>
              <w:jc w:val="both"/>
            </w:pPr>
          </w:p>
          <w:p w:rsidR="002A45F3" w:rsidRPr="000F24EE" w:rsidRDefault="00BD000A" w:rsidP="00BD3AF8">
            <w:pPr>
              <w:shd w:val="clear" w:color="auto" w:fill="FFFFFF"/>
              <w:spacing w:line="360" w:lineRule="auto"/>
              <w:jc w:val="both"/>
            </w:pPr>
            <w:r>
              <w:rPr>
                <w:b/>
              </w:rPr>
              <w:t>Tabla 4</w:t>
            </w:r>
            <w:r w:rsidR="002A45F3" w:rsidRPr="003E6856">
              <w:rPr>
                <w:b/>
              </w:rPr>
              <w:t>.</w:t>
            </w:r>
            <w:r w:rsidR="002A45F3">
              <w:t xml:space="preserve"> </w:t>
            </w:r>
            <w:r w:rsidR="00E71C7B">
              <w:t xml:space="preserve">Experimentos por duplicados de la captación del </w:t>
            </w:r>
            <w:r w:rsidR="00E71C7B" w:rsidRPr="00E71C7B">
              <w:rPr>
                <w:vertAlign w:val="superscript"/>
              </w:rPr>
              <w:t>67</w:t>
            </w:r>
            <w:r w:rsidR="00E71C7B">
              <w:t xml:space="preserve">Ga en cada órgano. </w:t>
            </w:r>
            <w:r w:rsidR="002A45F3">
              <w:t xml:space="preserve">Se observa una tendencia </w:t>
            </w:r>
            <w:r w:rsidR="002A45F3" w:rsidRPr="00ED3EA4">
              <w:t xml:space="preserve">en la captación del </w:t>
            </w:r>
            <w:r w:rsidR="002A45F3" w:rsidRPr="00ED3EA4">
              <w:rPr>
                <w:vertAlign w:val="superscript"/>
              </w:rPr>
              <w:t>67</w:t>
            </w:r>
            <w:r w:rsidR="002A45F3" w:rsidRPr="00ED3EA4">
              <w:t>Ga en los órganos del ratón.</w:t>
            </w:r>
            <w:r w:rsidR="002A45F3">
              <w:t xml:space="preserve"> </w:t>
            </w:r>
            <w:r w:rsidR="002A45F3" w:rsidRPr="00ED3EA4">
              <w:t>Mediante pruebas estadísticas se encuentran diferencias significativas en ciertos órganos p&lt;0.05.</w:t>
            </w:r>
            <w:r w:rsidR="002A45F3">
              <w:t xml:space="preserve"> </w:t>
            </w:r>
            <w:r w:rsidR="002A45F3" w:rsidRPr="00ED3EA4">
              <w:t>Se encontró una tendencia de captación del citrato de galio en los órganos de los ratones sometidos al modelo de estrés</w:t>
            </w:r>
            <w:r w:rsidR="002A45F3">
              <w:t>.</w:t>
            </w: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rPr>
                <w:lang w:eastAsia="es-MX"/>
              </w:rPr>
            </w:pPr>
          </w:p>
        </w:tc>
        <w:tc>
          <w:tcPr>
            <w:tcW w:w="1637" w:type="dxa"/>
            <w:hideMark/>
          </w:tcPr>
          <w:p w:rsidR="002A45F3" w:rsidRPr="00A41058" w:rsidRDefault="002A45F3" w:rsidP="00BD3AF8">
            <w:pPr>
              <w:spacing w:line="276" w:lineRule="auto"/>
              <w:jc w:val="center"/>
              <w:rPr>
                <w:color w:val="auto"/>
                <w:lang w:eastAsia="es-MX"/>
              </w:rPr>
            </w:pPr>
            <w:r w:rsidRPr="00A41058">
              <w:rPr>
                <w:b/>
                <w:bCs/>
                <w:color w:val="auto"/>
                <w:kern w:val="24"/>
                <w:lang w:eastAsia="es-MX"/>
              </w:rPr>
              <w:t>Órgano</w:t>
            </w:r>
          </w:p>
        </w:tc>
        <w:tc>
          <w:tcPr>
            <w:tcW w:w="992" w:type="dxa"/>
          </w:tcPr>
          <w:p w:rsidR="002A45F3" w:rsidRPr="00A41058" w:rsidRDefault="002A45F3" w:rsidP="00BD3AF8">
            <w:pPr>
              <w:spacing w:line="276" w:lineRule="auto"/>
              <w:jc w:val="center"/>
              <w:rPr>
                <w:color w:val="auto"/>
                <w:lang w:eastAsia="es-MX"/>
              </w:rPr>
            </w:pPr>
            <w:r w:rsidRPr="00A41058">
              <w:rPr>
                <w:b/>
                <w:bCs/>
                <w:color w:val="auto"/>
                <w:kern w:val="24"/>
                <w:lang w:eastAsia="es-MX"/>
              </w:rPr>
              <w:t>Razón</w:t>
            </w:r>
          </w:p>
          <w:p w:rsidR="002A45F3" w:rsidRPr="00A41058" w:rsidRDefault="00D50064" w:rsidP="00BD3AF8">
            <w:pPr>
              <w:spacing w:line="276" w:lineRule="auto"/>
              <w:jc w:val="center"/>
              <w:rPr>
                <w:color w:val="auto"/>
                <w:lang w:eastAsia="es-MX"/>
              </w:rPr>
            </w:pPr>
            <w:r>
              <w:rPr>
                <w:b/>
                <w:bCs/>
                <w:color w:val="auto"/>
                <w:kern w:val="24"/>
                <w:lang w:eastAsia="es-MX"/>
              </w:rPr>
              <w:t>ST</w:t>
            </w:r>
            <w:r w:rsidR="002A45F3" w:rsidRPr="00A41058">
              <w:rPr>
                <w:b/>
                <w:bCs/>
                <w:color w:val="auto"/>
                <w:kern w:val="24"/>
                <w:lang w:eastAsia="es-MX"/>
              </w:rPr>
              <w:t>/C</w:t>
            </w:r>
            <w:r>
              <w:rPr>
                <w:b/>
                <w:bCs/>
                <w:color w:val="auto"/>
                <w:kern w:val="24"/>
                <w:lang w:eastAsia="es-MX"/>
              </w:rPr>
              <w:t>T</w:t>
            </w:r>
          </w:p>
        </w:tc>
        <w:tc>
          <w:tcPr>
            <w:tcW w:w="1418" w:type="dxa"/>
          </w:tcPr>
          <w:p w:rsidR="002A45F3" w:rsidRPr="00A41058" w:rsidRDefault="002A45F3" w:rsidP="00BD3AF8">
            <w:pPr>
              <w:spacing w:line="276" w:lineRule="auto"/>
              <w:jc w:val="center"/>
              <w:rPr>
                <w:color w:val="auto"/>
                <w:lang w:eastAsia="es-MX"/>
              </w:rPr>
            </w:pPr>
            <w:r w:rsidRPr="00A41058">
              <w:rPr>
                <w:b/>
                <w:bCs/>
                <w:color w:val="auto"/>
                <w:kern w:val="24"/>
                <w:lang w:eastAsia="es-MX"/>
              </w:rPr>
              <w:t>Órgano</w:t>
            </w:r>
          </w:p>
        </w:tc>
        <w:tc>
          <w:tcPr>
            <w:tcW w:w="992" w:type="dxa"/>
          </w:tcPr>
          <w:p w:rsidR="002A45F3" w:rsidRPr="00A41058" w:rsidRDefault="002A45F3" w:rsidP="00BD3AF8">
            <w:pPr>
              <w:spacing w:line="276" w:lineRule="auto"/>
              <w:jc w:val="center"/>
              <w:rPr>
                <w:color w:val="auto"/>
                <w:lang w:eastAsia="es-MX"/>
              </w:rPr>
            </w:pPr>
            <w:r w:rsidRPr="00A41058">
              <w:rPr>
                <w:b/>
                <w:bCs/>
                <w:color w:val="auto"/>
                <w:kern w:val="24"/>
                <w:lang w:eastAsia="es-MX"/>
              </w:rPr>
              <w:t>Razón</w:t>
            </w:r>
          </w:p>
          <w:p w:rsidR="002A45F3" w:rsidRPr="00A41058" w:rsidRDefault="00D50064" w:rsidP="00BD3AF8">
            <w:pPr>
              <w:spacing w:line="276" w:lineRule="auto"/>
              <w:jc w:val="center"/>
              <w:rPr>
                <w:color w:val="auto"/>
                <w:lang w:eastAsia="es-MX"/>
              </w:rPr>
            </w:pPr>
            <w:r>
              <w:rPr>
                <w:b/>
                <w:bCs/>
                <w:color w:val="auto"/>
                <w:kern w:val="24"/>
                <w:lang w:eastAsia="es-MX"/>
              </w:rPr>
              <w:t>ST</w:t>
            </w:r>
            <w:r w:rsidR="002A45F3" w:rsidRPr="00A41058">
              <w:rPr>
                <w:b/>
                <w:bCs/>
                <w:color w:val="auto"/>
                <w:kern w:val="24"/>
                <w:lang w:eastAsia="es-MX"/>
              </w:rPr>
              <w:t>/C</w:t>
            </w:r>
            <w:r>
              <w:rPr>
                <w:b/>
                <w:bCs/>
                <w:color w:val="auto"/>
                <w:kern w:val="24"/>
                <w:lang w:eastAsia="es-MX"/>
              </w:rPr>
              <w:t>T</w:t>
            </w:r>
          </w:p>
        </w:tc>
        <w:tc>
          <w:tcPr>
            <w:tcW w:w="567" w:type="dxa"/>
            <w:vMerge/>
          </w:tcPr>
          <w:p w:rsidR="002A45F3" w:rsidRPr="00A41058" w:rsidRDefault="002A45F3" w:rsidP="00BD3AF8">
            <w:pPr>
              <w:jc w:val="center"/>
              <w:rPr>
                <w:b/>
                <w:bCs/>
                <w:kern w:val="24"/>
                <w:lang w:eastAsia="es-MX"/>
              </w:rPr>
            </w:pPr>
          </w:p>
        </w:tc>
        <w:tc>
          <w:tcPr>
            <w:tcW w:w="2997" w:type="dxa"/>
            <w:vMerge/>
          </w:tcPr>
          <w:p w:rsidR="002A45F3" w:rsidRPr="00A41058" w:rsidRDefault="002A45F3" w:rsidP="00BD3AF8">
            <w:pPr>
              <w:jc w:val="center"/>
              <w:rPr>
                <w:b/>
                <w:bCs/>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Sangre</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906</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rasa PT</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2.783</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2</w:t>
            </w:r>
          </w:p>
        </w:tc>
        <w:tc>
          <w:tcPr>
            <w:tcW w:w="1637" w:type="dxa"/>
            <w:hideMark/>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Hígad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608</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Baz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2.102</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3</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rasa Visceral</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512</w:t>
            </w:r>
          </w:p>
        </w:tc>
        <w:tc>
          <w:tcPr>
            <w:tcW w:w="1418" w:type="dxa"/>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Riñon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740</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4</w:t>
            </w:r>
          </w:p>
        </w:tc>
        <w:tc>
          <w:tcPr>
            <w:tcW w:w="1637" w:type="dxa"/>
            <w:hideMark/>
          </w:tcPr>
          <w:p w:rsidR="002A45F3" w:rsidRPr="00A41058" w:rsidRDefault="002A45F3" w:rsidP="00BD3AF8">
            <w:pPr>
              <w:spacing w:line="276" w:lineRule="auto"/>
              <w:jc w:val="center"/>
              <w:textAlignment w:val="bottom"/>
              <w:rPr>
                <w:lang w:eastAsia="es-MX"/>
              </w:rPr>
            </w:pPr>
            <w:r>
              <w:rPr>
                <w:color w:val="000000" w:themeColor="dark1"/>
                <w:kern w:val="24"/>
                <w:lang w:eastAsia="es-MX"/>
              </w:rPr>
              <w:t>Estó</w:t>
            </w:r>
            <w:r w:rsidRPr="00A41058">
              <w:rPr>
                <w:color w:val="000000" w:themeColor="dark1"/>
                <w:kern w:val="24"/>
                <w:lang w:eastAsia="es-MX"/>
              </w:rPr>
              <w:t>mag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472</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Tim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722</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5</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Corazón</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29</w:t>
            </w:r>
          </w:p>
        </w:tc>
        <w:tc>
          <w:tcPr>
            <w:tcW w:w="1418" w:type="dxa"/>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Hígad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492</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6</w:t>
            </w:r>
          </w:p>
        </w:tc>
        <w:tc>
          <w:tcPr>
            <w:tcW w:w="1637" w:type="dxa"/>
            <w:hideMark/>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Testículo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20</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rasa Visceral</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385</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7</w:t>
            </w:r>
          </w:p>
        </w:tc>
        <w:tc>
          <w:tcPr>
            <w:tcW w:w="1637" w:type="dxa"/>
            <w:hideMark/>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Riñon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190</w:t>
            </w:r>
          </w:p>
        </w:tc>
        <w:tc>
          <w:tcPr>
            <w:tcW w:w="1418" w:type="dxa"/>
          </w:tcPr>
          <w:p w:rsidR="002A45F3" w:rsidRPr="00A41058" w:rsidRDefault="002A45F3" w:rsidP="00BD3AF8">
            <w:pPr>
              <w:spacing w:line="276" w:lineRule="auto"/>
              <w:jc w:val="center"/>
              <w:textAlignment w:val="bottom"/>
              <w:rPr>
                <w:u w:val="single"/>
                <w:lang w:eastAsia="es-MX"/>
              </w:rPr>
            </w:pPr>
            <w:r w:rsidRPr="00A41058">
              <w:rPr>
                <w:color w:val="auto"/>
                <w:kern w:val="24"/>
                <w:u w:val="single"/>
                <w:lang w:eastAsia="es-MX"/>
              </w:rPr>
              <w:t>Testículo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374</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8</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Pulmon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132</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I. delgado 15cm</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80</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9</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Tim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120</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Pulmon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71</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0</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I. delgado 15cm</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020</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Sangre</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06</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1</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Baz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013</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Corazón</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120</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2</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rasa PT</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005</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Estomag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045</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3</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Cerebr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625</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lobos Ocular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856</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757000" w:rsidRPr="00A41058" w:rsidTr="00130B75">
        <w:trPr>
          <w:cnfStyle w:val="000000100000" w:firstRow="0" w:lastRow="0" w:firstColumn="0" w:lastColumn="0" w:oddVBand="0" w:evenVBand="0" w:oddHBand="1" w:evenHBand="0" w:firstRowFirstColumn="0" w:firstRowLastColumn="0" w:lastRowFirstColumn="0" w:lastRowLastColumn="0"/>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4</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Vesículas seminal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224</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Cerebro</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583</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r w:rsidR="002A45F3" w:rsidRPr="00A41058" w:rsidTr="00130B75">
        <w:trPr>
          <w:trHeight w:val="584"/>
        </w:trPr>
        <w:tc>
          <w:tcPr>
            <w:tcW w:w="456" w:type="dxa"/>
            <w:gridSpan w:val="2"/>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15</w:t>
            </w:r>
          </w:p>
        </w:tc>
        <w:tc>
          <w:tcPr>
            <w:tcW w:w="1637" w:type="dxa"/>
            <w:hideMark/>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Globos Ocular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145</w:t>
            </w:r>
          </w:p>
        </w:tc>
        <w:tc>
          <w:tcPr>
            <w:tcW w:w="1418"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Vesículas seminales</w:t>
            </w:r>
          </w:p>
        </w:tc>
        <w:tc>
          <w:tcPr>
            <w:tcW w:w="992" w:type="dxa"/>
          </w:tcPr>
          <w:p w:rsidR="002A45F3" w:rsidRPr="00A41058" w:rsidRDefault="002A45F3" w:rsidP="00BD3AF8">
            <w:pPr>
              <w:spacing w:line="276" w:lineRule="auto"/>
              <w:jc w:val="center"/>
              <w:textAlignment w:val="bottom"/>
              <w:rPr>
                <w:lang w:eastAsia="es-MX"/>
              </w:rPr>
            </w:pPr>
            <w:r w:rsidRPr="00A41058">
              <w:rPr>
                <w:color w:val="000000" w:themeColor="dark1"/>
                <w:kern w:val="24"/>
                <w:lang w:eastAsia="es-MX"/>
              </w:rPr>
              <w:t>0.460</w:t>
            </w:r>
          </w:p>
        </w:tc>
        <w:tc>
          <w:tcPr>
            <w:tcW w:w="567" w:type="dxa"/>
            <w:vMerge/>
          </w:tcPr>
          <w:p w:rsidR="002A45F3" w:rsidRPr="00A41058" w:rsidRDefault="002A45F3" w:rsidP="00BD3AF8">
            <w:pPr>
              <w:jc w:val="center"/>
              <w:textAlignment w:val="bottom"/>
              <w:rPr>
                <w:color w:val="000000" w:themeColor="dark1"/>
                <w:kern w:val="24"/>
                <w:lang w:eastAsia="es-MX"/>
              </w:rPr>
            </w:pPr>
          </w:p>
        </w:tc>
        <w:tc>
          <w:tcPr>
            <w:tcW w:w="2997" w:type="dxa"/>
            <w:vMerge/>
          </w:tcPr>
          <w:p w:rsidR="002A45F3" w:rsidRPr="00A41058" w:rsidRDefault="002A45F3" w:rsidP="00BD3AF8">
            <w:pPr>
              <w:jc w:val="center"/>
              <w:textAlignment w:val="bottom"/>
              <w:rPr>
                <w:color w:val="000000" w:themeColor="dark1"/>
                <w:kern w:val="24"/>
                <w:lang w:eastAsia="es-MX"/>
              </w:rPr>
            </w:pPr>
          </w:p>
        </w:tc>
      </w:tr>
    </w:tbl>
    <w:p w:rsidR="002A45F3" w:rsidRDefault="002A45F3" w:rsidP="00907CCB"/>
    <w:p w:rsidR="00907CCB" w:rsidRPr="00907CCB" w:rsidRDefault="002A45F3" w:rsidP="00907CCB">
      <w:r>
        <w:br w:type="page"/>
      </w:r>
    </w:p>
    <w:p w:rsidR="004E0E8B" w:rsidRPr="008443DA" w:rsidRDefault="004E0E8B" w:rsidP="0073446D">
      <w:pPr>
        <w:pStyle w:val="Ttulo2"/>
        <w:numPr>
          <w:ilvl w:val="0"/>
          <w:numId w:val="7"/>
        </w:numPr>
        <w:rPr>
          <w:rFonts w:ascii="Times New Roman" w:hAnsi="Times New Roman"/>
          <w:i w:val="0"/>
          <w:iCs w:val="0"/>
        </w:rPr>
      </w:pPr>
      <w:bookmarkStart w:id="35" w:name="_Toc527634847"/>
      <w:r w:rsidRPr="008443DA">
        <w:rPr>
          <w:rFonts w:ascii="Times New Roman" w:hAnsi="Times New Roman"/>
          <w:i w:val="0"/>
          <w:iCs w:val="0"/>
        </w:rPr>
        <w:lastRenderedPageBreak/>
        <w:t>Conclusiones generales</w:t>
      </w:r>
      <w:bookmarkEnd w:id="35"/>
    </w:p>
    <w:p w:rsidR="00660657" w:rsidRDefault="00660657" w:rsidP="00660657"/>
    <w:p w:rsidR="00660657" w:rsidRPr="00660657" w:rsidRDefault="00660657" w:rsidP="00660657">
      <w:pPr>
        <w:rPr>
          <w:lang w:val="en-US"/>
        </w:rPr>
      </w:pPr>
    </w:p>
    <w:p w:rsidR="00B97E62" w:rsidRDefault="00B97E62" w:rsidP="005B4517">
      <w:pPr>
        <w:shd w:val="clear" w:color="auto" w:fill="FFFFFF"/>
        <w:spacing w:line="480" w:lineRule="auto"/>
        <w:jc w:val="both"/>
      </w:pPr>
      <w:r>
        <w:t>El estrés</w:t>
      </w:r>
      <w:r w:rsidR="00D00310">
        <w:t xml:space="preserve"> fisiológico</w:t>
      </w:r>
      <w:r>
        <w:t xml:space="preserve"> provoca la desregulación hormonal en la </w:t>
      </w:r>
      <w:r w:rsidR="00D00310">
        <w:t xml:space="preserve">corteza y medula de las </w:t>
      </w:r>
      <w:r>
        <w:t>glándulas</w:t>
      </w:r>
      <w:r w:rsidR="005F49D2">
        <w:t xml:space="preserve"> adrenales, de manera crónica el cortisol pasa de ser</w:t>
      </w:r>
      <w:r>
        <w:t xml:space="preserve"> un analgésico </w:t>
      </w:r>
      <w:r w:rsidR="005F49D2">
        <w:t xml:space="preserve">a dar marcha a la </w:t>
      </w:r>
      <w:r>
        <w:t>sobre</w:t>
      </w:r>
      <w:r w:rsidR="005F49D2">
        <w:t xml:space="preserve"> activación</w:t>
      </w:r>
      <w:r>
        <w:t xml:space="preserve"> </w:t>
      </w:r>
      <w:r w:rsidR="005F49D2">
        <w:t>d</w:t>
      </w:r>
      <w:r>
        <w:t xml:space="preserve">el sistema </w:t>
      </w:r>
      <w:r w:rsidR="00EF6646">
        <w:t>inmune</w:t>
      </w:r>
      <w:r>
        <w:t xml:space="preserve">, </w:t>
      </w:r>
      <w:r w:rsidR="00F14242">
        <w:t>esté a su vez</w:t>
      </w:r>
      <w:r>
        <w:t xml:space="preserve"> desencadena </w:t>
      </w:r>
      <w:r w:rsidR="005F49D2">
        <w:t xml:space="preserve">la </w:t>
      </w:r>
      <w:r>
        <w:t xml:space="preserve">producción de </w:t>
      </w:r>
      <w:r w:rsidR="001E441F">
        <w:t>citocinas</w:t>
      </w:r>
      <w:r>
        <w:t xml:space="preserve"> </w:t>
      </w:r>
      <w:r w:rsidR="005F49D2">
        <w:t>proinflamatorias</w:t>
      </w:r>
      <w:r>
        <w:t xml:space="preserve"> (IL6, TNF α e interferón γ)</w:t>
      </w:r>
      <w:r w:rsidR="00F14242">
        <w:t>,</w:t>
      </w:r>
      <w:r>
        <w:t xml:space="preserve"> lo que provoca inflamación </w:t>
      </w:r>
      <w:proofErr w:type="spellStart"/>
      <w:r>
        <w:t>multi-</w:t>
      </w:r>
      <w:r w:rsidR="005F49D2">
        <w:t>orgánica</w:t>
      </w:r>
      <w:proofErr w:type="spellEnd"/>
      <w:r w:rsidR="004223C0">
        <w:t xml:space="preserve"> </w:t>
      </w:r>
      <w:r>
        <w:t xml:space="preserve">en diferentes sistemas y </w:t>
      </w:r>
      <w:r w:rsidR="0039774F">
        <w:t>órganos</w:t>
      </w:r>
      <w:r>
        <w:t xml:space="preserve">, en este estado los </w:t>
      </w:r>
      <w:r w:rsidR="0039774F">
        <w:t xml:space="preserve">órganos </w:t>
      </w:r>
      <w:r>
        <w:t xml:space="preserve">se ven comprometidos a experimentar cambios fisiológicos y/o morfológicos, en este </w:t>
      </w:r>
      <w:r w:rsidRPr="00BE61F3">
        <w:t xml:space="preserve">sentido el </w:t>
      </w:r>
      <w:r w:rsidR="00C5219B" w:rsidRPr="00BE61F3">
        <w:rPr>
          <w:vertAlign w:val="superscript"/>
        </w:rPr>
        <w:t>67</w:t>
      </w:r>
      <w:r w:rsidRPr="00BE61F3">
        <w:t xml:space="preserve">Ga demostró ser una herramienta </w:t>
      </w:r>
      <w:r w:rsidR="00185CC8" w:rsidRPr="00BE61F3">
        <w:t xml:space="preserve">para hallar el estado inflamatorio </w:t>
      </w:r>
      <w:r w:rsidR="004223C0" w:rsidRPr="00BE61F3">
        <w:t xml:space="preserve">presente en </w:t>
      </w:r>
      <w:r w:rsidR="00185CC8" w:rsidRPr="00BE61F3">
        <w:t xml:space="preserve">cada </w:t>
      </w:r>
      <w:r w:rsidR="0039774F">
        <w:t>órgano</w:t>
      </w:r>
      <w:r w:rsidR="00047F6E" w:rsidRPr="00BE61F3">
        <w:t>.</w:t>
      </w:r>
      <w:r w:rsidR="00047F6E">
        <w:t xml:space="preserve"> Se </w:t>
      </w:r>
      <w:r w:rsidR="006A5387">
        <w:t>d</w:t>
      </w:r>
      <w:r w:rsidR="00047F6E">
        <w:t>eterminó</w:t>
      </w:r>
      <w:r w:rsidR="006A5387">
        <w:t xml:space="preserve"> que la grasa visceral, hígado</w:t>
      </w:r>
      <w:r w:rsidR="005A54A2">
        <w:t>,</w:t>
      </w:r>
      <w:r w:rsidR="006A5387">
        <w:t xml:space="preserve"> riñones y testículos son los</w:t>
      </w:r>
      <w:r w:rsidR="000509DF">
        <w:t xml:space="preserve"> órganos</w:t>
      </w:r>
      <w:r w:rsidR="006A5387">
        <w:t xml:space="preserve"> más propensos al estrés crónico</w:t>
      </w:r>
      <w:r w:rsidR="000509DF">
        <w:t>,</w:t>
      </w:r>
      <w:r w:rsidR="006A5387">
        <w:t xml:space="preserve"> mientras que los globos oculares y las vesículas seminales no presentan captación del radiofármaco</w:t>
      </w:r>
      <w:r w:rsidR="00452761">
        <w:t>,</w:t>
      </w:r>
      <w:r w:rsidR="00701A0C">
        <w:t xml:space="preserve"> esto implicaría que no existe inf</w:t>
      </w:r>
      <w:r w:rsidR="0039774F">
        <w:t>lamación alguna en estos órganos</w:t>
      </w:r>
      <w:r w:rsidR="006A5387">
        <w:t xml:space="preserve">, </w:t>
      </w:r>
      <w:r w:rsidR="009823D5">
        <w:t xml:space="preserve">aunado se halló la </w:t>
      </w:r>
      <w:r w:rsidR="006A5387">
        <w:t>cinética</w:t>
      </w:r>
      <w:r w:rsidR="00C6640F">
        <w:t xml:space="preserve"> de captación</w:t>
      </w:r>
      <w:r w:rsidR="009823D5">
        <w:t xml:space="preserve"> de</w:t>
      </w:r>
      <w:r w:rsidR="00C6640F">
        <w:t>l</w:t>
      </w:r>
      <w:r w:rsidR="009823D5">
        <w:t xml:space="preserve"> </w:t>
      </w:r>
      <w:r w:rsidR="00C5219B" w:rsidRPr="00C5219B">
        <w:rPr>
          <w:vertAlign w:val="superscript"/>
        </w:rPr>
        <w:t>67</w:t>
      </w:r>
      <w:r w:rsidR="009823D5">
        <w:t>Ga</w:t>
      </w:r>
      <w:r w:rsidR="00452761">
        <w:t xml:space="preserve"> en el ratón</w:t>
      </w:r>
      <w:r w:rsidR="00C5219B">
        <w:t>,</w:t>
      </w:r>
      <w:r w:rsidR="00452761">
        <w:t xml:space="preserve"> estos resultados están estrechamente relacionados a la</w:t>
      </w:r>
      <w:r w:rsidR="009823D5">
        <w:t xml:space="preserve"> </w:t>
      </w:r>
      <w:r w:rsidR="00452761">
        <w:t xml:space="preserve">producción de receptores para transferrina y al </w:t>
      </w:r>
      <w:r w:rsidR="009823D5">
        <w:t>cons</w:t>
      </w:r>
      <w:r w:rsidR="00452761">
        <w:t xml:space="preserve">umo de hierro en </w:t>
      </w:r>
      <w:r w:rsidR="0039774F">
        <w:t>cada</w:t>
      </w:r>
      <w:r w:rsidR="0039774F" w:rsidRPr="0039774F">
        <w:t xml:space="preserve"> </w:t>
      </w:r>
      <w:r w:rsidR="0039774F">
        <w:t>órganos</w:t>
      </w:r>
      <w:r w:rsidR="009823D5">
        <w:t xml:space="preserve"> </w:t>
      </w:r>
      <w:r w:rsidR="00452761">
        <w:t>bajo estrés fisiológico</w:t>
      </w:r>
      <w:r w:rsidR="009823D5">
        <w:t>.</w:t>
      </w:r>
    </w:p>
    <w:p w:rsidR="00940C4A" w:rsidRDefault="00940C4A" w:rsidP="005B4517">
      <w:pPr>
        <w:shd w:val="clear" w:color="auto" w:fill="FFFFFF"/>
        <w:spacing w:line="480" w:lineRule="auto"/>
        <w:jc w:val="both"/>
      </w:pPr>
    </w:p>
    <w:p w:rsidR="008A6E01" w:rsidRPr="00907CCB" w:rsidRDefault="00627ECA" w:rsidP="00907CCB">
      <w:pPr>
        <w:shd w:val="clear" w:color="auto" w:fill="FFFFFF"/>
        <w:spacing w:line="480" w:lineRule="auto"/>
        <w:jc w:val="both"/>
      </w:pPr>
      <w:r>
        <w:t>Por otra parte, l</w:t>
      </w:r>
      <w:r w:rsidR="00660657" w:rsidRPr="00660657">
        <w:t xml:space="preserve">os pesos de los riñones y las glándulas </w:t>
      </w:r>
      <w:r w:rsidR="000E701C">
        <w:t xml:space="preserve">adrenales </w:t>
      </w:r>
      <w:r w:rsidR="00660657" w:rsidRPr="00660657">
        <w:t>en el grupo estr</w:t>
      </w:r>
      <w:r w:rsidR="00660657">
        <w:t xml:space="preserve">és se </w:t>
      </w:r>
      <w:r w:rsidR="00D459E8">
        <w:t>incrementaron</w:t>
      </w:r>
      <w:r w:rsidR="00660657">
        <w:t xml:space="preserve"> en comparación con el grupo control como se ha reportado en la literatura</w:t>
      </w:r>
      <w:r w:rsidR="000E701C">
        <w:t xml:space="preserve">, </w:t>
      </w:r>
      <w:r w:rsidR="003B466F">
        <w:t>no obstante</w:t>
      </w:r>
      <w:r w:rsidR="000E701C">
        <w:t>, el peso corporal disminuyo</w:t>
      </w:r>
      <w:r w:rsidR="003B466F">
        <w:t xml:space="preserve"> en los ratones estresados</w:t>
      </w:r>
      <w:r w:rsidR="0048242F">
        <w:t xml:space="preserve">. Los ratones bajo estrés crónico por inmovilización </w:t>
      </w:r>
      <w:r w:rsidR="00B25FEF">
        <w:t>tienen</w:t>
      </w:r>
      <w:r w:rsidR="0048242F">
        <w:t xml:space="preserve"> depuración del </w:t>
      </w:r>
      <w:r w:rsidR="0048242F" w:rsidRPr="0048242F">
        <w:rPr>
          <w:vertAlign w:val="superscript"/>
        </w:rPr>
        <w:t>67</w:t>
      </w:r>
      <w:r w:rsidR="0048242F">
        <w:t>Ga más rápida</w:t>
      </w:r>
      <w:r w:rsidR="00B25FEF">
        <w:t xml:space="preserve"> después de las 24 horas</w:t>
      </w:r>
      <w:r w:rsidR="000E701C">
        <w:t>, a partir de este tiempo se presenta la fase de eliminación del radiof</w:t>
      </w:r>
      <w:r w:rsidR="00092CE4">
        <w:t>á</w:t>
      </w:r>
      <w:r w:rsidR="000E701C">
        <w:t>rmaco</w:t>
      </w:r>
      <w:r w:rsidR="00B25FEF">
        <w:t>.</w:t>
      </w:r>
      <w:r w:rsidR="0048242F">
        <w:t xml:space="preserve"> </w:t>
      </w:r>
      <w:r w:rsidR="00B25FEF">
        <w:t>Sin embargo, e</w:t>
      </w:r>
      <w:r w:rsidR="00092CE4">
        <w:t>n</w:t>
      </w:r>
      <w:r w:rsidR="00B25FEF">
        <w:t xml:space="preserve"> grupo de estrés la captación del </w:t>
      </w:r>
      <w:r w:rsidR="00B25FEF" w:rsidRPr="00B25FEF">
        <w:rPr>
          <w:vertAlign w:val="superscript"/>
        </w:rPr>
        <w:t>67</w:t>
      </w:r>
      <w:r w:rsidR="00B25FEF">
        <w:t>Ga a las 24 horas</w:t>
      </w:r>
      <w:r w:rsidR="00047F6E">
        <w:t xml:space="preserve"> es mayor</w:t>
      </w:r>
      <w:r w:rsidR="00B25FEF">
        <w:t xml:space="preserve"> en todos los órganos de interés </w:t>
      </w:r>
      <w:r w:rsidR="00B25FEF" w:rsidRPr="00B25FEF">
        <w:rPr>
          <w:i/>
        </w:rPr>
        <w:t xml:space="preserve">vs </w:t>
      </w:r>
      <w:r w:rsidR="00B25FEF">
        <w:t>el grupo control</w:t>
      </w:r>
      <w:r w:rsidR="00B25FEF" w:rsidRPr="00C6640F">
        <w:t>.</w:t>
      </w:r>
      <w:r w:rsidR="00B25FEF" w:rsidRPr="00092CE4">
        <w:rPr>
          <w:highlight w:val="lightGray"/>
        </w:rPr>
        <w:t xml:space="preserve"> </w:t>
      </w:r>
    </w:p>
    <w:p w:rsidR="004E0E8B" w:rsidRDefault="004E0E8B" w:rsidP="0073446D">
      <w:pPr>
        <w:pStyle w:val="Ttulo2"/>
        <w:numPr>
          <w:ilvl w:val="0"/>
          <w:numId w:val="7"/>
        </w:numPr>
        <w:rPr>
          <w:rFonts w:ascii="Times New Roman" w:hAnsi="Times New Roman"/>
          <w:i w:val="0"/>
          <w:iCs w:val="0"/>
        </w:rPr>
      </w:pPr>
      <w:bookmarkStart w:id="36" w:name="_Toc527634848"/>
      <w:proofErr w:type="spellStart"/>
      <w:r w:rsidRPr="00D811A1">
        <w:rPr>
          <w:rFonts w:ascii="Times New Roman" w:hAnsi="Times New Roman"/>
          <w:i w:val="0"/>
          <w:iCs w:val="0"/>
        </w:rPr>
        <w:lastRenderedPageBreak/>
        <w:t>Bibliohemerografía</w:t>
      </w:r>
      <w:proofErr w:type="spellEnd"/>
      <w:r w:rsidRPr="00D811A1">
        <w:rPr>
          <w:rFonts w:ascii="Times New Roman" w:hAnsi="Times New Roman"/>
          <w:i w:val="0"/>
          <w:iCs w:val="0"/>
        </w:rPr>
        <w:t xml:space="preserve"> utilizada</w:t>
      </w:r>
      <w:bookmarkEnd w:id="36"/>
      <w:r w:rsidRPr="00D811A1">
        <w:rPr>
          <w:rFonts w:ascii="Times New Roman" w:hAnsi="Times New Roman"/>
          <w:i w:val="0"/>
          <w:iCs w:val="0"/>
        </w:rPr>
        <w:t xml:space="preserve"> </w:t>
      </w:r>
    </w:p>
    <w:p w:rsidR="00D811A1" w:rsidRPr="00D811A1" w:rsidRDefault="00D811A1" w:rsidP="00D811A1"/>
    <w:p w:rsidR="00B42842" w:rsidRDefault="00B42842" w:rsidP="00B42842"/>
    <w:p w:rsidR="00C131BA" w:rsidRPr="00844A40" w:rsidRDefault="0008075B" w:rsidP="00C131BA">
      <w:pPr>
        <w:widowControl w:val="0"/>
        <w:autoSpaceDE w:val="0"/>
        <w:autoSpaceDN w:val="0"/>
        <w:adjustRightInd w:val="0"/>
        <w:spacing w:line="480" w:lineRule="auto"/>
        <w:ind w:left="640" w:hanging="640"/>
        <w:rPr>
          <w:noProof/>
          <w:lang w:val="en-US"/>
        </w:rPr>
      </w:pPr>
      <w:r>
        <w:fldChar w:fldCharType="begin" w:fldLock="1"/>
      </w:r>
      <w:r w:rsidR="000362D2" w:rsidRPr="000362D2">
        <w:rPr>
          <w:lang w:val="en-US"/>
        </w:rPr>
        <w:instrText xml:space="preserve">ADDIN Mendeley Bibliography CSL_BIBLIOGRAPHY </w:instrText>
      </w:r>
      <w:r>
        <w:fldChar w:fldCharType="separate"/>
      </w:r>
      <w:r w:rsidR="00C131BA" w:rsidRPr="00844A40">
        <w:rPr>
          <w:noProof/>
          <w:lang w:val="en-US"/>
        </w:rPr>
        <w:t xml:space="preserve">1. </w:t>
      </w:r>
      <w:r w:rsidR="00C131BA" w:rsidRPr="00844A40">
        <w:rPr>
          <w:noProof/>
          <w:lang w:val="en-US"/>
        </w:rPr>
        <w:tab/>
        <w:t>Armenta-Hernández OD, Maldonado-Macías A, García-Alcaraz J, et al (2018) Relationship between Burnout and Body Mass Index in Senior and Middle Managers from the Mexican Manufacturing Industry. Int J Environ Res Public Health 15:541. https://doi.org/10.3390/ijerph1503054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 </w:t>
      </w:r>
      <w:r w:rsidRPr="00844A40">
        <w:rPr>
          <w:noProof/>
          <w:lang w:val="en-US"/>
        </w:rPr>
        <w:tab/>
        <w:t>Borgman MA, Zaar M, Aden JK, et al (2018) Hemostatic responses to exercise, dehydration, and simulated bleeding in heat-stressed humans. Am J Physiol Integr Comp Physiol ajpregu.00223.2018. https://doi.org/10.1152/ajpregu.00223.201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 </w:t>
      </w:r>
      <w:r w:rsidRPr="00844A40">
        <w:rPr>
          <w:noProof/>
          <w:lang w:val="en-US"/>
        </w:rPr>
        <w:tab/>
        <w:t>Machado A, Herrera AJ, de Pablos RM, et al (2014) Chronic stress as a risk factor for Alzheimer’s disease. Rev Neurosci 25:785–804. https://doi.org/10.1515/revneuro-2014-003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 </w:t>
      </w:r>
      <w:r w:rsidRPr="00844A40">
        <w:rPr>
          <w:noProof/>
          <w:lang w:val="en-US"/>
        </w:rPr>
        <w:tab/>
        <w:t>Matsuhisa F, Kitamura N, Satoh E (2014) Effects of acute and chronic psychological stress on platelet aggregation in mice. Stress 17:186–192. https://doi.org/10.3109/10253890.2014.88854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5. </w:t>
      </w:r>
      <w:r w:rsidRPr="00844A40">
        <w:rPr>
          <w:noProof/>
          <w:lang w:val="en-US"/>
        </w:rPr>
        <w:tab/>
        <w:t>Kawano T, Ouchi R, Ishigaki T, et al (2018) Increased Susceptibility to Allergic Asthma with the Impairment of Respiratory Tolerance Caused by Psychological Stress. Int Arch Allergy Immunol 177:1–15. https://doi.org/10.1159/000488289</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 </w:t>
      </w:r>
      <w:r w:rsidRPr="00844A40">
        <w:rPr>
          <w:noProof/>
          <w:lang w:val="en-US"/>
        </w:rPr>
        <w:tab/>
        <w:t>Leffa DT, Torres ILS, Rohde LA (2018) A Review on the Role of Inflammation in Attention-Deficit/Hyperactivity Disorder. Neuroimmunomodulation 1–6. https://doi.org/10.1159/00048963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 </w:t>
      </w:r>
      <w:r w:rsidRPr="00844A40">
        <w:rPr>
          <w:noProof/>
          <w:lang w:val="en-US"/>
        </w:rPr>
        <w:tab/>
        <w:t>Sinha N, Dabla PK (2015) Oxidative stress and antioxidants in hypertension-a current review. Curr Hypertens Rev 11:132–42</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8. </w:t>
      </w:r>
      <w:r w:rsidRPr="00844A40">
        <w:rPr>
          <w:noProof/>
          <w:lang w:val="en-US"/>
        </w:rPr>
        <w:tab/>
        <w:t>Possik E, Pause A (2015) Measuring Oxidative Stress Resistance of &amp;lt;em&amp;gt;Caenorhabditis elegans&amp;lt;/em&amp;gt; in 96-well Microtiter Plates. J Vis Exp e52746. https://doi.org/10.3791/5274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9. </w:t>
      </w:r>
      <w:r w:rsidRPr="00844A40">
        <w:rPr>
          <w:noProof/>
          <w:lang w:val="en-US"/>
        </w:rPr>
        <w:tab/>
        <w:t>Barugh AJ, Gray P, Shenkin SD, et al (2014) Cortisol levels and the severity and outcomes of acute stroke: a systematic review. J Neurol 261:533–545. https://doi.org/10.1007/s00415-013-7231-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0. </w:t>
      </w:r>
      <w:r w:rsidRPr="00844A40">
        <w:rPr>
          <w:noProof/>
          <w:lang w:val="en-US"/>
        </w:rPr>
        <w:tab/>
        <w:t>Gaffey AE, Wirth MM, Hoks RM, et al (2014) Circulating cortisol levels after exogenous cortisol administration are higher in women using hormonal contraceptives: data from two preliminary studies. Stress 17:314–320. https://doi.org/10.3109/10253890.2014.91944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1. </w:t>
      </w:r>
      <w:r w:rsidRPr="00844A40">
        <w:rPr>
          <w:noProof/>
          <w:lang w:val="en-US"/>
        </w:rPr>
        <w:tab/>
        <w:t>Hannibal KE, Bishop MD (2014) Chronic Stress, Cortisol Dysfunction, and Pain: A Psychoneuroendocrine Rationale for Stress Management in Pain Rehabilitation. Phys Ther 94:1816–1825. https://doi.org/10.2522/ptj.2013059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2. </w:t>
      </w:r>
      <w:r w:rsidRPr="00844A40">
        <w:rPr>
          <w:noProof/>
          <w:lang w:val="en-US"/>
        </w:rPr>
        <w:tab/>
        <w:t>Lee DY, Kim E, Choi MH (2015) Technical and clinical aspects of cortisol as a biochemical marker of chronic stress. BMB Rep 48:209–1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3. </w:t>
      </w:r>
      <w:r w:rsidRPr="00844A40">
        <w:rPr>
          <w:noProof/>
          <w:lang w:val="en-US"/>
        </w:rPr>
        <w:tab/>
        <w:t>Cannon W (1929) Bodily changes in pain, hunger, fear and rage. D. Appleton &amp; Co, New York</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4. </w:t>
      </w:r>
      <w:r w:rsidRPr="00844A40">
        <w:rPr>
          <w:noProof/>
          <w:lang w:val="en-US"/>
        </w:rPr>
        <w:tab/>
        <w:t>Cannon W (1929) Organization for physiological homeostasis. Physiol Rev 9:399–43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5. </w:t>
      </w:r>
      <w:r w:rsidRPr="00844A40">
        <w:rPr>
          <w:noProof/>
          <w:lang w:val="en-US"/>
        </w:rPr>
        <w:tab/>
        <w:t>Cannon W (1939) The wisdom of the body. W.W. Norton, New York</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6. </w:t>
      </w:r>
      <w:r w:rsidRPr="00844A40">
        <w:rPr>
          <w:noProof/>
          <w:lang w:val="en-US"/>
        </w:rPr>
        <w:tab/>
        <w:t>McEwen BS (2006) Protective and damaging effects of stress mediators: Central role of the brain. Dialogues Clin Neurosci 8:367–381. https://doi.org/10.1056/NEJM199801153380307</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17. </w:t>
      </w:r>
      <w:r w:rsidRPr="00844A40">
        <w:rPr>
          <w:noProof/>
          <w:lang w:val="en-US"/>
        </w:rPr>
        <w:tab/>
        <w:t>McEwen BS (2000) The neurobiology of stress: from serendipity to clinical relevance. Brain Res 886:172–189</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8. </w:t>
      </w:r>
      <w:r w:rsidRPr="00844A40">
        <w:rPr>
          <w:noProof/>
          <w:lang w:val="en-US"/>
        </w:rPr>
        <w:tab/>
        <w:t>Goldstein DS, Kopin IJ (2007) Evolution of concepts of stress. Stress 10:109–120. https://doi.org/10.1080/1025389070128893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19. </w:t>
      </w:r>
      <w:r w:rsidRPr="00844A40">
        <w:rPr>
          <w:noProof/>
          <w:lang w:val="en-US"/>
        </w:rPr>
        <w:tab/>
        <w:t>Chrousos G, Gold P The concepts of stress and stress system disorders. Overview of physical and behavioral homeostasis. J Am Med Assoc 267:1244–1252</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0. </w:t>
      </w:r>
      <w:r w:rsidRPr="00844A40">
        <w:rPr>
          <w:noProof/>
          <w:lang w:val="en-US"/>
        </w:rPr>
        <w:tab/>
        <w:t>McEwen B, Stellar E (1993) Stress and the individual. Mechanisms leading to disease. Arch Int Med 153:2093–210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1. </w:t>
      </w:r>
      <w:r w:rsidRPr="00844A40">
        <w:rPr>
          <w:noProof/>
          <w:lang w:val="en-US"/>
        </w:rPr>
        <w:tab/>
        <w:t>Goldstein D, McEwen B (2002) Allostasis, homeostats, and the nature of stress. Stress 5:55–5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2. </w:t>
      </w:r>
      <w:r w:rsidRPr="00844A40">
        <w:rPr>
          <w:noProof/>
          <w:lang w:val="en-US"/>
        </w:rPr>
        <w:tab/>
        <w:t>Tafet GE, Bernardini R (2003) Psychoneuroendocrinological links between chronic stress and depression. Prog Neuro-Psychopharmacology Biol Psychiatry 27:893–903. https://doi.org/10.1016/S0278-5846(03)00162-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3. </w:t>
      </w:r>
      <w:r w:rsidRPr="00844A40">
        <w:rPr>
          <w:noProof/>
          <w:lang w:val="en-US"/>
        </w:rPr>
        <w:tab/>
        <w:t>Watanabe Y, Gould E, McEwen BS (1992) Stress induces atrophy of apical dendrites of hippocampus CA3 pyramidal neurons. Brain Res 588:341–34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4. </w:t>
      </w:r>
      <w:r w:rsidRPr="00844A40">
        <w:rPr>
          <w:noProof/>
          <w:lang w:val="en-US"/>
        </w:rPr>
        <w:tab/>
        <w:t>Jorgensen A, Maigaard K, Wörtwein G, et al (2013) Chronic restraint stress in rats causes sustained increase in urinary corticosterone excretion without affecting cerebral or systemic oxidatively generated DNA/RNA damage. Prog Neuro-Psychopharmacology Biol Psychiatry 40:30–37. https://doi.org/10.1016/j.pnpbp.2012.08.01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5. </w:t>
      </w:r>
      <w:r w:rsidRPr="00844A40">
        <w:rPr>
          <w:noProof/>
          <w:lang w:val="en-US"/>
        </w:rPr>
        <w:tab/>
        <w:t>Simon NM, Smoller JW, McNamara KL, et al (2006) Telomere Shortening and Mood Disorders: Preliminary Support for a Chronic Stress Model of Accelerated Aging. Biol Psychiatry 60:432–435. https://doi.org/10.1016/j.biopsych.2006.02.00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26. </w:t>
      </w:r>
      <w:r w:rsidRPr="00844A40">
        <w:rPr>
          <w:noProof/>
          <w:lang w:val="en-US"/>
        </w:rPr>
        <w:tab/>
        <w:t>Saber EA, Abd El Aleem MM, Aziz NM, Ibrahim RA (2018) Physiological and structural changes of the lung tissue in male albino rat exposed to immobilization stress. J Cell Physiol. https://doi.org/10.1002/jcp.2759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7. </w:t>
      </w:r>
      <w:r w:rsidRPr="00844A40">
        <w:rPr>
          <w:noProof/>
          <w:lang w:val="en-US"/>
        </w:rPr>
        <w:tab/>
        <w:t>Dronjak S, Jezova D, Kvetnansky R (2004) Different effects of novel stressors on sympathoadrenal system activation in rats exposed to long-term immobilization. Ann N Y Acad Sci 1018:113–123. https://doi.org/10.1196/annals.1296.01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8. </w:t>
      </w:r>
      <w:r w:rsidRPr="00844A40">
        <w:rPr>
          <w:noProof/>
          <w:lang w:val="en-US"/>
        </w:rPr>
        <w:tab/>
        <w:t>Selye H (1974) Stress without distress. New American Library, New York</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29. </w:t>
      </w:r>
      <w:r w:rsidRPr="00844A40">
        <w:rPr>
          <w:noProof/>
          <w:lang w:val="en-US"/>
        </w:rPr>
        <w:tab/>
        <w:t>Cannon W, Lissak K (1939) Evidence for adrenaline in adrenergic neurones. Am J Physiol 125:765–777</w:t>
      </w:r>
    </w:p>
    <w:p w:rsidR="00C131BA" w:rsidRPr="00C131BA" w:rsidRDefault="00C131BA" w:rsidP="00C131BA">
      <w:pPr>
        <w:widowControl w:val="0"/>
        <w:autoSpaceDE w:val="0"/>
        <w:autoSpaceDN w:val="0"/>
        <w:adjustRightInd w:val="0"/>
        <w:spacing w:line="480" w:lineRule="auto"/>
        <w:ind w:left="640" w:hanging="640"/>
        <w:rPr>
          <w:noProof/>
        </w:rPr>
      </w:pPr>
      <w:r w:rsidRPr="00844A40">
        <w:rPr>
          <w:noProof/>
          <w:lang w:val="en-US"/>
        </w:rPr>
        <w:t xml:space="preserve">30. </w:t>
      </w:r>
      <w:r w:rsidRPr="00844A40">
        <w:rPr>
          <w:noProof/>
          <w:lang w:val="en-US"/>
        </w:rPr>
        <w:tab/>
        <w:t xml:space="preserve">von Euler U (1946) A specific sympathomimetic ergone in adrenergic nerve fibres (sympathin) and its relations to adrenaline and nor-adrenaline. </w:t>
      </w:r>
      <w:r w:rsidRPr="00C131BA">
        <w:rPr>
          <w:noProof/>
        </w:rPr>
        <w:t>Acta Physiol Scand 12:73–96</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31. </w:t>
      </w:r>
      <w:r w:rsidRPr="00C131BA">
        <w:rPr>
          <w:noProof/>
        </w:rPr>
        <w:tab/>
        <w:t>Rouvière H, Delmas A (2005) Anatomía humana : descriptiva, topográfica y funcional. Masson</w:t>
      </w:r>
    </w:p>
    <w:p w:rsidR="00C131BA" w:rsidRPr="00844A40" w:rsidRDefault="00C131BA" w:rsidP="00C131BA">
      <w:pPr>
        <w:widowControl w:val="0"/>
        <w:autoSpaceDE w:val="0"/>
        <w:autoSpaceDN w:val="0"/>
        <w:adjustRightInd w:val="0"/>
        <w:spacing w:line="480" w:lineRule="auto"/>
        <w:ind w:left="640" w:hanging="640"/>
        <w:rPr>
          <w:noProof/>
          <w:lang w:val="en-US"/>
        </w:rPr>
      </w:pPr>
      <w:r w:rsidRPr="00C131BA">
        <w:rPr>
          <w:noProof/>
        </w:rPr>
        <w:t xml:space="preserve">32. </w:t>
      </w:r>
      <w:r w:rsidRPr="00C131BA">
        <w:rPr>
          <w:noProof/>
        </w:rPr>
        <w:tab/>
        <w:t xml:space="preserve">Chú L. AJ, Cuenca B. S, López B. M (2015) Anatomía y Fisiología del Sistema Nervioso. </w:t>
      </w:r>
      <w:r w:rsidRPr="00844A40">
        <w:rPr>
          <w:noProof/>
          <w:lang w:val="en-US"/>
        </w:rPr>
        <w:t>Anatomía y Fisiol del Sist Nerv 43–5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3. </w:t>
      </w:r>
      <w:r w:rsidRPr="00844A40">
        <w:rPr>
          <w:noProof/>
          <w:lang w:val="en-US"/>
        </w:rPr>
        <w:tab/>
        <w:t>Frank S, Higgins M, Fleisher L, et al (1997) Adrenergic, respiratory, and cardiovascular effects of core cooling in humans. Am J Physiol 272:R557–R562</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4. </w:t>
      </w:r>
      <w:r w:rsidRPr="00844A40">
        <w:rPr>
          <w:noProof/>
          <w:lang w:val="en-US"/>
        </w:rPr>
        <w:tab/>
        <w:t>Hansen-Grant S, Pariante C, Kalin N (1998) Neuroendocrine and immune system pathology in psychiatric disease, 2nd ed. Textbook of psychopharmacology, Washington: American Psychiatric Press</w:t>
      </w:r>
    </w:p>
    <w:p w:rsidR="00084135" w:rsidRPr="00844A40" w:rsidRDefault="00084135" w:rsidP="00C131BA">
      <w:pPr>
        <w:widowControl w:val="0"/>
        <w:autoSpaceDE w:val="0"/>
        <w:autoSpaceDN w:val="0"/>
        <w:adjustRightInd w:val="0"/>
        <w:spacing w:line="480" w:lineRule="auto"/>
        <w:ind w:left="640" w:hanging="640"/>
        <w:rPr>
          <w:noProof/>
          <w:lang w:val="en-US"/>
        </w:rPr>
      </w:pP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35. </w:t>
      </w:r>
      <w:r w:rsidRPr="00844A40">
        <w:rPr>
          <w:noProof/>
          <w:lang w:val="en-US"/>
        </w:rPr>
        <w:tab/>
        <w:t>Gisolfi C V, Matthes RD, Kregel KC, Oppliger R (1991) Splanchnic sympathetic nerve activity and circulating catecholamines in the hyperthermic rat. J Appl Physiol 70:1821–182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6. </w:t>
      </w:r>
      <w:r w:rsidRPr="00844A40">
        <w:rPr>
          <w:noProof/>
          <w:lang w:val="en-US"/>
        </w:rPr>
        <w:tab/>
        <w:t>Joyce W, Williams CJA, Iversen S, et al (2018) The effects of endogenous and exogenous catecholamines on hypoxic cardiac performance in red-bellied piranhas. J Exp Zool Part A Ecol Integr Physiol. https://doi.org/10.1002/jez.223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7. </w:t>
      </w:r>
      <w:r w:rsidRPr="00844A40">
        <w:rPr>
          <w:noProof/>
          <w:lang w:val="en-US"/>
        </w:rPr>
        <w:tab/>
        <w:t>Shaw SC, Sankar MJ, Thukral A, et al (2018) Assisted Physical Exercise and Stress in Preterm Neonates. Indian Pediatr 55:679–682</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38. </w:t>
      </w:r>
      <w:r w:rsidRPr="00844A40">
        <w:rPr>
          <w:noProof/>
          <w:lang w:val="en-US"/>
        </w:rPr>
        <w:tab/>
        <w:t>Kirkgoz T, Guran T (2018) Primary adrenal insufficiency in children: Diagnosis and management. Best Pract Res Clin Endocrinol Metab 32:397–424. https://doi.org/10.1016/j.beem.2018.05.010</w:t>
      </w:r>
    </w:p>
    <w:p w:rsidR="00C131BA" w:rsidRPr="00844A40" w:rsidRDefault="00C131BA" w:rsidP="00C131BA">
      <w:pPr>
        <w:widowControl w:val="0"/>
        <w:autoSpaceDE w:val="0"/>
        <w:autoSpaceDN w:val="0"/>
        <w:adjustRightInd w:val="0"/>
        <w:spacing w:line="480" w:lineRule="auto"/>
        <w:ind w:left="640" w:hanging="640"/>
        <w:rPr>
          <w:noProof/>
          <w:lang w:val="en-US"/>
        </w:rPr>
      </w:pPr>
      <w:r w:rsidRPr="00C131BA">
        <w:rPr>
          <w:noProof/>
        </w:rPr>
        <w:t xml:space="preserve">39. </w:t>
      </w:r>
      <w:r w:rsidRPr="00C131BA">
        <w:rPr>
          <w:noProof/>
        </w:rPr>
        <w:tab/>
        <w:t xml:space="preserve">Neuroinmunoendocrinologia del estrés - Sistema endocrino (parte 4). https://www.porcicultura.com/destacado/Neuroinmunoendocrinologia-del-estrés%7CSistema-endocrino-%28parte-4%29. </w:t>
      </w:r>
      <w:r w:rsidRPr="00844A40">
        <w:rPr>
          <w:noProof/>
          <w:lang w:val="en-US"/>
        </w:rPr>
        <w:t>Accessed 21 Oct 201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0. </w:t>
      </w:r>
      <w:r w:rsidRPr="00844A40">
        <w:rPr>
          <w:noProof/>
          <w:lang w:val="en-US"/>
        </w:rPr>
        <w:tab/>
        <w:t>Szabo S, Yoshida M, Filakovszky J, Juhasz G (2017) “Stress” is 80 Years Old: From Hans Selye Original Paper in 1936 to Recent Advances in GI Ulceration. Curr Pharm Des 23:4029–4041. https://doi.org/10.2174/138161282366617062211004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1. </w:t>
      </w:r>
      <w:r w:rsidRPr="00844A40">
        <w:rPr>
          <w:noProof/>
          <w:lang w:val="en-US"/>
        </w:rPr>
        <w:tab/>
        <w:t>Fink G (2017) Selye’s general adaptation syndrome: stress-induced gastro-duodenal ulceration and inflammatory bowel disease. J Endocrinol 232:F1–F5. https://doi.org/10.1530/JOE-16-054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2. </w:t>
      </w:r>
      <w:r w:rsidRPr="00844A40">
        <w:rPr>
          <w:noProof/>
          <w:lang w:val="en-US"/>
        </w:rPr>
        <w:tab/>
        <w:t>Sterling P, Eyer J (1988) Stress and cognitive failure: Handbook of Life Stress, Cognition and Health</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43. </w:t>
      </w:r>
      <w:r w:rsidRPr="00844A40">
        <w:rPr>
          <w:noProof/>
          <w:lang w:val="en-US"/>
        </w:rPr>
        <w:tab/>
        <w:t>Ulrich-Lai YM, Herman JP (2009) Neural regulation of endocrine and autonomic stress responses. Nat Rev Neurosci 10:397–409. https://doi.org/10.1038/nrn264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4. </w:t>
      </w:r>
      <w:r w:rsidRPr="00844A40">
        <w:rPr>
          <w:noProof/>
          <w:lang w:val="en-US"/>
        </w:rPr>
        <w:tab/>
        <w:t>Sanders K, Kooistra HS, Galac S (2018) Treating canine Cushing’s syndrome: Current options and future prospects. Vet J 241:42–51. https://doi.org/10.1016/j.tvjl.2018.09.01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5. </w:t>
      </w:r>
      <w:r w:rsidRPr="00844A40">
        <w:rPr>
          <w:noProof/>
          <w:lang w:val="en-US"/>
        </w:rPr>
        <w:tab/>
        <w:t>Pekic S, Miljic D, Popovic V (2000) Infections of the Hypothalamic-Pituitary Region</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6. </w:t>
      </w:r>
      <w:r w:rsidRPr="00844A40">
        <w:rPr>
          <w:noProof/>
          <w:lang w:val="en-US"/>
        </w:rPr>
        <w:tab/>
        <w:t>Yasuda K, Sumi G, Murata H, et al (2018) The steroid hormone dydrogesterone inhibits myometrial contraction independently of the progesterone/progesterone receptor pathway. Life Sci 207:508–515. https://doi.org/10.1016/j.lfs.2018.07.00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7. </w:t>
      </w:r>
      <w:r w:rsidRPr="00844A40">
        <w:rPr>
          <w:noProof/>
          <w:lang w:val="en-US"/>
        </w:rPr>
        <w:tab/>
        <w:t>Çiloğlu E, Unal F, Dogan NC (2018) The relationship between the central serous chorioretinopathy, choroidal thickness, and serum hormone levels. Graefe’s Arch Clin Exp Ophthalmol 256:1111–1116. https://doi.org/10.1007/s00417-018-3985-x</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8. </w:t>
      </w:r>
      <w:r w:rsidRPr="00844A40">
        <w:rPr>
          <w:noProof/>
          <w:lang w:val="en-US"/>
        </w:rPr>
        <w:tab/>
        <w:t>Perez de la Hoz RA, Swieszkowski SP, Cintora FM, et al (2018) Neuroendocrine System Regulatory Mechanisms: Acute Coronary Syndrome and Stress Hyperglycaemia. Eur Cardiol Rev 13:29. https://doi.org/10.15420/ecr.2017:19: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49. </w:t>
      </w:r>
      <w:r w:rsidRPr="00844A40">
        <w:rPr>
          <w:noProof/>
          <w:lang w:val="en-US"/>
        </w:rPr>
        <w:tab/>
        <w:t>Bertozo L de C, Philot EA, Lima AN, et al (2019) Interaction between 1-pyrenesulfonic acid and albumin: Moving inside the protein. Spectrochim Acta Part A Mol Biomol Spectrosc 208:243–254. https://doi.org/10.1016/j.saa.2018.10.01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50. </w:t>
      </w:r>
      <w:r w:rsidRPr="00844A40">
        <w:rPr>
          <w:noProof/>
          <w:lang w:val="en-US"/>
        </w:rPr>
        <w:tab/>
        <w:t>Hu Y, Liu J, Yuan Y, et al (2018) Sodium butyrate mitigates type 2 diabetes by inhibiting PERK-CHOP pathway of endoplasmic reticulum stress. Environ Toxicol Pharmacol 64:112–121. https://doi.org/10.1016/j.etap.2018.09.002</w:t>
      </w:r>
    </w:p>
    <w:p w:rsidR="00084135" w:rsidRPr="00844A40" w:rsidRDefault="00084135" w:rsidP="00C131BA">
      <w:pPr>
        <w:widowControl w:val="0"/>
        <w:autoSpaceDE w:val="0"/>
        <w:autoSpaceDN w:val="0"/>
        <w:adjustRightInd w:val="0"/>
        <w:spacing w:line="480" w:lineRule="auto"/>
        <w:ind w:left="640" w:hanging="640"/>
        <w:rPr>
          <w:noProof/>
          <w:lang w:val="en-US"/>
        </w:rPr>
      </w:pP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51. </w:t>
      </w:r>
      <w:r w:rsidRPr="00844A40">
        <w:rPr>
          <w:noProof/>
          <w:lang w:val="en-US"/>
        </w:rPr>
        <w:tab/>
        <w:t>Wu J, Cheng D, Liu L, et al (2019) TBC1D15 affects glucose uptake by regulating GLUT4 translocation. Gene 683:210–215. https://doi.org/10.1016/j.gene.2018.10.02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52. </w:t>
      </w:r>
      <w:r w:rsidRPr="00844A40">
        <w:rPr>
          <w:noProof/>
          <w:lang w:val="en-US"/>
        </w:rPr>
        <w:tab/>
        <w:t>Pansani AP, Cysneiros RM, Colugnati DB, et al (2018) Long-term monotherapy treatment with vitamin E reduces oxidative stress, but not seizure frequency in rats submitted to the pilocarpine model of epilepsy. Epilepsy Behav 88:301–307. https://doi.org/10.1016/j.yebeh.2018.09.02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53. </w:t>
      </w:r>
      <w:r w:rsidRPr="00844A40">
        <w:rPr>
          <w:noProof/>
          <w:lang w:val="en-US"/>
        </w:rPr>
        <w:tab/>
        <w:t>Garcia V, Sessa WC (2018) Endothelial Nitric Oxide Synthase (eNOS): Perspective and Recent Developments. Br J Pharmacol. https://doi.org/10.1111/bph.14522</w:t>
      </w:r>
    </w:p>
    <w:p w:rsidR="00C131BA" w:rsidRPr="00C131BA" w:rsidRDefault="00C131BA" w:rsidP="00C131BA">
      <w:pPr>
        <w:widowControl w:val="0"/>
        <w:autoSpaceDE w:val="0"/>
        <w:autoSpaceDN w:val="0"/>
        <w:adjustRightInd w:val="0"/>
        <w:spacing w:line="480" w:lineRule="auto"/>
        <w:ind w:left="640" w:hanging="640"/>
        <w:rPr>
          <w:noProof/>
        </w:rPr>
      </w:pPr>
      <w:r w:rsidRPr="00844A40">
        <w:rPr>
          <w:noProof/>
          <w:lang w:val="en-US"/>
        </w:rPr>
        <w:t xml:space="preserve">54. </w:t>
      </w:r>
      <w:r w:rsidRPr="00844A40">
        <w:rPr>
          <w:noProof/>
          <w:lang w:val="en-US"/>
        </w:rPr>
        <w:tab/>
        <w:t xml:space="preserve">Redd L, Schmelz M, Burack WR, et al (2016) Langerhans cell histiocytosis shows distinct cytoplasmic expression of major histocompatibility class II antigens. </w:t>
      </w:r>
      <w:r w:rsidRPr="00C131BA">
        <w:rPr>
          <w:noProof/>
        </w:rPr>
        <w:t>J Hematop 9:107–112. https://doi.org/10.1007/s12308-016-0272-9</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55. </w:t>
      </w:r>
      <w:r w:rsidRPr="00C131BA">
        <w:rPr>
          <w:noProof/>
        </w:rPr>
        <w:tab/>
        <w:t>Kumar, Victor. Abbas, Abdul. Aster J (2013) Humana, Robbins Patología</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56. </w:t>
      </w:r>
      <w:r w:rsidRPr="00C131BA">
        <w:rPr>
          <w:noProof/>
        </w:rPr>
        <w:tab/>
      </w:r>
      <w:r w:rsidRPr="00844A40">
        <w:rPr>
          <w:noProof/>
          <w:lang w:val="en-US"/>
        </w:rPr>
        <w:t xml:space="preserve">WANG H, HIRABAYASHI M, CHAMBERS JK, et al (2018) Immunohistochemical studies on meningoencephalitis in feline infectious peritonitis (FIP). </w:t>
      </w:r>
      <w:r w:rsidRPr="00C131BA">
        <w:rPr>
          <w:noProof/>
        </w:rPr>
        <w:t>J Vet Med Sci. https://doi.org/10.1292/jvms.18-0406</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57. </w:t>
      </w:r>
      <w:r w:rsidRPr="00C131BA">
        <w:rPr>
          <w:noProof/>
        </w:rPr>
        <w:tab/>
        <w:t>Hernández Cariro A (2009) Marcaje de ciprofloxacina con Tc-99m para el diagnóstico de infecciones. Comparación y evaluación preclínica de dos métodos</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58. </w:t>
      </w:r>
      <w:r w:rsidRPr="00C131BA">
        <w:rPr>
          <w:noProof/>
        </w:rPr>
        <w:tab/>
        <w:t>Delves, P. J., Martin DR (1998) Roitt’s essential immunology</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59. </w:t>
      </w:r>
      <w:r w:rsidRPr="00844A40">
        <w:rPr>
          <w:noProof/>
          <w:lang w:val="en-US"/>
        </w:rPr>
        <w:tab/>
        <w:t>Chen L, Chen H, Chen P, et al (2019) Development of 2-amino-4-phenylthiazole analogues to disrupt myeloid differentiation factor 88 and prevent inflammatory responses in acute lung injury. Eur J Med Chem 161:22–38. https://doi.org/10.1016/j.ejmech.2018.09.068</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60. </w:t>
      </w:r>
      <w:r w:rsidRPr="00844A40">
        <w:rPr>
          <w:noProof/>
          <w:lang w:val="en-US"/>
        </w:rPr>
        <w:tab/>
        <w:t>Lousinha A, R. Oliveira MJ, Borrecho G, et al (2018) Infrasound induces coronary perivascular fibrosis in rats. Cardiovasc Pathol 37:39–44. https://doi.org/10.1016/j.carpath.2018.10.00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1. </w:t>
      </w:r>
      <w:r w:rsidRPr="00844A40">
        <w:rPr>
          <w:noProof/>
          <w:lang w:val="en-US"/>
        </w:rPr>
        <w:tab/>
        <w:t>Dalmas E (2019) Innate immune priming of insulin secretion. Curr Opin Immunol 56:44–49. https://doi.org/10.1016/j.coi.2018.10.00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2. </w:t>
      </w:r>
      <w:r w:rsidRPr="00844A40">
        <w:rPr>
          <w:noProof/>
          <w:lang w:val="en-US"/>
        </w:rPr>
        <w:tab/>
        <w:t>Halaj M, Paulovičová E, Paulovičová L, et al (2018) Extracellular biopolymers produced by Dictyosphaerium family - Chemical and immunomodulative properties. Int J Biol Macromol. https://doi.org/10.1016/j.ijbiomac.2018.10.11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3. </w:t>
      </w:r>
      <w:r w:rsidRPr="00844A40">
        <w:rPr>
          <w:noProof/>
          <w:lang w:val="en-US"/>
        </w:rPr>
        <w:tab/>
        <w:t>Ma J, Chen X, Xin G, Li X (2018) Chronic exposure to the ionic liquid [C8mim]Br induces inflammation in silver carp spleen: Involvement of oxidative stress-mediated p38MAPK/NF-</w:t>
      </w:r>
      <w:r w:rsidRPr="00C131BA">
        <w:rPr>
          <w:noProof/>
        </w:rPr>
        <w:t>κ</w:t>
      </w:r>
      <w:r w:rsidRPr="00844A40">
        <w:rPr>
          <w:noProof/>
          <w:lang w:val="en-US"/>
        </w:rPr>
        <w:t>B signalling and microRNAs. Fish Shellfish Immunol. https://doi.org/10.1016/j.fsi.2018.09.052</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4. </w:t>
      </w:r>
      <w:r w:rsidRPr="00844A40">
        <w:rPr>
          <w:noProof/>
          <w:lang w:val="en-US"/>
        </w:rPr>
        <w:tab/>
        <w:t>Amabebe E, Anumba DOC (2018) Psychosocial Stress, Cortisol Levels, and Maintenance of Vaginal Health. Front Endocrinol (Lausanne) 9:568. https://doi.org/10.3389/fendo.2018.0056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5. </w:t>
      </w:r>
      <w:r w:rsidRPr="00844A40">
        <w:rPr>
          <w:noProof/>
          <w:lang w:val="en-US"/>
        </w:rPr>
        <w:tab/>
        <w:t>Wang Y, Liu J, Chen X, et al (2018) Dysfunctional endothelial-derived microparticles promote inflammatory macrophage formation via NF-</w:t>
      </w:r>
      <w:r w:rsidRPr="00C131BA">
        <w:rPr>
          <w:noProof/>
        </w:rPr>
        <w:t>к</w:t>
      </w:r>
      <w:r w:rsidRPr="00844A40">
        <w:rPr>
          <w:noProof/>
          <w:lang w:val="en-US"/>
        </w:rPr>
        <w:t>B and IL-1</w:t>
      </w:r>
      <w:r w:rsidRPr="00C131BA">
        <w:rPr>
          <w:noProof/>
        </w:rPr>
        <w:t>β</w:t>
      </w:r>
      <w:r w:rsidRPr="00844A40">
        <w:rPr>
          <w:noProof/>
          <w:lang w:val="en-US"/>
        </w:rPr>
        <w:t xml:space="preserve"> signal pathways. J Cell Mol Med. https://doi.org/10.1111/jcmm.13950</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6. </w:t>
      </w:r>
      <w:r w:rsidRPr="00844A40">
        <w:rPr>
          <w:noProof/>
          <w:lang w:val="en-US"/>
        </w:rPr>
        <w:tab/>
        <w:t>Ertas G, Gulcur HO, Tunaci M, et al (2007) A preliminary study on computerized lesion localization in MR mammography using 3D nMITR maps, multilayer cellular neural networks, and fuzzy c-partitioning. Med Phys 35:195–205. https://doi.org/10.1118/1.2805477</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67. </w:t>
      </w:r>
      <w:r w:rsidRPr="00844A40">
        <w:rPr>
          <w:noProof/>
          <w:lang w:val="en-US"/>
        </w:rPr>
        <w:tab/>
        <w:t>Lavender JP, Lowe J, Barker JR, et al (1971) Gallium 67 citrate scanning in neoplastic and inflammatory lesions. Br J Radiol 44:361–366. https://doi.org/10.1259/0007-1285-44-521-36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8. </w:t>
      </w:r>
      <w:r w:rsidRPr="00844A40">
        <w:rPr>
          <w:noProof/>
          <w:lang w:val="en-US"/>
        </w:rPr>
        <w:tab/>
        <w:t>Meller J, Sahlmann C, Scheel AK (2007) 18F-FDG PET and PET / CT in Fever of Unknown Origin. J Nucl Med 48:35–45</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69. </w:t>
      </w:r>
      <w:r w:rsidRPr="00844A40">
        <w:rPr>
          <w:noProof/>
          <w:lang w:val="en-US"/>
        </w:rPr>
        <w:tab/>
        <w:t>Emery T, Hoffer PB (1980) Siderophore-mediated mechanism of gallium uptake demonstrated in the microorganism Ustilago sphaerogena. J Nucl Med 21:935–9</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0. </w:t>
      </w:r>
      <w:r w:rsidRPr="00844A40">
        <w:rPr>
          <w:noProof/>
          <w:lang w:val="en-US"/>
        </w:rPr>
        <w:tab/>
        <w:t>Bekerman C, Hoffer PB, Bitran JD, Gupta RG (1980) Gallium-67 citrate imaging studies of the lung. Semin Nucl Med 10:286–30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1. </w:t>
      </w:r>
      <w:r w:rsidRPr="00844A40">
        <w:rPr>
          <w:noProof/>
          <w:lang w:val="en-US"/>
        </w:rPr>
        <w:tab/>
        <w:t>Simon TR, Li J, Hoffer PB (1980) The nonspecificity of diffuse pulmonary uptake of 67Ga on 24-hour images. Radiology 135:445–447. https://doi.org/10.1148/radiology.135.2.736764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2. </w:t>
      </w:r>
      <w:r w:rsidRPr="00844A40">
        <w:rPr>
          <w:noProof/>
          <w:lang w:val="en-US"/>
        </w:rPr>
        <w:tab/>
        <w:t>Society HP Radionuclide Decay Data. http://hps.org/publicinformation/radardecaydata.cfm</w:t>
      </w:r>
    </w:p>
    <w:p w:rsidR="00C131BA" w:rsidRPr="00C131BA" w:rsidRDefault="00C131BA" w:rsidP="00C131BA">
      <w:pPr>
        <w:widowControl w:val="0"/>
        <w:autoSpaceDE w:val="0"/>
        <w:autoSpaceDN w:val="0"/>
        <w:adjustRightInd w:val="0"/>
        <w:spacing w:line="480" w:lineRule="auto"/>
        <w:ind w:left="640" w:hanging="640"/>
        <w:rPr>
          <w:noProof/>
        </w:rPr>
      </w:pPr>
      <w:r w:rsidRPr="00844A40">
        <w:rPr>
          <w:noProof/>
          <w:lang w:val="en-US"/>
        </w:rPr>
        <w:t xml:space="preserve">73. </w:t>
      </w:r>
      <w:r w:rsidRPr="00844A40">
        <w:rPr>
          <w:noProof/>
          <w:lang w:val="en-US"/>
        </w:rPr>
        <w:tab/>
        <w:t xml:space="preserve">Tsan M (1985) Mechanism of Gaffium-67 Accumulation in Inflammatory Lesions Since the first demonstration of. </w:t>
      </w:r>
      <w:r w:rsidRPr="00C131BA">
        <w:rPr>
          <w:noProof/>
        </w:rPr>
        <w:t>J Nucl Med 26:88–93</w:t>
      </w:r>
    </w:p>
    <w:p w:rsidR="00C131BA" w:rsidRPr="00C131BA" w:rsidRDefault="00C131BA" w:rsidP="00C131BA">
      <w:pPr>
        <w:widowControl w:val="0"/>
        <w:autoSpaceDE w:val="0"/>
        <w:autoSpaceDN w:val="0"/>
        <w:adjustRightInd w:val="0"/>
        <w:spacing w:line="480" w:lineRule="auto"/>
        <w:ind w:left="640" w:hanging="640"/>
        <w:rPr>
          <w:noProof/>
        </w:rPr>
      </w:pPr>
      <w:r w:rsidRPr="00C131BA">
        <w:rPr>
          <w:noProof/>
        </w:rPr>
        <w:t xml:space="preserve">74. </w:t>
      </w:r>
      <w:r w:rsidRPr="00C131BA">
        <w:rPr>
          <w:noProof/>
        </w:rPr>
        <w:tab/>
        <w:t>Burgos VC (1999) El Receptor Soluble De La Transferrina : Estudio Clínico De Un Nuevo Marcador Del Metabolismo del Hierro</w:t>
      </w:r>
    </w:p>
    <w:p w:rsidR="00C131BA" w:rsidRPr="00C131BA" w:rsidRDefault="00C131BA" w:rsidP="00C131BA">
      <w:pPr>
        <w:widowControl w:val="0"/>
        <w:autoSpaceDE w:val="0"/>
        <w:autoSpaceDN w:val="0"/>
        <w:adjustRightInd w:val="0"/>
        <w:spacing w:line="480" w:lineRule="auto"/>
        <w:ind w:left="640" w:hanging="640"/>
        <w:rPr>
          <w:noProof/>
        </w:rPr>
      </w:pPr>
      <w:r w:rsidRPr="00844A40">
        <w:rPr>
          <w:noProof/>
          <w:lang w:val="en-US"/>
        </w:rPr>
        <w:t xml:space="preserve">75. </w:t>
      </w:r>
      <w:r w:rsidRPr="00844A40">
        <w:rPr>
          <w:noProof/>
          <w:lang w:val="en-US"/>
        </w:rPr>
        <w:tab/>
        <w:t xml:space="preserve">Edwards CL, Hayes RL (1969) Tumor scanning with 67Ga citrate. </w:t>
      </w:r>
      <w:r w:rsidRPr="00C131BA">
        <w:rPr>
          <w:noProof/>
        </w:rPr>
        <w:t>J Nucl Med 10:103–5</w:t>
      </w:r>
    </w:p>
    <w:p w:rsidR="00C131BA" w:rsidRPr="00844A40" w:rsidRDefault="00C131BA" w:rsidP="00C131BA">
      <w:pPr>
        <w:widowControl w:val="0"/>
        <w:autoSpaceDE w:val="0"/>
        <w:autoSpaceDN w:val="0"/>
        <w:adjustRightInd w:val="0"/>
        <w:spacing w:line="480" w:lineRule="auto"/>
        <w:ind w:left="640" w:hanging="640"/>
        <w:rPr>
          <w:noProof/>
          <w:lang w:val="en-US"/>
        </w:rPr>
      </w:pPr>
      <w:r w:rsidRPr="00C131BA">
        <w:rPr>
          <w:noProof/>
        </w:rPr>
        <w:t xml:space="preserve">76. </w:t>
      </w:r>
      <w:r w:rsidRPr="00C131BA">
        <w:rPr>
          <w:noProof/>
        </w:rPr>
        <w:tab/>
        <w:t xml:space="preserve">Agudo A, Gómez J, Tirado J (2012) Alteraciones en la biodistribución de los radiofármacos causadas por interacciones medicamentosas. </w:t>
      </w:r>
      <w:r w:rsidRPr="00844A40">
        <w:rPr>
          <w:noProof/>
          <w:lang w:val="en-US"/>
        </w:rPr>
        <w:t>Alasbimn J 14:</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77. </w:t>
      </w:r>
      <w:r w:rsidRPr="00844A40">
        <w:rPr>
          <w:noProof/>
          <w:lang w:val="en-US"/>
        </w:rPr>
        <w:tab/>
        <w:t>Subiabre AD (2012) Animal Models for Study Stress and Depressive Behaviors. Farmacol Chile 5:19–2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8. </w:t>
      </w:r>
      <w:r w:rsidRPr="00844A40">
        <w:rPr>
          <w:noProof/>
          <w:lang w:val="en-US"/>
        </w:rPr>
        <w:tab/>
        <w:t>Lambert KG, Buckelew SK, Staffiso-Sandoz G, et al (1998) Activity-stress induces atrophy of apical dendrites of hippocampal pyramidal neurons in male rats. Physiol Behav 65:43–49. https://doi.org/10.1016/S0031-9384(98)00114-0</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79. </w:t>
      </w:r>
      <w:r w:rsidRPr="00844A40">
        <w:rPr>
          <w:noProof/>
          <w:lang w:val="en-US"/>
        </w:rPr>
        <w:tab/>
        <w:t>Sousa N, Lukoyanov N V, Madeira MD, et al (2000) Reorganization of the morphology of hippocampal neurites and synapses after stress-induced damage correlates with behavioral improvement. Neuroscience 97:253–66</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0. </w:t>
      </w:r>
      <w:r w:rsidRPr="00844A40">
        <w:rPr>
          <w:noProof/>
          <w:lang w:val="en-US"/>
        </w:rPr>
        <w:tab/>
        <w:t>Yargiçoǧlu P, Yaraş N, Aǧar A, et al (2003) The effect of vitamin E on stress-induced changes in visual evoked potentials (VEPs) in rats exposed to different experimental stress models. Acta Ophthalmol Scand 81:181–187. https://doi.org/10.1034/j.1600-0420.2003.00040.x</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1. </w:t>
      </w:r>
      <w:r w:rsidRPr="00844A40">
        <w:rPr>
          <w:noProof/>
          <w:lang w:val="en-US"/>
        </w:rPr>
        <w:tab/>
        <w:t>Chen J, Shen H, Chen C, et al (2009) The effect of psychological stress on iron absorption in rats. BMC Gastroenterol 9:83. https://doi.org/10.1186/1471-230X-9-83</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2. </w:t>
      </w:r>
      <w:r w:rsidRPr="00844A40">
        <w:rPr>
          <w:noProof/>
          <w:lang w:val="en-US"/>
        </w:rPr>
        <w:tab/>
        <w:t>Siegel JA, Thomas SR, Stubbs JB, et al (1999) MIRD pamphlet no. 16: Techniques for quantitative radiopharmaceutical biodistribution data acquisition and analysis for use in human radiation dose estimates. J Nucl Med 40:37S–61S. https://doi.org/1002584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3. </w:t>
      </w:r>
      <w:r w:rsidRPr="00844A40">
        <w:rPr>
          <w:noProof/>
          <w:lang w:val="en-US"/>
        </w:rPr>
        <w:tab/>
        <w:t>Bazyar H, Gholinezhad H, Moradi L, et al (2018) The effects of melatonin supplementation in adjunct with non-surgical periodontal therapy on periodontal status, serum melatonin and inflammatory markers in type 2 diabetes mellitus patients with chronic periodontitis: a double-blind, placebo-controlled trial. Inflammopharmacology. https://doi.org/10.1007/s10787-018-0539-0</w:t>
      </w: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84. </w:t>
      </w:r>
      <w:r w:rsidRPr="00844A40">
        <w:rPr>
          <w:noProof/>
          <w:lang w:val="en-US"/>
        </w:rPr>
        <w:tab/>
        <w:t>Jiang C-Y, Qin X-Y, Yuan M-M, et al (2018) 2,3,5,4     ′    -Tetrahydroxystilbene-2-O-beta-D-glucoside Reverses Stress-Induced Depression via Inflammatory and Oxidative Stress Pathways. Oxid Med Cell Longev 2018:1–13. https://doi.org/10.1155/2018/950142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5. </w:t>
      </w:r>
      <w:r w:rsidRPr="00844A40">
        <w:rPr>
          <w:noProof/>
          <w:lang w:val="en-US"/>
        </w:rPr>
        <w:tab/>
        <w:t>Reineke LC, Neilson JR (2018) Differences between acute and chronic stress granules, and how these differences may impact function in human disease. Biochem Pharmacol. https://doi.org/10.1016/j.bcp.2018.10.009</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6. </w:t>
      </w:r>
      <w:r w:rsidRPr="00844A40">
        <w:rPr>
          <w:noProof/>
          <w:lang w:val="en-US"/>
        </w:rPr>
        <w:tab/>
        <w:t>Marshall GD, Tull MT (2018) Stress, mindfulness and the allergic patient. Expert Rev Clin Immunol 1744666X.2018.1536547. https://doi.org/10.1080/1744666X.2018.153654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7. </w:t>
      </w:r>
      <w:r w:rsidRPr="00844A40">
        <w:rPr>
          <w:noProof/>
          <w:lang w:val="en-US"/>
        </w:rPr>
        <w:tab/>
        <w:t>Novaes LS, dos Santos NB, Dragunas G, et al (2018) Repeated Restraint Stress Decreases Na,K-ATPase Activity via Oxidative and Nitrosative Damage in the Frontal Cortex of Rats. Neuroscience. https://doi.org/10.1016/j.neuroscience.2018.09.037</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8. </w:t>
      </w:r>
      <w:r w:rsidRPr="00844A40">
        <w:rPr>
          <w:noProof/>
          <w:lang w:val="en-US"/>
        </w:rPr>
        <w:tab/>
        <w:t>Dai T-T, Wang B, Xiao Z-Y, et al (2018) Apelin-13 Upregulates BDNF Against Chronic Stress-induced Depression-like Phenotypes by Ameliorating HPA Axis and Hippocampal Glucocorticoid Receptor Dysfunctions. Neuroscience 390:151–159. https://doi.org/10.1016/j.neuroscience.2018.08.018</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89. </w:t>
      </w:r>
      <w:r w:rsidRPr="00844A40">
        <w:rPr>
          <w:noProof/>
          <w:lang w:val="en-US"/>
        </w:rPr>
        <w:tab/>
        <w:t>Díaz-Aguila Y, Cuevas-Romero E, Castelán F, et al (2018) Chronic stress and high sucrose intake cause distinctive morphometric effects in the adrenal glands of post-weaned rats. Biotech Histochem 1–10. https://doi.org/10.1080/10520295.2018.1499961</w:t>
      </w:r>
    </w:p>
    <w:p w:rsidR="00084135" w:rsidRPr="00844A40" w:rsidRDefault="00084135" w:rsidP="00C131BA">
      <w:pPr>
        <w:widowControl w:val="0"/>
        <w:autoSpaceDE w:val="0"/>
        <w:autoSpaceDN w:val="0"/>
        <w:adjustRightInd w:val="0"/>
        <w:spacing w:line="480" w:lineRule="auto"/>
        <w:ind w:left="640" w:hanging="640"/>
        <w:rPr>
          <w:noProof/>
          <w:lang w:val="en-US"/>
        </w:rPr>
      </w:pPr>
    </w:p>
    <w:p w:rsidR="00084135" w:rsidRPr="00844A40" w:rsidRDefault="00084135" w:rsidP="00C131BA">
      <w:pPr>
        <w:widowControl w:val="0"/>
        <w:autoSpaceDE w:val="0"/>
        <w:autoSpaceDN w:val="0"/>
        <w:adjustRightInd w:val="0"/>
        <w:spacing w:line="480" w:lineRule="auto"/>
        <w:ind w:left="640" w:hanging="640"/>
        <w:rPr>
          <w:noProof/>
          <w:lang w:val="en-US"/>
        </w:rPr>
      </w:pPr>
    </w:p>
    <w:p w:rsidR="00084135" w:rsidRPr="00844A40" w:rsidRDefault="00084135" w:rsidP="00C131BA">
      <w:pPr>
        <w:widowControl w:val="0"/>
        <w:autoSpaceDE w:val="0"/>
        <w:autoSpaceDN w:val="0"/>
        <w:adjustRightInd w:val="0"/>
        <w:spacing w:line="480" w:lineRule="auto"/>
        <w:ind w:left="640" w:hanging="640"/>
        <w:rPr>
          <w:noProof/>
          <w:lang w:val="en-US"/>
        </w:rPr>
      </w:pP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lastRenderedPageBreak/>
        <w:t xml:space="preserve">90. </w:t>
      </w:r>
      <w:r w:rsidRPr="00844A40">
        <w:rPr>
          <w:noProof/>
          <w:lang w:val="en-US"/>
        </w:rPr>
        <w:tab/>
        <w:t>Vieira JO, Duarte JO, Costa-Ferreira W, Crestani CC (2018) Influence of pre-existing hypertension on neuroendocrine and cardiovascular changes evoked by chronic stress in female rats. Psychoneuroendocrinology 97:111–119. https://doi.org/10.1016/j.psyneuen.2018.07.014</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91. </w:t>
      </w:r>
      <w:r w:rsidRPr="00844A40">
        <w:rPr>
          <w:noProof/>
          <w:lang w:val="en-US"/>
        </w:rPr>
        <w:tab/>
        <w:t xml:space="preserve">Larsson E, Ljungberg M, Mårtensson L, et al (2012) Use of Monte Carlo simulations with a realistic rat phantom for examining the correlation between hematopoietic system response and red marrow absorbed dose in Brown Norway rats undergoing radionuclide therapy with </w:t>
      </w:r>
      <w:r w:rsidRPr="00844A40">
        <w:rPr>
          <w:noProof/>
          <w:vertAlign w:val="superscript"/>
          <w:lang w:val="en-US"/>
        </w:rPr>
        <w:t>177</w:t>
      </w:r>
      <w:r w:rsidRPr="00844A40">
        <w:rPr>
          <w:noProof/>
          <w:lang w:val="en-US"/>
        </w:rPr>
        <w:t xml:space="preserve"> Lu- and </w:t>
      </w:r>
      <w:r w:rsidRPr="00844A40">
        <w:rPr>
          <w:noProof/>
          <w:vertAlign w:val="superscript"/>
          <w:lang w:val="en-US"/>
        </w:rPr>
        <w:t>90</w:t>
      </w:r>
      <w:r w:rsidRPr="00844A40">
        <w:rPr>
          <w:noProof/>
          <w:lang w:val="en-US"/>
        </w:rPr>
        <w:t xml:space="preserve"> Y-BR96 mAbs. Med Phys 39:4434–4443. https://doi.org/10.1118/1.4730499</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92. </w:t>
      </w:r>
      <w:r w:rsidRPr="00844A40">
        <w:rPr>
          <w:noProof/>
          <w:lang w:val="en-US"/>
        </w:rPr>
        <w:tab/>
        <w:t>Salvat F, Fernández-Varea J, Sempau J (2006) PENELOPE-2006: A code system for Monte Carlo simulation of electron and photon transport</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93. </w:t>
      </w:r>
      <w:r w:rsidRPr="00844A40">
        <w:rPr>
          <w:noProof/>
          <w:lang w:val="en-US"/>
        </w:rPr>
        <w:tab/>
        <w:t>Mauxion T, Barbet J, Suhard J, et al (2013) Improved realism of hybrid mouse models may not be sufficient to generate reference dosimetric data. Med Phys 40:052501. https://doi.org/10.1118/1.4800801</w:t>
      </w:r>
    </w:p>
    <w:p w:rsidR="00C131BA" w:rsidRPr="00844A40" w:rsidRDefault="00C131BA" w:rsidP="00C131BA">
      <w:pPr>
        <w:widowControl w:val="0"/>
        <w:autoSpaceDE w:val="0"/>
        <w:autoSpaceDN w:val="0"/>
        <w:adjustRightInd w:val="0"/>
        <w:spacing w:line="480" w:lineRule="auto"/>
        <w:ind w:left="640" w:hanging="640"/>
        <w:rPr>
          <w:noProof/>
          <w:lang w:val="en-US"/>
        </w:rPr>
      </w:pPr>
      <w:r w:rsidRPr="00844A40">
        <w:rPr>
          <w:noProof/>
          <w:lang w:val="en-US"/>
        </w:rPr>
        <w:t xml:space="preserve">94. </w:t>
      </w:r>
      <w:r w:rsidRPr="00844A40">
        <w:rPr>
          <w:noProof/>
          <w:lang w:val="en-US"/>
        </w:rPr>
        <w:tab/>
        <w:t xml:space="preserve">Kostou T, Papadimitroulas P, Loudos G, Kagadis GC (2016) A preclinical simulated dataset of </w:t>
      </w:r>
      <w:r w:rsidRPr="00844A40">
        <w:rPr>
          <w:i/>
          <w:iCs/>
          <w:noProof/>
          <w:lang w:val="en-US"/>
        </w:rPr>
        <w:t>S</w:t>
      </w:r>
      <w:r w:rsidRPr="00844A40">
        <w:rPr>
          <w:noProof/>
          <w:lang w:val="en-US"/>
        </w:rPr>
        <w:t xml:space="preserve"> -values and investigation of the impact of rescaled organ masses using the MOBY phantom. Phys Med Biol 61:2333–2355. https://doi.org/10.1088/0031-9155/61/6/2333</w:t>
      </w:r>
    </w:p>
    <w:p w:rsidR="00C131BA" w:rsidRPr="00C131BA" w:rsidRDefault="00C131BA" w:rsidP="00C131BA">
      <w:pPr>
        <w:widowControl w:val="0"/>
        <w:autoSpaceDE w:val="0"/>
        <w:autoSpaceDN w:val="0"/>
        <w:adjustRightInd w:val="0"/>
        <w:spacing w:line="480" w:lineRule="auto"/>
        <w:ind w:left="640" w:hanging="640"/>
        <w:rPr>
          <w:noProof/>
        </w:rPr>
      </w:pPr>
      <w:r w:rsidRPr="00844A40">
        <w:rPr>
          <w:noProof/>
          <w:lang w:val="en-US"/>
        </w:rPr>
        <w:t xml:space="preserve">95. </w:t>
      </w:r>
      <w:r w:rsidRPr="00844A40">
        <w:rPr>
          <w:noProof/>
          <w:lang w:val="en-US"/>
        </w:rPr>
        <w:tab/>
        <w:t xml:space="preserve">Larsson E, Strand S-E, Ljungberg M, Jönsson B-A (2007) Mouse S-Factors Based on Monte Carlo Simulations in the Anatomical Realistic Moby Phantom for Internal Dosimetry. </w:t>
      </w:r>
      <w:r w:rsidRPr="00C131BA">
        <w:rPr>
          <w:noProof/>
        </w:rPr>
        <w:t>Cancer Biother Radiopharm 22:438–442. https://doi.org/10.1089/cbr.2006.320</w:t>
      </w:r>
    </w:p>
    <w:p w:rsidR="00AC6C5C" w:rsidRPr="007F70B9" w:rsidRDefault="0008075B" w:rsidP="00084135">
      <w:pPr>
        <w:widowControl w:val="0"/>
        <w:autoSpaceDE w:val="0"/>
        <w:autoSpaceDN w:val="0"/>
        <w:adjustRightInd w:val="0"/>
        <w:spacing w:line="480" w:lineRule="auto"/>
        <w:rPr>
          <w:lang w:val="en-US"/>
        </w:rPr>
      </w:pPr>
      <w:r>
        <w:fldChar w:fldCharType="end"/>
      </w:r>
    </w:p>
    <w:p w:rsidR="000362D2" w:rsidRPr="004A55F1" w:rsidRDefault="000362D2" w:rsidP="00FB7ACE">
      <w:pPr>
        <w:widowControl w:val="0"/>
        <w:autoSpaceDE w:val="0"/>
        <w:autoSpaceDN w:val="0"/>
        <w:adjustRightInd w:val="0"/>
        <w:ind w:left="640" w:hanging="640"/>
        <w:rPr>
          <w:lang w:val="en-US"/>
        </w:rPr>
      </w:pPr>
    </w:p>
    <w:p w:rsidR="00831C2B" w:rsidRDefault="004E0E8B" w:rsidP="0073446D">
      <w:pPr>
        <w:pStyle w:val="Ttulo2"/>
        <w:numPr>
          <w:ilvl w:val="0"/>
          <w:numId w:val="7"/>
        </w:numPr>
        <w:rPr>
          <w:rFonts w:ascii="Times New Roman" w:hAnsi="Times New Roman"/>
          <w:i w:val="0"/>
          <w:iCs w:val="0"/>
        </w:rPr>
      </w:pPr>
      <w:bookmarkStart w:id="37" w:name="_Toc527634849"/>
      <w:r w:rsidRPr="00DA1CAB">
        <w:rPr>
          <w:rFonts w:ascii="Times New Roman" w:hAnsi="Times New Roman"/>
          <w:i w:val="0"/>
          <w:iCs w:val="0"/>
        </w:rPr>
        <w:t>Anexos</w:t>
      </w:r>
      <w:bookmarkEnd w:id="37"/>
    </w:p>
    <w:p w:rsidR="001F774B" w:rsidRPr="001F774B" w:rsidRDefault="001F774B" w:rsidP="001F774B"/>
    <w:p w:rsidR="00E53252" w:rsidRDefault="007650F4" w:rsidP="00E53252">
      <w:r>
        <w:t xml:space="preserve"> </w:t>
      </w:r>
    </w:p>
    <w:p w:rsidR="00B42842" w:rsidRPr="00831C2B" w:rsidRDefault="00E53252" w:rsidP="00E53252">
      <w:r>
        <w:rPr>
          <w:noProof/>
          <w:lang w:eastAsia="es-MX"/>
        </w:rPr>
        <w:drawing>
          <wp:anchor distT="0" distB="0" distL="114300" distR="114300" simplePos="0" relativeHeight="251678720" behindDoc="0" locked="0" layoutInCell="1" allowOverlap="1" wp14:anchorId="4469BE32" wp14:editId="27B24F05">
            <wp:simplePos x="1080770" y="3037205"/>
            <wp:positionH relativeFrom="margin">
              <wp:align>center</wp:align>
            </wp:positionH>
            <wp:positionV relativeFrom="margin">
              <wp:align>center</wp:align>
            </wp:positionV>
            <wp:extent cx="6532880" cy="4385945"/>
            <wp:effectExtent l="0" t="1066800" r="0" b="106235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3">
                      <a:lum bright="-20000"/>
                      <a:extLst>
                        <a:ext uri="{28A0092B-C50C-407E-A947-70E740481C1C}">
                          <a14:useLocalDpi xmlns:a14="http://schemas.microsoft.com/office/drawing/2010/main" val="0"/>
                        </a:ext>
                      </a:extLst>
                    </a:blip>
                    <a:srcRect/>
                    <a:stretch>
                      <a:fillRect/>
                    </a:stretch>
                  </pic:blipFill>
                  <pic:spPr bwMode="auto">
                    <a:xfrm rot="16200000">
                      <a:off x="0" y="0"/>
                      <a:ext cx="6532880" cy="4385945"/>
                    </a:xfrm>
                    <a:prstGeom prst="rect">
                      <a:avLst/>
                    </a:prstGeom>
                    <a:noFill/>
                    <a:ln>
                      <a:noFill/>
                    </a:ln>
                  </pic:spPr>
                </pic:pic>
              </a:graphicData>
            </a:graphic>
          </wp:anchor>
        </w:drawing>
      </w:r>
    </w:p>
    <w:p w:rsidR="000B7F7B" w:rsidRDefault="00DD44C4" w:rsidP="00DD44C4">
      <w:pPr>
        <w:autoSpaceDE w:val="0"/>
        <w:autoSpaceDN w:val="0"/>
        <w:adjustRightInd w:val="0"/>
        <w:jc w:val="center"/>
        <w:rPr>
          <w:rFonts w:eastAsia="Calibri"/>
          <w:lang w:eastAsia="es-MX"/>
        </w:rPr>
      </w:pPr>
      <w:r w:rsidRPr="00DA1CAB">
        <w:rPr>
          <w:b/>
        </w:rPr>
        <w:t>Anexo 1.</w:t>
      </w:r>
      <w:r>
        <w:t xml:space="preserve"> Masas y geometrías de los órganos de los ratones estrés y control.</w:t>
      </w:r>
    </w:p>
    <w:p w:rsidR="00C97C1B" w:rsidRDefault="00C97C1B" w:rsidP="00E53252">
      <w:pPr>
        <w:autoSpaceDE w:val="0"/>
        <w:autoSpaceDN w:val="0"/>
        <w:adjustRightInd w:val="0"/>
        <w:jc w:val="center"/>
        <w:rPr>
          <w:rFonts w:eastAsia="Calibri"/>
          <w:lang w:eastAsia="es-MX"/>
        </w:rPr>
      </w:pPr>
      <w:r w:rsidRPr="00C97C1B">
        <w:rPr>
          <w:rFonts w:eastAsia="Calibri"/>
          <w:noProof/>
          <w:lang w:eastAsia="es-MX"/>
        </w:rPr>
        <w:lastRenderedPageBreak/>
        <w:drawing>
          <wp:inline distT="0" distB="0" distL="0" distR="0" wp14:anchorId="62040981" wp14:editId="4FED80D0">
            <wp:extent cx="4633034" cy="75600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44" cstate="print">
                      <a:lum bright="-40000" contrast="-40000"/>
                      <a:extLst>
                        <a:ext uri="{28A0092B-C50C-407E-A947-70E740481C1C}">
                          <a14:useLocalDpi xmlns:a14="http://schemas.microsoft.com/office/drawing/2010/main" val="0"/>
                        </a:ext>
                      </a:extLst>
                    </a:blip>
                    <a:srcRect/>
                    <a:stretch>
                      <a:fillRect/>
                    </a:stretch>
                  </pic:blipFill>
                  <pic:spPr bwMode="auto">
                    <a:xfrm>
                      <a:off x="0" y="0"/>
                      <a:ext cx="4633034" cy="7560000"/>
                    </a:xfrm>
                    <a:prstGeom prst="rect">
                      <a:avLst/>
                    </a:prstGeom>
                    <a:noFill/>
                    <a:ln>
                      <a:noFill/>
                    </a:ln>
                  </pic:spPr>
                </pic:pic>
              </a:graphicData>
            </a:graphic>
          </wp:inline>
        </w:drawing>
      </w:r>
    </w:p>
    <w:p w:rsidR="00DD44C4" w:rsidRDefault="00DD44C4" w:rsidP="00462597">
      <w:pPr>
        <w:autoSpaceDE w:val="0"/>
        <w:autoSpaceDN w:val="0"/>
        <w:adjustRightInd w:val="0"/>
        <w:spacing w:before="240"/>
        <w:jc w:val="center"/>
        <w:rPr>
          <w:rFonts w:eastAsia="Calibri"/>
          <w:lang w:eastAsia="es-MX"/>
        </w:rPr>
      </w:pPr>
      <w:r w:rsidRPr="00DA1CAB">
        <w:rPr>
          <w:b/>
        </w:rPr>
        <w:t>Anexo 2.</w:t>
      </w:r>
      <w:r>
        <w:t xml:space="preserve"> Hoja de cálculo para los valores S en ratones control</w:t>
      </w:r>
      <w:r w:rsidR="00462597">
        <w:t xml:space="preserve"> (Considerando cada órgano por separado)</w:t>
      </w:r>
      <w:r>
        <w:t>.</w:t>
      </w:r>
    </w:p>
    <w:p w:rsidR="00C97C1B" w:rsidRDefault="00C97C1B" w:rsidP="00E53252">
      <w:pPr>
        <w:autoSpaceDE w:val="0"/>
        <w:autoSpaceDN w:val="0"/>
        <w:adjustRightInd w:val="0"/>
        <w:jc w:val="center"/>
        <w:rPr>
          <w:rFonts w:eastAsia="Calibri"/>
          <w:lang w:eastAsia="es-MX"/>
        </w:rPr>
      </w:pPr>
      <w:r w:rsidRPr="00C97C1B">
        <w:rPr>
          <w:rFonts w:eastAsia="Calibri"/>
          <w:noProof/>
          <w:lang w:eastAsia="es-MX"/>
        </w:rPr>
        <w:lastRenderedPageBreak/>
        <w:drawing>
          <wp:inline distT="0" distB="0" distL="0" distR="0" wp14:anchorId="65739B6E" wp14:editId="1F1EAC12">
            <wp:extent cx="4766699" cy="774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45" cstate="print">
                      <a:lum bright="-40000" contrast="-40000"/>
                      <a:extLst>
                        <a:ext uri="{28A0092B-C50C-407E-A947-70E740481C1C}">
                          <a14:useLocalDpi xmlns:a14="http://schemas.microsoft.com/office/drawing/2010/main" val="0"/>
                        </a:ext>
                      </a:extLst>
                    </a:blip>
                    <a:srcRect/>
                    <a:stretch>
                      <a:fillRect/>
                    </a:stretch>
                  </pic:blipFill>
                  <pic:spPr bwMode="auto">
                    <a:xfrm>
                      <a:off x="0" y="0"/>
                      <a:ext cx="4766699" cy="7740000"/>
                    </a:xfrm>
                    <a:prstGeom prst="rect">
                      <a:avLst/>
                    </a:prstGeom>
                    <a:noFill/>
                    <a:ln>
                      <a:noFill/>
                    </a:ln>
                  </pic:spPr>
                </pic:pic>
              </a:graphicData>
            </a:graphic>
          </wp:inline>
        </w:drawing>
      </w:r>
    </w:p>
    <w:p w:rsidR="00DD44C4" w:rsidRDefault="00DD44C4" w:rsidP="00462597">
      <w:pPr>
        <w:autoSpaceDE w:val="0"/>
        <w:autoSpaceDN w:val="0"/>
        <w:adjustRightInd w:val="0"/>
        <w:spacing w:before="240"/>
        <w:jc w:val="center"/>
        <w:rPr>
          <w:rFonts w:eastAsia="Calibri"/>
          <w:lang w:eastAsia="es-MX"/>
        </w:rPr>
      </w:pPr>
      <w:r w:rsidRPr="00DA1CAB">
        <w:rPr>
          <w:b/>
        </w:rPr>
        <w:t>Anexo 3.</w:t>
      </w:r>
      <w:r>
        <w:t xml:space="preserve"> Hoja de cálculo para los valores S en ratones </w:t>
      </w:r>
      <w:r w:rsidR="00462597">
        <w:t>control (Todos los órganos son fuente).</w:t>
      </w:r>
    </w:p>
    <w:p w:rsidR="00C97C1B" w:rsidRDefault="00C97C1B" w:rsidP="00E53252">
      <w:pPr>
        <w:autoSpaceDE w:val="0"/>
        <w:autoSpaceDN w:val="0"/>
        <w:adjustRightInd w:val="0"/>
        <w:jc w:val="center"/>
        <w:rPr>
          <w:rFonts w:eastAsia="Calibri"/>
          <w:lang w:eastAsia="es-MX"/>
        </w:rPr>
      </w:pPr>
      <w:r w:rsidRPr="00C97C1B">
        <w:rPr>
          <w:rFonts w:eastAsia="Calibri"/>
          <w:noProof/>
          <w:lang w:eastAsia="es-MX"/>
        </w:rPr>
        <w:lastRenderedPageBreak/>
        <w:drawing>
          <wp:inline distT="0" distB="0" distL="0" distR="0" wp14:anchorId="76BBF199" wp14:editId="23306A3A">
            <wp:extent cx="4533964" cy="756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46" cstate="print">
                      <a:lum bright="-40000" contrast="-40000"/>
                      <a:extLst>
                        <a:ext uri="{28A0092B-C50C-407E-A947-70E740481C1C}">
                          <a14:useLocalDpi xmlns:a14="http://schemas.microsoft.com/office/drawing/2010/main" val="0"/>
                        </a:ext>
                      </a:extLst>
                    </a:blip>
                    <a:srcRect/>
                    <a:stretch>
                      <a:fillRect/>
                    </a:stretch>
                  </pic:blipFill>
                  <pic:spPr bwMode="auto">
                    <a:xfrm>
                      <a:off x="0" y="0"/>
                      <a:ext cx="4533964" cy="7560000"/>
                    </a:xfrm>
                    <a:prstGeom prst="rect">
                      <a:avLst/>
                    </a:prstGeom>
                    <a:noFill/>
                    <a:ln>
                      <a:noFill/>
                    </a:ln>
                  </pic:spPr>
                </pic:pic>
              </a:graphicData>
            </a:graphic>
          </wp:inline>
        </w:drawing>
      </w:r>
    </w:p>
    <w:p w:rsidR="00DD44C4" w:rsidRDefault="00DD44C4" w:rsidP="00462597">
      <w:pPr>
        <w:autoSpaceDE w:val="0"/>
        <w:autoSpaceDN w:val="0"/>
        <w:adjustRightInd w:val="0"/>
        <w:spacing w:before="240"/>
        <w:jc w:val="center"/>
        <w:rPr>
          <w:rFonts w:eastAsia="Calibri"/>
          <w:lang w:eastAsia="es-MX"/>
        </w:rPr>
      </w:pPr>
      <w:r w:rsidRPr="00DA1CAB">
        <w:rPr>
          <w:b/>
        </w:rPr>
        <w:t>Anexo 4.</w:t>
      </w:r>
      <w:r>
        <w:t xml:space="preserve"> Hoja de cálculo para los valores S en ratones estrés y control.</w:t>
      </w:r>
      <w:r w:rsidR="00462597" w:rsidRPr="00462597">
        <w:t xml:space="preserve"> </w:t>
      </w:r>
      <w:r w:rsidR="00462597">
        <w:t>(Considerando cada órgano por separado).</w:t>
      </w:r>
    </w:p>
    <w:p w:rsidR="008C1D99" w:rsidRDefault="008C1D99" w:rsidP="00E53252">
      <w:pPr>
        <w:autoSpaceDE w:val="0"/>
        <w:autoSpaceDN w:val="0"/>
        <w:adjustRightInd w:val="0"/>
        <w:jc w:val="center"/>
        <w:rPr>
          <w:rFonts w:eastAsia="Calibri"/>
          <w:lang w:eastAsia="es-MX"/>
        </w:rPr>
      </w:pPr>
      <w:r w:rsidRPr="008C1D99">
        <w:rPr>
          <w:rFonts w:eastAsia="Calibri"/>
          <w:noProof/>
          <w:lang w:eastAsia="es-MX"/>
        </w:rPr>
        <w:lastRenderedPageBreak/>
        <w:drawing>
          <wp:inline distT="0" distB="0" distL="0" distR="0" wp14:anchorId="1367FF47" wp14:editId="17B8EFDB">
            <wp:extent cx="4530738" cy="7560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47" cstate="print">
                      <a:lum bright="-40000" contrast="-40000"/>
                      <a:extLst>
                        <a:ext uri="{28A0092B-C50C-407E-A947-70E740481C1C}">
                          <a14:useLocalDpi xmlns:a14="http://schemas.microsoft.com/office/drawing/2010/main" val="0"/>
                        </a:ext>
                      </a:extLst>
                    </a:blip>
                    <a:srcRect/>
                    <a:stretch>
                      <a:fillRect/>
                    </a:stretch>
                  </pic:blipFill>
                  <pic:spPr bwMode="auto">
                    <a:xfrm>
                      <a:off x="0" y="0"/>
                      <a:ext cx="4530738" cy="7560000"/>
                    </a:xfrm>
                    <a:prstGeom prst="rect">
                      <a:avLst/>
                    </a:prstGeom>
                    <a:noFill/>
                    <a:ln>
                      <a:noFill/>
                    </a:ln>
                  </pic:spPr>
                </pic:pic>
              </a:graphicData>
            </a:graphic>
          </wp:inline>
        </w:drawing>
      </w:r>
    </w:p>
    <w:p w:rsidR="00DD44C4" w:rsidRDefault="00DD44C4" w:rsidP="00462597">
      <w:pPr>
        <w:autoSpaceDE w:val="0"/>
        <w:autoSpaceDN w:val="0"/>
        <w:adjustRightInd w:val="0"/>
        <w:spacing w:before="240"/>
        <w:jc w:val="center"/>
      </w:pPr>
      <w:r w:rsidRPr="00DA1CAB">
        <w:rPr>
          <w:b/>
        </w:rPr>
        <w:t xml:space="preserve">Anexo </w:t>
      </w:r>
      <w:r w:rsidR="00DA1CAB" w:rsidRPr="00DA1CAB">
        <w:rPr>
          <w:b/>
        </w:rPr>
        <w:t>5</w:t>
      </w:r>
      <w:r w:rsidRPr="00DA1CAB">
        <w:rPr>
          <w:b/>
        </w:rPr>
        <w:t>.</w:t>
      </w:r>
      <w:r>
        <w:t xml:space="preserve"> Hoja de cálculo para los valores S en ratones estrés y control.</w:t>
      </w:r>
      <w:r w:rsidR="00462597" w:rsidRPr="00462597">
        <w:t xml:space="preserve"> </w:t>
      </w:r>
      <w:r w:rsidR="00462597">
        <w:t>(Todos los órganos son fuente).</w:t>
      </w:r>
    </w:p>
    <w:p w:rsidR="001F774B" w:rsidRDefault="001F774B" w:rsidP="00462597">
      <w:pPr>
        <w:autoSpaceDE w:val="0"/>
        <w:autoSpaceDN w:val="0"/>
        <w:adjustRightInd w:val="0"/>
        <w:spacing w:before="240"/>
        <w:jc w:val="center"/>
        <w:rPr>
          <w:rFonts w:eastAsia="Calibri"/>
          <w:lang w:eastAsia="es-MX"/>
        </w:rPr>
      </w:pPr>
      <w:r>
        <w:rPr>
          <w:rFonts w:eastAsia="Calibri"/>
          <w:noProof/>
          <w:lang w:eastAsia="es-MX"/>
        </w:rPr>
        <w:lastRenderedPageBreak/>
        <w:drawing>
          <wp:inline distT="0" distB="0" distL="0" distR="0">
            <wp:extent cx="5793475" cy="7478973"/>
            <wp:effectExtent l="0" t="0" r="0" b="0"/>
            <wp:docPr id="23" name="Imagen 23" descr="C:\Users\Jorge\OneDrive\Tesis doctorado\aprobacion de protocolo co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rge\OneDrive\Tesis doctorado\aprobacion de protocolo coe.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6165"/>
                    <a:stretch/>
                  </pic:blipFill>
                  <pic:spPr bwMode="auto">
                    <a:xfrm>
                      <a:off x="0" y="0"/>
                      <a:ext cx="5791835" cy="7476856"/>
                    </a:xfrm>
                    <a:prstGeom prst="rect">
                      <a:avLst/>
                    </a:prstGeom>
                    <a:noFill/>
                    <a:ln>
                      <a:noFill/>
                    </a:ln>
                    <a:extLst>
                      <a:ext uri="{53640926-AAD7-44D8-BBD7-CCE9431645EC}">
                        <a14:shadowObscured xmlns:a14="http://schemas.microsoft.com/office/drawing/2010/main"/>
                      </a:ext>
                    </a:extLst>
                  </pic:spPr>
                </pic:pic>
              </a:graphicData>
            </a:graphic>
          </wp:inline>
        </w:drawing>
      </w:r>
    </w:p>
    <w:p w:rsidR="001F774B" w:rsidRPr="001F774B" w:rsidRDefault="001F774B" w:rsidP="001F774B">
      <w:pPr>
        <w:autoSpaceDE w:val="0"/>
        <w:autoSpaceDN w:val="0"/>
        <w:adjustRightInd w:val="0"/>
        <w:spacing w:before="240"/>
        <w:jc w:val="center"/>
      </w:pPr>
      <w:r w:rsidRPr="00DA1CAB">
        <w:rPr>
          <w:b/>
        </w:rPr>
        <w:t xml:space="preserve">Anexo </w:t>
      </w:r>
      <w:r>
        <w:rPr>
          <w:b/>
        </w:rPr>
        <w:t>6</w:t>
      </w:r>
      <w:r w:rsidRPr="00DA1CAB">
        <w:rPr>
          <w:b/>
        </w:rPr>
        <w:t>.</w:t>
      </w:r>
      <w:r>
        <w:t xml:space="preserve"> </w:t>
      </w:r>
      <w:r w:rsidR="002E459D">
        <w:t>Oficio de a</w:t>
      </w:r>
      <w:r>
        <w:t>probación del protocolo de investigación para desarrollar la parte experimental en el Centro Oncológico Estatal ISSEMyM</w:t>
      </w:r>
      <w:r w:rsidR="00AE60BF">
        <w:t>.</w:t>
      </w:r>
    </w:p>
    <w:sectPr w:rsidR="001F774B" w:rsidRPr="001F774B" w:rsidSect="009C629A">
      <w:footerReference w:type="default" r:id="rId49"/>
      <w:pgSz w:w="12240" w:h="15840"/>
      <w:pgMar w:top="1701"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04D6" w:rsidRDefault="000104D6" w:rsidP="00472755">
      <w:r>
        <w:separator/>
      </w:r>
    </w:p>
  </w:endnote>
  <w:endnote w:type="continuationSeparator" w:id="0">
    <w:p w:rsidR="000104D6" w:rsidRDefault="000104D6" w:rsidP="00472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Semilight">
    <w:altName w:val="Arial"/>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629A" w:rsidRDefault="009C629A">
    <w:pPr>
      <w:pStyle w:val="Piedepgina"/>
      <w:jc w:val="center"/>
    </w:pPr>
  </w:p>
  <w:p w:rsidR="00844A40" w:rsidRPr="00813F50" w:rsidRDefault="00844A40" w:rsidP="00813F50">
    <w:pPr>
      <w:pStyle w:val="Piedepgina"/>
      <w:jc w:val="both"/>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04D6" w:rsidRDefault="000104D6" w:rsidP="00472755">
      <w:r>
        <w:separator/>
      </w:r>
    </w:p>
  </w:footnote>
  <w:footnote w:type="continuationSeparator" w:id="0">
    <w:p w:rsidR="000104D6" w:rsidRDefault="000104D6" w:rsidP="004727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9310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C0D5028"/>
    <w:multiLevelType w:val="hybridMultilevel"/>
    <w:tmpl w:val="9DF41AB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7551A4C"/>
    <w:multiLevelType w:val="hybridMultilevel"/>
    <w:tmpl w:val="2A788BBA"/>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8627E60"/>
    <w:multiLevelType w:val="multilevel"/>
    <w:tmpl w:val="202A4C2C"/>
    <w:lvl w:ilvl="0">
      <w:start w:val="1"/>
      <w:numFmt w:val="decimal"/>
      <w:lvlText w:val="%1."/>
      <w:lvlJc w:val="left"/>
      <w:pPr>
        <w:ind w:left="720" w:hanging="360"/>
      </w:pPr>
      <w:rPr>
        <w:rFonts w:ascii="Cambria" w:hAnsi="Cambria" w:hint="default"/>
        <w:b/>
        <w:i/>
      </w:rPr>
    </w:lvl>
    <w:lvl w:ilvl="1">
      <w:start w:val="1"/>
      <w:numFmt w:val="decimal"/>
      <w:isLgl/>
      <w:lvlText w:val="%1.%2"/>
      <w:lvlJc w:val="left"/>
      <w:pPr>
        <w:ind w:left="96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4" w15:restartNumberingAfterBreak="0">
    <w:nsid w:val="303765E3"/>
    <w:multiLevelType w:val="hybridMultilevel"/>
    <w:tmpl w:val="10BA061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1EE2F7E"/>
    <w:multiLevelType w:val="hybridMultilevel"/>
    <w:tmpl w:val="5486F6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5C32C21"/>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7B1882"/>
    <w:multiLevelType w:val="multilevel"/>
    <w:tmpl w:val="60E8438E"/>
    <w:lvl w:ilvl="0">
      <w:start w:val="1"/>
      <w:numFmt w:val="decimal"/>
      <w:lvlText w:val="%1."/>
      <w:lvlJc w:val="left"/>
      <w:pPr>
        <w:ind w:left="720" w:hanging="360"/>
      </w:pPr>
    </w:lvl>
    <w:lvl w:ilvl="1">
      <w:start w:val="6"/>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8" w15:restartNumberingAfterBreak="0">
    <w:nsid w:val="3E2B341C"/>
    <w:multiLevelType w:val="hybridMultilevel"/>
    <w:tmpl w:val="B832C8C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0A0756C"/>
    <w:multiLevelType w:val="hybridMultilevel"/>
    <w:tmpl w:val="263891E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40FA7BBC"/>
    <w:multiLevelType w:val="multilevel"/>
    <w:tmpl w:val="8938983A"/>
    <w:lvl w:ilvl="0">
      <w:start w:val="1"/>
      <w:numFmt w:val="decimal"/>
      <w:lvlText w:val="%1."/>
      <w:lvlJc w:val="left"/>
      <w:pPr>
        <w:ind w:left="720" w:hanging="360"/>
      </w:pPr>
      <w:rPr>
        <w:rFonts w:hint="default"/>
        <w:color w:val="auto"/>
      </w:rPr>
    </w:lvl>
    <w:lvl w:ilvl="1">
      <w:start w:val="1"/>
      <w:numFmt w:val="decimal"/>
      <w:isLgl/>
      <w:lvlText w:val="%1.%2"/>
      <w:lvlJc w:val="left"/>
      <w:pPr>
        <w:ind w:left="1080"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1" w15:restartNumberingAfterBreak="0">
    <w:nsid w:val="48EA0976"/>
    <w:multiLevelType w:val="hybridMultilevel"/>
    <w:tmpl w:val="5D364EB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9B72499"/>
    <w:multiLevelType w:val="hybridMultilevel"/>
    <w:tmpl w:val="AC3A9900"/>
    <w:lvl w:ilvl="0" w:tplc="2CD0ACB2">
      <w:start w:val="6"/>
      <w:numFmt w:val="bullet"/>
      <w:lvlText w:val="-"/>
      <w:lvlJc w:val="left"/>
      <w:pPr>
        <w:ind w:left="1248" w:hanging="360"/>
      </w:pPr>
      <w:rPr>
        <w:rFonts w:ascii="Times New Roman" w:eastAsia="Times New Roman" w:hAnsi="Times New Roman" w:cs="Times New Roman" w:hint="default"/>
      </w:rPr>
    </w:lvl>
    <w:lvl w:ilvl="1" w:tplc="080A0003" w:tentative="1">
      <w:start w:val="1"/>
      <w:numFmt w:val="bullet"/>
      <w:lvlText w:val="o"/>
      <w:lvlJc w:val="left"/>
      <w:pPr>
        <w:ind w:left="1968" w:hanging="360"/>
      </w:pPr>
      <w:rPr>
        <w:rFonts w:ascii="Courier New" w:hAnsi="Courier New" w:cs="Courier New" w:hint="default"/>
      </w:rPr>
    </w:lvl>
    <w:lvl w:ilvl="2" w:tplc="080A0005" w:tentative="1">
      <w:start w:val="1"/>
      <w:numFmt w:val="bullet"/>
      <w:lvlText w:val=""/>
      <w:lvlJc w:val="left"/>
      <w:pPr>
        <w:ind w:left="2688" w:hanging="360"/>
      </w:pPr>
      <w:rPr>
        <w:rFonts w:ascii="Wingdings" w:hAnsi="Wingdings" w:hint="default"/>
      </w:rPr>
    </w:lvl>
    <w:lvl w:ilvl="3" w:tplc="080A0001" w:tentative="1">
      <w:start w:val="1"/>
      <w:numFmt w:val="bullet"/>
      <w:lvlText w:val=""/>
      <w:lvlJc w:val="left"/>
      <w:pPr>
        <w:ind w:left="3408" w:hanging="360"/>
      </w:pPr>
      <w:rPr>
        <w:rFonts w:ascii="Symbol" w:hAnsi="Symbol" w:hint="default"/>
      </w:rPr>
    </w:lvl>
    <w:lvl w:ilvl="4" w:tplc="080A0003" w:tentative="1">
      <w:start w:val="1"/>
      <w:numFmt w:val="bullet"/>
      <w:lvlText w:val="o"/>
      <w:lvlJc w:val="left"/>
      <w:pPr>
        <w:ind w:left="4128" w:hanging="360"/>
      </w:pPr>
      <w:rPr>
        <w:rFonts w:ascii="Courier New" w:hAnsi="Courier New" w:cs="Courier New" w:hint="default"/>
      </w:rPr>
    </w:lvl>
    <w:lvl w:ilvl="5" w:tplc="080A0005" w:tentative="1">
      <w:start w:val="1"/>
      <w:numFmt w:val="bullet"/>
      <w:lvlText w:val=""/>
      <w:lvlJc w:val="left"/>
      <w:pPr>
        <w:ind w:left="4848" w:hanging="360"/>
      </w:pPr>
      <w:rPr>
        <w:rFonts w:ascii="Wingdings" w:hAnsi="Wingdings" w:hint="default"/>
      </w:rPr>
    </w:lvl>
    <w:lvl w:ilvl="6" w:tplc="080A0001" w:tentative="1">
      <w:start w:val="1"/>
      <w:numFmt w:val="bullet"/>
      <w:lvlText w:val=""/>
      <w:lvlJc w:val="left"/>
      <w:pPr>
        <w:ind w:left="5568" w:hanging="360"/>
      </w:pPr>
      <w:rPr>
        <w:rFonts w:ascii="Symbol" w:hAnsi="Symbol" w:hint="default"/>
      </w:rPr>
    </w:lvl>
    <w:lvl w:ilvl="7" w:tplc="080A0003" w:tentative="1">
      <w:start w:val="1"/>
      <w:numFmt w:val="bullet"/>
      <w:lvlText w:val="o"/>
      <w:lvlJc w:val="left"/>
      <w:pPr>
        <w:ind w:left="6288" w:hanging="360"/>
      </w:pPr>
      <w:rPr>
        <w:rFonts w:ascii="Courier New" w:hAnsi="Courier New" w:cs="Courier New" w:hint="default"/>
      </w:rPr>
    </w:lvl>
    <w:lvl w:ilvl="8" w:tplc="080A0005" w:tentative="1">
      <w:start w:val="1"/>
      <w:numFmt w:val="bullet"/>
      <w:lvlText w:val=""/>
      <w:lvlJc w:val="left"/>
      <w:pPr>
        <w:ind w:left="7008" w:hanging="360"/>
      </w:pPr>
      <w:rPr>
        <w:rFonts w:ascii="Wingdings" w:hAnsi="Wingdings" w:hint="default"/>
      </w:rPr>
    </w:lvl>
  </w:abstractNum>
  <w:abstractNum w:abstractNumId="13" w15:restartNumberingAfterBreak="0">
    <w:nsid w:val="4BBE7580"/>
    <w:multiLevelType w:val="hybridMultilevel"/>
    <w:tmpl w:val="2356F42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2D6BB2"/>
    <w:multiLevelType w:val="hybridMultilevel"/>
    <w:tmpl w:val="752485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50B54A3"/>
    <w:multiLevelType w:val="hybridMultilevel"/>
    <w:tmpl w:val="52F87B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57DE1BA3"/>
    <w:multiLevelType w:val="multilevel"/>
    <w:tmpl w:val="8866447C"/>
    <w:lvl w:ilvl="0">
      <w:start w:val="6"/>
      <w:numFmt w:val="decimal"/>
      <w:lvlText w:val="%1."/>
      <w:lvlJc w:val="left"/>
      <w:pPr>
        <w:ind w:left="720" w:hanging="360"/>
      </w:pPr>
      <w:rPr>
        <w:rFonts w:hint="default"/>
      </w:rPr>
    </w:lvl>
    <w:lvl w:ilvl="1">
      <w:start w:val="1"/>
      <w:numFmt w:val="lowerLetter"/>
      <w:lvlText w:val="%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AD5760A"/>
    <w:multiLevelType w:val="multilevel"/>
    <w:tmpl w:val="8938983A"/>
    <w:lvl w:ilvl="0">
      <w:start w:val="1"/>
      <w:numFmt w:val="decimal"/>
      <w:lvlText w:val="%1."/>
      <w:lvlJc w:val="left"/>
      <w:pPr>
        <w:ind w:left="720" w:hanging="360"/>
      </w:pPr>
      <w:rPr>
        <w:rFonts w:hint="default"/>
        <w:color w:val="auto"/>
      </w:rPr>
    </w:lvl>
    <w:lvl w:ilvl="1">
      <w:start w:val="1"/>
      <w:numFmt w:val="decimal"/>
      <w:isLgl/>
      <w:lvlText w:val="%1.%2"/>
      <w:lvlJc w:val="left"/>
      <w:pPr>
        <w:ind w:left="1080"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8" w15:restartNumberingAfterBreak="0">
    <w:nsid w:val="6698240F"/>
    <w:multiLevelType w:val="multilevel"/>
    <w:tmpl w:val="1DFE0B8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6"/>
  </w:num>
  <w:num w:numId="2">
    <w:abstractNumId w:val="7"/>
  </w:num>
  <w:num w:numId="3">
    <w:abstractNumId w:val="12"/>
  </w:num>
  <w:num w:numId="4">
    <w:abstractNumId w:val="18"/>
  </w:num>
  <w:num w:numId="5">
    <w:abstractNumId w:val="14"/>
  </w:num>
  <w:num w:numId="6">
    <w:abstractNumId w:val="17"/>
  </w:num>
  <w:num w:numId="7">
    <w:abstractNumId w:val="3"/>
  </w:num>
  <w:num w:numId="8">
    <w:abstractNumId w:val="6"/>
  </w:num>
  <w:num w:numId="9">
    <w:abstractNumId w:val="0"/>
  </w:num>
  <w:num w:numId="10">
    <w:abstractNumId w:val="10"/>
  </w:num>
  <w:num w:numId="11">
    <w:abstractNumId w:val="2"/>
  </w:num>
  <w:num w:numId="12">
    <w:abstractNumId w:val="13"/>
  </w:num>
  <w:num w:numId="13">
    <w:abstractNumId w:val="8"/>
  </w:num>
  <w:num w:numId="14">
    <w:abstractNumId w:val="4"/>
  </w:num>
  <w:num w:numId="15">
    <w:abstractNumId w:val="11"/>
  </w:num>
  <w:num w:numId="16">
    <w:abstractNumId w:val="9"/>
  </w:num>
  <w:num w:numId="17">
    <w:abstractNumId w:val="1"/>
  </w:num>
  <w:num w:numId="18">
    <w:abstractNumId w:val="15"/>
  </w:num>
  <w:num w:numId="1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MX" w:vendorID="64" w:dllVersion="6" w:nlCheck="1" w:checkStyle="1"/>
  <w:activeWritingStyle w:appName="MSWord" w:lang="es-ES" w:vendorID="64" w:dllVersion="6" w:nlCheck="1" w:checkStyle="1"/>
  <w:activeWritingStyle w:appName="MSWord" w:lang="en-US" w:vendorID="64" w:dllVersion="6" w:nlCheck="1" w:checkStyle="1"/>
  <w:activeWritingStyle w:appName="MSWord" w:lang="es-ES" w:vendorID="64" w:dllVersion="0" w:nlCheck="1" w:checkStyle="0"/>
  <w:activeWritingStyle w:appName="MSWord" w:lang="es-MX"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LK0NLE0NjIxMANCCyUdpeDU4uLM/DyQAkPTWgBziAxfLQAAAA=="/>
  </w:docVars>
  <w:rsids>
    <w:rsidRoot w:val="00472755"/>
    <w:rsid w:val="00000EF6"/>
    <w:rsid w:val="000031AB"/>
    <w:rsid w:val="00003A34"/>
    <w:rsid w:val="00004BEF"/>
    <w:rsid w:val="00004EF1"/>
    <w:rsid w:val="00005D62"/>
    <w:rsid w:val="000067A2"/>
    <w:rsid w:val="000102DF"/>
    <w:rsid w:val="000104D6"/>
    <w:rsid w:val="00010C36"/>
    <w:rsid w:val="00015918"/>
    <w:rsid w:val="00015D1A"/>
    <w:rsid w:val="00016D9E"/>
    <w:rsid w:val="00017A93"/>
    <w:rsid w:val="00020214"/>
    <w:rsid w:val="00020A18"/>
    <w:rsid w:val="00021024"/>
    <w:rsid w:val="0002276E"/>
    <w:rsid w:val="000232BC"/>
    <w:rsid w:val="0002507D"/>
    <w:rsid w:val="00027993"/>
    <w:rsid w:val="00030986"/>
    <w:rsid w:val="000310C6"/>
    <w:rsid w:val="0003123D"/>
    <w:rsid w:val="00032016"/>
    <w:rsid w:val="000332D3"/>
    <w:rsid w:val="000336AC"/>
    <w:rsid w:val="00033D9A"/>
    <w:rsid w:val="000353DB"/>
    <w:rsid w:val="000362D2"/>
    <w:rsid w:val="000362EC"/>
    <w:rsid w:val="000364EA"/>
    <w:rsid w:val="000371C4"/>
    <w:rsid w:val="00037A47"/>
    <w:rsid w:val="00037BE6"/>
    <w:rsid w:val="00037BE8"/>
    <w:rsid w:val="0004054E"/>
    <w:rsid w:val="000409BB"/>
    <w:rsid w:val="00042025"/>
    <w:rsid w:val="000426D6"/>
    <w:rsid w:val="00044139"/>
    <w:rsid w:val="00046B86"/>
    <w:rsid w:val="00046DB4"/>
    <w:rsid w:val="0004794E"/>
    <w:rsid w:val="00047F6E"/>
    <w:rsid w:val="000509DF"/>
    <w:rsid w:val="000512BF"/>
    <w:rsid w:val="00053485"/>
    <w:rsid w:val="000539B3"/>
    <w:rsid w:val="000553AC"/>
    <w:rsid w:val="0005557F"/>
    <w:rsid w:val="000556F0"/>
    <w:rsid w:val="00055ABE"/>
    <w:rsid w:val="0005704E"/>
    <w:rsid w:val="00057D40"/>
    <w:rsid w:val="000607B3"/>
    <w:rsid w:val="00060F0A"/>
    <w:rsid w:val="000631CC"/>
    <w:rsid w:val="00064012"/>
    <w:rsid w:val="00065502"/>
    <w:rsid w:val="00066BF4"/>
    <w:rsid w:val="000672CC"/>
    <w:rsid w:val="000672DE"/>
    <w:rsid w:val="00067900"/>
    <w:rsid w:val="00067994"/>
    <w:rsid w:val="00067D05"/>
    <w:rsid w:val="00070113"/>
    <w:rsid w:val="00072365"/>
    <w:rsid w:val="00074CA2"/>
    <w:rsid w:val="0007505C"/>
    <w:rsid w:val="00075EFE"/>
    <w:rsid w:val="00076686"/>
    <w:rsid w:val="00076900"/>
    <w:rsid w:val="00077BC5"/>
    <w:rsid w:val="00077E0E"/>
    <w:rsid w:val="0008075B"/>
    <w:rsid w:val="00080A5A"/>
    <w:rsid w:val="00081751"/>
    <w:rsid w:val="00081792"/>
    <w:rsid w:val="00081D86"/>
    <w:rsid w:val="000820EB"/>
    <w:rsid w:val="000838AC"/>
    <w:rsid w:val="00084135"/>
    <w:rsid w:val="00084E56"/>
    <w:rsid w:val="00086084"/>
    <w:rsid w:val="00086275"/>
    <w:rsid w:val="000902BB"/>
    <w:rsid w:val="00091575"/>
    <w:rsid w:val="000915B9"/>
    <w:rsid w:val="0009174B"/>
    <w:rsid w:val="000925AC"/>
    <w:rsid w:val="00092824"/>
    <w:rsid w:val="00092CE4"/>
    <w:rsid w:val="0009364D"/>
    <w:rsid w:val="00093AA0"/>
    <w:rsid w:val="00093E24"/>
    <w:rsid w:val="00094526"/>
    <w:rsid w:val="000949AE"/>
    <w:rsid w:val="00094E80"/>
    <w:rsid w:val="00095B80"/>
    <w:rsid w:val="00095DFC"/>
    <w:rsid w:val="000972AA"/>
    <w:rsid w:val="00097976"/>
    <w:rsid w:val="000A002B"/>
    <w:rsid w:val="000A02BA"/>
    <w:rsid w:val="000A1DF1"/>
    <w:rsid w:val="000A2D84"/>
    <w:rsid w:val="000A37B2"/>
    <w:rsid w:val="000A575E"/>
    <w:rsid w:val="000A6193"/>
    <w:rsid w:val="000B1338"/>
    <w:rsid w:val="000B1A8B"/>
    <w:rsid w:val="000B2045"/>
    <w:rsid w:val="000B22F7"/>
    <w:rsid w:val="000B30E4"/>
    <w:rsid w:val="000B3CA6"/>
    <w:rsid w:val="000B45D6"/>
    <w:rsid w:val="000B5229"/>
    <w:rsid w:val="000B63E5"/>
    <w:rsid w:val="000B7804"/>
    <w:rsid w:val="000B7F7B"/>
    <w:rsid w:val="000C0296"/>
    <w:rsid w:val="000C05FF"/>
    <w:rsid w:val="000C0A81"/>
    <w:rsid w:val="000C1107"/>
    <w:rsid w:val="000C1EC4"/>
    <w:rsid w:val="000C5BB0"/>
    <w:rsid w:val="000C6019"/>
    <w:rsid w:val="000C744B"/>
    <w:rsid w:val="000D1EE9"/>
    <w:rsid w:val="000D28CF"/>
    <w:rsid w:val="000D395D"/>
    <w:rsid w:val="000D463A"/>
    <w:rsid w:val="000D4A60"/>
    <w:rsid w:val="000D6D4A"/>
    <w:rsid w:val="000E0355"/>
    <w:rsid w:val="000E04D4"/>
    <w:rsid w:val="000E07C7"/>
    <w:rsid w:val="000E0A13"/>
    <w:rsid w:val="000E0E52"/>
    <w:rsid w:val="000E2AAD"/>
    <w:rsid w:val="000E2FC2"/>
    <w:rsid w:val="000E3A8D"/>
    <w:rsid w:val="000E603D"/>
    <w:rsid w:val="000E637B"/>
    <w:rsid w:val="000E701C"/>
    <w:rsid w:val="000E7455"/>
    <w:rsid w:val="000F24D9"/>
    <w:rsid w:val="000F24EE"/>
    <w:rsid w:val="000F27A2"/>
    <w:rsid w:val="000F3B94"/>
    <w:rsid w:val="000F3DFD"/>
    <w:rsid w:val="000F5843"/>
    <w:rsid w:val="000F6EC8"/>
    <w:rsid w:val="00105078"/>
    <w:rsid w:val="00106AB6"/>
    <w:rsid w:val="001074D2"/>
    <w:rsid w:val="00107557"/>
    <w:rsid w:val="00107EDB"/>
    <w:rsid w:val="00110211"/>
    <w:rsid w:val="001104AB"/>
    <w:rsid w:val="00110536"/>
    <w:rsid w:val="00110652"/>
    <w:rsid w:val="001122C2"/>
    <w:rsid w:val="00112B3F"/>
    <w:rsid w:val="001135D2"/>
    <w:rsid w:val="00114E6B"/>
    <w:rsid w:val="001164B2"/>
    <w:rsid w:val="001171BF"/>
    <w:rsid w:val="00122FC0"/>
    <w:rsid w:val="0012395A"/>
    <w:rsid w:val="00125784"/>
    <w:rsid w:val="00125E31"/>
    <w:rsid w:val="001271A0"/>
    <w:rsid w:val="0012764C"/>
    <w:rsid w:val="001306A2"/>
    <w:rsid w:val="00130B75"/>
    <w:rsid w:val="00130E9C"/>
    <w:rsid w:val="001328C5"/>
    <w:rsid w:val="0013298C"/>
    <w:rsid w:val="00133FD6"/>
    <w:rsid w:val="0013401C"/>
    <w:rsid w:val="001355A6"/>
    <w:rsid w:val="001372F8"/>
    <w:rsid w:val="00140BDC"/>
    <w:rsid w:val="0014214D"/>
    <w:rsid w:val="00142285"/>
    <w:rsid w:val="001430F7"/>
    <w:rsid w:val="001437A0"/>
    <w:rsid w:val="00143BB7"/>
    <w:rsid w:val="00144871"/>
    <w:rsid w:val="00145FA3"/>
    <w:rsid w:val="00146E89"/>
    <w:rsid w:val="00147940"/>
    <w:rsid w:val="00150578"/>
    <w:rsid w:val="00150C63"/>
    <w:rsid w:val="00151AFA"/>
    <w:rsid w:val="00151DAD"/>
    <w:rsid w:val="001522C7"/>
    <w:rsid w:val="00152A7F"/>
    <w:rsid w:val="0015347F"/>
    <w:rsid w:val="00154EB9"/>
    <w:rsid w:val="001550AB"/>
    <w:rsid w:val="00161D1C"/>
    <w:rsid w:val="00161FFD"/>
    <w:rsid w:val="001639BB"/>
    <w:rsid w:val="001649D5"/>
    <w:rsid w:val="00166A09"/>
    <w:rsid w:val="00167001"/>
    <w:rsid w:val="001671EC"/>
    <w:rsid w:val="001707DD"/>
    <w:rsid w:val="00170BDD"/>
    <w:rsid w:val="00172FCA"/>
    <w:rsid w:val="0017441D"/>
    <w:rsid w:val="00175A2A"/>
    <w:rsid w:val="00175BE4"/>
    <w:rsid w:val="00176107"/>
    <w:rsid w:val="001763C5"/>
    <w:rsid w:val="00181274"/>
    <w:rsid w:val="00181D30"/>
    <w:rsid w:val="00182B4C"/>
    <w:rsid w:val="00182C6A"/>
    <w:rsid w:val="001830A4"/>
    <w:rsid w:val="00185CC8"/>
    <w:rsid w:val="0018714B"/>
    <w:rsid w:val="001877DF"/>
    <w:rsid w:val="00190270"/>
    <w:rsid w:val="0019099E"/>
    <w:rsid w:val="00190BA9"/>
    <w:rsid w:val="00191A76"/>
    <w:rsid w:val="00192BBE"/>
    <w:rsid w:val="00197281"/>
    <w:rsid w:val="001974D3"/>
    <w:rsid w:val="00197940"/>
    <w:rsid w:val="001A166F"/>
    <w:rsid w:val="001A2096"/>
    <w:rsid w:val="001A2460"/>
    <w:rsid w:val="001A2D4F"/>
    <w:rsid w:val="001A2EC7"/>
    <w:rsid w:val="001A2F86"/>
    <w:rsid w:val="001A66BE"/>
    <w:rsid w:val="001A6C9D"/>
    <w:rsid w:val="001A6FB5"/>
    <w:rsid w:val="001A70CA"/>
    <w:rsid w:val="001B14C1"/>
    <w:rsid w:val="001B1867"/>
    <w:rsid w:val="001B3A1F"/>
    <w:rsid w:val="001B4777"/>
    <w:rsid w:val="001B4C2A"/>
    <w:rsid w:val="001B74DE"/>
    <w:rsid w:val="001B7707"/>
    <w:rsid w:val="001C0751"/>
    <w:rsid w:val="001C113D"/>
    <w:rsid w:val="001C4450"/>
    <w:rsid w:val="001C5FD2"/>
    <w:rsid w:val="001C6976"/>
    <w:rsid w:val="001C7D5D"/>
    <w:rsid w:val="001D1BCE"/>
    <w:rsid w:val="001D2074"/>
    <w:rsid w:val="001D48D0"/>
    <w:rsid w:val="001D4CA2"/>
    <w:rsid w:val="001D500B"/>
    <w:rsid w:val="001D5906"/>
    <w:rsid w:val="001D5B9B"/>
    <w:rsid w:val="001D608C"/>
    <w:rsid w:val="001D7622"/>
    <w:rsid w:val="001D766E"/>
    <w:rsid w:val="001D7AAF"/>
    <w:rsid w:val="001E0125"/>
    <w:rsid w:val="001E10E1"/>
    <w:rsid w:val="001E23D8"/>
    <w:rsid w:val="001E37A7"/>
    <w:rsid w:val="001E441F"/>
    <w:rsid w:val="001E4DBC"/>
    <w:rsid w:val="001E56C6"/>
    <w:rsid w:val="001E608C"/>
    <w:rsid w:val="001E762B"/>
    <w:rsid w:val="001F5A19"/>
    <w:rsid w:val="001F66F8"/>
    <w:rsid w:val="001F6A7D"/>
    <w:rsid w:val="001F7358"/>
    <w:rsid w:val="001F774B"/>
    <w:rsid w:val="0020189D"/>
    <w:rsid w:val="002023F7"/>
    <w:rsid w:val="002025CB"/>
    <w:rsid w:val="00202E02"/>
    <w:rsid w:val="0020302E"/>
    <w:rsid w:val="002035E2"/>
    <w:rsid w:val="00205D18"/>
    <w:rsid w:val="00205E86"/>
    <w:rsid w:val="00206A4D"/>
    <w:rsid w:val="00210C91"/>
    <w:rsid w:val="00212E05"/>
    <w:rsid w:val="0021332B"/>
    <w:rsid w:val="002165A6"/>
    <w:rsid w:val="00216AE4"/>
    <w:rsid w:val="0021757A"/>
    <w:rsid w:val="00220214"/>
    <w:rsid w:val="00220A68"/>
    <w:rsid w:val="00220CF1"/>
    <w:rsid w:val="00220D31"/>
    <w:rsid w:val="002222AA"/>
    <w:rsid w:val="002222EC"/>
    <w:rsid w:val="00222C6A"/>
    <w:rsid w:val="00223076"/>
    <w:rsid w:val="00223CE4"/>
    <w:rsid w:val="002308F1"/>
    <w:rsid w:val="00230B15"/>
    <w:rsid w:val="002317C3"/>
    <w:rsid w:val="00232329"/>
    <w:rsid w:val="00235501"/>
    <w:rsid w:val="0023623C"/>
    <w:rsid w:val="00241375"/>
    <w:rsid w:val="002414FA"/>
    <w:rsid w:val="0024360B"/>
    <w:rsid w:val="00243B20"/>
    <w:rsid w:val="00244935"/>
    <w:rsid w:val="002454E4"/>
    <w:rsid w:val="00246ABE"/>
    <w:rsid w:val="00251031"/>
    <w:rsid w:val="00251AF2"/>
    <w:rsid w:val="002520D3"/>
    <w:rsid w:val="0025212E"/>
    <w:rsid w:val="00252741"/>
    <w:rsid w:val="00252E53"/>
    <w:rsid w:val="00254968"/>
    <w:rsid w:val="00254BF4"/>
    <w:rsid w:val="00255AE2"/>
    <w:rsid w:val="0025728B"/>
    <w:rsid w:val="002574A4"/>
    <w:rsid w:val="00260340"/>
    <w:rsid w:val="002645CA"/>
    <w:rsid w:val="00265134"/>
    <w:rsid w:val="00265469"/>
    <w:rsid w:val="002654CE"/>
    <w:rsid w:val="002664F3"/>
    <w:rsid w:val="0027042C"/>
    <w:rsid w:val="00270CFF"/>
    <w:rsid w:val="00271CD5"/>
    <w:rsid w:val="00272BEB"/>
    <w:rsid w:val="00272DCC"/>
    <w:rsid w:val="0027306A"/>
    <w:rsid w:val="00273424"/>
    <w:rsid w:val="00273649"/>
    <w:rsid w:val="00274BF5"/>
    <w:rsid w:val="00276010"/>
    <w:rsid w:val="00276979"/>
    <w:rsid w:val="00276D4F"/>
    <w:rsid w:val="0027790E"/>
    <w:rsid w:val="0028052C"/>
    <w:rsid w:val="002806E8"/>
    <w:rsid w:val="00280CD4"/>
    <w:rsid w:val="00281D67"/>
    <w:rsid w:val="002836ED"/>
    <w:rsid w:val="002862A9"/>
    <w:rsid w:val="00287554"/>
    <w:rsid w:val="00287AFD"/>
    <w:rsid w:val="002903DC"/>
    <w:rsid w:val="0029142B"/>
    <w:rsid w:val="0029159D"/>
    <w:rsid w:val="00292429"/>
    <w:rsid w:val="00293216"/>
    <w:rsid w:val="0029381C"/>
    <w:rsid w:val="002940BD"/>
    <w:rsid w:val="00296973"/>
    <w:rsid w:val="002A0D31"/>
    <w:rsid w:val="002A0EA6"/>
    <w:rsid w:val="002A30C5"/>
    <w:rsid w:val="002A3D7B"/>
    <w:rsid w:val="002A45F3"/>
    <w:rsid w:val="002A4600"/>
    <w:rsid w:val="002A6475"/>
    <w:rsid w:val="002A7630"/>
    <w:rsid w:val="002A7C57"/>
    <w:rsid w:val="002A7F6E"/>
    <w:rsid w:val="002B058C"/>
    <w:rsid w:val="002B1AEE"/>
    <w:rsid w:val="002B26D0"/>
    <w:rsid w:val="002B3021"/>
    <w:rsid w:val="002B421F"/>
    <w:rsid w:val="002B555F"/>
    <w:rsid w:val="002C09E2"/>
    <w:rsid w:val="002C0A03"/>
    <w:rsid w:val="002C1FE8"/>
    <w:rsid w:val="002C223B"/>
    <w:rsid w:val="002C2F62"/>
    <w:rsid w:val="002C35C0"/>
    <w:rsid w:val="002C440E"/>
    <w:rsid w:val="002C4F71"/>
    <w:rsid w:val="002C5106"/>
    <w:rsid w:val="002C527D"/>
    <w:rsid w:val="002C534F"/>
    <w:rsid w:val="002C7696"/>
    <w:rsid w:val="002D3127"/>
    <w:rsid w:val="002D3C8B"/>
    <w:rsid w:val="002D4F92"/>
    <w:rsid w:val="002D56C3"/>
    <w:rsid w:val="002D5760"/>
    <w:rsid w:val="002D6433"/>
    <w:rsid w:val="002D6E16"/>
    <w:rsid w:val="002E39F8"/>
    <w:rsid w:val="002E459D"/>
    <w:rsid w:val="002E4F20"/>
    <w:rsid w:val="002E5D7C"/>
    <w:rsid w:val="002F1BFB"/>
    <w:rsid w:val="002F1EEB"/>
    <w:rsid w:val="002F2566"/>
    <w:rsid w:val="002F3938"/>
    <w:rsid w:val="002F402E"/>
    <w:rsid w:val="002F44A9"/>
    <w:rsid w:val="002F484F"/>
    <w:rsid w:val="002F49F8"/>
    <w:rsid w:val="002F5026"/>
    <w:rsid w:val="002F5096"/>
    <w:rsid w:val="002F68C5"/>
    <w:rsid w:val="002F78E8"/>
    <w:rsid w:val="003003AC"/>
    <w:rsid w:val="00301112"/>
    <w:rsid w:val="00301909"/>
    <w:rsid w:val="003020B8"/>
    <w:rsid w:val="003026EA"/>
    <w:rsid w:val="00303688"/>
    <w:rsid w:val="003036F5"/>
    <w:rsid w:val="00303EB4"/>
    <w:rsid w:val="00304FBA"/>
    <w:rsid w:val="0030692E"/>
    <w:rsid w:val="00306AE1"/>
    <w:rsid w:val="00306CE8"/>
    <w:rsid w:val="00306D8C"/>
    <w:rsid w:val="00310E20"/>
    <w:rsid w:val="00311028"/>
    <w:rsid w:val="00312875"/>
    <w:rsid w:val="00314523"/>
    <w:rsid w:val="0031559B"/>
    <w:rsid w:val="00315AAA"/>
    <w:rsid w:val="0031629A"/>
    <w:rsid w:val="00317585"/>
    <w:rsid w:val="003175D3"/>
    <w:rsid w:val="00320964"/>
    <w:rsid w:val="00321117"/>
    <w:rsid w:val="00321CD8"/>
    <w:rsid w:val="00322073"/>
    <w:rsid w:val="00322385"/>
    <w:rsid w:val="00322D5B"/>
    <w:rsid w:val="003235C8"/>
    <w:rsid w:val="00324B7B"/>
    <w:rsid w:val="00325E09"/>
    <w:rsid w:val="00326041"/>
    <w:rsid w:val="00326BA8"/>
    <w:rsid w:val="00327254"/>
    <w:rsid w:val="0032760F"/>
    <w:rsid w:val="0032766D"/>
    <w:rsid w:val="003279D1"/>
    <w:rsid w:val="003308FD"/>
    <w:rsid w:val="003330D9"/>
    <w:rsid w:val="003345FC"/>
    <w:rsid w:val="00334A3A"/>
    <w:rsid w:val="003356BF"/>
    <w:rsid w:val="00335B0F"/>
    <w:rsid w:val="0033603D"/>
    <w:rsid w:val="00336430"/>
    <w:rsid w:val="00336520"/>
    <w:rsid w:val="00336A8D"/>
    <w:rsid w:val="003407C3"/>
    <w:rsid w:val="00340BC2"/>
    <w:rsid w:val="0034154A"/>
    <w:rsid w:val="00345885"/>
    <w:rsid w:val="0034588C"/>
    <w:rsid w:val="00345C4B"/>
    <w:rsid w:val="00346D75"/>
    <w:rsid w:val="00346DDF"/>
    <w:rsid w:val="00346F94"/>
    <w:rsid w:val="0034708A"/>
    <w:rsid w:val="003522CE"/>
    <w:rsid w:val="00354B40"/>
    <w:rsid w:val="003550B5"/>
    <w:rsid w:val="003552D1"/>
    <w:rsid w:val="00356280"/>
    <w:rsid w:val="0035650F"/>
    <w:rsid w:val="00357487"/>
    <w:rsid w:val="003579FA"/>
    <w:rsid w:val="00357FC5"/>
    <w:rsid w:val="00360B26"/>
    <w:rsid w:val="00362CF3"/>
    <w:rsid w:val="00366ABE"/>
    <w:rsid w:val="00366F8C"/>
    <w:rsid w:val="003679DC"/>
    <w:rsid w:val="00367A9B"/>
    <w:rsid w:val="0037117D"/>
    <w:rsid w:val="0037394F"/>
    <w:rsid w:val="00375490"/>
    <w:rsid w:val="00375C95"/>
    <w:rsid w:val="003764C6"/>
    <w:rsid w:val="00382345"/>
    <w:rsid w:val="00382C4B"/>
    <w:rsid w:val="0038334E"/>
    <w:rsid w:val="00383713"/>
    <w:rsid w:val="0038536A"/>
    <w:rsid w:val="00385561"/>
    <w:rsid w:val="0038687A"/>
    <w:rsid w:val="0038782B"/>
    <w:rsid w:val="00387E9B"/>
    <w:rsid w:val="003902CE"/>
    <w:rsid w:val="00391550"/>
    <w:rsid w:val="00392E97"/>
    <w:rsid w:val="0039360A"/>
    <w:rsid w:val="0039361F"/>
    <w:rsid w:val="00394BA1"/>
    <w:rsid w:val="0039526E"/>
    <w:rsid w:val="00396A37"/>
    <w:rsid w:val="0039774F"/>
    <w:rsid w:val="00397862"/>
    <w:rsid w:val="00397E09"/>
    <w:rsid w:val="00397EAC"/>
    <w:rsid w:val="003A0930"/>
    <w:rsid w:val="003A0E23"/>
    <w:rsid w:val="003A1447"/>
    <w:rsid w:val="003A165D"/>
    <w:rsid w:val="003A1C24"/>
    <w:rsid w:val="003A28AC"/>
    <w:rsid w:val="003A32E4"/>
    <w:rsid w:val="003A3450"/>
    <w:rsid w:val="003A34FA"/>
    <w:rsid w:val="003A4593"/>
    <w:rsid w:val="003A5064"/>
    <w:rsid w:val="003A52D5"/>
    <w:rsid w:val="003A5C51"/>
    <w:rsid w:val="003A5CF4"/>
    <w:rsid w:val="003A744F"/>
    <w:rsid w:val="003A7EA9"/>
    <w:rsid w:val="003B058F"/>
    <w:rsid w:val="003B12DE"/>
    <w:rsid w:val="003B1608"/>
    <w:rsid w:val="003B1A94"/>
    <w:rsid w:val="003B3AEE"/>
    <w:rsid w:val="003B45C6"/>
    <w:rsid w:val="003B466F"/>
    <w:rsid w:val="003B473E"/>
    <w:rsid w:val="003B5370"/>
    <w:rsid w:val="003C228C"/>
    <w:rsid w:val="003C2884"/>
    <w:rsid w:val="003C299D"/>
    <w:rsid w:val="003C3057"/>
    <w:rsid w:val="003C3475"/>
    <w:rsid w:val="003C6810"/>
    <w:rsid w:val="003D0B3C"/>
    <w:rsid w:val="003D12CF"/>
    <w:rsid w:val="003D2441"/>
    <w:rsid w:val="003D2D7F"/>
    <w:rsid w:val="003D3014"/>
    <w:rsid w:val="003D30BB"/>
    <w:rsid w:val="003D3518"/>
    <w:rsid w:val="003D3DC9"/>
    <w:rsid w:val="003D508A"/>
    <w:rsid w:val="003D5AD4"/>
    <w:rsid w:val="003D6808"/>
    <w:rsid w:val="003E0354"/>
    <w:rsid w:val="003E0C4E"/>
    <w:rsid w:val="003E131C"/>
    <w:rsid w:val="003E1392"/>
    <w:rsid w:val="003E13BB"/>
    <w:rsid w:val="003E1FAB"/>
    <w:rsid w:val="003E6856"/>
    <w:rsid w:val="003E74AC"/>
    <w:rsid w:val="003E776A"/>
    <w:rsid w:val="003E7A6C"/>
    <w:rsid w:val="003E7D79"/>
    <w:rsid w:val="003F1B2D"/>
    <w:rsid w:val="003F1BCB"/>
    <w:rsid w:val="003F5103"/>
    <w:rsid w:val="003F5BC9"/>
    <w:rsid w:val="003F6696"/>
    <w:rsid w:val="003F684C"/>
    <w:rsid w:val="003F7023"/>
    <w:rsid w:val="00403CBF"/>
    <w:rsid w:val="0040416D"/>
    <w:rsid w:val="004048F7"/>
    <w:rsid w:val="00405DBF"/>
    <w:rsid w:val="00406A95"/>
    <w:rsid w:val="004107DD"/>
    <w:rsid w:val="004110FB"/>
    <w:rsid w:val="00411B9B"/>
    <w:rsid w:val="0041388F"/>
    <w:rsid w:val="004148DF"/>
    <w:rsid w:val="00414E2B"/>
    <w:rsid w:val="00415827"/>
    <w:rsid w:val="00417B92"/>
    <w:rsid w:val="004206E0"/>
    <w:rsid w:val="004223C0"/>
    <w:rsid w:val="0042249A"/>
    <w:rsid w:val="0042553A"/>
    <w:rsid w:val="0043036B"/>
    <w:rsid w:val="00431F69"/>
    <w:rsid w:val="004328AA"/>
    <w:rsid w:val="00433028"/>
    <w:rsid w:val="00434245"/>
    <w:rsid w:val="00436DB1"/>
    <w:rsid w:val="00437081"/>
    <w:rsid w:val="00440D7E"/>
    <w:rsid w:val="00440F19"/>
    <w:rsid w:val="00441D61"/>
    <w:rsid w:val="004452AB"/>
    <w:rsid w:val="00447D7C"/>
    <w:rsid w:val="00452761"/>
    <w:rsid w:val="004544AB"/>
    <w:rsid w:val="00454D56"/>
    <w:rsid w:val="00455BA3"/>
    <w:rsid w:val="004604B2"/>
    <w:rsid w:val="00461B10"/>
    <w:rsid w:val="004620EE"/>
    <w:rsid w:val="00462597"/>
    <w:rsid w:val="004633B6"/>
    <w:rsid w:val="00463FC0"/>
    <w:rsid w:val="00465C8B"/>
    <w:rsid w:val="0046744E"/>
    <w:rsid w:val="004675C0"/>
    <w:rsid w:val="00470120"/>
    <w:rsid w:val="00470DD0"/>
    <w:rsid w:val="00471572"/>
    <w:rsid w:val="004719AA"/>
    <w:rsid w:val="0047237C"/>
    <w:rsid w:val="00472755"/>
    <w:rsid w:val="00472CCC"/>
    <w:rsid w:val="00473468"/>
    <w:rsid w:val="00474052"/>
    <w:rsid w:val="00474A05"/>
    <w:rsid w:val="00475598"/>
    <w:rsid w:val="0047613E"/>
    <w:rsid w:val="00476260"/>
    <w:rsid w:val="00477CAB"/>
    <w:rsid w:val="004806D3"/>
    <w:rsid w:val="004808B2"/>
    <w:rsid w:val="00480E6A"/>
    <w:rsid w:val="0048145D"/>
    <w:rsid w:val="00481FD6"/>
    <w:rsid w:val="0048242F"/>
    <w:rsid w:val="004825FE"/>
    <w:rsid w:val="00483EB2"/>
    <w:rsid w:val="00483FD2"/>
    <w:rsid w:val="004848F3"/>
    <w:rsid w:val="00484DB2"/>
    <w:rsid w:val="004866E4"/>
    <w:rsid w:val="004869E4"/>
    <w:rsid w:val="00486CF5"/>
    <w:rsid w:val="00486DAC"/>
    <w:rsid w:val="00487BF4"/>
    <w:rsid w:val="00490013"/>
    <w:rsid w:val="0049233D"/>
    <w:rsid w:val="00493480"/>
    <w:rsid w:val="00493A3B"/>
    <w:rsid w:val="004947A4"/>
    <w:rsid w:val="004947EA"/>
    <w:rsid w:val="0049517A"/>
    <w:rsid w:val="00495B6A"/>
    <w:rsid w:val="00495C60"/>
    <w:rsid w:val="004967F6"/>
    <w:rsid w:val="00496D4B"/>
    <w:rsid w:val="00496E6B"/>
    <w:rsid w:val="0049754C"/>
    <w:rsid w:val="00497E38"/>
    <w:rsid w:val="004A0022"/>
    <w:rsid w:val="004A0195"/>
    <w:rsid w:val="004A2D89"/>
    <w:rsid w:val="004A34EA"/>
    <w:rsid w:val="004A45BF"/>
    <w:rsid w:val="004A49B0"/>
    <w:rsid w:val="004A55F1"/>
    <w:rsid w:val="004A62C8"/>
    <w:rsid w:val="004A718D"/>
    <w:rsid w:val="004A776A"/>
    <w:rsid w:val="004A7A96"/>
    <w:rsid w:val="004B17DD"/>
    <w:rsid w:val="004B28A9"/>
    <w:rsid w:val="004B3278"/>
    <w:rsid w:val="004B36DB"/>
    <w:rsid w:val="004B3F43"/>
    <w:rsid w:val="004B4471"/>
    <w:rsid w:val="004B73B4"/>
    <w:rsid w:val="004C0E93"/>
    <w:rsid w:val="004C1D10"/>
    <w:rsid w:val="004C4229"/>
    <w:rsid w:val="004C448C"/>
    <w:rsid w:val="004C467A"/>
    <w:rsid w:val="004C4E8E"/>
    <w:rsid w:val="004C5E6C"/>
    <w:rsid w:val="004C677F"/>
    <w:rsid w:val="004C6CD4"/>
    <w:rsid w:val="004D03E8"/>
    <w:rsid w:val="004D1A46"/>
    <w:rsid w:val="004D1D4D"/>
    <w:rsid w:val="004D2529"/>
    <w:rsid w:val="004D5399"/>
    <w:rsid w:val="004E0E8B"/>
    <w:rsid w:val="004E1C80"/>
    <w:rsid w:val="004E25DB"/>
    <w:rsid w:val="004E41EB"/>
    <w:rsid w:val="004E4532"/>
    <w:rsid w:val="004E4DFF"/>
    <w:rsid w:val="004E5821"/>
    <w:rsid w:val="004E5927"/>
    <w:rsid w:val="004E6D88"/>
    <w:rsid w:val="004E7905"/>
    <w:rsid w:val="004F0693"/>
    <w:rsid w:val="004F1EC6"/>
    <w:rsid w:val="004F21EE"/>
    <w:rsid w:val="004F2958"/>
    <w:rsid w:val="004F3113"/>
    <w:rsid w:val="004F4312"/>
    <w:rsid w:val="004F69E5"/>
    <w:rsid w:val="004F6AC9"/>
    <w:rsid w:val="004F6B6C"/>
    <w:rsid w:val="004F6F72"/>
    <w:rsid w:val="004F7621"/>
    <w:rsid w:val="005018BC"/>
    <w:rsid w:val="00501C84"/>
    <w:rsid w:val="00501D46"/>
    <w:rsid w:val="005022A4"/>
    <w:rsid w:val="00502B04"/>
    <w:rsid w:val="00503941"/>
    <w:rsid w:val="00503BEE"/>
    <w:rsid w:val="00505623"/>
    <w:rsid w:val="00505A29"/>
    <w:rsid w:val="00506807"/>
    <w:rsid w:val="00507168"/>
    <w:rsid w:val="00507363"/>
    <w:rsid w:val="00507389"/>
    <w:rsid w:val="00507E97"/>
    <w:rsid w:val="005102AB"/>
    <w:rsid w:val="005104C6"/>
    <w:rsid w:val="00510F4B"/>
    <w:rsid w:val="00512B8F"/>
    <w:rsid w:val="00513033"/>
    <w:rsid w:val="0051350C"/>
    <w:rsid w:val="00513978"/>
    <w:rsid w:val="00514EE1"/>
    <w:rsid w:val="0051577F"/>
    <w:rsid w:val="0051586C"/>
    <w:rsid w:val="00517872"/>
    <w:rsid w:val="00520A68"/>
    <w:rsid w:val="00521361"/>
    <w:rsid w:val="00521CE2"/>
    <w:rsid w:val="00524526"/>
    <w:rsid w:val="0052725B"/>
    <w:rsid w:val="0053101E"/>
    <w:rsid w:val="00531FDD"/>
    <w:rsid w:val="00532206"/>
    <w:rsid w:val="00532DCB"/>
    <w:rsid w:val="005338A6"/>
    <w:rsid w:val="005341F4"/>
    <w:rsid w:val="00534668"/>
    <w:rsid w:val="00535250"/>
    <w:rsid w:val="00535F91"/>
    <w:rsid w:val="00537EEE"/>
    <w:rsid w:val="005414BA"/>
    <w:rsid w:val="00542199"/>
    <w:rsid w:val="00542886"/>
    <w:rsid w:val="00543911"/>
    <w:rsid w:val="00544CCF"/>
    <w:rsid w:val="00545D3C"/>
    <w:rsid w:val="005464A1"/>
    <w:rsid w:val="0054695A"/>
    <w:rsid w:val="00547E91"/>
    <w:rsid w:val="005501E0"/>
    <w:rsid w:val="0055067A"/>
    <w:rsid w:val="00550D4A"/>
    <w:rsid w:val="005522DE"/>
    <w:rsid w:val="00552340"/>
    <w:rsid w:val="0055265E"/>
    <w:rsid w:val="0055321D"/>
    <w:rsid w:val="00555288"/>
    <w:rsid w:val="005560CA"/>
    <w:rsid w:val="00557042"/>
    <w:rsid w:val="00557C5E"/>
    <w:rsid w:val="005623F2"/>
    <w:rsid w:val="005625D0"/>
    <w:rsid w:val="00562A99"/>
    <w:rsid w:val="0056405A"/>
    <w:rsid w:val="00565CBE"/>
    <w:rsid w:val="00565F4E"/>
    <w:rsid w:val="00566C2A"/>
    <w:rsid w:val="005674BF"/>
    <w:rsid w:val="00567FEC"/>
    <w:rsid w:val="00570462"/>
    <w:rsid w:val="00570714"/>
    <w:rsid w:val="00570C99"/>
    <w:rsid w:val="00571CB2"/>
    <w:rsid w:val="0057244E"/>
    <w:rsid w:val="005734EA"/>
    <w:rsid w:val="005738C2"/>
    <w:rsid w:val="00573A79"/>
    <w:rsid w:val="0057417E"/>
    <w:rsid w:val="00575950"/>
    <w:rsid w:val="00575EF7"/>
    <w:rsid w:val="00576752"/>
    <w:rsid w:val="00577A5B"/>
    <w:rsid w:val="00581558"/>
    <w:rsid w:val="0058210C"/>
    <w:rsid w:val="00584237"/>
    <w:rsid w:val="0058530A"/>
    <w:rsid w:val="00587B96"/>
    <w:rsid w:val="005900BD"/>
    <w:rsid w:val="00593425"/>
    <w:rsid w:val="005955C9"/>
    <w:rsid w:val="00596346"/>
    <w:rsid w:val="00597065"/>
    <w:rsid w:val="00597FBC"/>
    <w:rsid w:val="005A0209"/>
    <w:rsid w:val="005A07E6"/>
    <w:rsid w:val="005A1031"/>
    <w:rsid w:val="005A1632"/>
    <w:rsid w:val="005A1726"/>
    <w:rsid w:val="005A177E"/>
    <w:rsid w:val="005A4113"/>
    <w:rsid w:val="005A4279"/>
    <w:rsid w:val="005A54A2"/>
    <w:rsid w:val="005A73A5"/>
    <w:rsid w:val="005B00F5"/>
    <w:rsid w:val="005B21EF"/>
    <w:rsid w:val="005B2B5C"/>
    <w:rsid w:val="005B4467"/>
    <w:rsid w:val="005B4517"/>
    <w:rsid w:val="005B4D91"/>
    <w:rsid w:val="005B66D3"/>
    <w:rsid w:val="005B7C71"/>
    <w:rsid w:val="005C342E"/>
    <w:rsid w:val="005C345B"/>
    <w:rsid w:val="005C39B6"/>
    <w:rsid w:val="005C480D"/>
    <w:rsid w:val="005C6116"/>
    <w:rsid w:val="005D00DC"/>
    <w:rsid w:val="005D025E"/>
    <w:rsid w:val="005D02EA"/>
    <w:rsid w:val="005D0F9C"/>
    <w:rsid w:val="005D3159"/>
    <w:rsid w:val="005D3319"/>
    <w:rsid w:val="005D3486"/>
    <w:rsid w:val="005D5052"/>
    <w:rsid w:val="005D65A2"/>
    <w:rsid w:val="005D7BAC"/>
    <w:rsid w:val="005E07FB"/>
    <w:rsid w:val="005E132C"/>
    <w:rsid w:val="005E1360"/>
    <w:rsid w:val="005E1D84"/>
    <w:rsid w:val="005E1F39"/>
    <w:rsid w:val="005E1F86"/>
    <w:rsid w:val="005E268E"/>
    <w:rsid w:val="005E42EC"/>
    <w:rsid w:val="005E4FCF"/>
    <w:rsid w:val="005E55D0"/>
    <w:rsid w:val="005E56E7"/>
    <w:rsid w:val="005E618F"/>
    <w:rsid w:val="005F2BFE"/>
    <w:rsid w:val="005F2DDD"/>
    <w:rsid w:val="005F300C"/>
    <w:rsid w:val="005F373A"/>
    <w:rsid w:val="005F3A37"/>
    <w:rsid w:val="005F458E"/>
    <w:rsid w:val="005F49D2"/>
    <w:rsid w:val="005F776B"/>
    <w:rsid w:val="00600277"/>
    <w:rsid w:val="00601160"/>
    <w:rsid w:val="00605C7C"/>
    <w:rsid w:val="00605DA6"/>
    <w:rsid w:val="00605EA6"/>
    <w:rsid w:val="006105F1"/>
    <w:rsid w:val="00610F05"/>
    <w:rsid w:val="0061206A"/>
    <w:rsid w:val="00612E16"/>
    <w:rsid w:val="00612EA4"/>
    <w:rsid w:val="006133FB"/>
    <w:rsid w:val="00613888"/>
    <w:rsid w:val="00614B69"/>
    <w:rsid w:val="00615DAB"/>
    <w:rsid w:val="00616BE9"/>
    <w:rsid w:val="006173DB"/>
    <w:rsid w:val="006202BB"/>
    <w:rsid w:val="00621AA4"/>
    <w:rsid w:val="00621DA8"/>
    <w:rsid w:val="0062279B"/>
    <w:rsid w:val="0062399E"/>
    <w:rsid w:val="00623E38"/>
    <w:rsid w:val="006245BD"/>
    <w:rsid w:val="006258ED"/>
    <w:rsid w:val="00625FA2"/>
    <w:rsid w:val="006261A0"/>
    <w:rsid w:val="00626568"/>
    <w:rsid w:val="00626753"/>
    <w:rsid w:val="00626DD8"/>
    <w:rsid w:val="006276E3"/>
    <w:rsid w:val="00627ECA"/>
    <w:rsid w:val="006302DD"/>
    <w:rsid w:val="00631419"/>
    <w:rsid w:val="0063178F"/>
    <w:rsid w:val="00632662"/>
    <w:rsid w:val="006332A4"/>
    <w:rsid w:val="006333D7"/>
    <w:rsid w:val="00633D2E"/>
    <w:rsid w:val="00634A01"/>
    <w:rsid w:val="00635794"/>
    <w:rsid w:val="0063614F"/>
    <w:rsid w:val="00636619"/>
    <w:rsid w:val="00636C03"/>
    <w:rsid w:val="0064309D"/>
    <w:rsid w:val="00643539"/>
    <w:rsid w:val="00644342"/>
    <w:rsid w:val="00644664"/>
    <w:rsid w:val="00645DF4"/>
    <w:rsid w:val="00647A50"/>
    <w:rsid w:val="006530C4"/>
    <w:rsid w:val="00653DD6"/>
    <w:rsid w:val="00655027"/>
    <w:rsid w:val="0065747F"/>
    <w:rsid w:val="00660157"/>
    <w:rsid w:val="00660657"/>
    <w:rsid w:val="00660BE5"/>
    <w:rsid w:val="00663EFB"/>
    <w:rsid w:val="00663F60"/>
    <w:rsid w:val="0066454A"/>
    <w:rsid w:val="00664F79"/>
    <w:rsid w:val="00664FE9"/>
    <w:rsid w:val="00665647"/>
    <w:rsid w:val="00666F10"/>
    <w:rsid w:val="00667182"/>
    <w:rsid w:val="006676B7"/>
    <w:rsid w:val="0066796C"/>
    <w:rsid w:val="0067023A"/>
    <w:rsid w:val="006728FD"/>
    <w:rsid w:val="006729E3"/>
    <w:rsid w:val="00672CE8"/>
    <w:rsid w:val="006739D8"/>
    <w:rsid w:val="00673AFA"/>
    <w:rsid w:val="00675BF5"/>
    <w:rsid w:val="006768CC"/>
    <w:rsid w:val="006770AF"/>
    <w:rsid w:val="006774D4"/>
    <w:rsid w:val="00677B5B"/>
    <w:rsid w:val="00680C6B"/>
    <w:rsid w:val="00680D5F"/>
    <w:rsid w:val="0068151D"/>
    <w:rsid w:val="00681F3C"/>
    <w:rsid w:val="00682189"/>
    <w:rsid w:val="00682293"/>
    <w:rsid w:val="00682630"/>
    <w:rsid w:val="006848D4"/>
    <w:rsid w:val="00685F74"/>
    <w:rsid w:val="00690806"/>
    <w:rsid w:val="006916EF"/>
    <w:rsid w:val="00693B9F"/>
    <w:rsid w:val="006941E7"/>
    <w:rsid w:val="00694A9B"/>
    <w:rsid w:val="0069534F"/>
    <w:rsid w:val="00696A3E"/>
    <w:rsid w:val="0069710F"/>
    <w:rsid w:val="00697553"/>
    <w:rsid w:val="0069772C"/>
    <w:rsid w:val="0069776A"/>
    <w:rsid w:val="006A08EC"/>
    <w:rsid w:val="006A1A2F"/>
    <w:rsid w:val="006A1B3D"/>
    <w:rsid w:val="006A2CAC"/>
    <w:rsid w:val="006A3054"/>
    <w:rsid w:val="006A35A9"/>
    <w:rsid w:val="006A4A71"/>
    <w:rsid w:val="006A4FE9"/>
    <w:rsid w:val="006A5387"/>
    <w:rsid w:val="006A574B"/>
    <w:rsid w:val="006A574D"/>
    <w:rsid w:val="006A69D4"/>
    <w:rsid w:val="006A73B5"/>
    <w:rsid w:val="006A7DED"/>
    <w:rsid w:val="006B0747"/>
    <w:rsid w:val="006B0C1C"/>
    <w:rsid w:val="006B109D"/>
    <w:rsid w:val="006B1406"/>
    <w:rsid w:val="006B18AC"/>
    <w:rsid w:val="006B1912"/>
    <w:rsid w:val="006B2742"/>
    <w:rsid w:val="006B33AC"/>
    <w:rsid w:val="006B5219"/>
    <w:rsid w:val="006B5EEA"/>
    <w:rsid w:val="006B6183"/>
    <w:rsid w:val="006B6910"/>
    <w:rsid w:val="006B6D8E"/>
    <w:rsid w:val="006C07D9"/>
    <w:rsid w:val="006C28EF"/>
    <w:rsid w:val="006C3D76"/>
    <w:rsid w:val="006C4CD8"/>
    <w:rsid w:val="006C4D47"/>
    <w:rsid w:val="006C607B"/>
    <w:rsid w:val="006C62EB"/>
    <w:rsid w:val="006D00C6"/>
    <w:rsid w:val="006D0ABA"/>
    <w:rsid w:val="006D18D1"/>
    <w:rsid w:val="006D22C8"/>
    <w:rsid w:val="006D386F"/>
    <w:rsid w:val="006D47C1"/>
    <w:rsid w:val="006D4E89"/>
    <w:rsid w:val="006D5E21"/>
    <w:rsid w:val="006D64D0"/>
    <w:rsid w:val="006D6ADF"/>
    <w:rsid w:val="006D7E7D"/>
    <w:rsid w:val="006E160A"/>
    <w:rsid w:val="006E27A1"/>
    <w:rsid w:val="006E30DB"/>
    <w:rsid w:val="006E3EA9"/>
    <w:rsid w:val="006E4EAE"/>
    <w:rsid w:val="006E6115"/>
    <w:rsid w:val="006E72A9"/>
    <w:rsid w:val="006E7AA5"/>
    <w:rsid w:val="006F1F5C"/>
    <w:rsid w:val="006F21AD"/>
    <w:rsid w:val="006F23FA"/>
    <w:rsid w:val="006F4573"/>
    <w:rsid w:val="006F67C9"/>
    <w:rsid w:val="006F7030"/>
    <w:rsid w:val="00700AAE"/>
    <w:rsid w:val="00701A0C"/>
    <w:rsid w:val="0070481C"/>
    <w:rsid w:val="007050B4"/>
    <w:rsid w:val="00705185"/>
    <w:rsid w:val="007051EC"/>
    <w:rsid w:val="00705461"/>
    <w:rsid w:val="00705940"/>
    <w:rsid w:val="00710B4C"/>
    <w:rsid w:val="00711A52"/>
    <w:rsid w:val="00713672"/>
    <w:rsid w:val="0071545E"/>
    <w:rsid w:val="007159E9"/>
    <w:rsid w:val="00715A3B"/>
    <w:rsid w:val="00717D0D"/>
    <w:rsid w:val="00720057"/>
    <w:rsid w:val="00720491"/>
    <w:rsid w:val="00720FCC"/>
    <w:rsid w:val="007211C9"/>
    <w:rsid w:val="007211D3"/>
    <w:rsid w:val="007213D6"/>
    <w:rsid w:val="007226CB"/>
    <w:rsid w:val="0072307B"/>
    <w:rsid w:val="007235E7"/>
    <w:rsid w:val="0072679B"/>
    <w:rsid w:val="00726A3B"/>
    <w:rsid w:val="00726DE4"/>
    <w:rsid w:val="00730DEE"/>
    <w:rsid w:val="00732571"/>
    <w:rsid w:val="0073274A"/>
    <w:rsid w:val="007336A2"/>
    <w:rsid w:val="00733F01"/>
    <w:rsid w:val="0073446D"/>
    <w:rsid w:val="00734E5C"/>
    <w:rsid w:val="00735145"/>
    <w:rsid w:val="00736B9C"/>
    <w:rsid w:val="007377C1"/>
    <w:rsid w:val="007402A1"/>
    <w:rsid w:val="00741E9A"/>
    <w:rsid w:val="00743C2F"/>
    <w:rsid w:val="0074566E"/>
    <w:rsid w:val="007467D4"/>
    <w:rsid w:val="00746E8F"/>
    <w:rsid w:val="007472BF"/>
    <w:rsid w:val="00747671"/>
    <w:rsid w:val="00747F08"/>
    <w:rsid w:val="007524EC"/>
    <w:rsid w:val="00752F52"/>
    <w:rsid w:val="0075365B"/>
    <w:rsid w:val="00753AFB"/>
    <w:rsid w:val="0075428F"/>
    <w:rsid w:val="00754661"/>
    <w:rsid w:val="00754675"/>
    <w:rsid w:val="0075611C"/>
    <w:rsid w:val="007565DC"/>
    <w:rsid w:val="00757000"/>
    <w:rsid w:val="0075723B"/>
    <w:rsid w:val="00757989"/>
    <w:rsid w:val="00757A7C"/>
    <w:rsid w:val="00757CF8"/>
    <w:rsid w:val="007603D7"/>
    <w:rsid w:val="00760571"/>
    <w:rsid w:val="00762196"/>
    <w:rsid w:val="0076344A"/>
    <w:rsid w:val="007635E1"/>
    <w:rsid w:val="00763712"/>
    <w:rsid w:val="00764374"/>
    <w:rsid w:val="00764E38"/>
    <w:rsid w:val="007650F4"/>
    <w:rsid w:val="00765E3A"/>
    <w:rsid w:val="0076600A"/>
    <w:rsid w:val="00766537"/>
    <w:rsid w:val="0076697E"/>
    <w:rsid w:val="00771241"/>
    <w:rsid w:val="007726E0"/>
    <w:rsid w:val="00772C02"/>
    <w:rsid w:val="00774ECF"/>
    <w:rsid w:val="00774EFF"/>
    <w:rsid w:val="007750EB"/>
    <w:rsid w:val="007754CF"/>
    <w:rsid w:val="00777200"/>
    <w:rsid w:val="00777299"/>
    <w:rsid w:val="0078192D"/>
    <w:rsid w:val="00783227"/>
    <w:rsid w:val="00785512"/>
    <w:rsid w:val="007857F5"/>
    <w:rsid w:val="00791154"/>
    <w:rsid w:val="00791273"/>
    <w:rsid w:val="00791F42"/>
    <w:rsid w:val="00792F13"/>
    <w:rsid w:val="00792F9C"/>
    <w:rsid w:val="0079387F"/>
    <w:rsid w:val="007944CB"/>
    <w:rsid w:val="00796FDA"/>
    <w:rsid w:val="0079769F"/>
    <w:rsid w:val="007A190A"/>
    <w:rsid w:val="007A21D3"/>
    <w:rsid w:val="007A24BD"/>
    <w:rsid w:val="007A378B"/>
    <w:rsid w:val="007A4ED7"/>
    <w:rsid w:val="007B1F59"/>
    <w:rsid w:val="007B2E5C"/>
    <w:rsid w:val="007B4490"/>
    <w:rsid w:val="007B5FFC"/>
    <w:rsid w:val="007C11A5"/>
    <w:rsid w:val="007C1C41"/>
    <w:rsid w:val="007C2BE4"/>
    <w:rsid w:val="007C4E60"/>
    <w:rsid w:val="007C66BE"/>
    <w:rsid w:val="007C681A"/>
    <w:rsid w:val="007C6F85"/>
    <w:rsid w:val="007C759D"/>
    <w:rsid w:val="007D371D"/>
    <w:rsid w:val="007D373C"/>
    <w:rsid w:val="007D3841"/>
    <w:rsid w:val="007D49E3"/>
    <w:rsid w:val="007D520E"/>
    <w:rsid w:val="007D5BAC"/>
    <w:rsid w:val="007E26C9"/>
    <w:rsid w:val="007E2894"/>
    <w:rsid w:val="007E31A0"/>
    <w:rsid w:val="007E327C"/>
    <w:rsid w:val="007E3697"/>
    <w:rsid w:val="007E3CF2"/>
    <w:rsid w:val="007E3F17"/>
    <w:rsid w:val="007E4C6B"/>
    <w:rsid w:val="007E58F9"/>
    <w:rsid w:val="007E5F68"/>
    <w:rsid w:val="007E6EAF"/>
    <w:rsid w:val="007F1B10"/>
    <w:rsid w:val="007F2956"/>
    <w:rsid w:val="007F3AD8"/>
    <w:rsid w:val="007F3D24"/>
    <w:rsid w:val="007F429E"/>
    <w:rsid w:val="007F5692"/>
    <w:rsid w:val="007F5EA0"/>
    <w:rsid w:val="007F60F3"/>
    <w:rsid w:val="007F6A99"/>
    <w:rsid w:val="007F70B9"/>
    <w:rsid w:val="007F7D7E"/>
    <w:rsid w:val="00801219"/>
    <w:rsid w:val="00801EED"/>
    <w:rsid w:val="00801FE8"/>
    <w:rsid w:val="00802211"/>
    <w:rsid w:val="00802C75"/>
    <w:rsid w:val="00803763"/>
    <w:rsid w:val="008047E9"/>
    <w:rsid w:val="00804EB2"/>
    <w:rsid w:val="00805437"/>
    <w:rsid w:val="00805A54"/>
    <w:rsid w:val="00805D0E"/>
    <w:rsid w:val="008063C9"/>
    <w:rsid w:val="00806568"/>
    <w:rsid w:val="00807115"/>
    <w:rsid w:val="00810108"/>
    <w:rsid w:val="0081015D"/>
    <w:rsid w:val="00810467"/>
    <w:rsid w:val="00810C6A"/>
    <w:rsid w:val="008112D9"/>
    <w:rsid w:val="00813F50"/>
    <w:rsid w:val="00813F9D"/>
    <w:rsid w:val="00814677"/>
    <w:rsid w:val="00814BB2"/>
    <w:rsid w:val="00814D33"/>
    <w:rsid w:val="008175C5"/>
    <w:rsid w:val="00817CE2"/>
    <w:rsid w:val="00820C92"/>
    <w:rsid w:val="008211F0"/>
    <w:rsid w:val="0082155A"/>
    <w:rsid w:val="008228B3"/>
    <w:rsid w:val="008236FA"/>
    <w:rsid w:val="008243BD"/>
    <w:rsid w:val="00824572"/>
    <w:rsid w:val="00824818"/>
    <w:rsid w:val="008269AE"/>
    <w:rsid w:val="00826B29"/>
    <w:rsid w:val="00830662"/>
    <w:rsid w:val="00831C2B"/>
    <w:rsid w:val="0083263B"/>
    <w:rsid w:val="0083286A"/>
    <w:rsid w:val="00832C89"/>
    <w:rsid w:val="008330FC"/>
    <w:rsid w:val="00833A9F"/>
    <w:rsid w:val="00833B30"/>
    <w:rsid w:val="008343E4"/>
    <w:rsid w:val="008361E2"/>
    <w:rsid w:val="00836C4D"/>
    <w:rsid w:val="0084040A"/>
    <w:rsid w:val="00840A7D"/>
    <w:rsid w:val="00840C9B"/>
    <w:rsid w:val="008418DD"/>
    <w:rsid w:val="00842519"/>
    <w:rsid w:val="00843273"/>
    <w:rsid w:val="008443DA"/>
    <w:rsid w:val="00844A40"/>
    <w:rsid w:val="00844E54"/>
    <w:rsid w:val="00845A19"/>
    <w:rsid w:val="00847CA6"/>
    <w:rsid w:val="00847D9A"/>
    <w:rsid w:val="0085022E"/>
    <w:rsid w:val="00851A7E"/>
    <w:rsid w:val="00851D53"/>
    <w:rsid w:val="008524E2"/>
    <w:rsid w:val="00853E2D"/>
    <w:rsid w:val="0085408C"/>
    <w:rsid w:val="00855F9A"/>
    <w:rsid w:val="0085636C"/>
    <w:rsid w:val="0085665F"/>
    <w:rsid w:val="00857A92"/>
    <w:rsid w:val="00860B3A"/>
    <w:rsid w:val="00860E42"/>
    <w:rsid w:val="00862957"/>
    <w:rsid w:val="00862B45"/>
    <w:rsid w:val="00863F62"/>
    <w:rsid w:val="00864030"/>
    <w:rsid w:val="00864064"/>
    <w:rsid w:val="0086414A"/>
    <w:rsid w:val="00867A31"/>
    <w:rsid w:val="00867F30"/>
    <w:rsid w:val="00872E1C"/>
    <w:rsid w:val="00873046"/>
    <w:rsid w:val="0087355A"/>
    <w:rsid w:val="008735FB"/>
    <w:rsid w:val="00877297"/>
    <w:rsid w:val="00880FE6"/>
    <w:rsid w:val="0088297F"/>
    <w:rsid w:val="00885FB9"/>
    <w:rsid w:val="008866D2"/>
    <w:rsid w:val="008871BF"/>
    <w:rsid w:val="008901DF"/>
    <w:rsid w:val="00890296"/>
    <w:rsid w:val="008921A7"/>
    <w:rsid w:val="008929BC"/>
    <w:rsid w:val="00892B4A"/>
    <w:rsid w:val="00897FA7"/>
    <w:rsid w:val="008A310C"/>
    <w:rsid w:val="008A3E61"/>
    <w:rsid w:val="008A52AE"/>
    <w:rsid w:val="008A6057"/>
    <w:rsid w:val="008A6163"/>
    <w:rsid w:val="008A654B"/>
    <w:rsid w:val="008A65FA"/>
    <w:rsid w:val="008A6892"/>
    <w:rsid w:val="008A6E01"/>
    <w:rsid w:val="008A6F30"/>
    <w:rsid w:val="008B0214"/>
    <w:rsid w:val="008B0CFC"/>
    <w:rsid w:val="008B351C"/>
    <w:rsid w:val="008B4C14"/>
    <w:rsid w:val="008B5746"/>
    <w:rsid w:val="008C0946"/>
    <w:rsid w:val="008C0D02"/>
    <w:rsid w:val="008C1D99"/>
    <w:rsid w:val="008C3C4D"/>
    <w:rsid w:val="008C441C"/>
    <w:rsid w:val="008C7771"/>
    <w:rsid w:val="008C7DAD"/>
    <w:rsid w:val="008D0CC0"/>
    <w:rsid w:val="008D270D"/>
    <w:rsid w:val="008D38E6"/>
    <w:rsid w:val="008D39B5"/>
    <w:rsid w:val="008D6452"/>
    <w:rsid w:val="008D6E27"/>
    <w:rsid w:val="008D7967"/>
    <w:rsid w:val="008E090B"/>
    <w:rsid w:val="008E1250"/>
    <w:rsid w:val="008E2195"/>
    <w:rsid w:val="008E3773"/>
    <w:rsid w:val="008E3A53"/>
    <w:rsid w:val="008E4177"/>
    <w:rsid w:val="008E4C12"/>
    <w:rsid w:val="008E4DC4"/>
    <w:rsid w:val="008E62C2"/>
    <w:rsid w:val="008E7182"/>
    <w:rsid w:val="008F0509"/>
    <w:rsid w:val="008F128D"/>
    <w:rsid w:val="008F15C4"/>
    <w:rsid w:val="008F2048"/>
    <w:rsid w:val="008F2B36"/>
    <w:rsid w:val="008F2B95"/>
    <w:rsid w:val="008F4BCC"/>
    <w:rsid w:val="008F602E"/>
    <w:rsid w:val="008F610C"/>
    <w:rsid w:val="008F77C9"/>
    <w:rsid w:val="00901577"/>
    <w:rsid w:val="00901B35"/>
    <w:rsid w:val="00902674"/>
    <w:rsid w:val="00902B14"/>
    <w:rsid w:val="0090353B"/>
    <w:rsid w:val="00904187"/>
    <w:rsid w:val="009045D0"/>
    <w:rsid w:val="00905DD5"/>
    <w:rsid w:val="00906D72"/>
    <w:rsid w:val="00907892"/>
    <w:rsid w:val="00907CCB"/>
    <w:rsid w:val="009115FD"/>
    <w:rsid w:val="00912087"/>
    <w:rsid w:val="009129E2"/>
    <w:rsid w:val="0091373D"/>
    <w:rsid w:val="00915379"/>
    <w:rsid w:val="00915B40"/>
    <w:rsid w:val="00915BEC"/>
    <w:rsid w:val="00916773"/>
    <w:rsid w:val="009167F0"/>
    <w:rsid w:val="00917ABB"/>
    <w:rsid w:val="00917AD9"/>
    <w:rsid w:val="009219C0"/>
    <w:rsid w:val="0092290E"/>
    <w:rsid w:val="00922E10"/>
    <w:rsid w:val="00925618"/>
    <w:rsid w:val="00925DB1"/>
    <w:rsid w:val="0092693C"/>
    <w:rsid w:val="00926E84"/>
    <w:rsid w:val="00930DA8"/>
    <w:rsid w:val="00931174"/>
    <w:rsid w:val="009329C4"/>
    <w:rsid w:val="00932A6A"/>
    <w:rsid w:val="00932BAD"/>
    <w:rsid w:val="00933BED"/>
    <w:rsid w:val="00933C82"/>
    <w:rsid w:val="00933EB8"/>
    <w:rsid w:val="009341F1"/>
    <w:rsid w:val="00936686"/>
    <w:rsid w:val="00936AD1"/>
    <w:rsid w:val="00936C8A"/>
    <w:rsid w:val="009370F0"/>
    <w:rsid w:val="009377DC"/>
    <w:rsid w:val="00940192"/>
    <w:rsid w:val="00940C4A"/>
    <w:rsid w:val="00941378"/>
    <w:rsid w:val="00943DAE"/>
    <w:rsid w:val="00944424"/>
    <w:rsid w:val="00944446"/>
    <w:rsid w:val="0094576D"/>
    <w:rsid w:val="00945F9A"/>
    <w:rsid w:val="009464F0"/>
    <w:rsid w:val="00946FD3"/>
    <w:rsid w:val="009472D4"/>
    <w:rsid w:val="00950353"/>
    <w:rsid w:val="0095148D"/>
    <w:rsid w:val="00953A8D"/>
    <w:rsid w:val="00953DED"/>
    <w:rsid w:val="0095435C"/>
    <w:rsid w:val="0095483A"/>
    <w:rsid w:val="0095642B"/>
    <w:rsid w:val="00960A70"/>
    <w:rsid w:val="00960CCE"/>
    <w:rsid w:val="00960EFE"/>
    <w:rsid w:val="00962016"/>
    <w:rsid w:val="009623ED"/>
    <w:rsid w:val="00962736"/>
    <w:rsid w:val="009637CF"/>
    <w:rsid w:val="00963AF2"/>
    <w:rsid w:val="00963B82"/>
    <w:rsid w:val="0096467E"/>
    <w:rsid w:val="0096627E"/>
    <w:rsid w:val="00966CE1"/>
    <w:rsid w:val="0096773A"/>
    <w:rsid w:val="00967C4F"/>
    <w:rsid w:val="0097039D"/>
    <w:rsid w:val="00970966"/>
    <w:rsid w:val="009710F1"/>
    <w:rsid w:val="00971402"/>
    <w:rsid w:val="0097175E"/>
    <w:rsid w:val="00972371"/>
    <w:rsid w:val="00972AF9"/>
    <w:rsid w:val="00974986"/>
    <w:rsid w:val="00980615"/>
    <w:rsid w:val="009823D5"/>
    <w:rsid w:val="00983C68"/>
    <w:rsid w:val="00984D1A"/>
    <w:rsid w:val="00985467"/>
    <w:rsid w:val="00986367"/>
    <w:rsid w:val="00987B4B"/>
    <w:rsid w:val="009901EE"/>
    <w:rsid w:val="00991B11"/>
    <w:rsid w:val="00991D54"/>
    <w:rsid w:val="00991FFB"/>
    <w:rsid w:val="00992DF0"/>
    <w:rsid w:val="00995D0B"/>
    <w:rsid w:val="0099627F"/>
    <w:rsid w:val="00997923"/>
    <w:rsid w:val="009A1556"/>
    <w:rsid w:val="009A1A1E"/>
    <w:rsid w:val="009A21A1"/>
    <w:rsid w:val="009A2661"/>
    <w:rsid w:val="009A3143"/>
    <w:rsid w:val="009A3D90"/>
    <w:rsid w:val="009A3E9D"/>
    <w:rsid w:val="009A677F"/>
    <w:rsid w:val="009A6E92"/>
    <w:rsid w:val="009A7A6C"/>
    <w:rsid w:val="009B0DBD"/>
    <w:rsid w:val="009B12B3"/>
    <w:rsid w:val="009B1494"/>
    <w:rsid w:val="009B28C2"/>
    <w:rsid w:val="009B35B6"/>
    <w:rsid w:val="009B39DE"/>
    <w:rsid w:val="009B4173"/>
    <w:rsid w:val="009B44FF"/>
    <w:rsid w:val="009B4832"/>
    <w:rsid w:val="009B6982"/>
    <w:rsid w:val="009B69A7"/>
    <w:rsid w:val="009B6C2A"/>
    <w:rsid w:val="009B73BA"/>
    <w:rsid w:val="009B74C4"/>
    <w:rsid w:val="009B7965"/>
    <w:rsid w:val="009C040F"/>
    <w:rsid w:val="009C2829"/>
    <w:rsid w:val="009C4344"/>
    <w:rsid w:val="009C4EBD"/>
    <w:rsid w:val="009C598F"/>
    <w:rsid w:val="009C629A"/>
    <w:rsid w:val="009C7073"/>
    <w:rsid w:val="009D01AB"/>
    <w:rsid w:val="009D34D7"/>
    <w:rsid w:val="009D4BA2"/>
    <w:rsid w:val="009D50F5"/>
    <w:rsid w:val="009D5B26"/>
    <w:rsid w:val="009D5F8E"/>
    <w:rsid w:val="009D7A5D"/>
    <w:rsid w:val="009E04E0"/>
    <w:rsid w:val="009E0C55"/>
    <w:rsid w:val="009E114B"/>
    <w:rsid w:val="009E1334"/>
    <w:rsid w:val="009E186B"/>
    <w:rsid w:val="009E18F6"/>
    <w:rsid w:val="009E3BF1"/>
    <w:rsid w:val="009E3E2D"/>
    <w:rsid w:val="009E447D"/>
    <w:rsid w:val="009E65AE"/>
    <w:rsid w:val="009F0575"/>
    <w:rsid w:val="009F07DC"/>
    <w:rsid w:val="009F16A9"/>
    <w:rsid w:val="009F20F7"/>
    <w:rsid w:val="009F217F"/>
    <w:rsid w:val="009F41A0"/>
    <w:rsid w:val="009F6697"/>
    <w:rsid w:val="009F7C9B"/>
    <w:rsid w:val="00A024FB"/>
    <w:rsid w:val="00A03775"/>
    <w:rsid w:val="00A04293"/>
    <w:rsid w:val="00A04486"/>
    <w:rsid w:val="00A05017"/>
    <w:rsid w:val="00A0520A"/>
    <w:rsid w:val="00A05304"/>
    <w:rsid w:val="00A058B9"/>
    <w:rsid w:val="00A058E8"/>
    <w:rsid w:val="00A05D43"/>
    <w:rsid w:val="00A0622E"/>
    <w:rsid w:val="00A067A3"/>
    <w:rsid w:val="00A07ABA"/>
    <w:rsid w:val="00A133C8"/>
    <w:rsid w:val="00A14B43"/>
    <w:rsid w:val="00A16846"/>
    <w:rsid w:val="00A1723F"/>
    <w:rsid w:val="00A20353"/>
    <w:rsid w:val="00A218ED"/>
    <w:rsid w:val="00A247DD"/>
    <w:rsid w:val="00A24A4A"/>
    <w:rsid w:val="00A260F9"/>
    <w:rsid w:val="00A26498"/>
    <w:rsid w:val="00A26656"/>
    <w:rsid w:val="00A26968"/>
    <w:rsid w:val="00A2751C"/>
    <w:rsid w:val="00A3013A"/>
    <w:rsid w:val="00A32DA4"/>
    <w:rsid w:val="00A33F1A"/>
    <w:rsid w:val="00A3635D"/>
    <w:rsid w:val="00A36691"/>
    <w:rsid w:val="00A3776A"/>
    <w:rsid w:val="00A37958"/>
    <w:rsid w:val="00A40293"/>
    <w:rsid w:val="00A41058"/>
    <w:rsid w:val="00A41304"/>
    <w:rsid w:val="00A41F1C"/>
    <w:rsid w:val="00A42D11"/>
    <w:rsid w:val="00A43020"/>
    <w:rsid w:val="00A43DDB"/>
    <w:rsid w:val="00A44313"/>
    <w:rsid w:val="00A4501D"/>
    <w:rsid w:val="00A50407"/>
    <w:rsid w:val="00A524E2"/>
    <w:rsid w:val="00A5292F"/>
    <w:rsid w:val="00A533B1"/>
    <w:rsid w:val="00A53E55"/>
    <w:rsid w:val="00A5425C"/>
    <w:rsid w:val="00A55F1C"/>
    <w:rsid w:val="00A5771F"/>
    <w:rsid w:val="00A6044F"/>
    <w:rsid w:val="00A63194"/>
    <w:rsid w:val="00A634D7"/>
    <w:rsid w:val="00A638F5"/>
    <w:rsid w:val="00A63932"/>
    <w:rsid w:val="00A645D6"/>
    <w:rsid w:val="00A6478A"/>
    <w:rsid w:val="00A650A2"/>
    <w:rsid w:val="00A705B8"/>
    <w:rsid w:val="00A70BE7"/>
    <w:rsid w:val="00A70E0A"/>
    <w:rsid w:val="00A71C34"/>
    <w:rsid w:val="00A726AB"/>
    <w:rsid w:val="00A74260"/>
    <w:rsid w:val="00A746A6"/>
    <w:rsid w:val="00A74A93"/>
    <w:rsid w:val="00A76539"/>
    <w:rsid w:val="00A807B4"/>
    <w:rsid w:val="00A807E5"/>
    <w:rsid w:val="00A80CE7"/>
    <w:rsid w:val="00A813F1"/>
    <w:rsid w:val="00A8211E"/>
    <w:rsid w:val="00A82C09"/>
    <w:rsid w:val="00A83435"/>
    <w:rsid w:val="00A8474F"/>
    <w:rsid w:val="00A84AB7"/>
    <w:rsid w:val="00A84C8D"/>
    <w:rsid w:val="00A84D00"/>
    <w:rsid w:val="00A909B1"/>
    <w:rsid w:val="00A90E8C"/>
    <w:rsid w:val="00A911F8"/>
    <w:rsid w:val="00A915E3"/>
    <w:rsid w:val="00A9272E"/>
    <w:rsid w:val="00A92ACA"/>
    <w:rsid w:val="00A92FB4"/>
    <w:rsid w:val="00A94710"/>
    <w:rsid w:val="00A9546B"/>
    <w:rsid w:val="00A96827"/>
    <w:rsid w:val="00AA0820"/>
    <w:rsid w:val="00AA0BF7"/>
    <w:rsid w:val="00AA1843"/>
    <w:rsid w:val="00AA1DA1"/>
    <w:rsid w:val="00AA2229"/>
    <w:rsid w:val="00AA2573"/>
    <w:rsid w:val="00AA2B39"/>
    <w:rsid w:val="00AA39AE"/>
    <w:rsid w:val="00AA3E04"/>
    <w:rsid w:val="00AA5386"/>
    <w:rsid w:val="00AA5C04"/>
    <w:rsid w:val="00AA75BC"/>
    <w:rsid w:val="00AB0DF2"/>
    <w:rsid w:val="00AB2F65"/>
    <w:rsid w:val="00AB37FD"/>
    <w:rsid w:val="00AB41E5"/>
    <w:rsid w:val="00AB50AD"/>
    <w:rsid w:val="00AB5AB0"/>
    <w:rsid w:val="00AB5FE1"/>
    <w:rsid w:val="00AB6039"/>
    <w:rsid w:val="00AB678A"/>
    <w:rsid w:val="00AB709F"/>
    <w:rsid w:val="00AB70E5"/>
    <w:rsid w:val="00AB7F22"/>
    <w:rsid w:val="00AC0217"/>
    <w:rsid w:val="00AC0C4A"/>
    <w:rsid w:val="00AC108E"/>
    <w:rsid w:val="00AC16DF"/>
    <w:rsid w:val="00AC24C9"/>
    <w:rsid w:val="00AC2F75"/>
    <w:rsid w:val="00AC631A"/>
    <w:rsid w:val="00AC6362"/>
    <w:rsid w:val="00AC6C5C"/>
    <w:rsid w:val="00AD0E58"/>
    <w:rsid w:val="00AD18E7"/>
    <w:rsid w:val="00AD224E"/>
    <w:rsid w:val="00AD4BB2"/>
    <w:rsid w:val="00AE0BB4"/>
    <w:rsid w:val="00AE0C2C"/>
    <w:rsid w:val="00AE1769"/>
    <w:rsid w:val="00AE2129"/>
    <w:rsid w:val="00AE237A"/>
    <w:rsid w:val="00AE60BF"/>
    <w:rsid w:val="00AE7BB9"/>
    <w:rsid w:val="00AF06A8"/>
    <w:rsid w:val="00AF17D0"/>
    <w:rsid w:val="00AF1B5C"/>
    <w:rsid w:val="00AF2837"/>
    <w:rsid w:val="00AF2DDE"/>
    <w:rsid w:val="00AF409E"/>
    <w:rsid w:val="00AF4C4A"/>
    <w:rsid w:val="00AF50C1"/>
    <w:rsid w:val="00AF58E5"/>
    <w:rsid w:val="00B006CD"/>
    <w:rsid w:val="00B01F7E"/>
    <w:rsid w:val="00B0382E"/>
    <w:rsid w:val="00B03CAF"/>
    <w:rsid w:val="00B045ED"/>
    <w:rsid w:val="00B05B20"/>
    <w:rsid w:val="00B05CD9"/>
    <w:rsid w:val="00B05F0C"/>
    <w:rsid w:val="00B06C69"/>
    <w:rsid w:val="00B06EA9"/>
    <w:rsid w:val="00B071BA"/>
    <w:rsid w:val="00B10D41"/>
    <w:rsid w:val="00B1159E"/>
    <w:rsid w:val="00B1198B"/>
    <w:rsid w:val="00B1307B"/>
    <w:rsid w:val="00B13E71"/>
    <w:rsid w:val="00B1466B"/>
    <w:rsid w:val="00B147DD"/>
    <w:rsid w:val="00B149AB"/>
    <w:rsid w:val="00B17887"/>
    <w:rsid w:val="00B21488"/>
    <w:rsid w:val="00B21557"/>
    <w:rsid w:val="00B22DEF"/>
    <w:rsid w:val="00B2430C"/>
    <w:rsid w:val="00B25507"/>
    <w:rsid w:val="00B25FEF"/>
    <w:rsid w:val="00B26FCD"/>
    <w:rsid w:val="00B2796B"/>
    <w:rsid w:val="00B27D49"/>
    <w:rsid w:val="00B30569"/>
    <w:rsid w:val="00B313E1"/>
    <w:rsid w:val="00B31894"/>
    <w:rsid w:val="00B3215C"/>
    <w:rsid w:val="00B334F1"/>
    <w:rsid w:val="00B33832"/>
    <w:rsid w:val="00B34947"/>
    <w:rsid w:val="00B3732C"/>
    <w:rsid w:val="00B37AF8"/>
    <w:rsid w:val="00B40E71"/>
    <w:rsid w:val="00B42078"/>
    <w:rsid w:val="00B42479"/>
    <w:rsid w:val="00B42842"/>
    <w:rsid w:val="00B44919"/>
    <w:rsid w:val="00B45DD2"/>
    <w:rsid w:val="00B47DA2"/>
    <w:rsid w:val="00B508B2"/>
    <w:rsid w:val="00B50B52"/>
    <w:rsid w:val="00B51263"/>
    <w:rsid w:val="00B52BB3"/>
    <w:rsid w:val="00B534CD"/>
    <w:rsid w:val="00B53CA4"/>
    <w:rsid w:val="00B55A5F"/>
    <w:rsid w:val="00B55F53"/>
    <w:rsid w:val="00B5662D"/>
    <w:rsid w:val="00B57343"/>
    <w:rsid w:val="00B57F12"/>
    <w:rsid w:val="00B60937"/>
    <w:rsid w:val="00B61344"/>
    <w:rsid w:val="00B62876"/>
    <w:rsid w:val="00B62EAA"/>
    <w:rsid w:val="00B63056"/>
    <w:rsid w:val="00B654F5"/>
    <w:rsid w:val="00B658E2"/>
    <w:rsid w:val="00B668E3"/>
    <w:rsid w:val="00B70EC5"/>
    <w:rsid w:val="00B72917"/>
    <w:rsid w:val="00B72C2F"/>
    <w:rsid w:val="00B72F04"/>
    <w:rsid w:val="00B74637"/>
    <w:rsid w:val="00B74F1E"/>
    <w:rsid w:val="00B74FA8"/>
    <w:rsid w:val="00B7710A"/>
    <w:rsid w:val="00B774FA"/>
    <w:rsid w:val="00B815C1"/>
    <w:rsid w:val="00B81A90"/>
    <w:rsid w:val="00B829C4"/>
    <w:rsid w:val="00B82F36"/>
    <w:rsid w:val="00B8325D"/>
    <w:rsid w:val="00B841ED"/>
    <w:rsid w:val="00B86272"/>
    <w:rsid w:val="00B86997"/>
    <w:rsid w:val="00B86CF7"/>
    <w:rsid w:val="00B873D3"/>
    <w:rsid w:val="00B873E9"/>
    <w:rsid w:val="00B8777C"/>
    <w:rsid w:val="00B9052A"/>
    <w:rsid w:val="00B9075E"/>
    <w:rsid w:val="00B90D03"/>
    <w:rsid w:val="00B90EB5"/>
    <w:rsid w:val="00B91313"/>
    <w:rsid w:val="00B922EE"/>
    <w:rsid w:val="00B92CC7"/>
    <w:rsid w:val="00B9402F"/>
    <w:rsid w:val="00B9487E"/>
    <w:rsid w:val="00B948BD"/>
    <w:rsid w:val="00B94B69"/>
    <w:rsid w:val="00B94D17"/>
    <w:rsid w:val="00B95959"/>
    <w:rsid w:val="00B96680"/>
    <w:rsid w:val="00B967FD"/>
    <w:rsid w:val="00B9736B"/>
    <w:rsid w:val="00B97E62"/>
    <w:rsid w:val="00BA0303"/>
    <w:rsid w:val="00BA0525"/>
    <w:rsid w:val="00BA0EC0"/>
    <w:rsid w:val="00BA23B3"/>
    <w:rsid w:val="00BA2543"/>
    <w:rsid w:val="00BA46DE"/>
    <w:rsid w:val="00BA7518"/>
    <w:rsid w:val="00BB0501"/>
    <w:rsid w:val="00BB1077"/>
    <w:rsid w:val="00BB1E88"/>
    <w:rsid w:val="00BB2851"/>
    <w:rsid w:val="00BB408E"/>
    <w:rsid w:val="00BB4D37"/>
    <w:rsid w:val="00BB6C00"/>
    <w:rsid w:val="00BB70BC"/>
    <w:rsid w:val="00BB7601"/>
    <w:rsid w:val="00BB7A52"/>
    <w:rsid w:val="00BC10CC"/>
    <w:rsid w:val="00BC491F"/>
    <w:rsid w:val="00BC4A34"/>
    <w:rsid w:val="00BC58AE"/>
    <w:rsid w:val="00BC77EE"/>
    <w:rsid w:val="00BD000A"/>
    <w:rsid w:val="00BD12B3"/>
    <w:rsid w:val="00BD28D3"/>
    <w:rsid w:val="00BD32DE"/>
    <w:rsid w:val="00BD3AF8"/>
    <w:rsid w:val="00BD3B5D"/>
    <w:rsid w:val="00BE067D"/>
    <w:rsid w:val="00BE141E"/>
    <w:rsid w:val="00BE1C7C"/>
    <w:rsid w:val="00BE1CCC"/>
    <w:rsid w:val="00BE2342"/>
    <w:rsid w:val="00BE2B54"/>
    <w:rsid w:val="00BE2E97"/>
    <w:rsid w:val="00BE3117"/>
    <w:rsid w:val="00BE4779"/>
    <w:rsid w:val="00BE50FB"/>
    <w:rsid w:val="00BE55A6"/>
    <w:rsid w:val="00BE61F3"/>
    <w:rsid w:val="00BE61F8"/>
    <w:rsid w:val="00BE7619"/>
    <w:rsid w:val="00BF0E13"/>
    <w:rsid w:val="00BF4380"/>
    <w:rsid w:val="00BF44B8"/>
    <w:rsid w:val="00BF4D3B"/>
    <w:rsid w:val="00BF6273"/>
    <w:rsid w:val="00BF6D62"/>
    <w:rsid w:val="00BF7D88"/>
    <w:rsid w:val="00C00FDB"/>
    <w:rsid w:val="00C015BD"/>
    <w:rsid w:val="00C018E1"/>
    <w:rsid w:val="00C01B16"/>
    <w:rsid w:val="00C025AF"/>
    <w:rsid w:val="00C03568"/>
    <w:rsid w:val="00C03B88"/>
    <w:rsid w:val="00C03CAF"/>
    <w:rsid w:val="00C0554F"/>
    <w:rsid w:val="00C05670"/>
    <w:rsid w:val="00C101FC"/>
    <w:rsid w:val="00C10319"/>
    <w:rsid w:val="00C109EA"/>
    <w:rsid w:val="00C10CBB"/>
    <w:rsid w:val="00C10DED"/>
    <w:rsid w:val="00C131BA"/>
    <w:rsid w:val="00C153C6"/>
    <w:rsid w:val="00C1761A"/>
    <w:rsid w:val="00C20948"/>
    <w:rsid w:val="00C21B41"/>
    <w:rsid w:val="00C2200E"/>
    <w:rsid w:val="00C22EC4"/>
    <w:rsid w:val="00C243D5"/>
    <w:rsid w:val="00C25171"/>
    <w:rsid w:val="00C25D7D"/>
    <w:rsid w:val="00C26216"/>
    <w:rsid w:val="00C266ED"/>
    <w:rsid w:val="00C27E7F"/>
    <w:rsid w:val="00C30C7E"/>
    <w:rsid w:val="00C311EF"/>
    <w:rsid w:val="00C312EE"/>
    <w:rsid w:val="00C323B7"/>
    <w:rsid w:val="00C32784"/>
    <w:rsid w:val="00C333B8"/>
    <w:rsid w:val="00C3369E"/>
    <w:rsid w:val="00C33AB1"/>
    <w:rsid w:val="00C35598"/>
    <w:rsid w:val="00C35F23"/>
    <w:rsid w:val="00C3653E"/>
    <w:rsid w:val="00C41468"/>
    <w:rsid w:val="00C41702"/>
    <w:rsid w:val="00C44C81"/>
    <w:rsid w:val="00C45E62"/>
    <w:rsid w:val="00C46C29"/>
    <w:rsid w:val="00C504B6"/>
    <w:rsid w:val="00C50A7E"/>
    <w:rsid w:val="00C50ABE"/>
    <w:rsid w:val="00C50DA8"/>
    <w:rsid w:val="00C50E2F"/>
    <w:rsid w:val="00C51B81"/>
    <w:rsid w:val="00C5219B"/>
    <w:rsid w:val="00C527E6"/>
    <w:rsid w:val="00C54B24"/>
    <w:rsid w:val="00C54FCD"/>
    <w:rsid w:val="00C5666F"/>
    <w:rsid w:val="00C569DC"/>
    <w:rsid w:val="00C606BA"/>
    <w:rsid w:val="00C60EBF"/>
    <w:rsid w:val="00C62D80"/>
    <w:rsid w:val="00C64EAD"/>
    <w:rsid w:val="00C65BF2"/>
    <w:rsid w:val="00C65E28"/>
    <w:rsid w:val="00C6640F"/>
    <w:rsid w:val="00C669F2"/>
    <w:rsid w:val="00C67310"/>
    <w:rsid w:val="00C67B78"/>
    <w:rsid w:val="00C70705"/>
    <w:rsid w:val="00C7199D"/>
    <w:rsid w:val="00C71C98"/>
    <w:rsid w:val="00C736FC"/>
    <w:rsid w:val="00C74288"/>
    <w:rsid w:val="00C74662"/>
    <w:rsid w:val="00C749E7"/>
    <w:rsid w:val="00C772D8"/>
    <w:rsid w:val="00C77AF7"/>
    <w:rsid w:val="00C80DA7"/>
    <w:rsid w:val="00C83AB7"/>
    <w:rsid w:val="00C84580"/>
    <w:rsid w:val="00C861CC"/>
    <w:rsid w:val="00C86B79"/>
    <w:rsid w:val="00C86BA2"/>
    <w:rsid w:val="00C87228"/>
    <w:rsid w:val="00C90898"/>
    <w:rsid w:val="00C917B4"/>
    <w:rsid w:val="00C92041"/>
    <w:rsid w:val="00C927F3"/>
    <w:rsid w:val="00C92EE1"/>
    <w:rsid w:val="00C96DDD"/>
    <w:rsid w:val="00C9747C"/>
    <w:rsid w:val="00C97526"/>
    <w:rsid w:val="00C97C1B"/>
    <w:rsid w:val="00C97F9A"/>
    <w:rsid w:val="00CA0ACB"/>
    <w:rsid w:val="00CA0CFE"/>
    <w:rsid w:val="00CA2FCB"/>
    <w:rsid w:val="00CA3B86"/>
    <w:rsid w:val="00CA43EF"/>
    <w:rsid w:val="00CA6A7F"/>
    <w:rsid w:val="00CA7415"/>
    <w:rsid w:val="00CA744E"/>
    <w:rsid w:val="00CA79AC"/>
    <w:rsid w:val="00CB059D"/>
    <w:rsid w:val="00CB0887"/>
    <w:rsid w:val="00CB09EB"/>
    <w:rsid w:val="00CB17EC"/>
    <w:rsid w:val="00CB1D14"/>
    <w:rsid w:val="00CB2CCC"/>
    <w:rsid w:val="00CB38C0"/>
    <w:rsid w:val="00CB4A92"/>
    <w:rsid w:val="00CB5AB5"/>
    <w:rsid w:val="00CB7569"/>
    <w:rsid w:val="00CC0708"/>
    <w:rsid w:val="00CC1265"/>
    <w:rsid w:val="00CC1421"/>
    <w:rsid w:val="00CC2010"/>
    <w:rsid w:val="00CC266E"/>
    <w:rsid w:val="00CC26A9"/>
    <w:rsid w:val="00CC3C9F"/>
    <w:rsid w:val="00CC4449"/>
    <w:rsid w:val="00CC59D5"/>
    <w:rsid w:val="00CC5A54"/>
    <w:rsid w:val="00CC6A24"/>
    <w:rsid w:val="00CC7910"/>
    <w:rsid w:val="00CC7D67"/>
    <w:rsid w:val="00CD038F"/>
    <w:rsid w:val="00CD28F1"/>
    <w:rsid w:val="00CD39FF"/>
    <w:rsid w:val="00CD4134"/>
    <w:rsid w:val="00CD5593"/>
    <w:rsid w:val="00CD58F3"/>
    <w:rsid w:val="00CD68CA"/>
    <w:rsid w:val="00CD7002"/>
    <w:rsid w:val="00CD7546"/>
    <w:rsid w:val="00CD7806"/>
    <w:rsid w:val="00CE0235"/>
    <w:rsid w:val="00CE0805"/>
    <w:rsid w:val="00CE0A3C"/>
    <w:rsid w:val="00CE1E9E"/>
    <w:rsid w:val="00CE2303"/>
    <w:rsid w:val="00CE4049"/>
    <w:rsid w:val="00CF1461"/>
    <w:rsid w:val="00CF1FE7"/>
    <w:rsid w:val="00CF29D0"/>
    <w:rsid w:val="00CF31CA"/>
    <w:rsid w:val="00CF409D"/>
    <w:rsid w:val="00CF4F0A"/>
    <w:rsid w:val="00CF5D6C"/>
    <w:rsid w:val="00CF67FB"/>
    <w:rsid w:val="00CF68A4"/>
    <w:rsid w:val="00CF6D4F"/>
    <w:rsid w:val="00CF7DAF"/>
    <w:rsid w:val="00D0009B"/>
    <w:rsid w:val="00D00310"/>
    <w:rsid w:val="00D0058B"/>
    <w:rsid w:val="00D00ED7"/>
    <w:rsid w:val="00D01915"/>
    <w:rsid w:val="00D03EB8"/>
    <w:rsid w:val="00D04010"/>
    <w:rsid w:val="00D0414C"/>
    <w:rsid w:val="00D04535"/>
    <w:rsid w:val="00D04B5B"/>
    <w:rsid w:val="00D05A6E"/>
    <w:rsid w:val="00D07A6B"/>
    <w:rsid w:val="00D11725"/>
    <w:rsid w:val="00D13EE1"/>
    <w:rsid w:val="00D14D59"/>
    <w:rsid w:val="00D15E5A"/>
    <w:rsid w:val="00D164AB"/>
    <w:rsid w:val="00D169F3"/>
    <w:rsid w:val="00D20186"/>
    <w:rsid w:val="00D20FEB"/>
    <w:rsid w:val="00D217E2"/>
    <w:rsid w:val="00D220CA"/>
    <w:rsid w:val="00D22452"/>
    <w:rsid w:val="00D22BA0"/>
    <w:rsid w:val="00D22F42"/>
    <w:rsid w:val="00D23EC3"/>
    <w:rsid w:val="00D2496A"/>
    <w:rsid w:val="00D26A8E"/>
    <w:rsid w:val="00D2761E"/>
    <w:rsid w:val="00D2762C"/>
    <w:rsid w:val="00D2787F"/>
    <w:rsid w:val="00D30B92"/>
    <w:rsid w:val="00D30C2A"/>
    <w:rsid w:val="00D321AE"/>
    <w:rsid w:val="00D3240D"/>
    <w:rsid w:val="00D3352E"/>
    <w:rsid w:val="00D33C38"/>
    <w:rsid w:val="00D3414A"/>
    <w:rsid w:val="00D37C46"/>
    <w:rsid w:val="00D40854"/>
    <w:rsid w:val="00D42337"/>
    <w:rsid w:val="00D42BBB"/>
    <w:rsid w:val="00D44819"/>
    <w:rsid w:val="00D459E8"/>
    <w:rsid w:val="00D467A9"/>
    <w:rsid w:val="00D50064"/>
    <w:rsid w:val="00D501D8"/>
    <w:rsid w:val="00D50EFD"/>
    <w:rsid w:val="00D51BE2"/>
    <w:rsid w:val="00D52DE2"/>
    <w:rsid w:val="00D531E7"/>
    <w:rsid w:val="00D53EC7"/>
    <w:rsid w:val="00D54190"/>
    <w:rsid w:val="00D541EA"/>
    <w:rsid w:val="00D54219"/>
    <w:rsid w:val="00D54547"/>
    <w:rsid w:val="00D558D8"/>
    <w:rsid w:val="00D55FD7"/>
    <w:rsid w:val="00D5613D"/>
    <w:rsid w:val="00D60267"/>
    <w:rsid w:val="00D60965"/>
    <w:rsid w:val="00D60F58"/>
    <w:rsid w:val="00D61F31"/>
    <w:rsid w:val="00D62305"/>
    <w:rsid w:val="00D62816"/>
    <w:rsid w:val="00D62EF1"/>
    <w:rsid w:val="00D63509"/>
    <w:rsid w:val="00D637AA"/>
    <w:rsid w:val="00D6403B"/>
    <w:rsid w:val="00D65049"/>
    <w:rsid w:val="00D65506"/>
    <w:rsid w:val="00D65CE9"/>
    <w:rsid w:val="00D65D0A"/>
    <w:rsid w:val="00D6644A"/>
    <w:rsid w:val="00D70302"/>
    <w:rsid w:val="00D7141D"/>
    <w:rsid w:val="00D721F2"/>
    <w:rsid w:val="00D730E9"/>
    <w:rsid w:val="00D733B1"/>
    <w:rsid w:val="00D74A5B"/>
    <w:rsid w:val="00D74EB9"/>
    <w:rsid w:val="00D75BAD"/>
    <w:rsid w:val="00D76266"/>
    <w:rsid w:val="00D7706D"/>
    <w:rsid w:val="00D7736E"/>
    <w:rsid w:val="00D77633"/>
    <w:rsid w:val="00D805A0"/>
    <w:rsid w:val="00D80F64"/>
    <w:rsid w:val="00D810EA"/>
    <w:rsid w:val="00D811A1"/>
    <w:rsid w:val="00D821C6"/>
    <w:rsid w:val="00D82BEC"/>
    <w:rsid w:val="00D82F58"/>
    <w:rsid w:val="00D8369C"/>
    <w:rsid w:val="00D83B6E"/>
    <w:rsid w:val="00D83BCC"/>
    <w:rsid w:val="00D8416C"/>
    <w:rsid w:val="00D84810"/>
    <w:rsid w:val="00D85053"/>
    <w:rsid w:val="00D85EA3"/>
    <w:rsid w:val="00D862B5"/>
    <w:rsid w:val="00D862C7"/>
    <w:rsid w:val="00D86DF1"/>
    <w:rsid w:val="00D87D25"/>
    <w:rsid w:val="00D87EF8"/>
    <w:rsid w:val="00D907D1"/>
    <w:rsid w:val="00D922D0"/>
    <w:rsid w:val="00D92825"/>
    <w:rsid w:val="00D948A2"/>
    <w:rsid w:val="00D9515F"/>
    <w:rsid w:val="00D9611A"/>
    <w:rsid w:val="00DA04A6"/>
    <w:rsid w:val="00DA0B97"/>
    <w:rsid w:val="00DA10C9"/>
    <w:rsid w:val="00DA1A79"/>
    <w:rsid w:val="00DA1CAB"/>
    <w:rsid w:val="00DA28BB"/>
    <w:rsid w:val="00DA2900"/>
    <w:rsid w:val="00DA2F7C"/>
    <w:rsid w:val="00DA39DF"/>
    <w:rsid w:val="00DA3DE1"/>
    <w:rsid w:val="00DA594E"/>
    <w:rsid w:val="00DA71A5"/>
    <w:rsid w:val="00DA74CD"/>
    <w:rsid w:val="00DA7634"/>
    <w:rsid w:val="00DB03A3"/>
    <w:rsid w:val="00DB1647"/>
    <w:rsid w:val="00DB30F9"/>
    <w:rsid w:val="00DB4114"/>
    <w:rsid w:val="00DB49E6"/>
    <w:rsid w:val="00DB5644"/>
    <w:rsid w:val="00DB64FD"/>
    <w:rsid w:val="00DB7D54"/>
    <w:rsid w:val="00DC0820"/>
    <w:rsid w:val="00DC09E5"/>
    <w:rsid w:val="00DC1706"/>
    <w:rsid w:val="00DC1C01"/>
    <w:rsid w:val="00DC2B66"/>
    <w:rsid w:val="00DC3816"/>
    <w:rsid w:val="00DC42BD"/>
    <w:rsid w:val="00DC4BE4"/>
    <w:rsid w:val="00DC524E"/>
    <w:rsid w:val="00DC6135"/>
    <w:rsid w:val="00DC6708"/>
    <w:rsid w:val="00DC7C33"/>
    <w:rsid w:val="00DD0709"/>
    <w:rsid w:val="00DD07BC"/>
    <w:rsid w:val="00DD19A0"/>
    <w:rsid w:val="00DD2FE5"/>
    <w:rsid w:val="00DD42B0"/>
    <w:rsid w:val="00DD44C4"/>
    <w:rsid w:val="00DD4C13"/>
    <w:rsid w:val="00DD52BA"/>
    <w:rsid w:val="00DD5466"/>
    <w:rsid w:val="00DE0BDD"/>
    <w:rsid w:val="00DE22FD"/>
    <w:rsid w:val="00DE2E30"/>
    <w:rsid w:val="00DE58A7"/>
    <w:rsid w:val="00DE5E6C"/>
    <w:rsid w:val="00DE5E9E"/>
    <w:rsid w:val="00DE7D3C"/>
    <w:rsid w:val="00DE7E3F"/>
    <w:rsid w:val="00DF240E"/>
    <w:rsid w:val="00DF275C"/>
    <w:rsid w:val="00DF31B8"/>
    <w:rsid w:val="00DF3B0B"/>
    <w:rsid w:val="00DF567B"/>
    <w:rsid w:val="00DF7782"/>
    <w:rsid w:val="00E00188"/>
    <w:rsid w:val="00E0074C"/>
    <w:rsid w:val="00E01317"/>
    <w:rsid w:val="00E04403"/>
    <w:rsid w:val="00E04549"/>
    <w:rsid w:val="00E048BD"/>
    <w:rsid w:val="00E06ABA"/>
    <w:rsid w:val="00E06D71"/>
    <w:rsid w:val="00E07EAE"/>
    <w:rsid w:val="00E12302"/>
    <w:rsid w:val="00E144C2"/>
    <w:rsid w:val="00E145C9"/>
    <w:rsid w:val="00E14DDE"/>
    <w:rsid w:val="00E14DF8"/>
    <w:rsid w:val="00E14E57"/>
    <w:rsid w:val="00E14FF5"/>
    <w:rsid w:val="00E15436"/>
    <w:rsid w:val="00E1652C"/>
    <w:rsid w:val="00E16C4B"/>
    <w:rsid w:val="00E17940"/>
    <w:rsid w:val="00E17A6E"/>
    <w:rsid w:val="00E2138C"/>
    <w:rsid w:val="00E22594"/>
    <w:rsid w:val="00E263DA"/>
    <w:rsid w:val="00E26C43"/>
    <w:rsid w:val="00E26CE6"/>
    <w:rsid w:val="00E270C6"/>
    <w:rsid w:val="00E27C45"/>
    <w:rsid w:val="00E27EB4"/>
    <w:rsid w:val="00E30241"/>
    <w:rsid w:val="00E310DD"/>
    <w:rsid w:val="00E317A3"/>
    <w:rsid w:val="00E31C4F"/>
    <w:rsid w:val="00E3276E"/>
    <w:rsid w:val="00E328A0"/>
    <w:rsid w:val="00E32D24"/>
    <w:rsid w:val="00E339A8"/>
    <w:rsid w:val="00E341C8"/>
    <w:rsid w:val="00E34A48"/>
    <w:rsid w:val="00E3530E"/>
    <w:rsid w:val="00E35C0C"/>
    <w:rsid w:val="00E37708"/>
    <w:rsid w:val="00E40123"/>
    <w:rsid w:val="00E40265"/>
    <w:rsid w:val="00E410FD"/>
    <w:rsid w:val="00E41327"/>
    <w:rsid w:val="00E42F4B"/>
    <w:rsid w:val="00E43A36"/>
    <w:rsid w:val="00E44BEB"/>
    <w:rsid w:val="00E4581A"/>
    <w:rsid w:val="00E4749C"/>
    <w:rsid w:val="00E50C01"/>
    <w:rsid w:val="00E50C66"/>
    <w:rsid w:val="00E516ED"/>
    <w:rsid w:val="00E51D4E"/>
    <w:rsid w:val="00E5286F"/>
    <w:rsid w:val="00E52AB8"/>
    <w:rsid w:val="00E53252"/>
    <w:rsid w:val="00E53781"/>
    <w:rsid w:val="00E550D2"/>
    <w:rsid w:val="00E55CE2"/>
    <w:rsid w:val="00E56491"/>
    <w:rsid w:val="00E56A55"/>
    <w:rsid w:val="00E572B8"/>
    <w:rsid w:val="00E6053A"/>
    <w:rsid w:val="00E6173C"/>
    <w:rsid w:val="00E62986"/>
    <w:rsid w:val="00E62E80"/>
    <w:rsid w:val="00E6445B"/>
    <w:rsid w:val="00E6496A"/>
    <w:rsid w:val="00E66C70"/>
    <w:rsid w:val="00E67271"/>
    <w:rsid w:val="00E67426"/>
    <w:rsid w:val="00E67BE8"/>
    <w:rsid w:val="00E67D94"/>
    <w:rsid w:val="00E70A20"/>
    <w:rsid w:val="00E70AF6"/>
    <w:rsid w:val="00E71944"/>
    <w:rsid w:val="00E71C7B"/>
    <w:rsid w:val="00E7280B"/>
    <w:rsid w:val="00E74E93"/>
    <w:rsid w:val="00E76156"/>
    <w:rsid w:val="00E7768C"/>
    <w:rsid w:val="00E811A0"/>
    <w:rsid w:val="00E81702"/>
    <w:rsid w:val="00E82B24"/>
    <w:rsid w:val="00E836C5"/>
    <w:rsid w:val="00E83B91"/>
    <w:rsid w:val="00E844D9"/>
    <w:rsid w:val="00E84CA8"/>
    <w:rsid w:val="00E8616D"/>
    <w:rsid w:val="00E86B4B"/>
    <w:rsid w:val="00E87372"/>
    <w:rsid w:val="00E875DB"/>
    <w:rsid w:val="00E91153"/>
    <w:rsid w:val="00E91EB9"/>
    <w:rsid w:val="00E938CD"/>
    <w:rsid w:val="00E93989"/>
    <w:rsid w:val="00E94065"/>
    <w:rsid w:val="00E94F2E"/>
    <w:rsid w:val="00E9587B"/>
    <w:rsid w:val="00E95CFC"/>
    <w:rsid w:val="00E976A9"/>
    <w:rsid w:val="00EA0077"/>
    <w:rsid w:val="00EA5643"/>
    <w:rsid w:val="00EA6FC0"/>
    <w:rsid w:val="00EA75DB"/>
    <w:rsid w:val="00EB1511"/>
    <w:rsid w:val="00EB1857"/>
    <w:rsid w:val="00EB227A"/>
    <w:rsid w:val="00EB491A"/>
    <w:rsid w:val="00EB56C7"/>
    <w:rsid w:val="00EB5A43"/>
    <w:rsid w:val="00EB621A"/>
    <w:rsid w:val="00EB795D"/>
    <w:rsid w:val="00EC0662"/>
    <w:rsid w:val="00EC0D7F"/>
    <w:rsid w:val="00EC1038"/>
    <w:rsid w:val="00EC4479"/>
    <w:rsid w:val="00EC4A76"/>
    <w:rsid w:val="00EC4EEC"/>
    <w:rsid w:val="00EC5B5B"/>
    <w:rsid w:val="00EC5EBA"/>
    <w:rsid w:val="00EC62D3"/>
    <w:rsid w:val="00EC69BE"/>
    <w:rsid w:val="00EC7060"/>
    <w:rsid w:val="00EC7605"/>
    <w:rsid w:val="00ED0028"/>
    <w:rsid w:val="00ED045E"/>
    <w:rsid w:val="00ED05B5"/>
    <w:rsid w:val="00ED0F77"/>
    <w:rsid w:val="00ED199B"/>
    <w:rsid w:val="00ED1AE2"/>
    <w:rsid w:val="00ED2372"/>
    <w:rsid w:val="00ED28CE"/>
    <w:rsid w:val="00ED330D"/>
    <w:rsid w:val="00ED3EA4"/>
    <w:rsid w:val="00ED5288"/>
    <w:rsid w:val="00ED6118"/>
    <w:rsid w:val="00ED7E58"/>
    <w:rsid w:val="00EE010F"/>
    <w:rsid w:val="00EE05CA"/>
    <w:rsid w:val="00EE241A"/>
    <w:rsid w:val="00EE6605"/>
    <w:rsid w:val="00EF2397"/>
    <w:rsid w:val="00EF23AA"/>
    <w:rsid w:val="00EF274E"/>
    <w:rsid w:val="00EF3F55"/>
    <w:rsid w:val="00EF5A7B"/>
    <w:rsid w:val="00EF6646"/>
    <w:rsid w:val="00EF670D"/>
    <w:rsid w:val="00EF6793"/>
    <w:rsid w:val="00F0090B"/>
    <w:rsid w:val="00F03198"/>
    <w:rsid w:val="00F033D2"/>
    <w:rsid w:val="00F03E1B"/>
    <w:rsid w:val="00F04E7F"/>
    <w:rsid w:val="00F04FE5"/>
    <w:rsid w:val="00F0543A"/>
    <w:rsid w:val="00F0635A"/>
    <w:rsid w:val="00F06B5F"/>
    <w:rsid w:val="00F06B81"/>
    <w:rsid w:val="00F06C31"/>
    <w:rsid w:val="00F07FBC"/>
    <w:rsid w:val="00F11381"/>
    <w:rsid w:val="00F11641"/>
    <w:rsid w:val="00F12386"/>
    <w:rsid w:val="00F124F6"/>
    <w:rsid w:val="00F13DA0"/>
    <w:rsid w:val="00F14242"/>
    <w:rsid w:val="00F14338"/>
    <w:rsid w:val="00F14D90"/>
    <w:rsid w:val="00F15A86"/>
    <w:rsid w:val="00F17890"/>
    <w:rsid w:val="00F17E21"/>
    <w:rsid w:val="00F200E1"/>
    <w:rsid w:val="00F21C08"/>
    <w:rsid w:val="00F2291B"/>
    <w:rsid w:val="00F22C71"/>
    <w:rsid w:val="00F2570D"/>
    <w:rsid w:val="00F25820"/>
    <w:rsid w:val="00F26208"/>
    <w:rsid w:val="00F30390"/>
    <w:rsid w:val="00F305B0"/>
    <w:rsid w:val="00F30903"/>
    <w:rsid w:val="00F31740"/>
    <w:rsid w:val="00F31AA8"/>
    <w:rsid w:val="00F31C80"/>
    <w:rsid w:val="00F34C0B"/>
    <w:rsid w:val="00F34D9A"/>
    <w:rsid w:val="00F36D49"/>
    <w:rsid w:val="00F373A7"/>
    <w:rsid w:val="00F415AE"/>
    <w:rsid w:val="00F418A3"/>
    <w:rsid w:val="00F4219F"/>
    <w:rsid w:val="00F42AC2"/>
    <w:rsid w:val="00F436B3"/>
    <w:rsid w:val="00F446D3"/>
    <w:rsid w:val="00F462A0"/>
    <w:rsid w:val="00F501EC"/>
    <w:rsid w:val="00F50B9D"/>
    <w:rsid w:val="00F5132C"/>
    <w:rsid w:val="00F51498"/>
    <w:rsid w:val="00F533D4"/>
    <w:rsid w:val="00F53587"/>
    <w:rsid w:val="00F55187"/>
    <w:rsid w:val="00F55F62"/>
    <w:rsid w:val="00F563FD"/>
    <w:rsid w:val="00F61CEF"/>
    <w:rsid w:val="00F61F8B"/>
    <w:rsid w:val="00F620B5"/>
    <w:rsid w:val="00F6364E"/>
    <w:rsid w:val="00F63BCF"/>
    <w:rsid w:val="00F648A9"/>
    <w:rsid w:val="00F66B3E"/>
    <w:rsid w:val="00F67E77"/>
    <w:rsid w:val="00F702A4"/>
    <w:rsid w:val="00F7264D"/>
    <w:rsid w:val="00F72E4B"/>
    <w:rsid w:val="00F735D9"/>
    <w:rsid w:val="00F7382B"/>
    <w:rsid w:val="00F73BB1"/>
    <w:rsid w:val="00F742F0"/>
    <w:rsid w:val="00F75028"/>
    <w:rsid w:val="00F75A68"/>
    <w:rsid w:val="00F7672F"/>
    <w:rsid w:val="00F76AAF"/>
    <w:rsid w:val="00F771A9"/>
    <w:rsid w:val="00F801E6"/>
    <w:rsid w:val="00F80A3F"/>
    <w:rsid w:val="00F81DA8"/>
    <w:rsid w:val="00F82083"/>
    <w:rsid w:val="00F824E6"/>
    <w:rsid w:val="00F82A11"/>
    <w:rsid w:val="00F82E63"/>
    <w:rsid w:val="00F840C5"/>
    <w:rsid w:val="00F85D13"/>
    <w:rsid w:val="00F86409"/>
    <w:rsid w:val="00F86611"/>
    <w:rsid w:val="00F87355"/>
    <w:rsid w:val="00F876E6"/>
    <w:rsid w:val="00F90DA5"/>
    <w:rsid w:val="00F92931"/>
    <w:rsid w:val="00F95F55"/>
    <w:rsid w:val="00FA029C"/>
    <w:rsid w:val="00FA1B27"/>
    <w:rsid w:val="00FA2077"/>
    <w:rsid w:val="00FA3510"/>
    <w:rsid w:val="00FA359D"/>
    <w:rsid w:val="00FA3C33"/>
    <w:rsid w:val="00FA409B"/>
    <w:rsid w:val="00FA4B26"/>
    <w:rsid w:val="00FA4FF3"/>
    <w:rsid w:val="00FA50C5"/>
    <w:rsid w:val="00FA5FB4"/>
    <w:rsid w:val="00FA63E9"/>
    <w:rsid w:val="00FA6D05"/>
    <w:rsid w:val="00FA7AA6"/>
    <w:rsid w:val="00FB03F5"/>
    <w:rsid w:val="00FB04DC"/>
    <w:rsid w:val="00FB0FBD"/>
    <w:rsid w:val="00FB127C"/>
    <w:rsid w:val="00FB183F"/>
    <w:rsid w:val="00FB2953"/>
    <w:rsid w:val="00FB374E"/>
    <w:rsid w:val="00FB422A"/>
    <w:rsid w:val="00FB4783"/>
    <w:rsid w:val="00FB4AEB"/>
    <w:rsid w:val="00FB58F4"/>
    <w:rsid w:val="00FB5C4E"/>
    <w:rsid w:val="00FB60BC"/>
    <w:rsid w:val="00FB659E"/>
    <w:rsid w:val="00FB77B9"/>
    <w:rsid w:val="00FB7911"/>
    <w:rsid w:val="00FB7ACE"/>
    <w:rsid w:val="00FB7E4A"/>
    <w:rsid w:val="00FC0191"/>
    <w:rsid w:val="00FC0D64"/>
    <w:rsid w:val="00FC1479"/>
    <w:rsid w:val="00FC1ACE"/>
    <w:rsid w:val="00FC1BED"/>
    <w:rsid w:val="00FC1DD3"/>
    <w:rsid w:val="00FC203B"/>
    <w:rsid w:val="00FC2F44"/>
    <w:rsid w:val="00FC31EF"/>
    <w:rsid w:val="00FC495F"/>
    <w:rsid w:val="00FC506C"/>
    <w:rsid w:val="00FC702C"/>
    <w:rsid w:val="00FC71B6"/>
    <w:rsid w:val="00FD1428"/>
    <w:rsid w:val="00FD1DF1"/>
    <w:rsid w:val="00FD4B1E"/>
    <w:rsid w:val="00FD54B9"/>
    <w:rsid w:val="00FD679B"/>
    <w:rsid w:val="00FD72FD"/>
    <w:rsid w:val="00FD769E"/>
    <w:rsid w:val="00FE1DAC"/>
    <w:rsid w:val="00FE259A"/>
    <w:rsid w:val="00FE2E58"/>
    <w:rsid w:val="00FE31DF"/>
    <w:rsid w:val="00FE3681"/>
    <w:rsid w:val="00FE4124"/>
    <w:rsid w:val="00FE42C8"/>
    <w:rsid w:val="00FE5E4A"/>
    <w:rsid w:val="00FE6C37"/>
    <w:rsid w:val="00FF0150"/>
    <w:rsid w:val="00FF0158"/>
    <w:rsid w:val="00FF023C"/>
    <w:rsid w:val="00FF02D5"/>
    <w:rsid w:val="00FF0BD9"/>
    <w:rsid w:val="00FF10FB"/>
    <w:rsid w:val="00FF1D49"/>
    <w:rsid w:val="00FF287D"/>
    <w:rsid w:val="00FF2B36"/>
    <w:rsid w:val="00FF3F77"/>
    <w:rsid w:val="00FF4C12"/>
    <w:rsid w:val="00FF5170"/>
    <w:rsid w:val="00FF625E"/>
    <w:rsid w:val="00FF77CF"/>
    <w:rsid w:val="00FF7B1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199"/>
        <o:r id="V:Rule2" type="connector" idref="#AutoShape 200"/>
        <o:r id="V:Rule3" type="connector" idref="#AutoShape 258"/>
        <o:r id="V:Rule4" type="connector" idref="#AutoShape 260"/>
      </o:rules>
    </o:shapelayout>
  </w:shapeDefaults>
  <w:decimalSymbol w:val="."/>
  <w:listSeparator w:val=";"/>
  <w14:docId w14:val="5D83DEA7"/>
  <w15:docId w15:val="{FE26769D-BD35-49B9-9485-95AF99EE5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2755"/>
    <w:rPr>
      <w:rFonts w:ascii="Times New Roman" w:eastAsia="Times New Roman" w:hAnsi="Times New Roman"/>
      <w:sz w:val="24"/>
      <w:szCs w:val="24"/>
      <w:lang w:eastAsia="es-ES"/>
    </w:rPr>
  </w:style>
  <w:style w:type="paragraph" w:styleId="Ttulo1">
    <w:name w:val="heading 1"/>
    <w:basedOn w:val="Normal"/>
    <w:link w:val="Ttulo1Car"/>
    <w:qFormat/>
    <w:rsid w:val="003308FD"/>
    <w:pPr>
      <w:spacing w:before="100" w:beforeAutospacing="1" w:after="100" w:afterAutospacing="1"/>
      <w:outlineLvl w:val="0"/>
    </w:pPr>
    <w:rPr>
      <w:rFonts w:ascii="Verdana" w:hAnsi="Verdana"/>
      <w:kern w:val="36"/>
      <w:sz w:val="13"/>
      <w:szCs w:val="13"/>
      <w:lang w:val="es-ES"/>
    </w:rPr>
  </w:style>
  <w:style w:type="paragraph" w:styleId="Ttulo2">
    <w:name w:val="heading 2"/>
    <w:basedOn w:val="Normal"/>
    <w:next w:val="Normal"/>
    <w:link w:val="Ttulo2Car"/>
    <w:uiPriority w:val="9"/>
    <w:unhideWhenUsed/>
    <w:qFormat/>
    <w:rsid w:val="00CD7546"/>
    <w:pPr>
      <w:keepNext/>
      <w:spacing w:before="240" w:after="60"/>
      <w:outlineLvl w:val="1"/>
    </w:pPr>
    <w:rPr>
      <w:rFonts w:ascii="Cambria" w:hAnsi="Cambria"/>
      <w:b/>
      <w:bCs/>
      <w:i/>
      <w:iCs/>
      <w:sz w:val="28"/>
      <w:szCs w:val="28"/>
    </w:rPr>
  </w:style>
  <w:style w:type="paragraph" w:styleId="Ttulo3">
    <w:name w:val="heading 3"/>
    <w:basedOn w:val="Normal"/>
    <w:next w:val="Normal"/>
    <w:link w:val="Ttulo3Car"/>
    <w:uiPriority w:val="9"/>
    <w:unhideWhenUsed/>
    <w:qFormat/>
    <w:rsid w:val="00CD7546"/>
    <w:pPr>
      <w:keepNext/>
      <w:spacing w:before="240" w:after="60"/>
      <w:outlineLvl w:val="2"/>
    </w:pPr>
    <w:rPr>
      <w:rFonts w:ascii="Cambria" w:hAnsi="Cambria"/>
      <w:b/>
      <w:bCs/>
      <w:sz w:val="26"/>
      <w:szCs w:val="26"/>
    </w:rPr>
  </w:style>
  <w:style w:type="paragraph" w:styleId="Ttulo4">
    <w:name w:val="heading 4"/>
    <w:basedOn w:val="Normal"/>
    <w:next w:val="Normal"/>
    <w:link w:val="Ttulo4Car"/>
    <w:uiPriority w:val="9"/>
    <w:unhideWhenUsed/>
    <w:qFormat/>
    <w:rsid w:val="00C50A7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C50A7E"/>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3308FD"/>
    <w:rPr>
      <w:rFonts w:ascii="Verdana" w:eastAsia="Times New Roman" w:hAnsi="Verdana"/>
      <w:kern w:val="36"/>
      <w:sz w:val="13"/>
      <w:szCs w:val="13"/>
    </w:rPr>
  </w:style>
  <w:style w:type="character" w:customStyle="1" w:styleId="Ttulo2Car">
    <w:name w:val="Título 2 Car"/>
    <w:link w:val="Ttulo2"/>
    <w:uiPriority w:val="9"/>
    <w:rsid w:val="00CD7546"/>
    <w:rPr>
      <w:rFonts w:ascii="Cambria" w:eastAsia="Times New Roman" w:hAnsi="Cambria" w:cs="Times New Roman"/>
      <w:b/>
      <w:bCs/>
      <w:i/>
      <w:iCs/>
      <w:sz w:val="28"/>
      <w:szCs w:val="28"/>
      <w:lang w:val="es-MX"/>
    </w:rPr>
  </w:style>
  <w:style w:type="character" w:customStyle="1" w:styleId="Ttulo3Car">
    <w:name w:val="Título 3 Car"/>
    <w:link w:val="Ttulo3"/>
    <w:uiPriority w:val="9"/>
    <w:rsid w:val="00CD7546"/>
    <w:rPr>
      <w:rFonts w:ascii="Cambria" w:eastAsia="Times New Roman" w:hAnsi="Cambria" w:cs="Times New Roman"/>
      <w:b/>
      <w:bCs/>
      <w:sz w:val="26"/>
      <w:szCs w:val="26"/>
      <w:lang w:val="es-MX"/>
    </w:rPr>
  </w:style>
  <w:style w:type="paragraph" w:styleId="Encabezado">
    <w:name w:val="header"/>
    <w:basedOn w:val="Normal"/>
    <w:link w:val="EncabezadoCar"/>
    <w:rsid w:val="00472755"/>
    <w:pPr>
      <w:tabs>
        <w:tab w:val="center" w:pos="4419"/>
        <w:tab w:val="right" w:pos="8838"/>
      </w:tabs>
    </w:pPr>
  </w:style>
  <w:style w:type="character" w:customStyle="1" w:styleId="EncabezadoCar">
    <w:name w:val="Encabezado Car"/>
    <w:link w:val="Encabezado"/>
    <w:rsid w:val="00472755"/>
    <w:rPr>
      <w:rFonts w:ascii="Times New Roman" w:eastAsia="Times New Roman" w:hAnsi="Times New Roman" w:cs="Times New Roman"/>
      <w:sz w:val="24"/>
      <w:szCs w:val="24"/>
      <w:lang w:eastAsia="es-ES"/>
    </w:rPr>
  </w:style>
  <w:style w:type="paragraph" w:styleId="Textoindependiente">
    <w:name w:val="Body Text"/>
    <w:basedOn w:val="Normal"/>
    <w:link w:val="TextoindependienteCar"/>
    <w:rsid w:val="00472755"/>
    <w:pPr>
      <w:jc w:val="both"/>
    </w:pPr>
    <w:rPr>
      <w:rFonts w:ascii="Arial" w:hAnsi="Arial" w:cs="Arial"/>
    </w:rPr>
  </w:style>
  <w:style w:type="character" w:customStyle="1" w:styleId="TextoindependienteCar">
    <w:name w:val="Texto independiente Car"/>
    <w:link w:val="Textoindependiente"/>
    <w:rsid w:val="00472755"/>
    <w:rPr>
      <w:rFonts w:ascii="Arial" w:eastAsia="Times New Roman" w:hAnsi="Arial" w:cs="Arial"/>
      <w:sz w:val="24"/>
      <w:szCs w:val="24"/>
      <w:lang w:eastAsia="es-ES"/>
    </w:rPr>
  </w:style>
  <w:style w:type="paragraph" w:styleId="Textonotapie">
    <w:name w:val="footnote text"/>
    <w:basedOn w:val="Normal"/>
    <w:link w:val="TextonotapieCar"/>
    <w:uiPriority w:val="99"/>
    <w:rsid w:val="00472755"/>
    <w:rPr>
      <w:sz w:val="20"/>
      <w:szCs w:val="20"/>
    </w:rPr>
  </w:style>
  <w:style w:type="character" w:customStyle="1" w:styleId="TextonotapieCar">
    <w:name w:val="Texto nota pie Car"/>
    <w:link w:val="Textonotapie"/>
    <w:uiPriority w:val="99"/>
    <w:rsid w:val="00472755"/>
    <w:rPr>
      <w:rFonts w:ascii="Times New Roman" w:eastAsia="Times New Roman" w:hAnsi="Times New Roman" w:cs="Times New Roman"/>
      <w:sz w:val="20"/>
      <w:szCs w:val="20"/>
      <w:lang w:eastAsia="es-ES"/>
    </w:rPr>
  </w:style>
  <w:style w:type="character" w:styleId="Refdenotaalpie">
    <w:name w:val="footnote reference"/>
    <w:uiPriority w:val="99"/>
    <w:semiHidden/>
    <w:rsid w:val="00472755"/>
    <w:rPr>
      <w:vertAlign w:val="superscript"/>
    </w:rPr>
  </w:style>
  <w:style w:type="character" w:styleId="Hipervnculo">
    <w:name w:val="Hyperlink"/>
    <w:uiPriority w:val="99"/>
    <w:rsid w:val="00472755"/>
    <w:rPr>
      <w:color w:val="0000FF"/>
      <w:u w:val="single"/>
    </w:rPr>
  </w:style>
  <w:style w:type="paragraph" w:styleId="NormalWeb">
    <w:name w:val="Normal (Web)"/>
    <w:basedOn w:val="Normal"/>
    <w:uiPriority w:val="99"/>
    <w:rsid w:val="00472755"/>
    <w:pPr>
      <w:spacing w:before="100" w:beforeAutospacing="1" w:after="100" w:afterAutospacing="1"/>
    </w:pPr>
    <w:rPr>
      <w:color w:val="000000"/>
      <w:lang w:val="es-ES"/>
    </w:rPr>
  </w:style>
  <w:style w:type="paragraph" w:styleId="Sangradetextonormal">
    <w:name w:val="Body Text Indent"/>
    <w:basedOn w:val="Normal"/>
    <w:link w:val="SangradetextonormalCar"/>
    <w:rsid w:val="00472755"/>
    <w:pPr>
      <w:spacing w:after="120"/>
      <w:ind w:left="283"/>
    </w:pPr>
  </w:style>
  <w:style w:type="character" w:customStyle="1" w:styleId="SangradetextonormalCar">
    <w:name w:val="Sangría de texto normal Car"/>
    <w:link w:val="Sangradetextonormal"/>
    <w:rsid w:val="00472755"/>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472755"/>
    <w:pPr>
      <w:spacing w:after="200" w:line="276" w:lineRule="auto"/>
      <w:ind w:left="720"/>
      <w:contextualSpacing/>
    </w:pPr>
    <w:rPr>
      <w:rFonts w:ascii="Calibri" w:eastAsia="Calibri" w:hAnsi="Calibri"/>
      <w:sz w:val="22"/>
      <w:szCs w:val="22"/>
      <w:lang w:eastAsia="en-US"/>
    </w:rPr>
  </w:style>
  <w:style w:type="character" w:customStyle="1" w:styleId="corchete-llamada1">
    <w:name w:val="corchete-llamada1"/>
    <w:rsid w:val="00472755"/>
    <w:rPr>
      <w:vanish/>
      <w:webHidden w:val="0"/>
      <w:specVanish w:val="0"/>
    </w:rPr>
  </w:style>
  <w:style w:type="character" w:customStyle="1" w:styleId="searchmatch">
    <w:name w:val="searchmatch"/>
    <w:basedOn w:val="Fuentedeprrafopredeter"/>
    <w:rsid w:val="00817CE2"/>
  </w:style>
  <w:style w:type="character" w:styleId="Textoennegrita">
    <w:name w:val="Strong"/>
    <w:uiPriority w:val="22"/>
    <w:qFormat/>
    <w:rsid w:val="003308FD"/>
    <w:rPr>
      <w:b/>
      <w:bCs/>
    </w:rPr>
  </w:style>
  <w:style w:type="paragraph" w:styleId="Textodeglobo">
    <w:name w:val="Balloon Text"/>
    <w:basedOn w:val="Normal"/>
    <w:link w:val="TextodegloboCar"/>
    <w:uiPriority w:val="99"/>
    <w:semiHidden/>
    <w:unhideWhenUsed/>
    <w:rsid w:val="003308FD"/>
    <w:rPr>
      <w:rFonts w:ascii="Tahoma" w:hAnsi="Tahoma" w:cs="Tahoma"/>
      <w:sz w:val="16"/>
      <w:szCs w:val="16"/>
    </w:rPr>
  </w:style>
  <w:style w:type="character" w:customStyle="1" w:styleId="TextodegloboCar">
    <w:name w:val="Texto de globo Car"/>
    <w:link w:val="Textodeglobo"/>
    <w:uiPriority w:val="99"/>
    <w:semiHidden/>
    <w:rsid w:val="003308FD"/>
    <w:rPr>
      <w:rFonts w:ascii="Tahoma" w:eastAsia="Times New Roman" w:hAnsi="Tahoma" w:cs="Tahoma"/>
      <w:sz w:val="16"/>
      <w:szCs w:val="16"/>
      <w:lang w:val="es-MX"/>
    </w:rPr>
  </w:style>
  <w:style w:type="table" w:styleId="Tablaconcuadrcula">
    <w:name w:val="Table Grid"/>
    <w:basedOn w:val="Tablanormal"/>
    <w:uiPriority w:val="59"/>
    <w:rsid w:val="003308F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iedepgina">
    <w:name w:val="footer"/>
    <w:basedOn w:val="Normal"/>
    <w:link w:val="PiedepginaCar"/>
    <w:uiPriority w:val="99"/>
    <w:unhideWhenUsed/>
    <w:rsid w:val="00D907D1"/>
    <w:pPr>
      <w:tabs>
        <w:tab w:val="center" w:pos="4252"/>
        <w:tab w:val="right" w:pos="8504"/>
      </w:tabs>
    </w:pPr>
  </w:style>
  <w:style w:type="character" w:customStyle="1" w:styleId="PiedepginaCar">
    <w:name w:val="Pie de página Car"/>
    <w:link w:val="Piedepgina"/>
    <w:uiPriority w:val="99"/>
    <w:rsid w:val="00D907D1"/>
    <w:rPr>
      <w:rFonts w:ascii="Times New Roman" w:eastAsia="Times New Roman" w:hAnsi="Times New Roman"/>
      <w:sz w:val="24"/>
      <w:szCs w:val="24"/>
      <w:lang w:val="es-MX"/>
    </w:rPr>
  </w:style>
  <w:style w:type="paragraph" w:styleId="Textonotaalfinal">
    <w:name w:val="endnote text"/>
    <w:basedOn w:val="Normal"/>
    <w:link w:val="TextonotaalfinalCar"/>
    <w:uiPriority w:val="99"/>
    <w:semiHidden/>
    <w:unhideWhenUsed/>
    <w:rsid w:val="006B6183"/>
    <w:rPr>
      <w:sz w:val="20"/>
      <w:szCs w:val="20"/>
    </w:rPr>
  </w:style>
  <w:style w:type="character" w:customStyle="1" w:styleId="TextonotaalfinalCar">
    <w:name w:val="Texto nota al final Car"/>
    <w:link w:val="Textonotaalfinal"/>
    <w:uiPriority w:val="99"/>
    <w:semiHidden/>
    <w:rsid w:val="006B6183"/>
    <w:rPr>
      <w:rFonts w:ascii="Times New Roman" w:eastAsia="Times New Roman" w:hAnsi="Times New Roman"/>
      <w:lang w:val="es-MX"/>
    </w:rPr>
  </w:style>
  <w:style w:type="character" w:styleId="Refdenotaalfinal">
    <w:name w:val="endnote reference"/>
    <w:uiPriority w:val="99"/>
    <w:semiHidden/>
    <w:unhideWhenUsed/>
    <w:rsid w:val="006B6183"/>
    <w:rPr>
      <w:vertAlign w:val="superscript"/>
    </w:rPr>
  </w:style>
  <w:style w:type="character" w:customStyle="1" w:styleId="texte1">
    <w:name w:val="texte1"/>
    <w:rsid w:val="007524EC"/>
    <w:rPr>
      <w:rFonts w:ascii="Verdana" w:hAnsi="Verdana" w:hint="default"/>
      <w:b w:val="0"/>
      <w:bCs w:val="0"/>
      <w:strike w:val="0"/>
      <w:dstrike w:val="0"/>
      <w:color w:val="000000"/>
      <w:sz w:val="10"/>
      <w:szCs w:val="10"/>
      <w:u w:val="none"/>
      <w:effect w:val="none"/>
    </w:rPr>
  </w:style>
  <w:style w:type="character" w:customStyle="1" w:styleId="longtext">
    <w:name w:val="long_text"/>
    <w:basedOn w:val="Fuentedeprrafopredeter"/>
    <w:rsid w:val="00017A93"/>
  </w:style>
  <w:style w:type="paragraph" w:styleId="Subttulo">
    <w:name w:val="Subtitle"/>
    <w:basedOn w:val="Normal"/>
    <w:link w:val="SubttuloCar"/>
    <w:qFormat/>
    <w:rsid w:val="00496E6B"/>
    <w:pPr>
      <w:jc w:val="center"/>
    </w:pPr>
    <w:rPr>
      <w:rFonts w:ascii="Arial" w:hAnsi="Arial" w:cs="Arial"/>
      <w:b/>
      <w:bCs/>
      <w:sz w:val="28"/>
      <w:lang w:eastAsia="en-US"/>
    </w:rPr>
  </w:style>
  <w:style w:type="character" w:customStyle="1" w:styleId="SubttuloCar">
    <w:name w:val="Subtítulo Car"/>
    <w:link w:val="Subttulo"/>
    <w:rsid w:val="00496E6B"/>
    <w:rPr>
      <w:rFonts w:ascii="Arial" w:eastAsia="Times New Roman" w:hAnsi="Arial" w:cs="Arial"/>
      <w:b/>
      <w:bCs/>
      <w:sz w:val="28"/>
      <w:szCs w:val="24"/>
      <w:lang w:eastAsia="en-US"/>
    </w:rPr>
  </w:style>
  <w:style w:type="paragraph" w:customStyle="1" w:styleId="Prrafodelista1">
    <w:name w:val="Párrafo de lista1"/>
    <w:basedOn w:val="Normal"/>
    <w:uiPriority w:val="34"/>
    <w:qFormat/>
    <w:rsid w:val="00496E6B"/>
    <w:pPr>
      <w:spacing w:after="200" w:line="276" w:lineRule="auto"/>
      <w:ind w:left="720"/>
    </w:pPr>
    <w:rPr>
      <w:rFonts w:ascii="Calibri" w:hAnsi="Calibri"/>
      <w:sz w:val="22"/>
      <w:szCs w:val="22"/>
      <w:lang w:val="es-ES" w:eastAsia="en-US"/>
    </w:rPr>
  </w:style>
  <w:style w:type="character" w:styleId="nfasis">
    <w:name w:val="Emphasis"/>
    <w:qFormat/>
    <w:rsid w:val="00496E6B"/>
    <w:rPr>
      <w:i/>
      <w:iCs/>
    </w:rPr>
  </w:style>
  <w:style w:type="character" w:customStyle="1" w:styleId="offscreen">
    <w:name w:val="offscreen"/>
    <w:basedOn w:val="Fuentedeprrafopredeter"/>
    <w:rsid w:val="00496E6B"/>
  </w:style>
  <w:style w:type="character" w:customStyle="1" w:styleId="email">
    <w:name w:val="email"/>
    <w:basedOn w:val="Fuentedeprrafopredeter"/>
    <w:rsid w:val="00496E6B"/>
  </w:style>
  <w:style w:type="table" w:customStyle="1" w:styleId="Sombreadomedio21">
    <w:name w:val="Sombreado medio 21"/>
    <w:basedOn w:val="Tablanormal"/>
    <w:uiPriority w:val="64"/>
    <w:rsid w:val="00161FF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stamedia11">
    <w:name w:val="Lista media 11"/>
    <w:basedOn w:val="Tablanormal"/>
    <w:uiPriority w:val="65"/>
    <w:rsid w:val="00161FFD"/>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sehl">
    <w:name w:val="sehl"/>
    <w:rsid w:val="009A1556"/>
    <w:rPr>
      <w:color w:val="FFFFFF"/>
      <w:shd w:val="clear" w:color="auto" w:fill="FF0000"/>
    </w:rPr>
  </w:style>
  <w:style w:type="character" w:styleId="Refdecomentario">
    <w:name w:val="annotation reference"/>
    <w:uiPriority w:val="99"/>
    <w:semiHidden/>
    <w:unhideWhenUsed/>
    <w:rsid w:val="0021757A"/>
    <w:rPr>
      <w:sz w:val="16"/>
      <w:szCs w:val="16"/>
    </w:rPr>
  </w:style>
  <w:style w:type="paragraph" w:styleId="Textocomentario">
    <w:name w:val="annotation text"/>
    <w:basedOn w:val="Normal"/>
    <w:link w:val="TextocomentarioCar"/>
    <w:uiPriority w:val="99"/>
    <w:semiHidden/>
    <w:unhideWhenUsed/>
    <w:rsid w:val="0021757A"/>
    <w:rPr>
      <w:sz w:val="20"/>
      <w:szCs w:val="20"/>
    </w:rPr>
  </w:style>
  <w:style w:type="character" w:customStyle="1" w:styleId="TextocomentarioCar">
    <w:name w:val="Texto comentario Car"/>
    <w:link w:val="Textocomentario"/>
    <w:uiPriority w:val="99"/>
    <w:semiHidden/>
    <w:rsid w:val="0021757A"/>
    <w:rPr>
      <w:rFonts w:ascii="Times New Roman" w:eastAsia="Times New Roman" w:hAnsi="Times New Roman"/>
      <w:lang w:eastAsia="es-ES"/>
    </w:rPr>
  </w:style>
  <w:style w:type="paragraph" w:styleId="Asuntodelcomentario">
    <w:name w:val="annotation subject"/>
    <w:basedOn w:val="Textocomentario"/>
    <w:next w:val="Textocomentario"/>
    <w:link w:val="AsuntodelcomentarioCar"/>
    <w:uiPriority w:val="99"/>
    <w:semiHidden/>
    <w:unhideWhenUsed/>
    <w:rsid w:val="0021757A"/>
    <w:rPr>
      <w:b/>
      <w:bCs/>
    </w:rPr>
  </w:style>
  <w:style w:type="character" w:customStyle="1" w:styleId="AsuntodelcomentarioCar">
    <w:name w:val="Asunto del comentario Car"/>
    <w:link w:val="Asuntodelcomentario"/>
    <w:uiPriority w:val="99"/>
    <w:semiHidden/>
    <w:rsid w:val="0021757A"/>
    <w:rPr>
      <w:rFonts w:ascii="Times New Roman" w:eastAsia="Times New Roman" w:hAnsi="Times New Roman"/>
      <w:b/>
      <w:bCs/>
      <w:lang w:eastAsia="es-ES"/>
    </w:rPr>
  </w:style>
  <w:style w:type="paragraph" w:styleId="HTMLconformatoprevio">
    <w:name w:val="HTML Preformatted"/>
    <w:basedOn w:val="Normal"/>
    <w:link w:val="HTMLconformatoprevioCar"/>
    <w:uiPriority w:val="99"/>
    <w:semiHidden/>
    <w:unhideWhenUsed/>
    <w:rsid w:val="00B66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B668E3"/>
    <w:rPr>
      <w:rFonts w:ascii="Courier New" w:eastAsia="Times New Roman" w:hAnsi="Courier New" w:cs="Courier New"/>
    </w:rPr>
  </w:style>
  <w:style w:type="table" w:styleId="Listaclara">
    <w:name w:val="Light List"/>
    <w:basedOn w:val="Tablanormal"/>
    <w:uiPriority w:val="61"/>
    <w:rsid w:val="003003AC"/>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rsid w:val="0090267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Fuentedeprrafopredeter"/>
    <w:rsid w:val="0073274A"/>
  </w:style>
  <w:style w:type="table" w:styleId="Cuadrculaclara">
    <w:name w:val="Light Grid"/>
    <w:basedOn w:val="Tablanormal"/>
    <w:uiPriority w:val="62"/>
    <w:rsid w:val="00C2621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fa">
    <w:name w:val="Bibliography"/>
    <w:basedOn w:val="Normal"/>
    <w:next w:val="Normal"/>
    <w:uiPriority w:val="37"/>
    <w:unhideWhenUsed/>
    <w:rsid w:val="002B058C"/>
    <w:pPr>
      <w:spacing w:after="200" w:line="276" w:lineRule="auto"/>
    </w:pPr>
    <w:rPr>
      <w:rFonts w:asciiTheme="minorHAnsi" w:eastAsiaTheme="minorHAnsi" w:hAnsiTheme="minorHAnsi" w:cstheme="minorBidi"/>
      <w:sz w:val="22"/>
      <w:szCs w:val="22"/>
      <w:lang w:val="en-US" w:eastAsia="en-US"/>
    </w:rPr>
  </w:style>
  <w:style w:type="table" w:customStyle="1" w:styleId="Tabladecuadrcula1clara1">
    <w:name w:val="Tabla de cuadrícula 1 clara1"/>
    <w:basedOn w:val="Tablanormal"/>
    <w:uiPriority w:val="46"/>
    <w:rsid w:val="00AD224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tuloTDC">
    <w:name w:val="TOC Heading"/>
    <w:basedOn w:val="Ttulo1"/>
    <w:next w:val="Normal"/>
    <w:uiPriority w:val="39"/>
    <w:unhideWhenUsed/>
    <w:qFormat/>
    <w:rsid w:val="00A04293"/>
    <w:pPr>
      <w:keepNext/>
      <w:keepLines/>
      <w:spacing w:before="480" w:beforeAutospacing="0" w:after="0" w:afterAutospacing="0" w:line="276" w:lineRule="auto"/>
      <w:outlineLvl w:val="9"/>
    </w:pPr>
    <w:rPr>
      <w:rFonts w:asciiTheme="majorHAnsi" w:eastAsiaTheme="majorEastAsia" w:hAnsiTheme="majorHAnsi" w:cstheme="majorBidi"/>
      <w:b/>
      <w:bCs/>
      <w:color w:val="2E74B5" w:themeColor="accent1" w:themeShade="BF"/>
      <w:kern w:val="0"/>
      <w:sz w:val="28"/>
      <w:szCs w:val="28"/>
      <w:lang w:val="es-MX" w:eastAsia="es-MX"/>
    </w:rPr>
  </w:style>
  <w:style w:type="paragraph" w:styleId="TDC2">
    <w:name w:val="toc 2"/>
    <w:basedOn w:val="Sangradetextonormal"/>
    <w:next w:val="Normal"/>
    <w:autoRedefine/>
    <w:uiPriority w:val="39"/>
    <w:unhideWhenUsed/>
    <w:qFormat/>
    <w:rsid w:val="00A04293"/>
    <w:pPr>
      <w:spacing w:before="120" w:after="0"/>
      <w:ind w:left="240"/>
    </w:pPr>
    <w:rPr>
      <w:rFonts w:asciiTheme="minorHAnsi" w:hAnsiTheme="minorHAnsi"/>
      <w:b/>
      <w:bCs/>
      <w:sz w:val="22"/>
      <w:szCs w:val="22"/>
    </w:rPr>
  </w:style>
  <w:style w:type="paragraph" w:styleId="TDC1">
    <w:name w:val="toc 1"/>
    <w:basedOn w:val="Sangradetextonormal"/>
    <w:next w:val="Normal"/>
    <w:autoRedefine/>
    <w:uiPriority w:val="39"/>
    <w:unhideWhenUsed/>
    <w:qFormat/>
    <w:rsid w:val="002B1AEE"/>
    <w:pPr>
      <w:spacing w:before="120" w:after="0"/>
      <w:ind w:left="0"/>
    </w:pPr>
    <w:rPr>
      <w:b/>
      <w:bCs/>
      <w:i/>
      <w:iCs/>
    </w:rPr>
  </w:style>
  <w:style w:type="paragraph" w:styleId="TDC3">
    <w:name w:val="toc 3"/>
    <w:basedOn w:val="Encabezado"/>
    <w:next w:val="Sangradetextonormal"/>
    <w:autoRedefine/>
    <w:uiPriority w:val="39"/>
    <w:unhideWhenUsed/>
    <w:qFormat/>
    <w:rsid w:val="00107557"/>
    <w:pPr>
      <w:tabs>
        <w:tab w:val="clear" w:pos="4419"/>
        <w:tab w:val="clear" w:pos="8838"/>
      </w:tabs>
      <w:ind w:left="480"/>
    </w:pPr>
    <w:rPr>
      <w:rFonts w:asciiTheme="minorHAnsi" w:hAnsiTheme="minorHAnsi"/>
      <w:sz w:val="20"/>
      <w:szCs w:val="20"/>
    </w:rPr>
  </w:style>
  <w:style w:type="character" w:customStyle="1" w:styleId="pel">
    <w:name w:val="_pe_l"/>
    <w:basedOn w:val="Fuentedeprrafopredeter"/>
    <w:rsid w:val="002D3127"/>
  </w:style>
  <w:style w:type="character" w:customStyle="1" w:styleId="bidi">
    <w:name w:val="bidi"/>
    <w:basedOn w:val="Fuentedeprrafopredeter"/>
    <w:rsid w:val="002D3127"/>
  </w:style>
  <w:style w:type="character" w:customStyle="1" w:styleId="rpl1">
    <w:name w:val="_rp_l1"/>
    <w:basedOn w:val="Fuentedeprrafopredeter"/>
    <w:rsid w:val="002D3127"/>
  </w:style>
  <w:style w:type="character" w:customStyle="1" w:styleId="rpv1">
    <w:name w:val="_rp_v1"/>
    <w:basedOn w:val="Fuentedeprrafopredeter"/>
    <w:rsid w:val="002D3127"/>
  </w:style>
  <w:style w:type="character" w:customStyle="1" w:styleId="allowtextselection">
    <w:name w:val="allowtextselection"/>
    <w:basedOn w:val="Fuentedeprrafopredeter"/>
    <w:rsid w:val="002D3127"/>
  </w:style>
  <w:style w:type="character" w:customStyle="1" w:styleId="fc4">
    <w:name w:val="_fc_4"/>
    <w:basedOn w:val="Fuentedeprrafopredeter"/>
    <w:rsid w:val="002D3127"/>
  </w:style>
  <w:style w:type="character" w:customStyle="1" w:styleId="dbq">
    <w:name w:val="_db_q"/>
    <w:basedOn w:val="Fuentedeprrafopredeter"/>
    <w:rsid w:val="002D3127"/>
  </w:style>
  <w:style w:type="character" w:customStyle="1" w:styleId="rphighlightallclass">
    <w:name w:val="rphighlightallclass"/>
    <w:basedOn w:val="Fuentedeprrafopredeter"/>
    <w:rsid w:val="00172FCA"/>
  </w:style>
  <w:style w:type="table" w:styleId="Cuadrculavistosa">
    <w:name w:val="Colorful Grid"/>
    <w:basedOn w:val="Tablanormal"/>
    <w:uiPriority w:val="73"/>
    <w:rsid w:val="005734E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1-nfasis3">
    <w:name w:val="Medium List 1 Accent 3"/>
    <w:basedOn w:val="Tablanormal"/>
    <w:uiPriority w:val="65"/>
    <w:rsid w:val="005734EA"/>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Cuadrculavistosa-nfasis3">
    <w:name w:val="Colorful Grid Accent 3"/>
    <w:basedOn w:val="Tablanormal"/>
    <w:uiPriority w:val="73"/>
    <w:rsid w:val="005734EA"/>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media1">
    <w:name w:val="Medium Grid 1"/>
    <w:basedOn w:val="Tablanormal"/>
    <w:uiPriority w:val="67"/>
    <w:rsid w:val="005734E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Sombreadomedio1-nfasis3">
    <w:name w:val="Medium Shading 1 Accent 3"/>
    <w:basedOn w:val="Tablanormal"/>
    <w:uiPriority w:val="63"/>
    <w:rsid w:val="00E71944"/>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ilfuvd">
    <w:name w:val="ilfuvd"/>
    <w:basedOn w:val="Fuentedeprrafopredeter"/>
    <w:rsid w:val="002C35C0"/>
  </w:style>
  <w:style w:type="paragraph" w:styleId="TDC4">
    <w:name w:val="toc 4"/>
    <w:basedOn w:val="Normal"/>
    <w:next w:val="Normal"/>
    <w:autoRedefine/>
    <w:uiPriority w:val="39"/>
    <w:unhideWhenUsed/>
    <w:rsid w:val="00FB4AEB"/>
    <w:pPr>
      <w:ind w:left="720"/>
    </w:pPr>
    <w:rPr>
      <w:rFonts w:asciiTheme="minorHAnsi" w:hAnsiTheme="minorHAnsi"/>
      <w:sz w:val="20"/>
      <w:szCs w:val="20"/>
    </w:rPr>
  </w:style>
  <w:style w:type="paragraph" w:styleId="TDC5">
    <w:name w:val="toc 5"/>
    <w:basedOn w:val="Normal"/>
    <w:next w:val="Normal"/>
    <w:autoRedefine/>
    <w:uiPriority w:val="39"/>
    <w:unhideWhenUsed/>
    <w:rsid w:val="00107557"/>
    <w:pPr>
      <w:ind w:left="960"/>
    </w:pPr>
    <w:rPr>
      <w:rFonts w:asciiTheme="minorHAnsi" w:hAnsiTheme="minorHAnsi"/>
      <w:sz w:val="20"/>
      <w:szCs w:val="20"/>
    </w:rPr>
  </w:style>
  <w:style w:type="paragraph" w:styleId="TDC6">
    <w:name w:val="toc 6"/>
    <w:basedOn w:val="Normal"/>
    <w:next w:val="Normal"/>
    <w:autoRedefine/>
    <w:uiPriority w:val="39"/>
    <w:unhideWhenUsed/>
    <w:rsid w:val="00FB4AEB"/>
    <w:pPr>
      <w:ind w:left="1200"/>
    </w:pPr>
    <w:rPr>
      <w:rFonts w:asciiTheme="minorHAnsi" w:hAnsiTheme="minorHAnsi"/>
      <w:sz w:val="20"/>
      <w:szCs w:val="20"/>
    </w:rPr>
  </w:style>
  <w:style w:type="paragraph" w:styleId="TDC7">
    <w:name w:val="toc 7"/>
    <w:basedOn w:val="Normal"/>
    <w:next w:val="Normal"/>
    <w:autoRedefine/>
    <w:uiPriority w:val="39"/>
    <w:unhideWhenUsed/>
    <w:rsid w:val="00FB4AEB"/>
    <w:pPr>
      <w:ind w:left="1440"/>
    </w:pPr>
    <w:rPr>
      <w:rFonts w:asciiTheme="minorHAnsi" w:hAnsiTheme="minorHAnsi"/>
      <w:sz w:val="20"/>
      <w:szCs w:val="20"/>
    </w:rPr>
  </w:style>
  <w:style w:type="paragraph" w:styleId="TDC8">
    <w:name w:val="toc 8"/>
    <w:basedOn w:val="Normal"/>
    <w:next w:val="Normal"/>
    <w:autoRedefine/>
    <w:uiPriority w:val="39"/>
    <w:unhideWhenUsed/>
    <w:rsid w:val="00FB4AEB"/>
    <w:pPr>
      <w:ind w:left="1680"/>
    </w:pPr>
    <w:rPr>
      <w:rFonts w:asciiTheme="minorHAnsi" w:hAnsiTheme="minorHAnsi"/>
      <w:sz w:val="20"/>
      <w:szCs w:val="20"/>
    </w:rPr>
  </w:style>
  <w:style w:type="paragraph" w:styleId="TDC9">
    <w:name w:val="toc 9"/>
    <w:basedOn w:val="Normal"/>
    <w:next w:val="Normal"/>
    <w:autoRedefine/>
    <w:uiPriority w:val="39"/>
    <w:unhideWhenUsed/>
    <w:rsid w:val="00FB4AEB"/>
    <w:pPr>
      <w:ind w:left="1920"/>
    </w:pPr>
    <w:rPr>
      <w:rFonts w:asciiTheme="minorHAnsi" w:hAnsiTheme="minorHAnsi"/>
      <w:sz w:val="20"/>
      <w:szCs w:val="20"/>
    </w:rPr>
  </w:style>
  <w:style w:type="character" w:customStyle="1" w:styleId="Ttulo4Car">
    <w:name w:val="Título 4 Car"/>
    <w:basedOn w:val="Fuentedeprrafopredeter"/>
    <w:link w:val="Ttulo4"/>
    <w:uiPriority w:val="9"/>
    <w:rsid w:val="00C50A7E"/>
    <w:rPr>
      <w:rFonts w:asciiTheme="majorHAnsi" w:eastAsiaTheme="majorEastAsia" w:hAnsiTheme="majorHAnsi" w:cstheme="majorBidi"/>
      <w:i/>
      <w:iCs/>
      <w:color w:val="2E74B5" w:themeColor="accent1" w:themeShade="BF"/>
      <w:sz w:val="24"/>
      <w:szCs w:val="24"/>
      <w:lang w:eastAsia="es-ES"/>
    </w:rPr>
  </w:style>
  <w:style w:type="character" w:customStyle="1" w:styleId="Ttulo5Car">
    <w:name w:val="Título 5 Car"/>
    <w:basedOn w:val="Fuentedeprrafopredeter"/>
    <w:link w:val="Ttulo5"/>
    <w:uiPriority w:val="9"/>
    <w:rsid w:val="00C50A7E"/>
    <w:rPr>
      <w:rFonts w:asciiTheme="majorHAnsi" w:eastAsiaTheme="majorEastAsia" w:hAnsiTheme="majorHAnsi" w:cstheme="majorBidi"/>
      <w:color w:val="2E74B5" w:themeColor="accent1" w:themeShade="BF"/>
      <w:sz w:val="24"/>
      <w:szCs w:val="24"/>
      <w:lang w:eastAsia="es-ES"/>
    </w:rPr>
  </w:style>
  <w:style w:type="table" w:styleId="Sombreadoclaro-nfasis3">
    <w:name w:val="Light Shading Accent 3"/>
    <w:basedOn w:val="Tablanormal"/>
    <w:uiPriority w:val="60"/>
    <w:rsid w:val="00757000"/>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stamedia1">
    <w:name w:val="Medium List 1"/>
    <w:basedOn w:val="Tablanormal"/>
    <w:uiPriority w:val="65"/>
    <w:rsid w:val="00757000"/>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7632">
      <w:bodyDiv w:val="1"/>
      <w:marLeft w:val="0"/>
      <w:marRight w:val="0"/>
      <w:marTop w:val="0"/>
      <w:marBottom w:val="0"/>
      <w:divBdr>
        <w:top w:val="none" w:sz="0" w:space="0" w:color="auto"/>
        <w:left w:val="none" w:sz="0" w:space="0" w:color="auto"/>
        <w:bottom w:val="none" w:sz="0" w:space="0" w:color="auto"/>
        <w:right w:val="none" w:sz="0" w:space="0" w:color="auto"/>
      </w:divBdr>
    </w:div>
    <w:div w:id="37516600">
      <w:bodyDiv w:val="1"/>
      <w:marLeft w:val="0"/>
      <w:marRight w:val="0"/>
      <w:marTop w:val="0"/>
      <w:marBottom w:val="0"/>
      <w:divBdr>
        <w:top w:val="none" w:sz="0" w:space="0" w:color="auto"/>
        <w:left w:val="none" w:sz="0" w:space="0" w:color="auto"/>
        <w:bottom w:val="none" w:sz="0" w:space="0" w:color="auto"/>
        <w:right w:val="none" w:sz="0" w:space="0" w:color="auto"/>
      </w:divBdr>
    </w:div>
    <w:div w:id="51469581">
      <w:bodyDiv w:val="1"/>
      <w:marLeft w:val="0"/>
      <w:marRight w:val="0"/>
      <w:marTop w:val="0"/>
      <w:marBottom w:val="0"/>
      <w:divBdr>
        <w:top w:val="none" w:sz="0" w:space="0" w:color="auto"/>
        <w:left w:val="none" w:sz="0" w:space="0" w:color="auto"/>
        <w:bottom w:val="none" w:sz="0" w:space="0" w:color="auto"/>
        <w:right w:val="none" w:sz="0" w:space="0" w:color="auto"/>
      </w:divBdr>
    </w:div>
    <w:div w:id="98450012">
      <w:bodyDiv w:val="1"/>
      <w:marLeft w:val="0"/>
      <w:marRight w:val="0"/>
      <w:marTop w:val="0"/>
      <w:marBottom w:val="0"/>
      <w:divBdr>
        <w:top w:val="none" w:sz="0" w:space="0" w:color="auto"/>
        <w:left w:val="none" w:sz="0" w:space="0" w:color="auto"/>
        <w:bottom w:val="none" w:sz="0" w:space="0" w:color="auto"/>
        <w:right w:val="none" w:sz="0" w:space="0" w:color="auto"/>
      </w:divBdr>
    </w:div>
    <w:div w:id="157966650">
      <w:bodyDiv w:val="1"/>
      <w:marLeft w:val="0"/>
      <w:marRight w:val="0"/>
      <w:marTop w:val="0"/>
      <w:marBottom w:val="0"/>
      <w:divBdr>
        <w:top w:val="none" w:sz="0" w:space="0" w:color="auto"/>
        <w:left w:val="none" w:sz="0" w:space="0" w:color="auto"/>
        <w:bottom w:val="none" w:sz="0" w:space="0" w:color="auto"/>
        <w:right w:val="none" w:sz="0" w:space="0" w:color="auto"/>
      </w:divBdr>
    </w:div>
    <w:div w:id="160122933">
      <w:bodyDiv w:val="1"/>
      <w:marLeft w:val="0"/>
      <w:marRight w:val="0"/>
      <w:marTop w:val="0"/>
      <w:marBottom w:val="0"/>
      <w:divBdr>
        <w:top w:val="none" w:sz="0" w:space="0" w:color="auto"/>
        <w:left w:val="none" w:sz="0" w:space="0" w:color="auto"/>
        <w:bottom w:val="none" w:sz="0" w:space="0" w:color="auto"/>
        <w:right w:val="none" w:sz="0" w:space="0" w:color="auto"/>
      </w:divBdr>
    </w:div>
    <w:div w:id="176845425">
      <w:bodyDiv w:val="1"/>
      <w:marLeft w:val="0"/>
      <w:marRight w:val="0"/>
      <w:marTop w:val="0"/>
      <w:marBottom w:val="0"/>
      <w:divBdr>
        <w:top w:val="none" w:sz="0" w:space="0" w:color="auto"/>
        <w:left w:val="none" w:sz="0" w:space="0" w:color="auto"/>
        <w:bottom w:val="none" w:sz="0" w:space="0" w:color="auto"/>
        <w:right w:val="none" w:sz="0" w:space="0" w:color="auto"/>
      </w:divBdr>
    </w:div>
    <w:div w:id="218442478">
      <w:bodyDiv w:val="1"/>
      <w:marLeft w:val="0"/>
      <w:marRight w:val="0"/>
      <w:marTop w:val="0"/>
      <w:marBottom w:val="0"/>
      <w:divBdr>
        <w:top w:val="none" w:sz="0" w:space="0" w:color="auto"/>
        <w:left w:val="none" w:sz="0" w:space="0" w:color="auto"/>
        <w:bottom w:val="none" w:sz="0" w:space="0" w:color="auto"/>
        <w:right w:val="none" w:sz="0" w:space="0" w:color="auto"/>
      </w:divBdr>
    </w:div>
    <w:div w:id="224418540">
      <w:bodyDiv w:val="1"/>
      <w:marLeft w:val="0"/>
      <w:marRight w:val="0"/>
      <w:marTop w:val="0"/>
      <w:marBottom w:val="0"/>
      <w:divBdr>
        <w:top w:val="none" w:sz="0" w:space="0" w:color="auto"/>
        <w:left w:val="none" w:sz="0" w:space="0" w:color="auto"/>
        <w:bottom w:val="none" w:sz="0" w:space="0" w:color="auto"/>
        <w:right w:val="none" w:sz="0" w:space="0" w:color="auto"/>
      </w:divBdr>
    </w:div>
    <w:div w:id="228469076">
      <w:bodyDiv w:val="1"/>
      <w:marLeft w:val="0"/>
      <w:marRight w:val="0"/>
      <w:marTop w:val="0"/>
      <w:marBottom w:val="0"/>
      <w:divBdr>
        <w:top w:val="none" w:sz="0" w:space="0" w:color="auto"/>
        <w:left w:val="none" w:sz="0" w:space="0" w:color="auto"/>
        <w:bottom w:val="none" w:sz="0" w:space="0" w:color="auto"/>
        <w:right w:val="none" w:sz="0" w:space="0" w:color="auto"/>
      </w:divBdr>
      <w:divsChild>
        <w:div w:id="882711200">
          <w:marLeft w:val="0"/>
          <w:marRight w:val="0"/>
          <w:marTop w:val="0"/>
          <w:marBottom w:val="0"/>
          <w:divBdr>
            <w:top w:val="none" w:sz="0" w:space="0" w:color="auto"/>
            <w:left w:val="none" w:sz="0" w:space="0" w:color="auto"/>
            <w:bottom w:val="none" w:sz="0" w:space="0" w:color="auto"/>
            <w:right w:val="none" w:sz="0" w:space="0" w:color="auto"/>
          </w:divBdr>
          <w:divsChild>
            <w:div w:id="2304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208110">
      <w:bodyDiv w:val="1"/>
      <w:marLeft w:val="0"/>
      <w:marRight w:val="0"/>
      <w:marTop w:val="0"/>
      <w:marBottom w:val="0"/>
      <w:divBdr>
        <w:top w:val="none" w:sz="0" w:space="0" w:color="auto"/>
        <w:left w:val="none" w:sz="0" w:space="0" w:color="auto"/>
        <w:bottom w:val="none" w:sz="0" w:space="0" w:color="auto"/>
        <w:right w:val="none" w:sz="0" w:space="0" w:color="auto"/>
      </w:divBdr>
    </w:div>
    <w:div w:id="290868233">
      <w:bodyDiv w:val="1"/>
      <w:marLeft w:val="0"/>
      <w:marRight w:val="0"/>
      <w:marTop w:val="0"/>
      <w:marBottom w:val="0"/>
      <w:divBdr>
        <w:top w:val="none" w:sz="0" w:space="0" w:color="auto"/>
        <w:left w:val="none" w:sz="0" w:space="0" w:color="auto"/>
        <w:bottom w:val="none" w:sz="0" w:space="0" w:color="auto"/>
        <w:right w:val="none" w:sz="0" w:space="0" w:color="auto"/>
      </w:divBdr>
      <w:divsChild>
        <w:div w:id="2083598648">
          <w:marLeft w:val="0"/>
          <w:marRight w:val="0"/>
          <w:marTop w:val="0"/>
          <w:marBottom w:val="60"/>
          <w:divBdr>
            <w:top w:val="none" w:sz="0" w:space="0" w:color="auto"/>
            <w:left w:val="none" w:sz="0" w:space="0" w:color="auto"/>
            <w:bottom w:val="none" w:sz="0" w:space="0" w:color="auto"/>
            <w:right w:val="none" w:sz="0" w:space="0" w:color="auto"/>
          </w:divBdr>
          <w:divsChild>
            <w:div w:id="1137189760">
              <w:marLeft w:val="0"/>
              <w:marRight w:val="0"/>
              <w:marTop w:val="0"/>
              <w:marBottom w:val="0"/>
              <w:divBdr>
                <w:top w:val="none" w:sz="0" w:space="0" w:color="auto"/>
                <w:left w:val="none" w:sz="0" w:space="0" w:color="auto"/>
                <w:bottom w:val="none" w:sz="0" w:space="0" w:color="auto"/>
                <w:right w:val="none" w:sz="0" w:space="0" w:color="auto"/>
              </w:divBdr>
              <w:divsChild>
                <w:div w:id="862519440">
                  <w:marLeft w:val="0"/>
                  <w:marRight w:val="0"/>
                  <w:marTop w:val="0"/>
                  <w:marBottom w:val="0"/>
                  <w:divBdr>
                    <w:top w:val="none" w:sz="0" w:space="0" w:color="auto"/>
                    <w:left w:val="none" w:sz="0" w:space="0" w:color="auto"/>
                    <w:bottom w:val="none" w:sz="0" w:space="0" w:color="auto"/>
                    <w:right w:val="none" w:sz="0" w:space="0" w:color="auto"/>
                  </w:divBdr>
                  <w:divsChild>
                    <w:div w:id="347949676">
                      <w:marLeft w:val="0"/>
                      <w:marRight w:val="0"/>
                      <w:marTop w:val="0"/>
                      <w:marBottom w:val="30"/>
                      <w:divBdr>
                        <w:top w:val="none" w:sz="0" w:space="0" w:color="auto"/>
                        <w:left w:val="none" w:sz="0" w:space="0" w:color="auto"/>
                        <w:bottom w:val="none" w:sz="0" w:space="0" w:color="auto"/>
                        <w:right w:val="none" w:sz="0" w:space="0" w:color="auto"/>
                      </w:divBdr>
                      <w:divsChild>
                        <w:div w:id="1311793082">
                          <w:marLeft w:val="0"/>
                          <w:marRight w:val="0"/>
                          <w:marTop w:val="0"/>
                          <w:marBottom w:val="0"/>
                          <w:divBdr>
                            <w:top w:val="none" w:sz="0" w:space="0" w:color="auto"/>
                            <w:left w:val="none" w:sz="0" w:space="0" w:color="auto"/>
                            <w:bottom w:val="none" w:sz="0" w:space="0" w:color="auto"/>
                            <w:right w:val="none" w:sz="0" w:space="0" w:color="auto"/>
                          </w:divBdr>
                          <w:divsChild>
                            <w:div w:id="1406873682">
                              <w:marLeft w:val="0"/>
                              <w:marRight w:val="0"/>
                              <w:marTop w:val="0"/>
                              <w:marBottom w:val="0"/>
                              <w:divBdr>
                                <w:top w:val="none" w:sz="0" w:space="0" w:color="auto"/>
                                <w:left w:val="none" w:sz="0" w:space="0" w:color="auto"/>
                                <w:bottom w:val="none" w:sz="0" w:space="0" w:color="auto"/>
                                <w:right w:val="none" w:sz="0" w:space="0" w:color="auto"/>
                              </w:divBdr>
                              <w:divsChild>
                                <w:div w:id="1054158140">
                                  <w:marLeft w:val="0"/>
                                  <w:marRight w:val="0"/>
                                  <w:marTop w:val="0"/>
                                  <w:marBottom w:val="0"/>
                                  <w:divBdr>
                                    <w:top w:val="none" w:sz="0" w:space="0" w:color="auto"/>
                                    <w:left w:val="none" w:sz="0" w:space="0" w:color="auto"/>
                                    <w:bottom w:val="none" w:sz="0" w:space="0" w:color="auto"/>
                                    <w:right w:val="none" w:sz="0" w:space="0" w:color="auto"/>
                                  </w:divBdr>
                                  <w:divsChild>
                                    <w:div w:id="1961371636">
                                      <w:marLeft w:val="0"/>
                                      <w:marRight w:val="0"/>
                                      <w:marTop w:val="0"/>
                                      <w:marBottom w:val="0"/>
                                      <w:divBdr>
                                        <w:top w:val="none" w:sz="0" w:space="0" w:color="auto"/>
                                        <w:left w:val="none" w:sz="0" w:space="0" w:color="auto"/>
                                        <w:bottom w:val="none" w:sz="0" w:space="0" w:color="auto"/>
                                        <w:right w:val="none" w:sz="0" w:space="0" w:color="auto"/>
                                      </w:divBdr>
                                      <w:divsChild>
                                        <w:div w:id="662978601">
                                          <w:marLeft w:val="0"/>
                                          <w:marRight w:val="0"/>
                                          <w:marTop w:val="0"/>
                                          <w:marBottom w:val="0"/>
                                          <w:divBdr>
                                            <w:top w:val="none" w:sz="0" w:space="0" w:color="auto"/>
                                            <w:left w:val="none" w:sz="0" w:space="0" w:color="auto"/>
                                            <w:bottom w:val="none" w:sz="0" w:space="0" w:color="auto"/>
                                            <w:right w:val="none" w:sz="0" w:space="0" w:color="auto"/>
                                          </w:divBdr>
                                          <w:divsChild>
                                            <w:div w:id="1122185244">
                                              <w:marLeft w:val="0"/>
                                              <w:marRight w:val="0"/>
                                              <w:marTop w:val="0"/>
                                              <w:marBottom w:val="0"/>
                                              <w:divBdr>
                                                <w:top w:val="none" w:sz="0" w:space="0" w:color="auto"/>
                                                <w:left w:val="none" w:sz="0" w:space="0" w:color="auto"/>
                                                <w:bottom w:val="none" w:sz="0" w:space="0" w:color="auto"/>
                                                <w:right w:val="none" w:sz="0" w:space="0" w:color="auto"/>
                                              </w:divBdr>
                                              <w:divsChild>
                                                <w:div w:id="230237095">
                                                  <w:marLeft w:val="0"/>
                                                  <w:marRight w:val="0"/>
                                                  <w:marTop w:val="0"/>
                                                  <w:marBottom w:val="75"/>
                                                  <w:divBdr>
                                                    <w:top w:val="none" w:sz="0" w:space="0" w:color="auto"/>
                                                    <w:left w:val="none" w:sz="0" w:space="0" w:color="auto"/>
                                                    <w:bottom w:val="none" w:sz="0" w:space="0" w:color="auto"/>
                                                    <w:right w:val="none" w:sz="0" w:space="0" w:color="auto"/>
                                                  </w:divBdr>
                                                  <w:divsChild>
                                                    <w:div w:id="134035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728052">
                                  <w:marLeft w:val="0"/>
                                  <w:marRight w:val="0"/>
                                  <w:marTop w:val="0"/>
                                  <w:marBottom w:val="0"/>
                                  <w:divBdr>
                                    <w:top w:val="none" w:sz="0" w:space="0" w:color="auto"/>
                                    <w:left w:val="none" w:sz="0" w:space="0" w:color="auto"/>
                                    <w:bottom w:val="none" w:sz="0" w:space="0" w:color="auto"/>
                                    <w:right w:val="none" w:sz="0" w:space="0" w:color="auto"/>
                                  </w:divBdr>
                                  <w:divsChild>
                                    <w:div w:id="1688869103">
                                      <w:marLeft w:val="0"/>
                                      <w:marRight w:val="0"/>
                                      <w:marTop w:val="0"/>
                                      <w:marBottom w:val="0"/>
                                      <w:divBdr>
                                        <w:top w:val="none" w:sz="0" w:space="0" w:color="auto"/>
                                        <w:left w:val="none" w:sz="0" w:space="0" w:color="auto"/>
                                        <w:bottom w:val="none" w:sz="0" w:space="0" w:color="auto"/>
                                        <w:right w:val="none" w:sz="0" w:space="0" w:color="auto"/>
                                      </w:divBdr>
                                      <w:divsChild>
                                        <w:div w:id="19204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03776">
                                  <w:marLeft w:val="0"/>
                                  <w:marRight w:val="0"/>
                                  <w:marTop w:val="0"/>
                                  <w:marBottom w:val="0"/>
                                  <w:divBdr>
                                    <w:top w:val="none" w:sz="0" w:space="0" w:color="auto"/>
                                    <w:left w:val="none" w:sz="0" w:space="0" w:color="auto"/>
                                    <w:bottom w:val="none" w:sz="0" w:space="0" w:color="auto"/>
                                    <w:right w:val="none" w:sz="0" w:space="0" w:color="auto"/>
                                  </w:divBdr>
                                  <w:divsChild>
                                    <w:div w:id="199901509">
                                      <w:marLeft w:val="0"/>
                                      <w:marRight w:val="0"/>
                                      <w:marTop w:val="0"/>
                                      <w:marBottom w:val="0"/>
                                      <w:divBdr>
                                        <w:top w:val="none" w:sz="0" w:space="0" w:color="auto"/>
                                        <w:left w:val="none" w:sz="0" w:space="0" w:color="auto"/>
                                        <w:bottom w:val="none" w:sz="0" w:space="0" w:color="auto"/>
                                        <w:right w:val="none" w:sz="0" w:space="0" w:color="auto"/>
                                      </w:divBdr>
                                      <w:divsChild>
                                        <w:div w:id="288512136">
                                          <w:marLeft w:val="0"/>
                                          <w:marRight w:val="0"/>
                                          <w:marTop w:val="0"/>
                                          <w:marBottom w:val="0"/>
                                          <w:divBdr>
                                            <w:top w:val="none" w:sz="0" w:space="0" w:color="auto"/>
                                            <w:left w:val="none" w:sz="0" w:space="0" w:color="auto"/>
                                            <w:bottom w:val="none" w:sz="0" w:space="0" w:color="auto"/>
                                            <w:right w:val="none" w:sz="0" w:space="0" w:color="auto"/>
                                          </w:divBdr>
                                          <w:divsChild>
                                            <w:div w:id="1394546750">
                                              <w:marLeft w:val="0"/>
                                              <w:marRight w:val="0"/>
                                              <w:marTop w:val="0"/>
                                              <w:marBottom w:val="0"/>
                                              <w:divBdr>
                                                <w:top w:val="none" w:sz="0" w:space="0" w:color="auto"/>
                                                <w:left w:val="none" w:sz="0" w:space="0" w:color="auto"/>
                                                <w:bottom w:val="none" w:sz="0" w:space="0" w:color="auto"/>
                                                <w:right w:val="none" w:sz="0" w:space="0" w:color="auto"/>
                                              </w:divBdr>
                                            </w:div>
                                          </w:divsChild>
                                        </w:div>
                                        <w:div w:id="168567057">
                                          <w:marLeft w:val="0"/>
                                          <w:marRight w:val="0"/>
                                          <w:marTop w:val="0"/>
                                          <w:marBottom w:val="0"/>
                                          <w:divBdr>
                                            <w:top w:val="none" w:sz="0" w:space="0" w:color="auto"/>
                                            <w:left w:val="none" w:sz="0" w:space="0" w:color="auto"/>
                                            <w:bottom w:val="none" w:sz="0" w:space="0" w:color="auto"/>
                                            <w:right w:val="none" w:sz="0" w:space="0" w:color="auto"/>
                                          </w:divBdr>
                                          <w:divsChild>
                                            <w:div w:id="1465928186">
                                              <w:marLeft w:val="0"/>
                                              <w:marRight w:val="0"/>
                                              <w:marTop w:val="0"/>
                                              <w:marBottom w:val="0"/>
                                              <w:divBdr>
                                                <w:top w:val="none" w:sz="0" w:space="0" w:color="auto"/>
                                                <w:left w:val="none" w:sz="0" w:space="0" w:color="auto"/>
                                                <w:bottom w:val="none" w:sz="0" w:space="0" w:color="auto"/>
                                                <w:right w:val="none" w:sz="0" w:space="0" w:color="auto"/>
                                              </w:divBdr>
                                              <w:divsChild>
                                                <w:div w:id="392049456">
                                                  <w:marLeft w:val="0"/>
                                                  <w:marRight w:val="0"/>
                                                  <w:marTop w:val="0"/>
                                                  <w:marBottom w:val="0"/>
                                                  <w:divBdr>
                                                    <w:top w:val="none" w:sz="0" w:space="0" w:color="auto"/>
                                                    <w:left w:val="none" w:sz="0" w:space="0" w:color="auto"/>
                                                    <w:bottom w:val="none" w:sz="0" w:space="0" w:color="auto"/>
                                                    <w:right w:val="none" w:sz="0" w:space="0" w:color="auto"/>
                                                  </w:divBdr>
                                                  <w:divsChild>
                                                    <w:div w:id="877427057">
                                                      <w:marLeft w:val="0"/>
                                                      <w:marRight w:val="0"/>
                                                      <w:marTop w:val="0"/>
                                                      <w:marBottom w:val="0"/>
                                                      <w:divBdr>
                                                        <w:top w:val="none" w:sz="0" w:space="0" w:color="auto"/>
                                                        <w:left w:val="none" w:sz="0" w:space="0" w:color="auto"/>
                                                        <w:bottom w:val="none" w:sz="0" w:space="0" w:color="auto"/>
                                                        <w:right w:val="none" w:sz="0" w:space="0" w:color="auto"/>
                                                      </w:divBdr>
                                                      <w:divsChild>
                                                        <w:div w:id="985428674">
                                                          <w:marLeft w:val="0"/>
                                                          <w:marRight w:val="0"/>
                                                          <w:marTop w:val="0"/>
                                                          <w:marBottom w:val="0"/>
                                                          <w:divBdr>
                                                            <w:top w:val="none" w:sz="0" w:space="0" w:color="auto"/>
                                                            <w:left w:val="none" w:sz="0" w:space="0" w:color="auto"/>
                                                            <w:bottom w:val="none" w:sz="0" w:space="0" w:color="auto"/>
                                                            <w:right w:val="none" w:sz="0" w:space="0" w:color="auto"/>
                                                          </w:divBdr>
                                                          <w:divsChild>
                                                            <w:div w:id="1334530025">
                                                              <w:marLeft w:val="0"/>
                                                              <w:marRight w:val="0"/>
                                                              <w:marTop w:val="0"/>
                                                              <w:marBottom w:val="0"/>
                                                              <w:divBdr>
                                                                <w:top w:val="none" w:sz="0" w:space="0" w:color="auto"/>
                                                                <w:left w:val="none" w:sz="0" w:space="0" w:color="auto"/>
                                                                <w:bottom w:val="none" w:sz="0" w:space="0" w:color="auto"/>
                                                                <w:right w:val="none" w:sz="0" w:space="0" w:color="auto"/>
                                                              </w:divBdr>
                                                              <w:divsChild>
                                                                <w:div w:id="669914806">
                                                                  <w:marLeft w:val="0"/>
                                                                  <w:marRight w:val="0"/>
                                                                  <w:marTop w:val="0"/>
                                                                  <w:marBottom w:val="0"/>
                                                                  <w:divBdr>
                                                                    <w:top w:val="none" w:sz="0" w:space="0" w:color="auto"/>
                                                                    <w:left w:val="none" w:sz="0" w:space="0" w:color="auto"/>
                                                                    <w:bottom w:val="none" w:sz="0" w:space="0" w:color="auto"/>
                                                                    <w:right w:val="none" w:sz="0" w:space="0" w:color="auto"/>
                                                                  </w:divBdr>
                                                                  <w:divsChild>
                                                                    <w:div w:id="1772243785">
                                                                      <w:marLeft w:val="0"/>
                                                                      <w:marRight w:val="0"/>
                                                                      <w:marTop w:val="0"/>
                                                                      <w:marBottom w:val="0"/>
                                                                      <w:divBdr>
                                                                        <w:top w:val="none" w:sz="0" w:space="0" w:color="auto"/>
                                                                        <w:left w:val="none" w:sz="0" w:space="0" w:color="auto"/>
                                                                        <w:bottom w:val="none" w:sz="0" w:space="0" w:color="auto"/>
                                                                        <w:right w:val="none" w:sz="0" w:space="0" w:color="auto"/>
                                                                      </w:divBdr>
                                                                    </w:div>
                                                                    <w:div w:id="1424304577">
                                                                      <w:marLeft w:val="0"/>
                                                                      <w:marRight w:val="0"/>
                                                                      <w:marTop w:val="0"/>
                                                                      <w:marBottom w:val="0"/>
                                                                      <w:divBdr>
                                                                        <w:top w:val="none" w:sz="0" w:space="0" w:color="auto"/>
                                                                        <w:left w:val="none" w:sz="0" w:space="0" w:color="auto"/>
                                                                        <w:bottom w:val="none" w:sz="0" w:space="0" w:color="auto"/>
                                                                        <w:right w:val="none" w:sz="0" w:space="0" w:color="auto"/>
                                                                      </w:divBdr>
                                                                    </w:div>
                                                                    <w:div w:id="1795172483">
                                                                      <w:marLeft w:val="0"/>
                                                                      <w:marRight w:val="0"/>
                                                                      <w:marTop w:val="0"/>
                                                                      <w:marBottom w:val="0"/>
                                                                      <w:divBdr>
                                                                        <w:top w:val="none" w:sz="0" w:space="0" w:color="auto"/>
                                                                        <w:left w:val="none" w:sz="0" w:space="0" w:color="auto"/>
                                                                        <w:bottom w:val="none" w:sz="0" w:space="0" w:color="auto"/>
                                                                        <w:right w:val="none" w:sz="0" w:space="0" w:color="auto"/>
                                                                      </w:divBdr>
                                                                    </w:div>
                                                                    <w:div w:id="74561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18675922">
                  <w:marLeft w:val="0"/>
                  <w:marRight w:val="0"/>
                  <w:marTop w:val="0"/>
                  <w:marBottom w:val="0"/>
                  <w:divBdr>
                    <w:top w:val="none" w:sz="0" w:space="0" w:color="auto"/>
                    <w:left w:val="none" w:sz="0" w:space="0" w:color="auto"/>
                    <w:bottom w:val="none" w:sz="0" w:space="0" w:color="auto"/>
                    <w:right w:val="none" w:sz="0" w:space="0" w:color="auto"/>
                  </w:divBdr>
                  <w:divsChild>
                    <w:div w:id="936642815">
                      <w:marLeft w:val="0"/>
                      <w:marRight w:val="0"/>
                      <w:marTop w:val="0"/>
                      <w:marBottom w:val="0"/>
                      <w:divBdr>
                        <w:top w:val="none" w:sz="0" w:space="0" w:color="auto"/>
                        <w:left w:val="none" w:sz="0" w:space="0" w:color="auto"/>
                        <w:bottom w:val="none" w:sz="0" w:space="0" w:color="auto"/>
                        <w:right w:val="none" w:sz="0" w:space="0" w:color="auto"/>
                      </w:divBdr>
                      <w:divsChild>
                        <w:div w:id="1779911677">
                          <w:marLeft w:val="0"/>
                          <w:marRight w:val="0"/>
                          <w:marTop w:val="105"/>
                          <w:marBottom w:val="0"/>
                          <w:divBdr>
                            <w:top w:val="none" w:sz="0" w:space="0" w:color="auto"/>
                            <w:left w:val="none" w:sz="0" w:space="0" w:color="auto"/>
                            <w:bottom w:val="none" w:sz="0" w:space="0" w:color="auto"/>
                            <w:right w:val="none" w:sz="0" w:space="0" w:color="auto"/>
                          </w:divBdr>
                          <w:divsChild>
                            <w:div w:id="1464498350">
                              <w:marLeft w:val="0"/>
                              <w:marRight w:val="0"/>
                              <w:marTop w:val="0"/>
                              <w:marBottom w:val="0"/>
                              <w:divBdr>
                                <w:top w:val="none" w:sz="0" w:space="0" w:color="auto"/>
                                <w:left w:val="none" w:sz="0" w:space="0" w:color="auto"/>
                                <w:bottom w:val="none" w:sz="0" w:space="0" w:color="auto"/>
                                <w:right w:val="none" w:sz="0" w:space="0" w:color="auto"/>
                              </w:divBdr>
                              <w:divsChild>
                                <w:div w:id="1807777710">
                                  <w:marLeft w:val="0"/>
                                  <w:marRight w:val="0"/>
                                  <w:marTop w:val="0"/>
                                  <w:marBottom w:val="0"/>
                                  <w:divBdr>
                                    <w:top w:val="none" w:sz="0" w:space="0" w:color="auto"/>
                                    <w:left w:val="none" w:sz="0" w:space="0" w:color="auto"/>
                                    <w:bottom w:val="none" w:sz="0" w:space="0" w:color="auto"/>
                                    <w:right w:val="none" w:sz="0" w:space="0" w:color="auto"/>
                                  </w:divBdr>
                                  <w:divsChild>
                                    <w:div w:id="211121450">
                                      <w:marLeft w:val="0"/>
                                      <w:marRight w:val="0"/>
                                      <w:marTop w:val="0"/>
                                      <w:marBottom w:val="0"/>
                                      <w:divBdr>
                                        <w:top w:val="none" w:sz="0" w:space="0" w:color="auto"/>
                                        <w:left w:val="none" w:sz="0" w:space="0" w:color="auto"/>
                                        <w:bottom w:val="none" w:sz="0" w:space="0" w:color="auto"/>
                                        <w:right w:val="none" w:sz="0" w:space="0" w:color="auto"/>
                                      </w:divBdr>
                                      <w:divsChild>
                                        <w:div w:id="1558393646">
                                          <w:marLeft w:val="0"/>
                                          <w:marRight w:val="0"/>
                                          <w:marTop w:val="150"/>
                                          <w:marBottom w:val="150"/>
                                          <w:divBdr>
                                            <w:top w:val="none" w:sz="0" w:space="0" w:color="auto"/>
                                            <w:left w:val="none" w:sz="0" w:space="0" w:color="auto"/>
                                            <w:bottom w:val="none" w:sz="0" w:space="0" w:color="auto"/>
                                            <w:right w:val="none" w:sz="0" w:space="0" w:color="auto"/>
                                          </w:divBdr>
                                          <w:divsChild>
                                            <w:div w:id="99187439">
                                              <w:marLeft w:val="0"/>
                                              <w:marRight w:val="0"/>
                                              <w:marTop w:val="0"/>
                                              <w:marBottom w:val="0"/>
                                              <w:divBdr>
                                                <w:top w:val="none" w:sz="0" w:space="0" w:color="auto"/>
                                                <w:left w:val="none" w:sz="0" w:space="0" w:color="auto"/>
                                                <w:bottom w:val="none" w:sz="0" w:space="0" w:color="auto"/>
                                                <w:right w:val="none" w:sz="0" w:space="0" w:color="auto"/>
                                              </w:divBdr>
                                              <w:divsChild>
                                                <w:div w:id="181551152">
                                                  <w:marLeft w:val="300"/>
                                                  <w:marRight w:val="0"/>
                                                  <w:marTop w:val="0"/>
                                                  <w:marBottom w:val="0"/>
                                                  <w:divBdr>
                                                    <w:top w:val="none" w:sz="0" w:space="0" w:color="auto"/>
                                                    <w:left w:val="none" w:sz="0" w:space="0" w:color="auto"/>
                                                    <w:bottom w:val="none" w:sz="0" w:space="0" w:color="auto"/>
                                                    <w:right w:val="none" w:sz="0" w:space="0" w:color="auto"/>
                                                  </w:divBdr>
                                                  <w:divsChild>
                                                    <w:div w:id="61841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3156422">
          <w:marLeft w:val="0"/>
          <w:marRight w:val="0"/>
          <w:marTop w:val="180"/>
          <w:marBottom w:val="0"/>
          <w:divBdr>
            <w:top w:val="none" w:sz="0" w:space="0" w:color="auto"/>
            <w:left w:val="none" w:sz="0" w:space="0" w:color="auto"/>
            <w:bottom w:val="none" w:sz="0" w:space="0" w:color="auto"/>
            <w:right w:val="none" w:sz="0" w:space="0" w:color="auto"/>
          </w:divBdr>
          <w:divsChild>
            <w:div w:id="405886550">
              <w:marLeft w:val="0"/>
              <w:marRight w:val="0"/>
              <w:marTop w:val="0"/>
              <w:marBottom w:val="0"/>
              <w:divBdr>
                <w:top w:val="none" w:sz="0" w:space="0" w:color="auto"/>
                <w:left w:val="none" w:sz="0" w:space="0" w:color="auto"/>
                <w:bottom w:val="none" w:sz="0" w:space="0" w:color="auto"/>
                <w:right w:val="none" w:sz="0" w:space="0" w:color="auto"/>
              </w:divBdr>
              <w:divsChild>
                <w:div w:id="372921484">
                  <w:marLeft w:val="0"/>
                  <w:marRight w:val="0"/>
                  <w:marTop w:val="0"/>
                  <w:marBottom w:val="0"/>
                  <w:divBdr>
                    <w:top w:val="none" w:sz="0" w:space="0" w:color="auto"/>
                    <w:left w:val="none" w:sz="0" w:space="0" w:color="auto"/>
                    <w:bottom w:val="none" w:sz="0" w:space="0" w:color="auto"/>
                    <w:right w:val="none" w:sz="0" w:space="0" w:color="auto"/>
                  </w:divBdr>
                  <w:divsChild>
                    <w:div w:id="625239568">
                      <w:marLeft w:val="0"/>
                      <w:marRight w:val="0"/>
                      <w:marTop w:val="0"/>
                      <w:marBottom w:val="0"/>
                      <w:divBdr>
                        <w:top w:val="none" w:sz="0" w:space="0" w:color="auto"/>
                        <w:left w:val="none" w:sz="0" w:space="0" w:color="auto"/>
                        <w:bottom w:val="none" w:sz="0" w:space="0" w:color="auto"/>
                        <w:right w:val="none" w:sz="0" w:space="0" w:color="auto"/>
                      </w:divBdr>
                      <w:divsChild>
                        <w:div w:id="47844377">
                          <w:marLeft w:val="0"/>
                          <w:marRight w:val="0"/>
                          <w:marTop w:val="0"/>
                          <w:marBottom w:val="0"/>
                          <w:divBdr>
                            <w:top w:val="none" w:sz="0" w:space="0" w:color="auto"/>
                            <w:left w:val="none" w:sz="0" w:space="0" w:color="auto"/>
                            <w:bottom w:val="none" w:sz="0" w:space="0" w:color="auto"/>
                            <w:right w:val="none" w:sz="0" w:space="0" w:color="auto"/>
                          </w:divBdr>
                          <w:divsChild>
                            <w:div w:id="123824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0944683">
      <w:bodyDiv w:val="1"/>
      <w:marLeft w:val="0"/>
      <w:marRight w:val="0"/>
      <w:marTop w:val="0"/>
      <w:marBottom w:val="0"/>
      <w:divBdr>
        <w:top w:val="none" w:sz="0" w:space="0" w:color="auto"/>
        <w:left w:val="none" w:sz="0" w:space="0" w:color="auto"/>
        <w:bottom w:val="none" w:sz="0" w:space="0" w:color="auto"/>
        <w:right w:val="none" w:sz="0" w:space="0" w:color="auto"/>
      </w:divBdr>
    </w:div>
    <w:div w:id="341861166">
      <w:bodyDiv w:val="1"/>
      <w:marLeft w:val="0"/>
      <w:marRight w:val="0"/>
      <w:marTop w:val="0"/>
      <w:marBottom w:val="0"/>
      <w:divBdr>
        <w:top w:val="none" w:sz="0" w:space="0" w:color="auto"/>
        <w:left w:val="none" w:sz="0" w:space="0" w:color="auto"/>
        <w:bottom w:val="none" w:sz="0" w:space="0" w:color="auto"/>
        <w:right w:val="none" w:sz="0" w:space="0" w:color="auto"/>
      </w:divBdr>
    </w:div>
    <w:div w:id="342438779">
      <w:bodyDiv w:val="1"/>
      <w:marLeft w:val="0"/>
      <w:marRight w:val="0"/>
      <w:marTop w:val="0"/>
      <w:marBottom w:val="0"/>
      <w:divBdr>
        <w:top w:val="none" w:sz="0" w:space="0" w:color="auto"/>
        <w:left w:val="none" w:sz="0" w:space="0" w:color="auto"/>
        <w:bottom w:val="none" w:sz="0" w:space="0" w:color="auto"/>
        <w:right w:val="none" w:sz="0" w:space="0" w:color="auto"/>
      </w:divBdr>
    </w:div>
    <w:div w:id="351535205">
      <w:bodyDiv w:val="1"/>
      <w:marLeft w:val="0"/>
      <w:marRight w:val="0"/>
      <w:marTop w:val="0"/>
      <w:marBottom w:val="0"/>
      <w:divBdr>
        <w:top w:val="none" w:sz="0" w:space="0" w:color="auto"/>
        <w:left w:val="none" w:sz="0" w:space="0" w:color="auto"/>
        <w:bottom w:val="none" w:sz="0" w:space="0" w:color="auto"/>
        <w:right w:val="none" w:sz="0" w:space="0" w:color="auto"/>
      </w:divBdr>
    </w:div>
    <w:div w:id="373508381">
      <w:bodyDiv w:val="1"/>
      <w:marLeft w:val="0"/>
      <w:marRight w:val="0"/>
      <w:marTop w:val="0"/>
      <w:marBottom w:val="0"/>
      <w:divBdr>
        <w:top w:val="none" w:sz="0" w:space="0" w:color="auto"/>
        <w:left w:val="none" w:sz="0" w:space="0" w:color="auto"/>
        <w:bottom w:val="none" w:sz="0" w:space="0" w:color="auto"/>
        <w:right w:val="none" w:sz="0" w:space="0" w:color="auto"/>
      </w:divBdr>
    </w:div>
    <w:div w:id="412436329">
      <w:bodyDiv w:val="1"/>
      <w:marLeft w:val="0"/>
      <w:marRight w:val="0"/>
      <w:marTop w:val="0"/>
      <w:marBottom w:val="0"/>
      <w:divBdr>
        <w:top w:val="none" w:sz="0" w:space="0" w:color="auto"/>
        <w:left w:val="none" w:sz="0" w:space="0" w:color="auto"/>
        <w:bottom w:val="none" w:sz="0" w:space="0" w:color="auto"/>
        <w:right w:val="none" w:sz="0" w:space="0" w:color="auto"/>
      </w:divBdr>
    </w:div>
    <w:div w:id="468985502">
      <w:bodyDiv w:val="1"/>
      <w:marLeft w:val="0"/>
      <w:marRight w:val="0"/>
      <w:marTop w:val="0"/>
      <w:marBottom w:val="0"/>
      <w:divBdr>
        <w:top w:val="none" w:sz="0" w:space="0" w:color="auto"/>
        <w:left w:val="none" w:sz="0" w:space="0" w:color="auto"/>
        <w:bottom w:val="none" w:sz="0" w:space="0" w:color="auto"/>
        <w:right w:val="none" w:sz="0" w:space="0" w:color="auto"/>
      </w:divBdr>
    </w:div>
    <w:div w:id="475804065">
      <w:bodyDiv w:val="1"/>
      <w:marLeft w:val="0"/>
      <w:marRight w:val="0"/>
      <w:marTop w:val="0"/>
      <w:marBottom w:val="0"/>
      <w:divBdr>
        <w:top w:val="none" w:sz="0" w:space="0" w:color="auto"/>
        <w:left w:val="none" w:sz="0" w:space="0" w:color="auto"/>
        <w:bottom w:val="none" w:sz="0" w:space="0" w:color="auto"/>
        <w:right w:val="none" w:sz="0" w:space="0" w:color="auto"/>
      </w:divBdr>
    </w:div>
    <w:div w:id="478687757">
      <w:bodyDiv w:val="1"/>
      <w:marLeft w:val="0"/>
      <w:marRight w:val="0"/>
      <w:marTop w:val="0"/>
      <w:marBottom w:val="0"/>
      <w:divBdr>
        <w:top w:val="none" w:sz="0" w:space="0" w:color="auto"/>
        <w:left w:val="none" w:sz="0" w:space="0" w:color="auto"/>
        <w:bottom w:val="none" w:sz="0" w:space="0" w:color="auto"/>
        <w:right w:val="none" w:sz="0" w:space="0" w:color="auto"/>
      </w:divBdr>
    </w:div>
    <w:div w:id="489716434">
      <w:bodyDiv w:val="1"/>
      <w:marLeft w:val="0"/>
      <w:marRight w:val="0"/>
      <w:marTop w:val="0"/>
      <w:marBottom w:val="0"/>
      <w:divBdr>
        <w:top w:val="none" w:sz="0" w:space="0" w:color="auto"/>
        <w:left w:val="none" w:sz="0" w:space="0" w:color="auto"/>
        <w:bottom w:val="none" w:sz="0" w:space="0" w:color="auto"/>
        <w:right w:val="none" w:sz="0" w:space="0" w:color="auto"/>
      </w:divBdr>
    </w:div>
    <w:div w:id="494999795">
      <w:bodyDiv w:val="1"/>
      <w:marLeft w:val="0"/>
      <w:marRight w:val="0"/>
      <w:marTop w:val="0"/>
      <w:marBottom w:val="0"/>
      <w:divBdr>
        <w:top w:val="none" w:sz="0" w:space="0" w:color="auto"/>
        <w:left w:val="none" w:sz="0" w:space="0" w:color="auto"/>
        <w:bottom w:val="none" w:sz="0" w:space="0" w:color="auto"/>
        <w:right w:val="none" w:sz="0" w:space="0" w:color="auto"/>
      </w:divBdr>
    </w:div>
    <w:div w:id="509371894">
      <w:bodyDiv w:val="1"/>
      <w:marLeft w:val="0"/>
      <w:marRight w:val="0"/>
      <w:marTop w:val="0"/>
      <w:marBottom w:val="0"/>
      <w:divBdr>
        <w:top w:val="none" w:sz="0" w:space="0" w:color="auto"/>
        <w:left w:val="none" w:sz="0" w:space="0" w:color="auto"/>
        <w:bottom w:val="none" w:sz="0" w:space="0" w:color="auto"/>
        <w:right w:val="none" w:sz="0" w:space="0" w:color="auto"/>
      </w:divBdr>
      <w:divsChild>
        <w:div w:id="823089976">
          <w:marLeft w:val="0"/>
          <w:marRight w:val="0"/>
          <w:marTop w:val="0"/>
          <w:marBottom w:val="0"/>
          <w:divBdr>
            <w:top w:val="none" w:sz="0" w:space="0" w:color="auto"/>
            <w:left w:val="none" w:sz="0" w:space="0" w:color="auto"/>
            <w:bottom w:val="none" w:sz="0" w:space="0" w:color="auto"/>
            <w:right w:val="none" w:sz="0" w:space="0" w:color="auto"/>
          </w:divBdr>
        </w:div>
      </w:divsChild>
    </w:div>
    <w:div w:id="522326468">
      <w:bodyDiv w:val="1"/>
      <w:marLeft w:val="0"/>
      <w:marRight w:val="0"/>
      <w:marTop w:val="0"/>
      <w:marBottom w:val="0"/>
      <w:divBdr>
        <w:top w:val="none" w:sz="0" w:space="0" w:color="auto"/>
        <w:left w:val="none" w:sz="0" w:space="0" w:color="auto"/>
        <w:bottom w:val="none" w:sz="0" w:space="0" w:color="auto"/>
        <w:right w:val="none" w:sz="0" w:space="0" w:color="auto"/>
      </w:divBdr>
    </w:div>
    <w:div w:id="581571342">
      <w:bodyDiv w:val="1"/>
      <w:marLeft w:val="0"/>
      <w:marRight w:val="0"/>
      <w:marTop w:val="0"/>
      <w:marBottom w:val="0"/>
      <w:divBdr>
        <w:top w:val="none" w:sz="0" w:space="0" w:color="auto"/>
        <w:left w:val="none" w:sz="0" w:space="0" w:color="auto"/>
        <w:bottom w:val="none" w:sz="0" w:space="0" w:color="auto"/>
        <w:right w:val="none" w:sz="0" w:space="0" w:color="auto"/>
      </w:divBdr>
    </w:div>
    <w:div w:id="599029660">
      <w:bodyDiv w:val="1"/>
      <w:marLeft w:val="0"/>
      <w:marRight w:val="0"/>
      <w:marTop w:val="0"/>
      <w:marBottom w:val="0"/>
      <w:divBdr>
        <w:top w:val="none" w:sz="0" w:space="0" w:color="auto"/>
        <w:left w:val="none" w:sz="0" w:space="0" w:color="auto"/>
        <w:bottom w:val="none" w:sz="0" w:space="0" w:color="auto"/>
        <w:right w:val="none" w:sz="0" w:space="0" w:color="auto"/>
      </w:divBdr>
      <w:divsChild>
        <w:div w:id="2098820583">
          <w:marLeft w:val="432"/>
          <w:marRight w:val="0"/>
          <w:marTop w:val="116"/>
          <w:marBottom w:val="0"/>
          <w:divBdr>
            <w:top w:val="none" w:sz="0" w:space="0" w:color="auto"/>
            <w:left w:val="none" w:sz="0" w:space="0" w:color="auto"/>
            <w:bottom w:val="none" w:sz="0" w:space="0" w:color="auto"/>
            <w:right w:val="none" w:sz="0" w:space="0" w:color="auto"/>
          </w:divBdr>
        </w:div>
        <w:div w:id="293950644">
          <w:marLeft w:val="432"/>
          <w:marRight w:val="0"/>
          <w:marTop w:val="116"/>
          <w:marBottom w:val="0"/>
          <w:divBdr>
            <w:top w:val="none" w:sz="0" w:space="0" w:color="auto"/>
            <w:left w:val="none" w:sz="0" w:space="0" w:color="auto"/>
            <w:bottom w:val="none" w:sz="0" w:space="0" w:color="auto"/>
            <w:right w:val="none" w:sz="0" w:space="0" w:color="auto"/>
          </w:divBdr>
        </w:div>
      </w:divsChild>
    </w:div>
    <w:div w:id="602300858">
      <w:bodyDiv w:val="1"/>
      <w:marLeft w:val="0"/>
      <w:marRight w:val="0"/>
      <w:marTop w:val="0"/>
      <w:marBottom w:val="0"/>
      <w:divBdr>
        <w:top w:val="none" w:sz="0" w:space="0" w:color="auto"/>
        <w:left w:val="none" w:sz="0" w:space="0" w:color="auto"/>
        <w:bottom w:val="none" w:sz="0" w:space="0" w:color="auto"/>
        <w:right w:val="none" w:sz="0" w:space="0" w:color="auto"/>
      </w:divBdr>
    </w:div>
    <w:div w:id="658189643">
      <w:bodyDiv w:val="1"/>
      <w:marLeft w:val="0"/>
      <w:marRight w:val="0"/>
      <w:marTop w:val="0"/>
      <w:marBottom w:val="0"/>
      <w:divBdr>
        <w:top w:val="none" w:sz="0" w:space="0" w:color="auto"/>
        <w:left w:val="none" w:sz="0" w:space="0" w:color="auto"/>
        <w:bottom w:val="none" w:sz="0" w:space="0" w:color="auto"/>
        <w:right w:val="none" w:sz="0" w:space="0" w:color="auto"/>
      </w:divBdr>
    </w:div>
    <w:div w:id="670138362">
      <w:bodyDiv w:val="1"/>
      <w:marLeft w:val="0"/>
      <w:marRight w:val="0"/>
      <w:marTop w:val="0"/>
      <w:marBottom w:val="0"/>
      <w:divBdr>
        <w:top w:val="none" w:sz="0" w:space="0" w:color="auto"/>
        <w:left w:val="none" w:sz="0" w:space="0" w:color="auto"/>
        <w:bottom w:val="none" w:sz="0" w:space="0" w:color="auto"/>
        <w:right w:val="none" w:sz="0" w:space="0" w:color="auto"/>
      </w:divBdr>
    </w:div>
    <w:div w:id="673191626">
      <w:bodyDiv w:val="1"/>
      <w:marLeft w:val="0"/>
      <w:marRight w:val="0"/>
      <w:marTop w:val="0"/>
      <w:marBottom w:val="0"/>
      <w:divBdr>
        <w:top w:val="none" w:sz="0" w:space="0" w:color="auto"/>
        <w:left w:val="none" w:sz="0" w:space="0" w:color="auto"/>
        <w:bottom w:val="none" w:sz="0" w:space="0" w:color="auto"/>
        <w:right w:val="none" w:sz="0" w:space="0" w:color="auto"/>
      </w:divBdr>
    </w:div>
    <w:div w:id="681786286">
      <w:bodyDiv w:val="1"/>
      <w:marLeft w:val="0"/>
      <w:marRight w:val="0"/>
      <w:marTop w:val="0"/>
      <w:marBottom w:val="0"/>
      <w:divBdr>
        <w:top w:val="none" w:sz="0" w:space="0" w:color="auto"/>
        <w:left w:val="none" w:sz="0" w:space="0" w:color="auto"/>
        <w:bottom w:val="none" w:sz="0" w:space="0" w:color="auto"/>
        <w:right w:val="none" w:sz="0" w:space="0" w:color="auto"/>
      </w:divBdr>
    </w:div>
    <w:div w:id="704643873">
      <w:bodyDiv w:val="1"/>
      <w:marLeft w:val="0"/>
      <w:marRight w:val="0"/>
      <w:marTop w:val="0"/>
      <w:marBottom w:val="0"/>
      <w:divBdr>
        <w:top w:val="none" w:sz="0" w:space="0" w:color="auto"/>
        <w:left w:val="none" w:sz="0" w:space="0" w:color="auto"/>
        <w:bottom w:val="none" w:sz="0" w:space="0" w:color="auto"/>
        <w:right w:val="none" w:sz="0" w:space="0" w:color="auto"/>
      </w:divBdr>
      <w:divsChild>
        <w:div w:id="1242562608">
          <w:marLeft w:val="0"/>
          <w:marRight w:val="0"/>
          <w:marTop w:val="0"/>
          <w:marBottom w:val="0"/>
          <w:divBdr>
            <w:top w:val="none" w:sz="0" w:space="0" w:color="auto"/>
            <w:left w:val="none" w:sz="0" w:space="0" w:color="auto"/>
            <w:bottom w:val="none" w:sz="0" w:space="0" w:color="auto"/>
            <w:right w:val="none" w:sz="0" w:space="0" w:color="auto"/>
          </w:divBdr>
          <w:divsChild>
            <w:div w:id="25232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80921">
      <w:bodyDiv w:val="1"/>
      <w:marLeft w:val="0"/>
      <w:marRight w:val="0"/>
      <w:marTop w:val="0"/>
      <w:marBottom w:val="0"/>
      <w:divBdr>
        <w:top w:val="none" w:sz="0" w:space="0" w:color="auto"/>
        <w:left w:val="none" w:sz="0" w:space="0" w:color="auto"/>
        <w:bottom w:val="none" w:sz="0" w:space="0" w:color="auto"/>
        <w:right w:val="none" w:sz="0" w:space="0" w:color="auto"/>
      </w:divBdr>
      <w:divsChild>
        <w:div w:id="1252157611">
          <w:marLeft w:val="0"/>
          <w:marRight w:val="0"/>
          <w:marTop w:val="0"/>
          <w:marBottom w:val="75"/>
          <w:divBdr>
            <w:top w:val="none" w:sz="0" w:space="0" w:color="auto"/>
            <w:left w:val="none" w:sz="0" w:space="0" w:color="auto"/>
            <w:bottom w:val="none" w:sz="0" w:space="0" w:color="auto"/>
            <w:right w:val="none" w:sz="0" w:space="0" w:color="auto"/>
          </w:divBdr>
          <w:divsChild>
            <w:div w:id="922225840">
              <w:marLeft w:val="0"/>
              <w:marRight w:val="450"/>
              <w:marTop w:val="0"/>
              <w:marBottom w:val="150"/>
              <w:divBdr>
                <w:top w:val="none" w:sz="0" w:space="0" w:color="auto"/>
                <w:left w:val="none" w:sz="0" w:space="0" w:color="auto"/>
                <w:bottom w:val="none" w:sz="0" w:space="0" w:color="auto"/>
                <w:right w:val="none" w:sz="0" w:space="0" w:color="auto"/>
              </w:divBdr>
            </w:div>
          </w:divsChild>
        </w:div>
        <w:div w:id="41026521">
          <w:marLeft w:val="0"/>
          <w:marRight w:val="0"/>
          <w:marTop w:val="0"/>
          <w:marBottom w:val="0"/>
          <w:divBdr>
            <w:top w:val="none" w:sz="0" w:space="0" w:color="auto"/>
            <w:left w:val="none" w:sz="0" w:space="0" w:color="auto"/>
            <w:bottom w:val="none" w:sz="0" w:space="0" w:color="auto"/>
            <w:right w:val="none" w:sz="0" w:space="0" w:color="auto"/>
          </w:divBdr>
          <w:divsChild>
            <w:div w:id="206843550">
              <w:marLeft w:val="0"/>
              <w:marRight w:val="0"/>
              <w:marTop w:val="0"/>
              <w:marBottom w:val="0"/>
              <w:divBdr>
                <w:top w:val="none" w:sz="0" w:space="0" w:color="auto"/>
                <w:left w:val="none" w:sz="0" w:space="0" w:color="auto"/>
                <w:bottom w:val="none" w:sz="0" w:space="0" w:color="auto"/>
                <w:right w:val="none" w:sz="0" w:space="0" w:color="auto"/>
              </w:divBdr>
              <w:divsChild>
                <w:div w:id="115414261">
                  <w:marLeft w:val="0"/>
                  <w:marRight w:val="0"/>
                  <w:marTop w:val="0"/>
                  <w:marBottom w:val="0"/>
                  <w:divBdr>
                    <w:top w:val="none" w:sz="0" w:space="0" w:color="auto"/>
                    <w:left w:val="none" w:sz="0" w:space="0" w:color="auto"/>
                    <w:bottom w:val="none" w:sz="0" w:space="0" w:color="auto"/>
                    <w:right w:val="none" w:sz="0" w:space="0" w:color="auto"/>
                  </w:divBdr>
                  <w:divsChild>
                    <w:div w:id="1262833519">
                      <w:marLeft w:val="0"/>
                      <w:marRight w:val="0"/>
                      <w:marTop w:val="0"/>
                      <w:marBottom w:val="0"/>
                      <w:divBdr>
                        <w:top w:val="none" w:sz="0" w:space="0" w:color="auto"/>
                        <w:left w:val="none" w:sz="0" w:space="0" w:color="auto"/>
                        <w:bottom w:val="none" w:sz="0" w:space="0" w:color="auto"/>
                        <w:right w:val="none" w:sz="0" w:space="0" w:color="auto"/>
                      </w:divBdr>
                      <w:divsChild>
                        <w:div w:id="1909219140">
                          <w:marLeft w:val="0"/>
                          <w:marRight w:val="0"/>
                          <w:marTop w:val="0"/>
                          <w:marBottom w:val="0"/>
                          <w:divBdr>
                            <w:top w:val="none" w:sz="0" w:space="0" w:color="auto"/>
                            <w:left w:val="none" w:sz="0" w:space="0" w:color="auto"/>
                            <w:bottom w:val="none" w:sz="0" w:space="0" w:color="auto"/>
                            <w:right w:val="none" w:sz="0" w:space="0" w:color="auto"/>
                          </w:divBdr>
                          <w:divsChild>
                            <w:div w:id="1209075639">
                              <w:marLeft w:val="0"/>
                              <w:marRight w:val="0"/>
                              <w:marTop w:val="0"/>
                              <w:marBottom w:val="0"/>
                              <w:divBdr>
                                <w:top w:val="none" w:sz="0" w:space="0" w:color="EAEAEA"/>
                                <w:left w:val="none" w:sz="0" w:space="0" w:color="EAEAEA"/>
                                <w:bottom w:val="single" w:sz="6" w:space="15" w:color="EAEAEA"/>
                                <w:right w:val="none" w:sz="0" w:space="0" w:color="EAEAEA"/>
                              </w:divBdr>
                              <w:divsChild>
                                <w:div w:id="1320965166">
                                  <w:marLeft w:val="0"/>
                                  <w:marRight w:val="0"/>
                                  <w:marTop w:val="0"/>
                                  <w:marBottom w:val="60"/>
                                  <w:divBdr>
                                    <w:top w:val="none" w:sz="0" w:space="0" w:color="auto"/>
                                    <w:left w:val="none" w:sz="0" w:space="0" w:color="auto"/>
                                    <w:bottom w:val="none" w:sz="0" w:space="0" w:color="auto"/>
                                    <w:right w:val="none" w:sz="0" w:space="0" w:color="auto"/>
                                  </w:divBdr>
                                  <w:divsChild>
                                    <w:div w:id="1086071462">
                                      <w:marLeft w:val="0"/>
                                      <w:marRight w:val="0"/>
                                      <w:marTop w:val="0"/>
                                      <w:marBottom w:val="0"/>
                                      <w:divBdr>
                                        <w:top w:val="none" w:sz="0" w:space="0" w:color="auto"/>
                                        <w:left w:val="none" w:sz="0" w:space="0" w:color="auto"/>
                                        <w:bottom w:val="none" w:sz="0" w:space="0" w:color="auto"/>
                                        <w:right w:val="none" w:sz="0" w:space="0" w:color="auto"/>
                                      </w:divBdr>
                                      <w:divsChild>
                                        <w:div w:id="417679830">
                                          <w:marLeft w:val="0"/>
                                          <w:marRight w:val="0"/>
                                          <w:marTop w:val="0"/>
                                          <w:marBottom w:val="0"/>
                                          <w:divBdr>
                                            <w:top w:val="none" w:sz="0" w:space="0" w:color="auto"/>
                                            <w:left w:val="none" w:sz="0" w:space="0" w:color="auto"/>
                                            <w:bottom w:val="none" w:sz="0" w:space="0" w:color="auto"/>
                                            <w:right w:val="none" w:sz="0" w:space="0" w:color="auto"/>
                                          </w:divBdr>
                                          <w:divsChild>
                                            <w:div w:id="751659339">
                                              <w:marLeft w:val="0"/>
                                              <w:marRight w:val="0"/>
                                              <w:marTop w:val="0"/>
                                              <w:marBottom w:val="30"/>
                                              <w:divBdr>
                                                <w:top w:val="none" w:sz="0" w:space="0" w:color="auto"/>
                                                <w:left w:val="none" w:sz="0" w:space="0" w:color="auto"/>
                                                <w:bottom w:val="none" w:sz="0" w:space="0" w:color="auto"/>
                                                <w:right w:val="none" w:sz="0" w:space="0" w:color="auto"/>
                                              </w:divBdr>
                                              <w:divsChild>
                                                <w:div w:id="532966439">
                                                  <w:marLeft w:val="0"/>
                                                  <w:marRight w:val="0"/>
                                                  <w:marTop w:val="0"/>
                                                  <w:marBottom w:val="0"/>
                                                  <w:divBdr>
                                                    <w:top w:val="none" w:sz="0" w:space="0" w:color="auto"/>
                                                    <w:left w:val="none" w:sz="0" w:space="0" w:color="auto"/>
                                                    <w:bottom w:val="none" w:sz="0" w:space="0" w:color="auto"/>
                                                    <w:right w:val="none" w:sz="0" w:space="0" w:color="auto"/>
                                                  </w:divBdr>
                                                  <w:divsChild>
                                                    <w:div w:id="345013806">
                                                      <w:marLeft w:val="0"/>
                                                      <w:marRight w:val="0"/>
                                                      <w:marTop w:val="0"/>
                                                      <w:marBottom w:val="0"/>
                                                      <w:divBdr>
                                                        <w:top w:val="none" w:sz="0" w:space="0" w:color="auto"/>
                                                        <w:left w:val="none" w:sz="0" w:space="0" w:color="auto"/>
                                                        <w:bottom w:val="none" w:sz="0" w:space="0" w:color="auto"/>
                                                        <w:right w:val="none" w:sz="0" w:space="0" w:color="auto"/>
                                                      </w:divBdr>
                                                      <w:divsChild>
                                                        <w:div w:id="945621153">
                                                          <w:marLeft w:val="0"/>
                                                          <w:marRight w:val="0"/>
                                                          <w:marTop w:val="0"/>
                                                          <w:marBottom w:val="0"/>
                                                          <w:divBdr>
                                                            <w:top w:val="none" w:sz="0" w:space="0" w:color="auto"/>
                                                            <w:left w:val="none" w:sz="0" w:space="0" w:color="auto"/>
                                                            <w:bottom w:val="none" w:sz="0" w:space="0" w:color="auto"/>
                                                            <w:right w:val="none" w:sz="0" w:space="0" w:color="auto"/>
                                                          </w:divBdr>
                                                          <w:divsChild>
                                                            <w:div w:id="551380957">
                                                              <w:marLeft w:val="0"/>
                                                              <w:marRight w:val="150"/>
                                                              <w:marTop w:val="150"/>
                                                              <w:marBottom w:val="0"/>
                                                              <w:divBdr>
                                                                <w:top w:val="none" w:sz="0" w:space="0" w:color="auto"/>
                                                                <w:left w:val="none" w:sz="0" w:space="0" w:color="auto"/>
                                                                <w:bottom w:val="none" w:sz="0" w:space="0" w:color="auto"/>
                                                                <w:right w:val="none" w:sz="0" w:space="0" w:color="auto"/>
                                                              </w:divBdr>
                                                              <w:divsChild>
                                                                <w:div w:id="942881019">
                                                                  <w:marLeft w:val="0"/>
                                                                  <w:marRight w:val="0"/>
                                                                  <w:marTop w:val="0"/>
                                                                  <w:marBottom w:val="0"/>
                                                                  <w:divBdr>
                                                                    <w:top w:val="none" w:sz="0" w:space="0" w:color="auto"/>
                                                                    <w:left w:val="none" w:sz="0" w:space="0" w:color="auto"/>
                                                                    <w:bottom w:val="none" w:sz="0" w:space="0" w:color="auto"/>
                                                                    <w:right w:val="none" w:sz="0" w:space="0" w:color="auto"/>
                                                                  </w:divBdr>
                                                                  <w:divsChild>
                                                                    <w:div w:id="775100219">
                                                                      <w:marLeft w:val="0"/>
                                                                      <w:marRight w:val="0"/>
                                                                      <w:marTop w:val="0"/>
                                                                      <w:marBottom w:val="0"/>
                                                                      <w:divBdr>
                                                                        <w:top w:val="none" w:sz="0" w:space="0" w:color="auto"/>
                                                                        <w:left w:val="none" w:sz="0" w:space="0" w:color="auto"/>
                                                                        <w:bottom w:val="none" w:sz="0" w:space="0" w:color="auto"/>
                                                                        <w:right w:val="none" w:sz="0" w:space="0" w:color="auto"/>
                                                                      </w:divBdr>
                                                                      <w:divsChild>
                                                                        <w:div w:id="747925016">
                                                                          <w:marLeft w:val="0"/>
                                                                          <w:marRight w:val="0"/>
                                                                          <w:marTop w:val="0"/>
                                                                          <w:marBottom w:val="0"/>
                                                                          <w:divBdr>
                                                                            <w:top w:val="none" w:sz="0" w:space="0" w:color="auto"/>
                                                                            <w:left w:val="none" w:sz="0" w:space="0" w:color="auto"/>
                                                                            <w:bottom w:val="none" w:sz="0" w:space="0" w:color="auto"/>
                                                                            <w:right w:val="none" w:sz="0" w:space="0" w:color="auto"/>
                                                                          </w:divBdr>
                                                                          <w:divsChild>
                                                                            <w:div w:id="47592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5541680">
                                                      <w:marLeft w:val="0"/>
                                                      <w:marRight w:val="0"/>
                                                      <w:marTop w:val="0"/>
                                                      <w:marBottom w:val="0"/>
                                                      <w:divBdr>
                                                        <w:top w:val="none" w:sz="0" w:space="0" w:color="auto"/>
                                                        <w:left w:val="none" w:sz="0" w:space="0" w:color="auto"/>
                                                        <w:bottom w:val="none" w:sz="0" w:space="0" w:color="auto"/>
                                                        <w:right w:val="none" w:sz="0" w:space="0" w:color="auto"/>
                                                      </w:divBdr>
                                                      <w:divsChild>
                                                        <w:div w:id="815335476">
                                                          <w:marLeft w:val="0"/>
                                                          <w:marRight w:val="0"/>
                                                          <w:marTop w:val="0"/>
                                                          <w:marBottom w:val="0"/>
                                                          <w:divBdr>
                                                            <w:top w:val="none" w:sz="0" w:space="0" w:color="auto"/>
                                                            <w:left w:val="none" w:sz="0" w:space="0" w:color="auto"/>
                                                            <w:bottom w:val="none" w:sz="0" w:space="0" w:color="auto"/>
                                                            <w:right w:val="none" w:sz="0" w:space="0" w:color="auto"/>
                                                          </w:divBdr>
                                                          <w:divsChild>
                                                            <w:div w:id="1362627856">
                                                              <w:marLeft w:val="0"/>
                                                              <w:marRight w:val="0"/>
                                                              <w:marTop w:val="0"/>
                                                              <w:marBottom w:val="0"/>
                                                              <w:divBdr>
                                                                <w:top w:val="none" w:sz="0" w:space="0" w:color="auto"/>
                                                                <w:left w:val="none" w:sz="0" w:space="0" w:color="auto"/>
                                                                <w:bottom w:val="none" w:sz="0" w:space="0" w:color="auto"/>
                                                                <w:right w:val="none" w:sz="0" w:space="0" w:color="auto"/>
                                                              </w:divBdr>
                                                              <w:divsChild>
                                                                <w:div w:id="2040083992">
                                                                  <w:marLeft w:val="0"/>
                                                                  <w:marRight w:val="0"/>
                                                                  <w:marTop w:val="0"/>
                                                                  <w:marBottom w:val="0"/>
                                                                  <w:divBdr>
                                                                    <w:top w:val="none" w:sz="0" w:space="0" w:color="auto"/>
                                                                    <w:left w:val="none" w:sz="0" w:space="0" w:color="auto"/>
                                                                    <w:bottom w:val="none" w:sz="0" w:space="0" w:color="auto"/>
                                                                    <w:right w:val="none" w:sz="0" w:space="0" w:color="auto"/>
                                                                  </w:divBdr>
                                                                  <w:divsChild>
                                                                    <w:div w:id="1681203862">
                                                                      <w:marLeft w:val="0"/>
                                                                      <w:marRight w:val="0"/>
                                                                      <w:marTop w:val="0"/>
                                                                      <w:marBottom w:val="0"/>
                                                                      <w:divBdr>
                                                                        <w:top w:val="none" w:sz="0" w:space="0" w:color="auto"/>
                                                                        <w:left w:val="none" w:sz="0" w:space="0" w:color="auto"/>
                                                                        <w:bottom w:val="none" w:sz="0" w:space="0" w:color="auto"/>
                                                                        <w:right w:val="none" w:sz="0" w:space="0" w:color="auto"/>
                                                                      </w:divBdr>
                                                                      <w:divsChild>
                                                                        <w:div w:id="1005743998">
                                                                          <w:marLeft w:val="0"/>
                                                                          <w:marRight w:val="0"/>
                                                                          <w:marTop w:val="0"/>
                                                                          <w:marBottom w:val="75"/>
                                                                          <w:divBdr>
                                                                            <w:top w:val="none" w:sz="0" w:space="0" w:color="auto"/>
                                                                            <w:left w:val="none" w:sz="0" w:space="0" w:color="auto"/>
                                                                            <w:bottom w:val="none" w:sz="0" w:space="0" w:color="auto"/>
                                                                            <w:right w:val="none" w:sz="0" w:space="0" w:color="auto"/>
                                                                          </w:divBdr>
                                                                          <w:divsChild>
                                                                            <w:div w:id="131020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00424">
                                                          <w:marLeft w:val="0"/>
                                                          <w:marRight w:val="0"/>
                                                          <w:marTop w:val="0"/>
                                                          <w:marBottom w:val="0"/>
                                                          <w:divBdr>
                                                            <w:top w:val="none" w:sz="0" w:space="0" w:color="auto"/>
                                                            <w:left w:val="none" w:sz="0" w:space="0" w:color="auto"/>
                                                            <w:bottom w:val="none" w:sz="0" w:space="0" w:color="auto"/>
                                                            <w:right w:val="none" w:sz="0" w:space="0" w:color="auto"/>
                                                          </w:divBdr>
                                                          <w:divsChild>
                                                            <w:div w:id="1616861704">
                                                              <w:marLeft w:val="0"/>
                                                              <w:marRight w:val="0"/>
                                                              <w:marTop w:val="0"/>
                                                              <w:marBottom w:val="0"/>
                                                              <w:divBdr>
                                                                <w:top w:val="none" w:sz="0" w:space="0" w:color="auto"/>
                                                                <w:left w:val="none" w:sz="0" w:space="0" w:color="auto"/>
                                                                <w:bottom w:val="none" w:sz="0" w:space="0" w:color="auto"/>
                                                                <w:right w:val="none" w:sz="0" w:space="0" w:color="auto"/>
                                                              </w:divBdr>
                                                              <w:divsChild>
                                                                <w:div w:id="129036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44987">
                                                          <w:marLeft w:val="0"/>
                                                          <w:marRight w:val="0"/>
                                                          <w:marTop w:val="0"/>
                                                          <w:marBottom w:val="0"/>
                                                          <w:divBdr>
                                                            <w:top w:val="none" w:sz="0" w:space="0" w:color="auto"/>
                                                            <w:left w:val="none" w:sz="0" w:space="0" w:color="auto"/>
                                                            <w:bottom w:val="none" w:sz="0" w:space="0" w:color="auto"/>
                                                            <w:right w:val="none" w:sz="0" w:space="0" w:color="auto"/>
                                                          </w:divBdr>
                                                          <w:divsChild>
                                                            <w:div w:id="620890158">
                                                              <w:marLeft w:val="0"/>
                                                              <w:marRight w:val="0"/>
                                                              <w:marTop w:val="0"/>
                                                              <w:marBottom w:val="0"/>
                                                              <w:divBdr>
                                                                <w:top w:val="none" w:sz="0" w:space="0" w:color="auto"/>
                                                                <w:left w:val="none" w:sz="0" w:space="0" w:color="auto"/>
                                                                <w:bottom w:val="none" w:sz="0" w:space="0" w:color="auto"/>
                                                                <w:right w:val="none" w:sz="0" w:space="0" w:color="auto"/>
                                                              </w:divBdr>
                                                              <w:divsChild>
                                                                <w:div w:id="1667005543">
                                                                  <w:marLeft w:val="0"/>
                                                                  <w:marRight w:val="0"/>
                                                                  <w:marTop w:val="0"/>
                                                                  <w:marBottom w:val="0"/>
                                                                  <w:divBdr>
                                                                    <w:top w:val="none" w:sz="0" w:space="0" w:color="auto"/>
                                                                    <w:left w:val="none" w:sz="0" w:space="0" w:color="auto"/>
                                                                    <w:bottom w:val="none" w:sz="0" w:space="0" w:color="auto"/>
                                                                    <w:right w:val="none" w:sz="0" w:space="0" w:color="auto"/>
                                                                  </w:divBdr>
                                                                  <w:divsChild>
                                                                    <w:div w:id="662316531">
                                                                      <w:marLeft w:val="0"/>
                                                                      <w:marRight w:val="0"/>
                                                                      <w:marTop w:val="0"/>
                                                                      <w:marBottom w:val="0"/>
                                                                      <w:divBdr>
                                                                        <w:top w:val="none" w:sz="0" w:space="0" w:color="auto"/>
                                                                        <w:left w:val="none" w:sz="0" w:space="0" w:color="auto"/>
                                                                        <w:bottom w:val="none" w:sz="0" w:space="0" w:color="auto"/>
                                                                        <w:right w:val="none" w:sz="0" w:space="0" w:color="auto"/>
                                                                      </w:divBdr>
                                                                    </w:div>
                                                                  </w:divsChild>
                                                                </w:div>
                                                                <w:div w:id="1670139877">
                                                                  <w:marLeft w:val="0"/>
                                                                  <w:marRight w:val="0"/>
                                                                  <w:marTop w:val="0"/>
                                                                  <w:marBottom w:val="0"/>
                                                                  <w:divBdr>
                                                                    <w:top w:val="none" w:sz="0" w:space="0" w:color="auto"/>
                                                                    <w:left w:val="none" w:sz="0" w:space="0" w:color="auto"/>
                                                                    <w:bottom w:val="none" w:sz="0" w:space="0" w:color="auto"/>
                                                                    <w:right w:val="none" w:sz="0" w:space="0" w:color="auto"/>
                                                                  </w:divBdr>
                                                                  <w:divsChild>
                                                                    <w:div w:id="241329986">
                                                                      <w:marLeft w:val="0"/>
                                                                      <w:marRight w:val="0"/>
                                                                      <w:marTop w:val="0"/>
                                                                      <w:marBottom w:val="0"/>
                                                                      <w:divBdr>
                                                                        <w:top w:val="none" w:sz="0" w:space="0" w:color="auto"/>
                                                                        <w:left w:val="none" w:sz="0" w:space="0" w:color="auto"/>
                                                                        <w:bottom w:val="none" w:sz="0" w:space="0" w:color="auto"/>
                                                                        <w:right w:val="none" w:sz="0" w:space="0" w:color="auto"/>
                                                                      </w:divBdr>
                                                                      <w:divsChild>
                                                                        <w:div w:id="1135870840">
                                                                          <w:marLeft w:val="0"/>
                                                                          <w:marRight w:val="0"/>
                                                                          <w:marTop w:val="0"/>
                                                                          <w:marBottom w:val="0"/>
                                                                          <w:divBdr>
                                                                            <w:top w:val="none" w:sz="0" w:space="0" w:color="auto"/>
                                                                            <w:left w:val="none" w:sz="0" w:space="0" w:color="auto"/>
                                                                            <w:bottom w:val="none" w:sz="0" w:space="0" w:color="auto"/>
                                                                            <w:right w:val="none" w:sz="0" w:space="0" w:color="auto"/>
                                                                          </w:divBdr>
                                                                          <w:divsChild>
                                                                            <w:div w:id="598832291">
                                                                              <w:marLeft w:val="0"/>
                                                                              <w:marRight w:val="0"/>
                                                                              <w:marTop w:val="0"/>
                                                                              <w:marBottom w:val="0"/>
                                                                              <w:divBdr>
                                                                                <w:top w:val="none" w:sz="0" w:space="0" w:color="auto"/>
                                                                                <w:left w:val="none" w:sz="0" w:space="0" w:color="auto"/>
                                                                                <w:bottom w:val="none" w:sz="0" w:space="0" w:color="auto"/>
                                                                                <w:right w:val="none" w:sz="0" w:space="0" w:color="auto"/>
                                                                              </w:divBdr>
                                                                              <w:divsChild>
                                                                                <w:div w:id="1282685690">
                                                                                  <w:marLeft w:val="0"/>
                                                                                  <w:marRight w:val="0"/>
                                                                                  <w:marTop w:val="0"/>
                                                                                  <w:marBottom w:val="0"/>
                                                                                  <w:divBdr>
                                                                                    <w:top w:val="none" w:sz="0" w:space="0" w:color="auto"/>
                                                                                    <w:left w:val="none" w:sz="0" w:space="0" w:color="auto"/>
                                                                                    <w:bottom w:val="none" w:sz="0" w:space="0" w:color="auto"/>
                                                                                    <w:right w:val="none" w:sz="0" w:space="0" w:color="auto"/>
                                                                                  </w:divBdr>
                                                                                  <w:divsChild>
                                                                                    <w:div w:id="895704770">
                                                                                      <w:marLeft w:val="0"/>
                                                                                      <w:marRight w:val="0"/>
                                                                                      <w:marTop w:val="0"/>
                                                                                      <w:marBottom w:val="0"/>
                                                                                      <w:divBdr>
                                                                                        <w:top w:val="none" w:sz="0" w:space="0" w:color="auto"/>
                                                                                        <w:left w:val="none" w:sz="0" w:space="0" w:color="auto"/>
                                                                                        <w:bottom w:val="none" w:sz="0" w:space="0" w:color="auto"/>
                                                                                        <w:right w:val="none" w:sz="0" w:space="0" w:color="auto"/>
                                                                                      </w:divBdr>
                                                                                      <w:divsChild>
                                                                                        <w:div w:id="837967907">
                                                                                          <w:marLeft w:val="0"/>
                                                                                          <w:marRight w:val="0"/>
                                                                                          <w:marTop w:val="0"/>
                                                                                          <w:marBottom w:val="0"/>
                                                                                          <w:divBdr>
                                                                                            <w:top w:val="none" w:sz="0" w:space="0" w:color="auto"/>
                                                                                            <w:left w:val="none" w:sz="0" w:space="0" w:color="auto"/>
                                                                                            <w:bottom w:val="none" w:sz="0" w:space="0" w:color="auto"/>
                                                                                            <w:right w:val="none" w:sz="0" w:space="0" w:color="auto"/>
                                                                                          </w:divBdr>
                                                                                          <w:divsChild>
                                                                                            <w:div w:id="82072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0493083">
                                  <w:marLeft w:val="0"/>
                                  <w:marRight w:val="0"/>
                                  <w:marTop w:val="180"/>
                                  <w:marBottom w:val="0"/>
                                  <w:divBdr>
                                    <w:top w:val="none" w:sz="0" w:space="0" w:color="auto"/>
                                    <w:left w:val="none" w:sz="0" w:space="0" w:color="auto"/>
                                    <w:bottom w:val="none" w:sz="0" w:space="0" w:color="auto"/>
                                    <w:right w:val="none" w:sz="0" w:space="0" w:color="auto"/>
                                  </w:divBdr>
                                  <w:divsChild>
                                    <w:div w:id="727605885">
                                      <w:marLeft w:val="0"/>
                                      <w:marRight w:val="0"/>
                                      <w:marTop w:val="0"/>
                                      <w:marBottom w:val="0"/>
                                      <w:divBdr>
                                        <w:top w:val="none" w:sz="0" w:space="0" w:color="auto"/>
                                        <w:left w:val="none" w:sz="0" w:space="0" w:color="auto"/>
                                        <w:bottom w:val="none" w:sz="0" w:space="0" w:color="auto"/>
                                        <w:right w:val="none" w:sz="0" w:space="0" w:color="auto"/>
                                      </w:divBdr>
                                      <w:divsChild>
                                        <w:div w:id="13046409">
                                          <w:marLeft w:val="0"/>
                                          <w:marRight w:val="0"/>
                                          <w:marTop w:val="0"/>
                                          <w:marBottom w:val="0"/>
                                          <w:divBdr>
                                            <w:top w:val="none" w:sz="0" w:space="0" w:color="auto"/>
                                            <w:left w:val="none" w:sz="0" w:space="0" w:color="auto"/>
                                            <w:bottom w:val="none" w:sz="0" w:space="0" w:color="auto"/>
                                            <w:right w:val="none" w:sz="0" w:space="0" w:color="auto"/>
                                          </w:divBdr>
                                          <w:divsChild>
                                            <w:div w:id="1695382286">
                                              <w:marLeft w:val="0"/>
                                              <w:marRight w:val="0"/>
                                              <w:marTop w:val="0"/>
                                              <w:marBottom w:val="0"/>
                                              <w:divBdr>
                                                <w:top w:val="none" w:sz="0" w:space="0" w:color="auto"/>
                                                <w:left w:val="none" w:sz="0" w:space="0" w:color="auto"/>
                                                <w:bottom w:val="none" w:sz="0" w:space="0" w:color="auto"/>
                                                <w:right w:val="none" w:sz="0" w:space="0" w:color="auto"/>
                                              </w:divBdr>
                                              <w:divsChild>
                                                <w:div w:id="602420517">
                                                  <w:marLeft w:val="0"/>
                                                  <w:marRight w:val="0"/>
                                                  <w:marTop w:val="0"/>
                                                  <w:marBottom w:val="0"/>
                                                  <w:divBdr>
                                                    <w:top w:val="none" w:sz="0" w:space="0" w:color="auto"/>
                                                    <w:left w:val="none" w:sz="0" w:space="0" w:color="auto"/>
                                                    <w:bottom w:val="none" w:sz="0" w:space="0" w:color="auto"/>
                                                    <w:right w:val="none" w:sz="0" w:space="0" w:color="auto"/>
                                                  </w:divBdr>
                                                  <w:divsChild>
                                                    <w:div w:id="658924458">
                                                      <w:marLeft w:val="0"/>
                                                      <w:marRight w:val="0"/>
                                                      <w:marTop w:val="0"/>
                                                      <w:marBottom w:val="0"/>
                                                      <w:divBdr>
                                                        <w:top w:val="none" w:sz="0" w:space="0" w:color="auto"/>
                                                        <w:left w:val="none" w:sz="0" w:space="0" w:color="auto"/>
                                                        <w:bottom w:val="none" w:sz="0" w:space="0" w:color="auto"/>
                                                        <w:right w:val="none" w:sz="0" w:space="0" w:color="auto"/>
                                                      </w:divBdr>
                                                      <w:divsChild>
                                                        <w:div w:id="627080468">
                                                          <w:marLeft w:val="0"/>
                                                          <w:marRight w:val="0"/>
                                                          <w:marTop w:val="0"/>
                                                          <w:marBottom w:val="0"/>
                                                          <w:divBdr>
                                                            <w:top w:val="none" w:sz="0" w:space="0" w:color="auto"/>
                                                            <w:left w:val="none" w:sz="0" w:space="0" w:color="auto"/>
                                                            <w:bottom w:val="none" w:sz="0" w:space="0" w:color="auto"/>
                                                            <w:right w:val="none" w:sz="0" w:space="0" w:color="auto"/>
                                                          </w:divBdr>
                                                          <w:divsChild>
                                                            <w:div w:id="210306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43742751">
      <w:bodyDiv w:val="1"/>
      <w:marLeft w:val="0"/>
      <w:marRight w:val="0"/>
      <w:marTop w:val="0"/>
      <w:marBottom w:val="0"/>
      <w:divBdr>
        <w:top w:val="none" w:sz="0" w:space="0" w:color="auto"/>
        <w:left w:val="none" w:sz="0" w:space="0" w:color="auto"/>
        <w:bottom w:val="none" w:sz="0" w:space="0" w:color="auto"/>
        <w:right w:val="none" w:sz="0" w:space="0" w:color="auto"/>
      </w:divBdr>
    </w:div>
    <w:div w:id="847717712">
      <w:bodyDiv w:val="1"/>
      <w:marLeft w:val="0"/>
      <w:marRight w:val="0"/>
      <w:marTop w:val="0"/>
      <w:marBottom w:val="0"/>
      <w:divBdr>
        <w:top w:val="none" w:sz="0" w:space="0" w:color="auto"/>
        <w:left w:val="none" w:sz="0" w:space="0" w:color="auto"/>
        <w:bottom w:val="none" w:sz="0" w:space="0" w:color="auto"/>
        <w:right w:val="none" w:sz="0" w:space="0" w:color="auto"/>
      </w:divBdr>
    </w:div>
    <w:div w:id="952443848">
      <w:bodyDiv w:val="1"/>
      <w:marLeft w:val="0"/>
      <w:marRight w:val="0"/>
      <w:marTop w:val="0"/>
      <w:marBottom w:val="0"/>
      <w:divBdr>
        <w:top w:val="none" w:sz="0" w:space="0" w:color="auto"/>
        <w:left w:val="none" w:sz="0" w:space="0" w:color="auto"/>
        <w:bottom w:val="none" w:sz="0" w:space="0" w:color="auto"/>
        <w:right w:val="none" w:sz="0" w:space="0" w:color="auto"/>
      </w:divBdr>
    </w:div>
    <w:div w:id="1005860568">
      <w:bodyDiv w:val="1"/>
      <w:marLeft w:val="0"/>
      <w:marRight w:val="0"/>
      <w:marTop w:val="0"/>
      <w:marBottom w:val="0"/>
      <w:divBdr>
        <w:top w:val="none" w:sz="0" w:space="0" w:color="auto"/>
        <w:left w:val="none" w:sz="0" w:space="0" w:color="auto"/>
        <w:bottom w:val="none" w:sz="0" w:space="0" w:color="auto"/>
        <w:right w:val="none" w:sz="0" w:space="0" w:color="auto"/>
      </w:divBdr>
    </w:div>
    <w:div w:id="1033918346">
      <w:bodyDiv w:val="1"/>
      <w:marLeft w:val="0"/>
      <w:marRight w:val="0"/>
      <w:marTop w:val="0"/>
      <w:marBottom w:val="0"/>
      <w:divBdr>
        <w:top w:val="none" w:sz="0" w:space="0" w:color="auto"/>
        <w:left w:val="none" w:sz="0" w:space="0" w:color="auto"/>
        <w:bottom w:val="none" w:sz="0" w:space="0" w:color="auto"/>
        <w:right w:val="none" w:sz="0" w:space="0" w:color="auto"/>
      </w:divBdr>
    </w:div>
    <w:div w:id="1034039455">
      <w:bodyDiv w:val="1"/>
      <w:marLeft w:val="0"/>
      <w:marRight w:val="0"/>
      <w:marTop w:val="0"/>
      <w:marBottom w:val="0"/>
      <w:divBdr>
        <w:top w:val="none" w:sz="0" w:space="0" w:color="auto"/>
        <w:left w:val="none" w:sz="0" w:space="0" w:color="auto"/>
        <w:bottom w:val="none" w:sz="0" w:space="0" w:color="auto"/>
        <w:right w:val="none" w:sz="0" w:space="0" w:color="auto"/>
      </w:divBdr>
    </w:div>
    <w:div w:id="1035160442">
      <w:bodyDiv w:val="1"/>
      <w:marLeft w:val="0"/>
      <w:marRight w:val="0"/>
      <w:marTop w:val="0"/>
      <w:marBottom w:val="0"/>
      <w:divBdr>
        <w:top w:val="none" w:sz="0" w:space="0" w:color="auto"/>
        <w:left w:val="none" w:sz="0" w:space="0" w:color="auto"/>
        <w:bottom w:val="none" w:sz="0" w:space="0" w:color="auto"/>
        <w:right w:val="none" w:sz="0" w:space="0" w:color="auto"/>
      </w:divBdr>
    </w:div>
    <w:div w:id="1044908465">
      <w:bodyDiv w:val="1"/>
      <w:marLeft w:val="0"/>
      <w:marRight w:val="0"/>
      <w:marTop w:val="0"/>
      <w:marBottom w:val="0"/>
      <w:divBdr>
        <w:top w:val="none" w:sz="0" w:space="0" w:color="auto"/>
        <w:left w:val="none" w:sz="0" w:space="0" w:color="auto"/>
        <w:bottom w:val="none" w:sz="0" w:space="0" w:color="auto"/>
        <w:right w:val="none" w:sz="0" w:space="0" w:color="auto"/>
      </w:divBdr>
    </w:div>
    <w:div w:id="1105343235">
      <w:bodyDiv w:val="1"/>
      <w:marLeft w:val="0"/>
      <w:marRight w:val="0"/>
      <w:marTop w:val="0"/>
      <w:marBottom w:val="0"/>
      <w:divBdr>
        <w:top w:val="none" w:sz="0" w:space="0" w:color="auto"/>
        <w:left w:val="none" w:sz="0" w:space="0" w:color="auto"/>
        <w:bottom w:val="none" w:sz="0" w:space="0" w:color="auto"/>
        <w:right w:val="none" w:sz="0" w:space="0" w:color="auto"/>
      </w:divBdr>
    </w:div>
    <w:div w:id="1105736454">
      <w:bodyDiv w:val="1"/>
      <w:marLeft w:val="0"/>
      <w:marRight w:val="0"/>
      <w:marTop w:val="0"/>
      <w:marBottom w:val="0"/>
      <w:divBdr>
        <w:top w:val="none" w:sz="0" w:space="0" w:color="auto"/>
        <w:left w:val="none" w:sz="0" w:space="0" w:color="auto"/>
        <w:bottom w:val="none" w:sz="0" w:space="0" w:color="auto"/>
        <w:right w:val="none" w:sz="0" w:space="0" w:color="auto"/>
      </w:divBdr>
    </w:div>
    <w:div w:id="1143624949">
      <w:bodyDiv w:val="1"/>
      <w:marLeft w:val="0"/>
      <w:marRight w:val="0"/>
      <w:marTop w:val="0"/>
      <w:marBottom w:val="0"/>
      <w:divBdr>
        <w:top w:val="none" w:sz="0" w:space="0" w:color="auto"/>
        <w:left w:val="none" w:sz="0" w:space="0" w:color="auto"/>
        <w:bottom w:val="none" w:sz="0" w:space="0" w:color="auto"/>
        <w:right w:val="none" w:sz="0" w:space="0" w:color="auto"/>
      </w:divBdr>
    </w:div>
    <w:div w:id="1180196477">
      <w:bodyDiv w:val="1"/>
      <w:marLeft w:val="0"/>
      <w:marRight w:val="0"/>
      <w:marTop w:val="0"/>
      <w:marBottom w:val="0"/>
      <w:divBdr>
        <w:top w:val="none" w:sz="0" w:space="0" w:color="auto"/>
        <w:left w:val="none" w:sz="0" w:space="0" w:color="auto"/>
        <w:bottom w:val="none" w:sz="0" w:space="0" w:color="auto"/>
        <w:right w:val="none" w:sz="0" w:space="0" w:color="auto"/>
      </w:divBdr>
    </w:div>
    <w:div w:id="1229069557">
      <w:bodyDiv w:val="1"/>
      <w:marLeft w:val="0"/>
      <w:marRight w:val="0"/>
      <w:marTop w:val="0"/>
      <w:marBottom w:val="0"/>
      <w:divBdr>
        <w:top w:val="none" w:sz="0" w:space="0" w:color="auto"/>
        <w:left w:val="none" w:sz="0" w:space="0" w:color="auto"/>
        <w:bottom w:val="none" w:sz="0" w:space="0" w:color="auto"/>
        <w:right w:val="none" w:sz="0" w:space="0" w:color="auto"/>
      </w:divBdr>
    </w:div>
    <w:div w:id="1262181976">
      <w:bodyDiv w:val="1"/>
      <w:marLeft w:val="0"/>
      <w:marRight w:val="0"/>
      <w:marTop w:val="0"/>
      <w:marBottom w:val="0"/>
      <w:divBdr>
        <w:top w:val="none" w:sz="0" w:space="0" w:color="auto"/>
        <w:left w:val="none" w:sz="0" w:space="0" w:color="auto"/>
        <w:bottom w:val="none" w:sz="0" w:space="0" w:color="auto"/>
        <w:right w:val="none" w:sz="0" w:space="0" w:color="auto"/>
      </w:divBdr>
    </w:div>
    <w:div w:id="1274552782">
      <w:bodyDiv w:val="1"/>
      <w:marLeft w:val="0"/>
      <w:marRight w:val="0"/>
      <w:marTop w:val="0"/>
      <w:marBottom w:val="0"/>
      <w:divBdr>
        <w:top w:val="none" w:sz="0" w:space="0" w:color="auto"/>
        <w:left w:val="none" w:sz="0" w:space="0" w:color="auto"/>
        <w:bottom w:val="none" w:sz="0" w:space="0" w:color="auto"/>
        <w:right w:val="none" w:sz="0" w:space="0" w:color="auto"/>
      </w:divBdr>
    </w:div>
    <w:div w:id="1279752036">
      <w:bodyDiv w:val="1"/>
      <w:marLeft w:val="0"/>
      <w:marRight w:val="0"/>
      <w:marTop w:val="0"/>
      <w:marBottom w:val="0"/>
      <w:divBdr>
        <w:top w:val="none" w:sz="0" w:space="0" w:color="auto"/>
        <w:left w:val="none" w:sz="0" w:space="0" w:color="auto"/>
        <w:bottom w:val="none" w:sz="0" w:space="0" w:color="auto"/>
        <w:right w:val="none" w:sz="0" w:space="0" w:color="auto"/>
      </w:divBdr>
    </w:div>
    <w:div w:id="1313369556">
      <w:bodyDiv w:val="1"/>
      <w:marLeft w:val="0"/>
      <w:marRight w:val="0"/>
      <w:marTop w:val="0"/>
      <w:marBottom w:val="0"/>
      <w:divBdr>
        <w:top w:val="none" w:sz="0" w:space="0" w:color="auto"/>
        <w:left w:val="none" w:sz="0" w:space="0" w:color="auto"/>
        <w:bottom w:val="none" w:sz="0" w:space="0" w:color="auto"/>
        <w:right w:val="none" w:sz="0" w:space="0" w:color="auto"/>
      </w:divBdr>
    </w:div>
    <w:div w:id="1318075342">
      <w:bodyDiv w:val="1"/>
      <w:marLeft w:val="0"/>
      <w:marRight w:val="0"/>
      <w:marTop w:val="0"/>
      <w:marBottom w:val="0"/>
      <w:divBdr>
        <w:top w:val="none" w:sz="0" w:space="0" w:color="auto"/>
        <w:left w:val="none" w:sz="0" w:space="0" w:color="auto"/>
        <w:bottom w:val="none" w:sz="0" w:space="0" w:color="auto"/>
        <w:right w:val="none" w:sz="0" w:space="0" w:color="auto"/>
      </w:divBdr>
    </w:div>
    <w:div w:id="1342197873">
      <w:bodyDiv w:val="1"/>
      <w:marLeft w:val="0"/>
      <w:marRight w:val="0"/>
      <w:marTop w:val="0"/>
      <w:marBottom w:val="0"/>
      <w:divBdr>
        <w:top w:val="none" w:sz="0" w:space="0" w:color="auto"/>
        <w:left w:val="none" w:sz="0" w:space="0" w:color="auto"/>
        <w:bottom w:val="none" w:sz="0" w:space="0" w:color="auto"/>
        <w:right w:val="none" w:sz="0" w:space="0" w:color="auto"/>
      </w:divBdr>
    </w:div>
    <w:div w:id="1350721222">
      <w:bodyDiv w:val="1"/>
      <w:marLeft w:val="0"/>
      <w:marRight w:val="0"/>
      <w:marTop w:val="0"/>
      <w:marBottom w:val="0"/>
      <w:divBdr>
        <w:top w:val="none" w:sz="0" w:space="0" w:color="auto"/>
        <w:left w:val="none" w:sz="0" w:space="0" w:color="auto"/>
        <w:bottom w:val="none" w:sz="0" w:space="0" w:color="auto"/>
        <w:right w:val="none" w:sz="0" w:space="0" w:color="auto"/>
      </w:divBdr>
    </w:div>
    <w:div w:id="1377973365">
      <w:bodyDiv w:val="1"/>
      <w:marLeft w:val="0"/>
      <w:marRight w:val="0"/>
      <w:marTop w:val="0"/>
      <w:marBottom w:val="0"/>
      <w:divBdr>
        <w:top w:val="none" w:sz="0" w:space="0" w:color="auto"/>
        <w:left w:val="none" w:sz="0" w:space="0" w:color="auto"/>
        <w:bottom w:val="none" w:sz="0" w:space="0" w:color="auto"/>
        <w:right w:val="none" w:sz="0" w:space="0" w:color="auto"/>
      </w:divBdr>
    </w:div>
    <w:div w:id="1398626234">
      <w:bodyDiv w:val="1"/>
      <w:marLeft w:val="0"/>
      <w:marRight w:val="0"/>
      <w:marTop w:val="0"/>
      <w:marBottom w:val="0"/>
      <w:divBdr>
        <w:top w:val="none" w:sz="0" w:space="0" w:color="auto"/>
        <w:left w:val="none" w:sz="0" w:space="0" w:color="auto"/>
        <w:bottom w:val="none" w:sz="0" w:space="0" w:color="auto"/>
        <w:right w:val="none" w:sz="0" w:space="0" w:color="auto"/>
      </w:divBdr>
      <w:divsChild>
        <w:div w:id="1205630169">
          <w:marLeft w:val="0"/>
          <w:marRight w:val="0"/>
          <w:marTop w:val="0"/>
          <w:marBottom w:val="0"/>
          <w:divBdr>
            <w:top w:val="none" w:sz="0" w:space="0" w:color="auto"/>
            <w:left w:val="none" w:sz="0" w:space="0" w:color="auto"/>
            <w:bottom w:val="none" w:sz="0" w:space="0" w:color="auto"/>
            <w:right w:val="none" w:sz="0" w:space="0" w:color="auto"/>
          </w:divBdr>
          <w:divsChild>
            <w:div w:id="826169489">
              <w:marLeft w:val="0"/>
              <w:marRight w:val="0"/>
              <w:marTop w:val="0"/>
              <w:marBottom w:val="0"/>
              <w:divBdr>
                <w:top w:val="none" w:sz="0" w:space="0" w:color="auto"/>
                <w:left w:val="none" w:sz="0" w:space="0" w:color="auto"/>
                <w:bottom w:val="none" w:sz="0" w:space="0" w:color="auto"/>
                <w:right w:val="none" w:sz="0" w:space="0" w:color="auto"/>
              </w:divBdr>
              <w:divsChild>
                <w:div w:id="853962557">
                  <w:marLeft w:val="0"/>
                  <w:marRight w:val="0"/>
                  <w:marTop w:val="0"/>
                  <w:marBottom w:val="0"/>
                  <w:divBdr>
                    <w:top w:val="none" w:sz="0" w:space="0" w:color="auto"/>
                    <w:left w:val="none" w:sz="0" w:space="0" w:color="auto"/>
                    <w:bottom w:val="none" w:sz="0" w:space="0" w:color="auto"/>
                    <w:right w:val="none" w:sz="0" w:space="0" w:color="auto"/>
                  </w:divBdr>
                  <w:divsChild>
                    <w:div w:id="2065328717">
                      <w:marLeft w:val="0"/>
                      <w:marRight w:val="0"/>
                      <w:marTop w:val="0"/>
                      <w:marBottom w:val="0"/>
                      <w:divBdr>
                        <w:top w:val="none" w:sz="0" w:space="0" w:color="auto"/>
                        <w:left w:val="none" w:sz="0" w:space="0" w:color="auto"/>
                        <w:bottom w:val="none" w:sz="0" w:space="0" w:color="auto"/>
                        <w:right w:val="none" w:sz="0" w:space="0" w:color="auto"/>
                      </w:divBdr>
                      <w:divsChild>
                        <w:div w:id="999121073">
                          <w:marLeft w:val="0"/>
                          <w:marRight w:val="0"/>
                          <w:marTop w:val="0"/>
                          <w:marBottom w:val="0"/>
                          <w:divBdr>
                            <w:top w:val="none" w:sz="0" w:space="0" w:color="auto"/>
                            <w:left w:val="none" w:sz="0" w:space="0" w:color="auto"/>
                            <w:bottom w:val="none" w:sz="0" w:space="0" w:color="auto"/>
                            <w:right w:val="none" w:sz="0" w:space="0" w:color="auto"/>
                          </w:divBdr>
                          <w:divsChild>
                            <w:div w:id="963969238">
                              <w:marLeft w:val="0"/>
                              <w:marRight w:val="0"/>
                              <w:marTop w:val="0"/>
                              <w:marBottom w:val="0"/>
                              <w:divBdr>
                                <w:top w:val="none" w:sz="0" w:space="0" w:color="auto"/>
                                <w:left w:val="none" w:sz="0" w:space="0" w:color="auto"/>
                                <w:bottom w:val="none" w:sz="0" w:space="0" w:color="auto"/>
                                <w:right w:val="none" w:sz="0" w:space="0" w:color="auto"/>
                              </w:divBdr>
                            </w:div>
                            <w:div w:id="1860116307">
                              <w:marLeft w:val="0"/>
                              <w:marRight w:val="0"/>
                              <w:marTop w:val="0"/>
                              <w:marBottom w:val="0"/>
                              <w:divBdr>
                                <w:top w:val="none" w:sz="0" w:space="0" w:color="auto"/>
                                <w:left w:val="none" w:sz="0" w:space="0" w:color="auto"/>
                                <w:bottom w:val="none" w:sz="0" w:space="0" w:color="auto"/>
                                <w:right w:val="none" w:sz="0" w:space="0" w:color="auto"/>
                              </w:divBdr>
                              <w:divsChild>
                                <w:div w:id="1730834740">
                                  <w:marLeft w:val="0"/>
                                  <w:marRight w:val="0"/>
                                  <w:marTop w:val="0"/>
                                  <w:marBottom w:val="0"/>
                                  <w:divBdr>
                                    <w:top w:val="none" w:sz="0" w:space="0" w:color="auto"/>
                                    <w:left w:val="none" w:sz="0" w:space="0" w:color="auto"/>
                                    <w:bottom w:val="none" w:sz="0" w:space="0" w:color="auto"/>
                                    <w:right w:val="none" w:sz="0" w:space="0" w:color="auto"/>
                                  </w:divBdr>
                                  <w:divsChild>
                                    <w:div w:id="1329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3447651">
      <w:bodyDiv w:val="1"/>
      <w:marLeft w:val="0"/>
      <w:marRight w:val="0"/>
      <w:marTop w:val="0"/>
      <w:marBottom w:val="0"/>
      <w:divBdr>
        <w:top w:val="none" w:sz="0" w:space="0" w:color="auto"/>
        <w:left w:val="none" w:sz="0" w:space="0" w:color="auto"/>
        <w:bottom w:val="none" w:sz="0" w:space="0" w:color="auto"/>
        <w:right w:val="none" w:sz="0" w:space="0" w:color="auto"/>
      </w:divBdr>
    </w:div>
    <w:div w:id="1489442477">
      <w:bodyDiv w:val="1"/>
      <w:marLeft w:val="0"/>
      <w:marRight w:val="0"/>
      <w:marTop w:val="0"/>
      <w:marBottom w:val="0"/>
      <w:divBdr>
        <w:top w:val="none" w:sz="0" w:space="0" w:color="auto"/>
        <w:left w:val="none" w:sz="0" w:space="0" w:color="auto"/>
        <w:bottom w:val="none" w:sz="0" w:space="0" w:color="auto"/>
        <w:right w:val="none" w:sz="0" w:space="0" w:color="auto"/>
      </w:divBdr>
    </w:div>
    <w:div w:id="1497500837">
      <w:bodyDiv w:val="1"/>
      <w:marLeft w:val="0"/>
      <w:marRight w:val="0"/>
      <w:marTop w:val="0"/>
      <w:marBottom w:val="0"/>
      <w:divBdr>
        <w:top w:val="none" w:sz="0" w:space="0" w:color="auto"/>
        <w:left w:val="none" w:sz="0" w:space="0" w:color="auto"/>
        <w:bottom w:val="none" w:sz="0" w:space="0" w:color="auto"/>
        <w:right w:val="none" w:sz="0" w:space="0" w:color="auto"/>
      </w:divBdr>
    </w:div>
    <w:div w:id="1514107488">
      <w:bodyDiv w:val="1"/>
      <w:marLeft w:val="0"/>
      <w:marRight w:val="0"/>
      <w:marTop w:val="0"/>
      <w:marBottom w:val="0"/>
      <w:divBdr>
        <w:top w:val="none" w:sz="0" w:space="0" w:color="auto"/>
        <w:left w:val="none" w:sz="0" w:space="0" w:color="auto"/>
        <w:bottom w:val="none" w:sz="0" w:space="0" w:color="auto"/>
        <w:right w:val="none" w:sz="0" w:space="0" w:color="auto"/>
      </w:divBdr>
    </w:div>
    <w:div w:id="1526746188">
      <w:bodyDiv w:val="1"/>
      <w:marLeft w:val="0"/>
      <w:marRight w:val="0"/>
      <w:marTop w:val="0"/>
      <w:marBottom w:val="0"/>
      <w:divBdr>
        <w:top w:val="none" w:sz="0" w:space="0" w:color="auto"/>
        <w:left w:val="none" w:sz="0" w:space="0" w:color="auto"/>
        <w:bottom w:val="none" w:sz="0" w:space="0" w:color="auto"/>
        <w:right w:val="none" w:sz="0" w:space="0" w:color="auto"/>
      </w:divBdr>
    </w:div>
    <w:div w:id="1589970267">
      <w:bodyDiv w:val="1"/>
      <w:marLeft w:val="0"/>
      <w:marRight w:val="0"/>
      <w:marTop w:val="0"/>
      <w:marBottom w:val="0"/>
      <w:divBdr>
        <w:top w:val="none" w:sz="0" w:space="0" w:color="auto"/>
        <w:left w:val="none" w:sz="0" w:space="0" w:color="auto"/>
        <w:bottom w:val="none" w:sz="0" w:space="0" w:color="auto"/>
        <w:right w:val="none" w:sz="0" w:space="0" w:color="auto"/>
      </w:divBdr>
    </w:div>
    <w:div w:id="1592541631">
      <w:bodyDiv w:val="1"/>
      <w:marLeft w:val="0"/>
      <w:marRight w:val="0"/>
      <w:marTop w:val="0"/>
      <w:marBottom w:val="0"/>
      <w:divBdr>
        <w:top w:val="none" w:sz="0" w:space="0" w:color="auto"/>
        <w:left w:val="none" w:sz="0" w:space="0" w:color="auto"/>
        <w:bottom w:val="none" w:sz="0" w:space="0" w:color="auto"/>
        <w:right w:val="none" w:sz="0" w:space="0" w:color="auto"/>
      </w:divBdr>
    </w:div>
    <w:div w:id="1597440888">
      <w:bodyDiv w:val="1"/>
      <w:marLeft w:val="0"/>
      <w:marRight w:val="0"/>
      <w:marTop w:val="0"/>
      <w:marBottom w:val="0"/>
      <w:divBdr>
        <w:top w:val="none" w:sz="0" w:space="0" w:color="auto"/>
        <w:left w:val="none" w:sz="0" w:space="0" w:color="auto"/>
        <w:bottom w:val="none" w:sz="0" w:space="0" w:color="auto"/>
        <w:right w:val="none" w:sz="0" w:space="0" w:color="auto"/>
      </w:divBdr>
    </w:div>
    <w:div w:id="1607544666">
      <w:bodyDiv w:val="1"/>
      <w:marLeft w:val="0"/>
      <w:marRight w:val="0"/>
      <w:marTop w:val="0"/>
      <w:marBottom w:val="0"/>
      <w:divBdr>
        <w:top w:val="none" w:sz="0" w:space="0" w:color="auto"/>
        <w:left w:val="none" w:sz="0" w:space="0" w:color="auto"/>
        <w:bottom w:val="none" w:sz="0" w:space="0" w:color="auto"/>
        <w:right w:val="none" w:sz="0" w:space="0" w:color="auto"/>
      </w:divBdr>
    </w:div>
    <w:div w:id="1624733217">
      <w:bodyDiv w:val="1"/>
      <w:marLeft w:val="0"/>
      <w:marRight w:val="0"/>
      <w:marTop w:val="0"/>
      <w:marBottom w:val="0"/>
      <w:divBdr>
        <w:top w:val="none" w:sz="0" w:space="0" w:color="auto"/>
        <w:left w:val="none" w:sz="0" w:space="0" w:color="auto"/>
        <w:bottom w:val="none" w:sz="0" w:space="0" w:color="auto"/>
        <w:right w:val="none" w:sz="0" w:space="0" w:color="auto"/>
      </w:divBdr>
      <w:divsChild>
        <w:div w:id="1622686710">
          <w:marLeft w:val="0"/>
          <w:marRight w:val="0"/>
          <w:marTop w:val="0"/>
          <w:marBottom w:val="0"/>
          <w:divBdr>
            <w:top w:val="none" w:sz="0" w:space="0" w:color="C8C8C8"/>
            <w:left w:val="single" w:sz="12" w:space="8" w:color="C8C8C8"/>
            <w:bottom w:val="none" w:sz="0" w:space="0" w:color="C8C8C8"/>
            <w:right w:val="none" w:sz="0" w:space="0" w:color="C8C8C8"/>
          </w:divBdr>
          <w:divsChild>
            <w:div w:id="1467972659">
              <w:marLeft w:val="0"/>
              <w:marRight w:val="0"/>
              <w:marTop w:val="0"/>
              <w:marBottom w:val="0"/>
              <w:divBdr>
                <w:top w:val="none" w:sz="0" w:space="0" w:color="auto"/>
                <w:left w:val="none" w:sz="0" w:space="0" w:color="auto"/>
                <w:bottom w:val="none" w:sz="0" w:space="0" w:color="auto"/>
                <w:right w:val="none" w:sz="0" w:space="0" w:color="auto"/>
              </w:divBdr>
              <w:divsChild>
                <w:div w:id="1828979384">
                  <w:marLeft w:val="0"/>
                  <w:marRight w:val="0"/>
                  <w:marTop w:val="0"/>
                  <w:marBottom w:val="0"/>
                  <w:divBdr>
                    <w:top w:val="none" w:sz="0" w:space="0" w:color="auto"/>
                    <w:left w:val="none" w:sz="0" w:space="0" w:color="auto"/>
                    <w:bottom w:val="none" w:sz="0" w:space="0" w:color="auto"/>
                    <w:right w:val="none" w:sz="0" w:space="0" w:color="auto"/>
                  </w:divBdr>
                  <w:divsChild>
                    <w:div w:id="1050768668">
                      <w:marLeft w:val="0"/>
                      <w:marRight w:val="0"/>
                      <w:marTop w:val="0"/>
                      <w:marBottom w:val="0"/>
                      <w:divBdr>
                        <w:top w:val="none" w:sz="0" w:space="0" w:color="auto"/>
                        <w:left w:val="none" w:sz="0" w:space="0" w:color="auto"/>
                        <w:bottom w:val="none" w:sz="0" w:space="0" w:color="auto"/>
                        <w:right w:val="none" w:sz="0" w:space="0" w:color="auto"/>
                      </w:divBdr>
                      <w:divsChild>
                        <w:div w:id="58402033">
                          <w:marLeft w:val="0"/>
                          <w:marRight w:val="0"/>
                          <w:marTop w:val="0"/>
                          <w:marBottom w:val="0"/>
                          <w:divBdr>
                            <w:top w:val="none" w:sz="0" w:space="0" w:color="auto"/>
                            <w:left w:val="none" w:sz="0" w:space="0" w:color="auto"/>
                            <w:bottom w:val="none" w:sz="0" w:space="0" w:color="auto"/>
                            <w:right w:val="none" w:sz="0" w:space="0" w:color="auto"/>
                          </w:divBdr>
                          <w:divsChild>
                            <w:div w:id="1561747770">
                              <w:marLeft w:val="0"/>
                              <w:marRight w:val="0"/>
                              <w:marTop w:val="0"/>
                              <w:marBottom w:val="0"/>
                              <w:divBdr>
                                <w:top w:val="none" w:sz="0" w:space="0" w:color="auto"/>
                                <w:left w:val="none" w:sz="0" w:space="0" w:color="auto"/>
                                <w:bottom w:val="none" w:sz="0" w:space="0" w:color="auto"/>
                                <w:right w:val="none" w:sz="0" w:space="0" w:color="auto"/>
                              </w:divBdr>
                              <w:divsChild>
                                <w:div w:id="2110197897">
                                  <w:marLeft w:val="0"/>
                                  <w:marRight w:val="0"/>
                                  <w:marTop w:val="0"/>
                                  <w:marBottom w:val="0"/>
                                  <w:divBdr>
                                    <w:top w:val="none" w:sz="0" w:space="0" w:color="auto"/>
                                    <w:left w:val="none" w:sz="0" w:space="0" w:color="auto"/>
                                    <w:bottom w:val="none" w:sz="0" w:space="0" w:color="auto"/>
                                    <w:right w:val="none" w:sz="0" w:space="0" w:color="auto"/>
                                  </w:divBdr>
                                </w:div>
                                <w:div w:id="1972704533">
                                  <w:marLeft w:val="0"/>
                                  <w:marRight w:val="0"/>
                                  <w:marTop w:val="0"/>
                                  <w:marBottom w:val="0"/>
                                  <w:divBdr>
                                    <w:top w:val="none" w:sz="0" w:space="0" w:color="auto"/>
                                    <w:left w:val="none" w:sz="0" w:space="0" w:color="auto"/>
                                    <w:bottom w:val="none" w:sz="0" w:space="0" w:color="auto"/>
                                    <w:right w:val="none" w:sz="0" w:space="0" w:color="auto"/>
                                  </w:divBdr>
                                </w:div>
                                <w:div w:id="1107190438">
                                  <w:marLeft w:val="0"/>
                                  <w:marRight w:val="0"/>
                                  <w:marTop w:val="0"/>
                                  <w:marBottom w:val="0"/>
                                  <w:divBdr>
                                    <w:top w:val="none" w:sz="0" w:space="0" w:color="auto"/>
                                    <w:left w:val="none" w:sz="0" w:space="0" w:color="auto"/>
                                    <w:bottom w:val="none" w:sz="0" w:space="0" w:color="auto"/>
                                    <w:right w:val="none" w:sz="0" w:space="0" w:color="auto"/>
                                  </w:divBdr>
                                </w:div>
                                <w:div w:id="810363356">
                                  <w:marLeft w:val="0"/>
                                  <w:marRight w:val="0"/>
                                  <w:marTop w:val="0"/>
                                  <w:marBottom w:val="0"/>
                                  <w:divBdr>
                                    <w:top w:val="none" w:sz="0" w:space="0" w:color="auto"/>
                                    <w:left w:val="none" w:sz="0" w:space="0" w:color="auto"/>
                                    <w:bottom w:val="none" w:sz="0" w:space="0" w:color="auto"/>
                                    <w:right w:val="none" w:sz="0" w:space="0" w:color="auto"/>
                                  </w:divBdr>
                                </w:div>
                                <w:div w:id="1697270797">
                                  <w:marLeft w:val="0"/>
                                  <w:marRight w:val="0"/>
                                  <w:marTop w:val="0"/>
                                  <w:marBottom w:val="0"/>
                                  <w:divBdr>
                                    <w:top w:val="none" w:sz="0" w:space="0" w:color="auto"/>
                                    <w:left w:val="none" w:sz="0" w:space="0" w:color="auto"/>
                                    <w:bottom w:val="none" w:sz="0" w:space="0" w:color="auto"/>
                                    <w:right w:val="none" w:sz="0" w:space="0" w:color="auto"/>
                                  </w:divBdr>
                                </w:div>
                                <w:div w:id="962998756">
                                  <w:marLeft w:val="0"/>
                                  <w:marRight w:val="0"/>
                                  <w:marTop w:val="0"/>
                                  <w:marBottom w:val="0"/>
                                  <w:divBdr>
                                    <w:top w:val="none" w:sz="0" w:space="0" w:color="auto"/>
                                    <w:left w:val="none" w:sz="0" w:space="0" w:color="auto"/>
                                    <w:bottom w:val="none" w:sz="0" w:space="0" w:color="auto"/>
                                    <w:right w:val="none" w:sz="0" w:space="0" w:color="auto"/>
                                  </w:divBdr>
                                </w:div>
                                <w:div w:id="1624265900">
                                  <w:marLeft w:val="0"/>
                                  <w:marRight w:val="0"/>
                                  <w:marTop w:val="0"/>
                                  <w:marBottom w:val="0"/>
                                  <w:divBdr>
                                    <w:top w:val="none" w:sz="0" w:space="0" w:color="auto"/>
                                    <w:left w:val="none" w:sz="0" w:space="0" w:color="auto"/>
                                    <w:bottom w:val="none" w:sz="0" w:space="0" w:color="auto"/>
                                    <w:right w:val="none" w:sz="0" w:space="0" w:color="auto"/>
                                  </w:divBdr>
                                  <w:divsChild>
                                    <w:div w:id="166481681">
                                      <w:marLeft w:val="0"/>
                                      <w:marRight w:val="0"/>
                                      <w:marTop w:val="0"/>
                                      <w:marBottom w:val="0"/>
                                      <w:divBdr>
                                        <w:top w:val="none" w:sz="0" w:space="0" w:color="auto"/>
                                        <w:left w:val="none" w:sz="0" w:space="0" w:color="auto"/>
                                        <w:bottom w:val="none" w:sz="0" w:space="0" w:color="auto"/>
                                        <w:right w:val="none" w:sz="0" w:space="0" w:color="auto"/>
                                      </w:divBdr>
                                    </w:div>
                                    <w:div w:id="1862861004">
                                      <w:marLeft w:val="0"/>
                                      <w:marRight w:val="0"/>
                                      <w:marTop w:val="0"/>
                                      <w:marBottom w:val="0"/>
                                      <w:divBdr>
                                        <w:top w:val="none" w:sz="0" w:space="0" w:color="auto"/>
                                        <w:left w:val="none" w:sz="0" w:space="0" w:color="auto"/>
                                        <w:bottom w:val="none" w:sz="0" w:space="0" w:color="auto"/>
                                        <w:right w:val="none" w:sz="0" w:space="0" w:color="auto"/>
                                      </w:divBdr>
                                    </w:div>
                                    <w:div w:id="371464722">
                                      <w:marLeft w:val="0"/>
                                      <w:marRight w:val="0"/>
                                      <w:marTop w:val="0"/>
                                      <w:marBottom w:val="0"/>
                                      <w:divBdr>
                                        <w:top w:val="none" w:sz="0" w:space="0" w:color="auto"/>
                                        <w:left w:val="none" w:sz="0" w:space="0" w:color="auto"/>
                                        <w:bottom w:val="none" w:sz="0" w:space="0" w:color="auto"/>
                                        <w:right w:val="none" w:sz="0" w:space="0" w:color="auto"/>
                                      </w:divBdr>
                                    </w:div>
                                    <w:div w:id="1160854749">
                                      <w:marLeft w:val="0"/>
                                      <w:marRight w:val="0"/>
                                      <w:marTop w:val="0"/>
                                      <w:marBottom w:val="0"/>
                                      <w:divBdr>
                                        <w:top w:val="none" w:sz="0" w:space="0" w:color="auto"/>
                                        <w:left w:val="none" w:sz="0" w:space="0" w:color="auto"/>
                                        <w:bottom w:val="none" w:sz="0" w:space="0" w:color="auto"/>
                                        <w:right w:val="none" w:sz="0" w:space="0" w:color="auto"/>
                                      </w:divBdr>
                                    </w:div>
                                    <w:div w:id="1936476436">
                                      <w:marLeft w:val="0"/>
                                      <w:marRight w:val="0"/>
                                      <w:marTop w:val="0"/>
                                      <w:marBottom w:val="0"/>
                                      <w:divBdr>
                                        <w:top w:val="none" w:sz="0" w:space="0" w:color="auto"/>
                                        <w:left w:val="none" w:sz="0" w:space="0" w:color="auto"/>
                                        <w:bottom w:val="none" w:sz="0" w:space="0" w:color="auto"/>
                                        <w:right w:val="none" w:sz="0" w:space="0" w:color="auto"/>
                                      </w:divBdr>
                                    </w:div>
                                    <w:div w:id="456028568">
                                      <w:marLeft w:val="0"/>
                                      <w:marRight w:val="0"/>
                                      <w:marTop w:val="0"/>
                                      <w:marBottom w:val="0"/>
                                      <w:divBdr>
                                        <w:top w:val="none" w:sz="0" w:space="0" w:color="auto"/>
                                        <w:left w:val="none" w:sz="0" w:space="0" w:color="auto"/>
                                        <w:bottom w:val="none" w:sz="0" w:space="0" w:color="auto"/>
                                        <w:right w:val="none" w:sz="0" w:space="0" w:color="auto"/>
                                      </w:divBdr>
                                    </w:div>
                                    <w:div w:id="282200775">
                                      <w:marLeft w:val="0"/>
                                      <w:marRight w:val="0"/>
                                      <w:marTop w:val="0"/>
                                      <w:marBottom w:val="0"/>
                                      <w:divBdr>
                                        <w:top w:val="none" w:sz="0" w:space="0" w:color="auto"/>
                                        <w:left w:val="none" w:sz="0" w:space="0" w:color="auto"/>
                                        <w:bottom w:val="none" w:sz="0" w:space="0" w:color="auto"/>
                                        <w:right w:val="none" w:sz="0" w:space="0" w:color="auto"/>
                                      </w:divBdr>
                                    </w:div>
                                    <w:div w:id="267154176">
                                      <w:marLeft w:val="0"/>
                                      <w:marRight w:val="0"/>
                                      <w:marTop w:val="0"/>
                                      <w:marBottom w:val="0"/>
                                      <w:divBdr>
                                        <w:top w:val="none" w:sz="0" w:space="0" w:color="auto"/>
                                        <w:left w:val="none" w:sz="0" w:space="0" w:color="auto"/>
                                        <w:bottom w:val="none" w:sz="0" w:space="0" w:color="auto"/>
                                        <w:right w:val="none" w:sz="0" w:space="0" w:color="auto"/>
                                      </w:divBdr>
                                    </w:div>
                                    <w:div w:id="2105685873">
                                      <w:marLeft w:val="0"/>
                                      <w:marRight w:val="0"/>
                                      <w:marTop w:val="0"/>
                                      <w:marBottom w:val="0"/>
                                      <w:divBdr>
                                        <w:top w:val="none" w:sz="0" w:space="0" w:color="auto"/>
                                        <w:left w:val="none" w:sz="0" w:space="0" w:color="auto"/>
                                        <w:bottom w:val="none" w:sz="0" w:space="0" w:color="auto"/>
                                        <w:right w:val="none" w:sz="0" w:space="0" w:color="auto"/>
                                      </w:divBdr>
                                    </w:div>
                                    <w:div w:id="2033873530">
                                      <w:marLeft w:val="0"/>
                                      <w:marRight w:val="0"/>
                                      <w:marTop w:val="0"/>
                                      <w:marBottom w:val="0"/>
                                      <w:divBdr>
                                        <w:top w:val="none" w:sz="0" w:space="0" w:color="auto"/>
                                        <w:left w:val="none" w:sz="0" w:space="0" w:color="auto"/>
                                        <w:bottom w:val="none" w:sz="0" w:space="0" w:color="auto"/>
                                        <w:right w:val="none" w:sz="0" w:space="0" w:color="auto"/>
                                      </w:divBdr>
                                    </w:div>
                                    <w:div w:id="1567035277">
                                      <w:marLeft w:val="0"/>
                                      <w:marRight w:val="0"/>
                                      <w:marTop w:val="0"/>
                                      <w:marBottom w:val="0"/>
                                      <w:divBdr>
                                        <w:top w:val="none" w:sz="0" w:space="0" w:color="auto"/>
                                        <w:left w:val="none" w:sz="0" w:space="0" w:color="auto"/>
                                        <w:bottom w:val="none" w:sz="0" w:space="0" w:color="auto"/>
                                        <w:right w:val="none" w:sz="0" w:space="0" w:color="auto"/>
                                      </w:divBdr>
                                    </w:div>
                                    <w:div w:id="744961231">
                                      <w:marLeft w:val="0"/>
                                      <w:marRight w:val="0"/>
                                      <w:marTop w:val="0"/>
                                      <w:marBottom w:val="0"/>
                                      <w:divBdr>
                                        <w:top w:val="none" w:sz="0" w:space="0" w:color="auto"/>
                                        <w:left w:val="none" w:sz="0" w:space="0" w:color="auto"/>
                                        <w:bottom w:val="none" w:sz="0" w:space="0" w:color="auto"/>
                                        <w:right w:val="none" w:sz="0" w:space="0" w:color="auto"/>
                                      </w:divBdr>
                                    </w:div>
                                    <w:div w:id="2064015852">
                                      <w:marLeft w:val="0"/>
                                      <w:marRight w:val="0"/>
                                      <w:marTop w:val="0"/>
                                      <w:marBottom w:val="0"/>
                                      <w:divBdr>
                                        <w:top w:val="none" w:sz="0" w:space="0" w:color="auto"/>
                                        <w:left w:val="none" w:sz="0" w:space="0" w:color="auto"/>
                                        <w:bottom w:val="none" w:sz="0" w:space="0" w:color="auto"/>
                                        <w:right w:val="none" w:sz="0" w:space="0" w:color="auto"/>
                                      </w:divBdr>
                                    </w:div>
                                    <w:div w:id="1258321836">
                                      <w:marLeft w:val="0"/>
                                      <w:marRight w:val="0"/>
                                      <w:marTop w:val="0"/>
                                      <w:marBottom w:val="0"/>
                                      <w:divBdr>
                                        <w:top w:val="none" w:sz="0" w:space="0" w:color="auto"/>
                                        <w:left w:val="none" w:sz="0" w:space="0" w:color="auto"/>
                                        <w:bottom w:val="none" w:sz="0" w:space="0" w:color="auto"/>
                                        <w:right w:val="none" w:sz="0" w:space="0" w:color="auto"/>
                                      </w:divBdr>
                                    </w:div>
                                    <w:div w:id="735864021">
                                      <w:marLeft w:val="0"/>
                                      <w:marRight w:val="0"/>
                                      <w:marTop w:val="0"/>
                                      <w:marBottom w:val="0"/>
                                      <w:divBdr>
                                        <w:top w:val="none" w:sz="0" w:space="0" w:color="auto"/>
                                        <w:left w:val="none" w:sz="0" w:space="0" w:color="auto"/>
                                        <w:bottom w:val="none" w:sz="0" w:space="0" w:color="auto"/>
                                        <w:right w:val="none" w:sz="0" w:space="0" w:color="auto"/>
                                      </w:divBdr>
                                    </w:div>
                                    <w:div w:id="1514107930">
                                      <w:marLeft w:val="0"/>
                                      <w:marRight w:val="0"/>
                                      <w:marTop w:val="0"/>
                                      <w:marBottom w:val="0"/>
                                      <w:divBdr>
                                        <w:top w:val="none" w:sz="0" w:space="0" w:color="auto"/>
                                        <w:left w:val="none" w:sz="0" w:space="0" w:color="auto"/>
                                        <w:bottom w:val="none" w:sz="0" w:space="0" w:color="auto"/>
                                        <w:right w:val="none" w:sz="0" w:space="0" w:color="auto"/>
                                      </w:divBdr>
                                    </w:div>
                                    <w:div w:id="723482821">
                                      <w:marLeft w:val="0"/>
                                      <w:marRight w:val="0"/>
                                      <w:marTop w:val="0"/>
                                      <w:marBottom w:val="0"/>
                                      <w:divBdr>
                                        <w:top w:val="none" w:sz="0" w:space="0" w:color="auto"/>
                                        <w:left w:val="none" w:sz="0" w:space="0" w:color="auto"/>
                                        <w:bottom w:val="none" w:sz="0" w:space="0" w:color="auto"/>
                                        <w:right w:val="none" w:sz="0" w:space="0" w:color="auto"/>
                                      </w:divBdr>
                                    </w:div>
                                    <w:div w:id="1467895295">
                                      <w:marLeft w:val="0"/>
                                      <w:marRight w:val="0"/>
                                      <w:marTop w:val="0"/>
                                      <w:marBottom w:val="0"/>
                                      <w:divBdr>
                                        <w:top w:val="none" w:sz="0" w:space="0" w:color="auto"/>
                                        <w:left w:val="none" w:sz="0" w:space="0" w:color="auto"/>
                                        <w:bottom w:val="none" w:sz="0" w:space="0" w:color="auto"/>
                                        <w:right w:val="none" w:sz="0" w:space="0" w:color="auto"/>
                                      </w:divBdr>
                                    </w:div>
                                    <w:div w:id="127502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2537964">
      <w:bodyDiv w:val="1"/>
      <w:marLeft w:val="0"/>
      <w:marRight w:val="0"/>
      <w:marTop w:val="0"/>
      <w:marBottom w:val="0"/>
      <w:divBdr>
        <w:top w:val="none" w:sz="0" w:space="0" w:color="auto"/>
        <w:left w:val="none" w:sz="0" w:space="0" w:color="auto"/>
        <w:bottom w:val="none" w:sz="0" w:space="0" w:color="auto"/>
        <w:right w:val="none" w:sz="0" w:space="0" w:color="auto"/>
      </w:divBdr>
    </w:div>
    <w:div w:id="1685787243">
      <w:bodyDiv w:val="1"/>
      <w:marLeft w:val="0"/>
      <w:marRight w:val="0"/>
      <w:marTop w:val="0"/>
      <w:marBottom w:val="0"/>
      <w:divBdr>
        <w:top w:val="none" w:sz="0" w:space="0" w:color="auto"/>
        <w:left w:val="none" w:sz="0" w:space="0" w:color="auto"/>
        <w:bottom w:val="none" w:sz="0" w:space="0" w:color="auto"/>
        <w:right w:val="none" w:sz="0" w:space="0" w:color="auto"/>
      </w:divBdr>
    </w:div>
    <w:div w:id="1716469378">
      <w:bodyDiv w:val="1"/>
      <w:marLeft w:val="0"/>
      <w:marRight w:val="0"/>
      <w:marTop w:val="0"/>
      <w:marBottom w:val="0"/>
      <w:divBdr>
        <w:top w:val="none" w:sz="0" w:space="0" w:color="auto"/>
        <w:left w:val="none" w:sz="0" w:space="0" w:color="auto"/>
        <w:bottom w:val="none" w:sz="0" w:space="0" w:color="auto"/>
        <w:right w:val="none" w:sz="0" w:space="0" w:color="auto"/>
      </w:divBdr>
    </w:div>
    <w:div w:id="1779718197">
      <w:bodyDiv w:val="1"/>
      <w:marLeft w:val="0"/>
      <w:marRight w:val="0"/>
      <w:marTop w:val="0"/>
      <w:marBottom w:val="0"/>
      <w:divBdr>
        <w:top w:val="none" w:sz="0" w:space="0" w:color="auto"/>
        <w:left w:val="none" w:sz="0" w:space="0" w:color="auto"/>
        <w:bottom w:val="none" w:sz="0" w:space="0" w:color="auto"/>
        <w:right w:val="none" w:sz="0" w:space="0" w:color="auto"/>
      </w:divBdr>
    </w:div>
    <w:div w:id="1896702164">
      <w:bodyDiv w:val="1"/>
      <w:marLeft w:val="0"/>
      <w:marRight w:val="0"/>
      <w:marTop w:val="0"/>
      <w:marBottom w:val="0"/>
      <w:divBdr>
        <w:top w:val="none" w:sz="0" w:space="0" w:color="auto"/>
        <w:left w:val="none" w:sz="0" w:space="0" w:color="auto"/>
        <w:bottom w:val="none" w:sz="0" w:space="0" w:color="auto"/>
        <w:right w:val="none" w:sz="0" w:space="0" w:color="auto"/>
      </w:divBdr>
    </w:div>
    <w:div w:id="1907059367">
      <w:bodyDiv w:val="1"/>
      <w:marLeft w:val="0"/>
      <w:marRight w:val="0"/>
      <w:marTop w:val="0"/>
      <w:marBottom w:val="0"/>
      <w:divBdr>
        <w:top w:val="none" w:sz="0" w:space="0" w:color="auto"/>
        <w:left w:val="none" w:sz="0" w:space="0" w:color="auto"/>
        <w:bottom w:val="none" w:sz="0" w:space="0" w:color="auto"/>
        <w:right w:val="none" w:sz="0" w:space="0" w:color="auto"/>
      </w:divBdr>
    </w:div>
    <w:div w:id="1924534304">
      <w:bodyDiv w:val="1"/>
      <w:marLeft w:val="0"/>
      <w:marRight w:val="0"/>
      <w:marTop w:val="0"/>
      <w:marBottom w:val="0"/>
      <w:divBdr>
        <w:top w:val="none" w:sz="0" w:space="0" w:color="auto"/>
        <w:left w:val="none" w:sz="0" w:space="0" w:color="auto"/>
        <w:bottom w:val="none" w:sz="0" w:space="0" w:color="auto"/>
        <w:right w:val="none" w:sz="0" w:space="0" w:color="auto"/>
      </w:divBdr>
    </w:div>
    <w:div w:id="1953170495">
      <w:bodyDiv w:val="1"/>
      <w:marLeft w:val="0"/>
      <w:marRight w:val="0"/>
      <w:marTop w:val="0"/>
      <w:marBottom w:val="0"/>
      <w:divBdr>
        <w:top w:val="none" w:sz="0" w:space="0" w:color="auto"/>
        <w:left w:val="none" w:sz="0" w:space="0" w:color="auto"/>
        <w:bottom w:val="none" w:sz="0" w:space="0" w:color="auto"/>
        <w:right w:val="none" w:sz="0" w:space="0" w:color="auto"/>
      </w:divBdr>
    </w:div>
    <w:div w:id="1955549772">
      <w:bodyDiv w:val="1"/>
      <w:marLeft w:val="0"/>
      <w:marRight w:val="0"/>
      <w:marTop w:val="0"/>
      <w:marBottom w:val="0"/>
      <w:divBdr>
        <w:top w:val="none" w:sz="0" w:space="0" w:color="auto"/>
        <w:left w:val="none" w:sz="0" w:space="0" w:color="auto"/>
        <w:bottom w:val="none" w:sz="0" w:space="0" w:color="auto"/>
        <w:right w:val="none" w:sz="0" w:space="0" w:color="auto"/>
      </w:divBdr>
    </w:div>
    <w:div w:id="1968505596">
      <w:bodyDiv w:val="1"/>
      <w:marLeft w:val="0"/>
      <w:marRight w:val="0"/>
      <w:marTop w:val="0"/>
      <w:marBottom w:val="0"/>
      <w:divBdr>
        <w:top w:val="none" w:sz="0" w:space="0" w:color="auto"/>
        <w:left w:val="none" w:sz="0" w:space="0" w:color="auto"/>
        <w:bottom w:val="none" w:sz="0" w:space="0" w:color="auto"/>
        <w:right w:val="none" w:sz="0" w:space="0" w:color="auto"/>
      </w:divBdr>
    </w:div>
    <w:div w:id="2063209903">
      <w:bodyDiv w:val="1"/>
      <w:marLeft w:val="0"/>
      <w:marRight w:val="0"/>
      <w:marTop w:val="0"/>
      <w:marBottom w:val="0"/>
      <w:divBdr>
        <w:top w:val="none" w:sz="0" w:space="0" w:color="auto"/>
        <w:left w:val="none" w:sz="0" w:space="0" w:color="auto"/>
        <w:bottom w:val="none" w:sz="0" w:space="0" w:color="auto"/>
        <w:right w:val="none" w:sz="0" w:space="0" w:color="auto"/>
      </w:divBdr>
      <w:divsChild>
        <w:div w:id="1810976930">
          <w:marLeft w:val="0"/>
          <w:marRight w:val="0"/>
          <w:marTop w:val="0"/>
          <w:marBottom w:val="0"/>
          <w:divBdr>
            <w:top w:val="none" w:sz="0" w:space="0" w:color="auto"/>
            <w:left w:val="none" w:sz="0" w:space="0" w:color="auto"/>
            <w:bottom w:val="none" w:sz="0" w:space="0" w:color="auto"/>
            <w:right w:val="none" w:sz="0" w:space="0" w:color="auto"/>
          </w:divBdr>
          <w:divsChild>
            <w:div w:id="257294338">
              <w:marLeft w:val="0"/>
              <w:marRight w:val="0"/>
              <w:marTop w:val="0"/>
              <w:marBottom w:val="0"/>
              <w:divBdr>
                <w:top w:val="none" w:sz="0" w:space="0" w:color="auto"/>
                <w:left w:val="none" w:sz="0" w:space="0" w:color="auto"/>
                <w:bottom w:val="none" w:sz="0" w:space="0" w:color="auto"/>
                <w:right w:val="none" w:sz="0" w:space="0" w:color="auto"/>
              </w:divBdr>
            </w:div>
            <w:div w:id="898246502">
              <w:marLeft w:val="0"/>
              <w:marRight w:val="0"/>
              <w:marTop w:val="0"/>
              <w:marBottom w:val="0"/>
              <w:divBdr>
                <w:top w:val="none" w:sz="0" w:space="0" w:color="auto"/>
                <w:left w:val="none" w:sz="0" w:space="0" w:color="auto"/>
                <w:bottom w:val="none" w:sz="0" w:space="0" w:color="auto"/>
                <w:right w:val="none" w:sz="0" w:space="0" w:color="auto"/>
              </w:divBdr>
            </w:div>
            <w:div w:id="1065832842">
              <w:marLeft w:val="0"/>
              <w:marRight w:val="0"/>
              <w:marTop w:val="0"/>
              <w:marBottom w:val="0"/>
              <w:divBdr>
                <w:top w:val="none" w:sz="0" w:space="0" w:color="auto"/>
                <w:left w:val="none" w:sz="0" w:space="0" w:color="auto"/>
                <w:bottom w:val="none" w:sz="0" w:space="0" w:color="auto"/>
                <w:right w:val="none" w:sz="0" w:space="0" w:color="auto"/>
              </w:divBdr>
            </w:div>
            <w:div w:id="1253321240">
              <w:marLeft w:val="0"/>
              <w:marRight w:val="0"/>
              <w:marTop w:val="0"/>
              <w:marBottom w:val="0"/>
              <w:divBdr>
                <w:top w:val="none" w:sz="0" w:space="0" w:color="auto"/>
                <w:left w:val="none" w:sz="0" w:space="0" w:color="auto"/>
                <w:bottom w:val="none" w:sz="0" w:space="0" w:color="auto"/>
                <w:right w:val="none" w:sz="0" w:space="0" w:color="auto"/>
              </w:divBdr>
            </w:div>
            <w:div w:id="181305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661135">
      <w:bodyDiv w:val="1"/>
      <w:marLeft w:val="0"/>
      <w:marRight w:val="0"/>
      <w:marTop w:val="0"/>
      <w:marBottom w:val="0"/>
      <w:divBdr>
        <w:top w:val="none" w:sz="0" w:space="0" w:color="auto"/>
        <w:left w:val="none" w:sz="0" w:space="0" w:color="auto"/>
        <w:bottom w:val="none" w:sz="0" w:space="0" w:color="auto"/>
        <w:right w:val="none" w:sz="0" w:space="0" w:color="auto"/>
      </w:divBdr>
    </w:div>
    <w:div w:id="2094157168">
      <w:bodyDiv w:val="1"/>
      <w:marLeft w:val="0"/>
      <w:marRight w:val="0"/>
      <w:marTop w:val="0"/>
      <w:marBottom w:val="0"/>
      <w:divBdr>
        <w:top w:val="none" w:sz="0" w:space="0" w:color="auto"/>
        <w:left w:val="none" w:sz="0" w:space="0" w:color="auto"/>
        <w:bottom w:val="none" w:sz="0" w:space="0" w:color="auto"/>
        <w:right w:val="none" w:sz="0" w:space="0" w:color="auto"/>
      </w:divBdr>
    </w:div>
    <w:div w:id="213814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noticias.universia.net.mx/ciencia-nn-tt/noticia/2011/01/07/777618/estres-40-ciento-poblacion-mexico-expertos.html" TargetMode="External"/><Relationship Id="rId18" Type="http://schemas.openxmlformats.org/officeDocument/2006/relationships/hyperlink" Target="https://es.wikipedia.org/wiki/Hipertiroidismo" TargetMode="External"/><Relationship Id="rId26" Type="http://schemas.openxmlformats.org/officeDocument/2006/relationships/image" Target="media/image6.jpeg"/><Relationship Id="rId39"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yperlink" Target="https://es.wikipedia.org/wiki/Hiperglucemia" TargetMode="External"/><Relationship Id="rId34" Type="http://schemas.openxmlformats.org/officeDocument/2006/relationships/image" Target="media/image10.png"/><Relationship Id="rId42" Type="http://schemas.openxmlformats.org/officeDocument/2006/relationships/image" Target="media/image14.jpeg"/><Relationship Id="rId47" Type="http://schemas.openxmlformats.org/officeDocument/2006/relationships/image" Target="media/image19.emf"/><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noticias.universia.net.mx/en-portada/noticia/2013/06/27/1033176/7-signos-estres-cronico.html" TargetMode="External"/><Relationship Id="rId17" Type="http://schemas.openxmlformats.org/officeDocument/2006/relationships/hyperlink" Target="https://es.wikipedia.org/wiki/Hidrocortisona" TargetMode="External"/><Relationship Id="rId25" Type="http://schemas.microsoft.com/office/2007/relationships/hdphoto" Target="media/hdphoto2.wdp"/><Relationship Id="rId33" Type="http://schemas.openxmlformats.org/officeDocument/2006/relationships/oleObject" Target="embeddings/oleObject3.bin"/><Relationship Id="rId38" Type="http://schemas.openxmlformats.org/officeDocument/2006/relationships/hyperlink" Target="http://www.cnsns.gob.mx/acerca_de/marco/otras_disp/nom-036-nucl-2001_26_sep_01.pdf" TargetMode="External"/><Relationship Id="rId46"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hyperlink" Target="https://es.wikipedia.org/wiki/Alb%C3%BAmina" TargetMode="External"/><Relationship Id="rId20" Type="http://schemas.openxmlformats.org/officeDocument/2006/relationships/hyperlink" Target="https://es.wikipedia.org/wiki/Estr%C3%A9s" TargetMode="External"/><Relationship Id="rId29" Type="http://schemas.openxmlformats.org/officeDocument/2006/relationships/oleObject" Target="embeddings/oleObject1.bin"/><Relationship Id="rId4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www.cnsns.gob.mx/acerca_de/marco/otras_disp/nom-004-nucl-1994_4_mzo_96.pdf" TargetMode="External"/><Relationship Id="rId40" Type="http://schemas.openxmlformats.org/officeDocument/2006/relationships/image" Target="media/image12.jpeg"/><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es.wikipedia.org/wiki/GLUT4" TargetMode="External"/><Relationship Id="rId28" Type="http://schemas.openxmlformats.org/officeDocument/2006/relationships/image" Target="media/image7.png"/><Relationship Id="rId36" Type="http://schemas.openxmlformats.org/officeDocument/2006/relationships/hyperlink" Target="http://www.cnsns.gob.mx/acerca_de/marco/otras_disp/nom_012_stps_1993.pdf" TargetMode="External"/><Relationship Id="rId49"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hyperlink" Target="https://es.wikipedia.org/wiki/Insuficiencia_hep%C3%A1tica" TargetMode="External"/><Relationship Id="rId31" Type="http://schemas.openxmlformats.org/officeDocument/2006/relationships/oleObject" Target="embeddings/oleObject2.bin"/><Relationship Id="rId44"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noticias.universia.net.mx/en-portada/noticia/2012/09/26/969126/7-consejos-estres-siempre-funcionan.html" TargetMode="External"/><Relationship Id="rId22" Type="http://schemas.openxmlformats.org/officeDocument/2006/relationships/hyperlink" Target="https://es.wikipedia.org/wiki/Gluconeog%C3%A9nesis" TargetMode="External"/><Relationship Id="rId27" Type="http://schemas.microsoft.com/office/2007/relationships/hdphoto" Target="media/hdphoto3.wdp"/><Relationship Id="rId30" Type="http://schemas.openxmlformats.org/officeDocument/2006/relationships/image" Target="media/image8.png"/><Relationship Id="rId35" Type="http://schemas.openxmlformats.org/officeDocument/2006/relationships/oleObject" Target="embeddings/oleObject4.bin"/><Relationship Id="rId43" Type="http://schemas.openxmlformats.org/officeDocument/2006/relationships/image" Target="media/image15.emf"/><Relationship Id="rId48"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00852-5795-43F1-98DA-91142D06F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53513</Words>
  <Characters>294324</Characters>
  <Application>Microsoft Office Word</Application>
  <DocSecurity>0</DocSecurity>
  <Lines>2452</Lines>
  <Paragraphs>6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4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ET</cp:lastModifiedBy>
  <cp:revision>3</cp:revision>
  <cp:lastPrinted>2017-10-02T19:29:00Z</cp:lastPrinted>
  <dcterms:created xsi:type="dcterms:W3CDTF">2019-02-01T19:25:00Z</dcterms:created>
  <dcterms:modified xsi:type="dcterms:W3CDTF">2019-02-0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691c49-086c-3678-952c-87edaed62b6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ustralasian-physical-and-engineering-sciences-in-medicine</vt:lpwstr>
  </property>
  <property fmtid="{D5CDD505-2E9C-101B-9397-08002B2CF9AE}" pid="11" name="Mendeley Recent Style Name 3_1">
    <vt:lpwstr>Australasian Physical &amp; Engineering Sciences in Medicin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ustralasian-physical-and-engineering-sciences-in-medicine</vt:lpwstr>
  </property>
</Properties>
</file>